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B80CDF" w14:textId="77777777" w:rsidR="00770238" w:rsidRPr="003E0030" w:rsidRDefault="00000000" w:rsidP="00770238">
      <w:pPr>
        <w:spacing w:after="0" w:line="240" w:lineRule="auto"/>
        <w:jc w:val="center"/>
        <w:rPr>
          <w:rFonts w:cstheme="minorHAnsi"/>
          <w:sz w:val="24"/>
          <w:szCs w:val="24"/>
        </w:rPr>
      </w:pPr>
      <w:sdt>
        <w:sdtPr>
          <w:rPr>
            <w:rFonts w:cstheme="minorHAnsi"/>
            <w:sz w:val="24"/>
            <w:szCs w:val="24"/>
          </w:rPr>
          <w:id w:val="555668582"/>
          <w:placeholder>
            <w:docPart w:val="145E2DF7A6C24D8383D001272E4841B7"/>
          </w:placeholder>
          <w15:color w:val="00FFFF"/>
        </w:sdtPr>
        <w:sdtContent>
          <w:r w:rsidR="00770238" w:rsidRPr="003E0030">
            <w:rPr>
              <w:rFonts w:cstheme="minorHAnsi"/>
              <w:sz w:val="24"/>
              <w:szCs w:val="24"/>
            </w:rPr>
            <w:t>Commons, Enclosures, Complexity: Prolegomena to a “Critical ABM”</w:t>
          </w:r>
        </w:sdtContent>
      </w:sdt>
      <w:r w:rsidR="00770238" w:rsidRPr="003E0030">
        <w:rPr>
          <w:rFonts w:cstheme="minorHAnsi"/>
          <w:sz w:val="24"/>
          <w:szCs w:val="24"/>
        </w:rPr>
        <w:t xml:space="preserve"> </w:t>
      </w:r>
    </w:p>
    <w:p w14:paraId="12D2977D" w14:textId="77777777" w:rsidR="00770238" w:rsidRPr="003E0030" w:rsidRDefault="00770238" w:rsidP="00770238">
      <w:pPr>
        <w:spacing w:after="0" w:line="240" w:lineRule="auto"/>
        <w:jc w:val="center"/>
        <w:rPr>
          <w:rFonts w:cstheme="minorHAnsi"/>
          <w:sz w:val="24"/>
          <w:szCs w:val="24"/>
        </w:rPr>
      </w:pPr>
    </w:p>
    <w:p w14:paraId="340A4D09" w14:textId="77777777" w:rsidR="00770238" w:rsidRPr="003E0030" w:rsidRDefault="00770238" w:rsidP="00770238">
      <w:pPr>
        <w:spacing w:after="0" w:line="240" w:lineRule="auto"/>
        <w:jc w:val="center"/>
        <w:rPr>
          <w:rFonts w:cstheme="minorHAnsi"/>
          <w:sz w:val="24"/>
          <w:szCs w:val="24"/>
        </w:rPr>
      </w:pPr>
      <w:r w:rsidRPr="003E0030">
        <w:rPr>
          <w:rFonts w:cstheme="minorHAnsi"/>
          <w:sz w:val="24"/>
          <w:szCs w:val="24"/>
        </w:rPr>
        <w:t>By</w:t>
      </w:r>
    </w:p>
    <w:p w14:paraId="0A3A15B5" w14:textId="77777777" w:rsidR="00770238" w:rsidRPr="003E0030" w:rsidRDefault="00770238" w:rsidP="00770238">
      <w:pPr>
        <w:spacing w:after="0" w:line="240" w:lineRule="auto"/>
        <w:jc w:val="center"/>
        <w:rPr>
          <w:rFonts w:cstheme="minorHAnsi"/>
          <w:sz w:val="24"/>
          <w:szCs w:val="24"/>
        </w:rPr>
      </w:pPr>
    </w:p>
    <w:sdt>
      <w:sdtPr>
        <w:rPr>
          <w:rFonts w:cstheme="minorHAnsi"/>
          <w:sz w:val="24"/>
          <w:szCs w:val="24"/>
        </w:rPr>
        <w:id w:val="158505537"/>
        <w:placeholder>
          <w:docPart w:val="7A336BEB230A4795ADF3DF7250D77CCF"/>
        </w:placeholder>
        <w15:color w:val="00FFFF"/>
      </w:sdtPr>
      <w:sdtContent>
        <w:p w14:paraId="715F8682" w14:textId="77777777" w:rsidR="00770238" w:rsidRPr="003E0030" w:rsidRDefault="00770238" w:rsidP="00770238">
          <w:pPr>
            <w:spacing w:after="0" w:line="240" w:lineRule="auto"/>
            <w:jc w:val="center"/>
            <w:rPr>
              <w:rFonts w:cstheme="minorHAnsi"/>
              <w:sz w:val="24"/>
              <w:szCs w:val="24"/>
            </w:rPr>
          </w:pPr>
          <w:r w:rsidRPr="003E0030">
            <w:rPr>
              <w:rFonts w:cstheme="minorHAnsi"/>
              <w:sz w:val="24"/>
              <w:szCs w:val="24"/>
            </w:rPr>
            <w:t>STEVE FRAM</w:t>
          </w:r>
        </w:p>
      </w:sdtContent>
    </w:sdt>
    <w:sdt>
      <w:sdtPr>
        <w:rPr>
          <w:rFonts w:cstheme="minorHAnsi"/>
          <w:sz w:val="24"/>
          <w:szCs w:val="24"/>
        </w:rPr>
        <w:id w:val="-211728661"/>
        <w:placeholder>
          <w:docPart w:val="2F59B1DCCE234464834D986A7FA9C0AA"/>
        </w:placeholder>
        <w15:color w:val="00FFFF"/>
      </w:sdtPr>
      <w:sdtContent>
        <w:p w14:paraId="78B82D8C" w14:textId="4ECF72BF" w:rsidR="00770238" w:rsidRPr="003E0030" w:rsidRDefault="00094EC9" w:rsidP="00770238">
          <w:pPr>
            <w:spacing w:after="0" w:line="240" w:lineRule="auto"/>
            <w:jc w:val="center"/>
            <w:rPr>
              <w:rFonts w:cstheme="minorHAnsi"/>
              <w:sz w:val="24"/>
              <w:szCs w:val="24"/>
            </w:rPr>
          </w:pPr>
          <w:r w:rsidRPr="003E0030">
            <w:rPr>
              <w:rFonts w:cstheme="minorHAnsi"/>
              <w:sz w:val="24"/>
              <w:szCs w:val="24"/>
            </w:rPr>
            <w:t>THESIS</w:t>
          </w:r>
        </w:p>
      </w:sdtContent>
    </w:sdt>
    <w:p w14:paraId="4CB84BAB" w14:textId="77777777" w:rsidR="00770238" w:rsidRPr="003E0030" w:rsidRDefault="00770238" w:rsidP="00770238">
      <w:pPr>
        <w:spacing w:after="0" w:line="240" w:lineRule="auto"/>
        <w:jc w:val="center"/>
        <w:rPr>
          <w:rFonts w:cstheme="minorHAnsi"/>
          <w:sz w:val="24"/>
          <w:szCs w:val="24"/>
        </w:rPr>
      </w:pPr>
    </w:p>
    <w:p w14:paraId="553BCA0B" w14:textId="77777777" w:rsidR="00770238" w:rsidRPr="003E0030" w:rsidRDefault="00770238" w:rsidP="00770238">
      <w:pPr>
        <w:spacing w:after="0" w:line="240" w:lineRule="auto"/>
        <w:jc w:val="center"/>
        <w:rPr>
          <w:rFonts w:cstheme="minorHAnsi"/>
          <w:sz w:val="24"/>
          <w:szCs w:val="24"/>
        </w:rPr>
      </w:pPr>
      <w:r w:rsidRPr="003E0030">
        <w:rPr>
          <w:rFonts w:cstheme="minorHAnsi"/>
          <w:sz w:val="24"/>
          <w:szCs w:val="24"/>
        </w:rPr>
        <w:t>Submitted in partial satisfaction of the requirements for the degree of</w:t>
      </w:r>
    </w:p>
    <w:p w14:paraId="71C2E98D" w14:textId="77777777" w:rsidR="00770238" w:rsidRPr="003E0030" w:rsidRDefault="00770238" w:rsidP="00770238">
      <w:pPr>
        <w:spacing w:after="0" w:line="240" w:lineRule="auto"/>
        <w:jc w:val="center"/>
        <w:rPr>
          <w:rFonts w:cstheme="minorHAnsi"/>
          <w:sz w:val="24"/>
          <w:szCs w:val="24"/>
        </w:rPr>
      </w:pPr>
    </w:p>
    <w:sdt>
      <w:sdtPr>
        <w:rPr>
          <w:rFonts w:cstheme="minorHAnsi"/>
          <w:sz w:val="24"/>
          <w:szCs w:val="24"/>
        </w:rPr>
        <w:id w:val="-1689821449"/>
        <w:placeholder>
          <w:docPart w:val="64813A584997477498F377E819A99037"/>
        </w:placeholder>
        <w15:color w:val="00FFFF"/>
      </w:sdtPr>
      <w:sdtContent>
        <w:p w14:paraId="5D86B318" w14:textId="77777777" w:rsidR="00770238" w:rsidRPr="003E0030" w:rsidRDefault="00770238" w:rsidP="00770238">
          <w:pPr>
            <w:spacing w:after="0" w:line="240" w:lineRule="auto"/>
            <w:jc w:val="center"/>
            <w:rPr>
              <w:rFonts w:cstheme="minorHAnsi"/>
              <w:sz w:val="24"/>
              <w:szCs w:val="24"/>
            </w:rPr>
          </w:pPr>
          <w:r w:rsidRPr="003E0030">
            <w:rPr>
              <w:rFonts w:cstheme="minorHAnsi"/>
              <w:sz w:val="24"/>
              <w:szCs w:val="24"/>
            </w:rPr>
            <w:t>MASTER OF ARTS</w:t>
          </w:r>
        </w:p>
      </w:sdtContent>
    </w:sdt>
    <w:p w14:paraId="139176B7" w14:textId="77777777" w:rsidR="00770238" w:rsidRPr="003E0030" w:rsidRDefault="00770238" w:rsidP="00770238">
      <w:pPr>
        <w:spacing w:after="0" w:line="240" w:lineRule="auto"/>
        <w:jc w:val="center"/>
        <w:rPr>
          <w:rFonts w:cstheme="minorHAnsi"/>
          <w:sz w:val="24"/>
          <w:szCs w:val="24"/>
        </w:rPr>
      </w:pPr>
    </w:p>
    <w:p w14:paraId="4E83F989" w14:textId="77777777" w:rsidR="00770238" w:rsidRPr="003E0030" w:rsidRDefault="00770238" w:rsidP="00770238">
      <w:pPr>
        <w:spacing w:after="0" w:line="240" w:lineRule="auto"/>
        <w:jc w:val="center"/>
        <w:rPr>
          <w:rFonts w:cstheme="minorHAnsi"/>
          <w:sz w:val="24"/>
          <w:szCs w:val="24"/>
        </w:rPr>
      </w:pPr>
      <w:r w:rsidRPr="003E0030">
        <w:rPr>
          <w:rFonts w:cstheme="minorHAnsi"/>
          <w:sz w:val="24"/>
          <w:szCs w:val="24"/>
        </w:rPr>
        <w:t>in</w:t>
      </w:r>
    </w:p>
    <w:p w14:paraId="3808D94F" w14:textId="77777777" w:rsidR="00770238" w:rsidRPr="003E0030" w:rsidRDefault="00770238" w:rsidP="00770238">
      <w:pPr>
        <w:spacing w:after="0" w:line="240" w:lineRule="auto"/>
        <w:jc w:val="center"/>
        <w:rPr>
          <w:rFonts w:cstheme="minorHAnsi"/>
          <w:sz w:val="24"/>
          <w:szCs w:val="24"/>
        </w:rPr>
      </w:pPr>
    </w:p>
    <w:sdt>
      <w:sdtPr>
        <w:rPr>
          <w:rFonts w:cstheme="minorHAnsi"/>
          <w:sz w:val="24"/>
          <w:szCs w:val="24"/>
        </w:rPr>
        <w:id w:val="-1518153381"/>
        <w:placeholder>
          <w:docPart w:val="AF0B391C83654FED80A41E98A7D0E668"/>
        </w:placeholder>
        <w15:color w:val="00FFFF"/>
      </w:sdtPr>
      <w:sdtContent>
        <w:p w14:paraId="46856BB0" w14:textId="77777777" w:rsidR="00770238" w:rsidRPr="003E0030" w:rsidRDefault="00770238" w:rsidP="00770238">
          <w:pPr>
            <w:spacing w:after="0" w:line="240" w:lineRule="auto"/>
            <w:jc w:val="center"/>
            <w:rPr>
              <w:rFonts w:cstheme="minorHAnsi"/>
              <w:sz w:val="24"/>
              <w:szCs w:val="24"/>
            </w:rPr>
          </w:pPr>
          <w:r w:rsidRPr="003E0030">
            <w:rPr>
              <w:rFonts w:cstheme="minorHAnsi"/>
              <w:sz w:val="24"/>
              <w:szCs w:val="24"/>
            </w:rPr>
            <w:t>Geography</w:t>
          </w:r>
        </w:p>
      </w:sdtContent>
    </w:sdt>
    <w:p w14:paraId="07811D6D" w14:textId="77777777" w:rsidR="00770238" w:rsidRPr="003E0030" w:rsidRDefault="00770238" w:rsidP="00770238">
      <w:pPr>
        <w:spacing w:after="0" w:line="240" w:lineRule="auto"/>
        <w:jc w:val="center"/>
        <w:rPr>
          <w:rFonts w:cstheme="minorHAnsi"/>
          <w:sz w:val="24"/>
          <w:szCs w:val="24"/>
        </w:rPr>
      </w:pPr>
    </w:p>
    <w:p w14:paraId="7F5293F1" w14:textId="77777777" w:rsidR="00770238" w:rsidRPr="003E0030" w:rsidRDefault="00770238" w:rsidP="00770238">
      <w:pPr>
        <w:spacing w:after="0" w:line="240" w:lineRule="auto"/>
        <w:jc w:val="center"/>
        <w:rPr>
          <w:rFonts w:cstheme="minorHAnsi"/>
          <w:sz w:val="24"/>
          <w:szCs w:val="24"/>
        </w:rPr>
      </w:pPr>
      <w:r w:rsidRPr="003E0030">
        <w:rPr>
          <w:rFonts w:cstheme="minorHAnsi"/>
          <w:sz w:val="24"/>
          <w:szCs w:val="24"/>
        </w:rPr>
        <w:t>in the</w:t>
      </w:r>
    </w:p>
    <w:p w14:paraId="1E029158" w14:textId="77777777" w:rsidR="00770238" w:rsidRPr="003E0030" w:rsidRDefault="00770238" w:rsidP="00770238">
      <w:pPr>
        <w:spacing w:after="0" w:line="240" w:lineRule="auto"/>
        <w:jc w:val="center"/>
        <w:rPr>
          <w:rFonts w:cstheme="minorHAnsi"/>
          <w:sz w:val="24"/>
          <w:szCs w:val="24"/>
        </w:rPr>
      </w:pPr>
    </w:p>
    <w:p w14:paraId="638E9C22" w14:textId="77777777" w:rsidR="00770238" w:rsidRPr="003E0030" w:rsidRDefault="00770238" w:rsidP="00770238">
      <w:pPr>
        <w:spacing w:after="0" w:line="240" w:lineRule="auto"/>
        <w:jc w:val="center"/>
        <w:rPr>
          <w:rFonts w:cstheme="minorHAnsi"/>
          <w:sz w:val="24"/>
          <w:szCs w:val="24"/>
        </w:rPr>
      </w:pPr>
      <w:r w:rsidRPr="003E0030">
        <w:rPr>
          <w:rFonts w:cstheme="minorHAnsi"/>
          <w:sz w:val="24"/>
          <w:szCs w:val="24"/>
        </w:rPr>
        <w:t>OFFICE OF GRADUATE STUDIES</w:t>
      </w:r>
    </w:p>
    <w:p w14:paraId="7108A2E9" w14:textId="77777777" w:rsidR="00770238" w:rsidRPr="003E0030" w:rsidRDefault="00770238" w:rsidP="00770238">
      <w:pPr>
        <w:spacing w:after="0" w:line="240" w:lineRule="auto"/>
        <w:jc w:val="center"/>
        <w:rPr>
          <w:rFonts w:cstheme="minorHAnsi"/>
          <w:sz w:val="24"/>
          <w:szCs w:val="24"/>
        </w:rPr>
      </w:pPr>
    </w:p>
    <w:p w14:paraId="735EA753" w14:textId="77777777" w:rsidR="00770238" w:rsidRPr="003E0030" w:rsidRDefault="00770238" w:rsidP="00770238">
      <w:pPr>
        <w:spacing w:after="0" w:line="240" w:lineRule="auto"/>
        <w:jc w:val="center"/>
        <w:rPr>
          <w:rFonts w:cstheme="minorHAnsi"/>
          <w:sz w:val="24"/>
          <w:szCs w:val="24"/>
        </w:rPr>
      </w:pPr>
      <w:r w:rsidRPr="003E0030">
        <w:rPr>
          <w:rFonts w:cstheme="minorHAnsi"/>
          <w:sz w:val="24"/>
          <w:szCs w:val="24"/>
        </w:rPr>
        <w:t>of the</w:t>
      </w:r>
    </w:p>
    <w:p w14:paraId="1145FD89" w14:textId="77777777" w:rsidR="00770238" w:rsidRPr="003E0030" w:rsidRDefault="00770238" w:rsidP="00770238">
      <w:pPr>
        <w:spacing w:after="0" w:line="240" w:lineRule="auto"/>
        <w:jc w:val="center"/>
        <w:rPr>
          <w:rFonts w:cstheme="minorHAnsi"/>
          <w:sz w:val="24"/>
          <w:szCs w:val="24"/>
        </w:rPr>
      </w:pPr>
    </w:p>
    <w:p w14:paraId="451C3747" w14:textId="77777777" w:rsidR="00770238" w:rsidRPr="003E0030" w:rsidRDefault="00770238" w:rsidP="00770238">
      <w:pPr>
        <w:spacing w:after="0" w:line="240" w:lineRule="auto"/>
        <w:jc w:val="center"/>
        <w:rPr>
          <w:rFonts w:cstheme="minorHAnsi"/>
          <w:sz w:val="24"/>
          <w:szCs w:val="24"/>
        </w:rPr>
      </w:pPr>
      <w:r w:rsidRPr="003E0030">
        <w:rPr>
          <w:rFonts w:cstheme="minorHAnsi"/>
          <w:sz w:val="24"/>
          <w:szCs w:val="24"/>
        </w:rPr>
        <w:t>UNIVERSITY OF CALIFORNIA</w:t>
      </w:r>
    </w:p>
    <w:p w14:paraId="668175B5" w14:textId="77777777" w:rsidR="00770238" w:rsidRPr="003E0030" w:rsidRDefault="00770238" w:rsidP="00770238">
      <w:pPr>
        <w:spacing w:after="0" w:line="240" w:lineRule="auto"/>
        <w:jc w:val="center"/>
        <w:rPr>
          <w:rFonts w:cstheme="minorHAnsi"/>
          <w:sz w:val="24"/>
          <w:szCs w:val="24"/>
        </w:rPr>
      </w:pPr>
    </w:p>
    <w:p w14:paraId="0F8D9592" w14:textId="77777777" w:rsidR="00770238" w:rsidRPr="003E0030" w:rsidRDefault="00770238" w:rsidP="00770238">
      <w:pPr>
        <w:spacing w:after="0" w:line="240" w:lineRule="auto"/>
        <w:jc w:val="center"/>
        <w:rPr>
          <w:rFonts w:cstheme="minorHAnsi"/>
          <w:sz w:val="24"/>
          <w:szCs w:val="24"/>
        </w:rPr>
      </w:pPr>
      <w:r w:rsidRPr="003E0030">
        <w:rPr>
          <w:rFonts w:cstheme="minorHAnsi"/>
          <w:sz w:val="24"/>
          <w:szCs w:val="24"/>
        </w:rPr>
        <w:t>DAVIS</w:t>
      </w:r>
    </w:p>
    <w:p w14:paraId="45AFBC55" w14:textId="77777777" w:rsidR="00770238" w:rsidRPr="003E0030" w:rsidRDefault="00770238" w:rsidP="00770238">
      <w:pPr>
        <w:spacing w:after="0" w:line="240" w:lineRule="auto"/>
        <w:jc w:val="center"/>
        <w:rPr>
          <w:rFonts w:cstheme="minorHAnsi"/>
          <w:sz w:val="24"/>
          <w:szCs w:val="24"/>
        </w:rPr>
      </w:pPr>
    </w:p>
    <w:p w14:paraId="01D8EEDC" w14:textId="77777777" w:rsidR="00770238" w:rsidRPr="003E0030" w:rsidRDefault="00770238" w:rsidP="00770238">
      <w:pPr>
        <w:spacing w:after="0" w:line="240" w:lineRule="auto"/>
        <w:jc w:val="center"/>
        <w:rPr>
          <w:rFonts w:cstheme="minorHAnsi"/>
          <w:sz w:val="24"/>
          <w:szCs w:val="24"/>
        </w:rPr>
      </w:pPr>
      <w:r w:rsidRPr="003E0030">
        <w:rPr>
          <w:rFonts w:cstheme="minorHAnsi"/>
          <w:sz w:val="24"/>
          <w:szCs w:val="24"/>
        </w:rPr>
        <w:t>Approved:</w:t>
      </w:r>
    </w:p>
    <w:p w14:paraId="7A502990" w14:textId="77777777" w:rsidR="00770238" w:rsidRPr="003E0030" w:rsidRDefault="00770238" w:rsidP="00770238">
      <w:pPr>
        <w:spacing w:after="0" w:line="240" w:lineRule="auto"/>
        <w:jc w:val="center"/>
        <w:rPr>
          <w:rFonts w:cstheme="minorHAnsi"/>
          <w:sz w:val="24"/>
          <w:szCs w:val="24"/>
        </w:rPr>
      </w:pPr>
    </w:p>
    <w:p w14:paraId="705769A1" w14:textId="77777777" w:rsidR="00770238" w:rsidRPr="003E0030" w:rsidRDefault="00770238" w:rsidP="00770238">
      <w:pPr>
        <w:spacing w:after="0" w:line="240" w:lineRule="auto"/>
        <w:jc w:val="center"/>
        <w:rPr>
          <w:rFonts w:cstheme="minorHAnsi"/>
          <w:sz w:val="24"/>
          <w:szCs w:val="24"/>
          <w:u w:val="single"/>
        </w:rPr>
      </w:pPr>
      <w:r w:rsidRPr="003E0030">
        <w:rPr>
          <w:rFonts w:cstheme="minorHAnsi"/>
          <w:sz w:val="24"/>
          <w:szCs w:val="24"/>
          <w:u w:val="single"/>
        </w:rPr>
        <w:tab/>
      </w:r>
      <w:r w:rsidRPr="003E0030">
        <w:rPr>
          <w:rFonts w:cstheme="minorHAnsi"/>
          <w:sz w:val="24"/>
          <w:szCs w:val="24"/>
          <w:u w:val="single"/>
        </w:rPr>
        <w:tab/>
      </w:r>
      <w:r w:rsidRPr="003E0030">
        <w:rPr>
          <w:rFonts w:cstheme="minorHAnsi"/>
          <w:sz w:val="24"/>
          <w:szCs w:val="24"/>
          <w:u w:val="single"/>
        </w:rPr>
        <w:tab/>
      </w:r>
      <w:r w:rsidRPr="003E0030">
        <w:rPr>
          <w:rFonts w:cstheme="minorHAnsi"/>
          <w:sz w:val="24"/>
          <w:szCs w:val="24"/>
          <w:u w:val="single"/>
        </w:rPr>
        <w:tab/>
      </w:r>
      <w:r w:rsidRPr="003E0030">
        <w:rPr>
          <w:rFonts w:cstheme="minorHAnsi"/>
          <w:sz w:val="24"/>
          <w:szCs w:val="24"/>
          <w:u w:val="single"/>
        </w:rPr>
        <w:tab/>
      </w:r>
      <w:r w:rsidRPr="003E0030">
        <w:rPr>
          <w:rFonts w:cstheme="minorHAnsi"/>
          <w:sz w:val="24"/>
          <w:szCs w:val="24"/>
          <w:u w:val="single"/>
        </w:rPr>
        <w:tab/>
      </w:r>
      <w:r w:rsidRPr="003E0030">
        <w:rPr>
          <w:rFonts w:cstheme="minorHAnsi"/>
          <w:sz w:val="24"/>
          <w:szCs w:val="24"/>
          <w:u w:val="single"/>
        </w:rPr>
        <w:tab/>
      </w:r>
      <w:r w:rsidRPr="003E0030">
        <w:rPr>
          <w:rFonts w:cstheme="minorHAnsi"/>
          <w:sz w:val="24"/>
          <w:szCs w:val="24"/>
          <w:u w:val="single"/>
        </w:rPr>
        <w:tab/>
      </w:r>
    </w:p>
    <w:p w14:paraId="647C410B" w14:textId="690048E4" w:rsidR="00770238" w:rsidRPr="003E0030" w:rsidRDefault="001D7020" w:rsidP="00770238">
      <w:pPr>
        <w:spacing w:after="0" w:line="240" w:lineRule="auto"/>
        <w:jc w:val="center"/>
        <w:rPr>
          <w:rFonts w:cstheme="minorHAnsi"/>
          <w:sz w:val="24"/>
          <w:szCs w:val="24"/>
        </w:rPr>
      </w:pPr>
      <w:r w:rsidRPr="003E0030">
        <w:rPr>
          <w:rFonts w:cstheme="minorHAnsi"/>
          <w:sz w:val="24"/>
          <w:szCs w:val="24"/>
        </w:rPr>
        <w:t>Mark Cooper</w:t>
      </w:r>
    </w:p>
    <w:p w14:paraId="0DD83112" w14:textId="77777777" w:rsidR="00770238" w:rsidRPr="003E0030" w:rsidRDefault="00770238" w:rsidP="00770238">
      <w:pPr>
        <w:spacing w:after="0" w:line="240" w:lineRule="auto"/>
        <w:jc w:val="center"/>
        <w:rPr>
          <w:rFonts w:cstheme="minorHAnsi"/>
          <w:sz w:val="24"/>
          <w:szCs w:val="24"/>
          <w:u w:val="single"/>
        </w:rPr>
      </w:pPr>
    </w:p>
    <w:p w14:paraId="39DF2C7F" w14:textId="77777777" w:rsidR="00770238" w:rsidRPr="003E0030" w:rsidRDefault="00770238" w:rsidP="00770238">
      <w:pPr>
        <w:spacing w:after="0" w:line="240" w:lineRule="auto"/>
        <w:jc w:val="center"/>
        <w:rPr>
          <w:rFonts w:cstheme="minorHAnsi"/>
          <w:sz w:val="24"/>
          <w:szCs w:val="24"/>
          <w:u w:val="single"/>
        </w:rPr>
      </w:pPr>
      <w:r w:rsidRPr="003E0030">
        <w:rPr>
          <w:rFonts w:cstheme="minorHAnsi"/>
          <w:sz w:val="24"/>
          <w:szCs w:val="24"/>
          <w:u w:val="single"/>
        </w:rPr>
        <w:tab/>
      </w:r>
      <w:r w:rsidRPr="003E0030">
        <w:rPr>
          <w:rFonts w:cstheme="minorHAnsi"/>
          <w:sz w:val="24"/>
          <w:szCs w:val="24"/>
          <w:u w:val="single"/>
        </w:rPr>
        <w:tab/>
      </w:r>
      <w:r w:rsidRPr="003E0030">
        <w:rPr>
          <w:rFonts w:cstheme="minorHAnsi"/>
          <w:sz w:val="24"/>
          <w:szCs w:val="24"/>
          <w:u w:val="single"/>
        </w:rPr>
        <w:tab/>
      </w:r>
      <w:r w:rsidRPr="003E0030">
        <w:rPr>
          <w:rFonts w:cstheme="minorHAnsi"/>
          <w:sz w:val="24"/>
          <w:szCs w:val="24"/>
          <w:u w:val="single"/>
        </w:rPr>
        <w:tab/>
      </w:r>
      <w:r w:rsidRPr="003E0030">
        <w:rPr>
          <w:rFonts w:cstheme="minorHAnsi"/>
          <w:sz w:val="24"/>
          <w:szCs w:val="24"/>
          <w:u w:val="single"/>
        </w:rPr>
        <w:tab/>
      </w:r>
      <w:r w:rsidRPr="003E0030">
        <w:rPr>
          <w:rFonts w:cstheme="minorHAnsi"/>
          <w:sz w:val="24"/>
          <w:szCs w:val="24"/>
          <w:u w:val="single"/>
        </w:rPr>
        <w:tab/>
      </w:r>
      <w:r w:rsidRPr="003E0030">
        <w:rPr>
          <w:rFonts w:cstheme="minorHAnsi"/>
          <w:sz w:val="24"/>
          <w:szCs w:val="24"/>
          <w:u w:val="single"/>
        </w:rPr>
        <w:tab/>
      </w:r>
      <w:r w:rsidRPr="003E0030">
        <w:rPr>
          <w:rFonts w:cstheme="minorHAnsi"/>
          <w:sz w:val="24"/>
          <w:szCs w:val="24"/>
          <w:u w:val="single"/>
        </w:rPr>
        <w:tab/>
      </w:r>
    </w:p>
    <w:sdt>
      <w:sdtPr>
        <w:rPr>
          <w:rFonts w:cstheme="minorHAnsi"/>
          <w:sz w:val="24"/>
          <w:szCs w:val="24"/>
        </w:rPr>
        <w:id w:val="1574234061"/>
        <w:placeholder>
          <w:docPart w:val="A95CEBC9E6A74966B762B94B3285A4A1"/>
        </w:placeholder>
        <w15:color w:val="00FFFF"/>
      </w:sdtPr>
      <w:sdtContent>
        <w:p w14:paraId="41BADD60" w14:textId="5DA07A98" w:rsidR="00770238" w:rsidRPr="003E0030" w:rsidRDefault="001D7020" w:rsidP="00770238">
          <w:pPr>
            <w:spacing w:after="0" w:line="240" w:lineRule="auto"/>
            <w:jc w:val="center"/>
            <w:rPr>
              <w:rFonts w:cstheme="minorHAnsi"/>
              <w:sz w:val="24"/>
              <w:szCs w:val="24"/>
            </w:rPr>
          </w:pPr>
          <w:r w:rsidRPr="003E0030">
            <w:rPr>
              <w:rFonts w:cstheme="minorHAnsi"/>
              <w:sz w:val="24"/>
              <w:szCs w:val="24"/>
            </w:rPr>
            <w:t>Seth Frey</w:t>
          </w:r>
        </w:p>
      </w:sdtContent>
    </w:sdt>
    <w:p w14:paraId="38CB9287" w14:textId="77777777" w:rsidR="00770238" w:rsidRPr="003E0030" w:rsidRDefault="00770238" w:rsidP="00770238">
      <w:pPr>
        <w:spacing w:after="0" w:line="240" w:lineRule="auto"/>
        <w:jc w:val="center"/>
        <w:rPr>
          <w:rFonts w:cstheme="minorHAnsi"/>
          <w:sz w:val="24"/>
          <w:szCs w:val="24"/>
        </w:rPr>
      </w:pPr>
    </w:p>
    <w:p w14:paraId="74C11909" w14:textId="77777777" w:rsidR="00770238" w:rsidRPr="003E0030" w:rsidRDefault="00770238" w:rsidP="00770238">
      <w:pPr>
        <w:spacing w:after="0" w:line="240" w:lineRule="auto"/>
        <w:jc w:val="center"/>
        <w:rPr>
          <w:rFonts w:cstheme="minorHAnsi"/>
          <w:sz w:val="24"/>
          <w:szCs w:val="24"/>
          <w:u w:val="single"/>
        </w:rPr>
      </w:pPr>
      <w:r w:rsidRPr="003E0030">
        <w:rPr>
          <w:rFonts w:cstheme="minorHAnsi"/>
          <w:sz w:val="24"/>
          <w:szCs w:val="24"/>
          <w:u w:val="single"/>
        </w:rPr>
        <w:tab/>
      </w:r>
      <w:r w:rsidRPr="003E0030">
        <w:rPr>
          <w:rFonts w:cstheme="minorHAnsi"/>
          <w:sz w:val="24"/>
          <w:szCs w:val="24"/>
          <w:u w:val="single"/>
        </w:rPr>
        <w:tab/>
      </w:r>
      <w:r w:rsidRPr="003E0030">
        <w:rPr>
          <w:rFonts w:cstheme="minorHAnsi"/>
          <w:sz w:val="24"/>
          <w:szCs w:val="24"/>
          <w:u w:val="single"/>
        </w:rPr>
        <w:tab/>
      </w:r>
      <w:r w:rsidRPr="003E0030">
        <w:rPr>
          <w:rFonts w:cstheme="minorHAnsi"/>
          <w:sz w:val="24"/>
          <w:szCs w:val="24"/>
          <w:u w:val="single"/>
        </w:rPr>
        <w:tab/>
      </w:r>
      <w:r w:rsidRPr="003E0030">
        <w:rPr>
          <w:rFonts w:cstheme="minorHAnsi"/>
          <w:sz w:val="24"/>
          <w:szCs w:val="24"/>
          <w:u w:val="single"/>
        </w:rPr>
        <w:tab/>
      </w:r>
      <w:r w:rsidRPr="003E0030">
        <w:rPr>
          <w:rFonts w:cstheme="minorHAnsi"/>
          <w:sz w:val="24"/>
          <w:szCs w:val="24"/>
          <w:u w:val="single"/>
        </w:rPr>
        <w:tab/>
      </w:r>
      <w:r w:rsidRPr="003E0030">
        <w:rPr>
          <w:rFonts w:cstheme="minorHAnsi"/>
          <w:sz w:val="24"/>
          <w:szCs w:val="24"/>
          <w:u w:val="single"/>
        </w:rPr>
        <w:tab/>
      </w:r>
      <w:r w:rsidRPr="003E0030">
        <w:rPr>
          <w:rFonts w:cstheme="minorHAnsi"/>
          <w:sz w:val="24"/>
          <w:szCs w:val="24"/>
          <w:u w:val="single"/>
        </w:rPr>
        <w:tab/>
      </w:r>
    </w:p>
    <w:sdt>
      <w:sdtPr>
        <w:rPr>
          <w:rFonts w:cstheme="minorHAnsi"/>
          <w:sz w:val="24"/>
          <w:szCs w:val="24"/>
        </w:rPr>
        <w:id w:val="51743667"/>
        <w:placeholder>
          <w:docPart w:val="5CADC253853049BF95F1FB91721FB0AC"/>
        </w:placeholder>
        <w15:color w:val="00FFFF"/>
      </w:sdtPr>
      <w:sdtContent>
        <w:p w14:paraId="2EEA5FDD" w14:textId="233CEACF" w:rsidR="00770238" w:rsidRPr="003E0030" w:rsidRDefault="001D7020" w:rsidP="00770238">
          <w:pPr>
            <w:spacing w:after="0" w:line="240" w:lineRule="auto"/>
            <w:jc w:val="center"/>
            <w:rPr>
              <w:rFonts w:cstheme="minorHAnsi"/>
              <w:sz w:val="24"/>
              <w:szCs w:val="24"/>
            </w:rPr>
          </w:pPr>
          <w:r w:rsidRPr="003E0030">
            <w:rPr>
              <w:rFonts w:cstheme="minorHAnsi"/>
              <w:sz w:val="24"/>
              <w:szCs w:val="24"/>
            </w:rPr>
            <w:t>Steven Greco</w:t>
          </w:r>
        </w:p>
      </w:sdtContent>
    </w:sdt>
    <w:p w14:paraId="706C62D8" w14:textId="77777777" w:rsidR="00770238" w:rsidRPr="003E0030" w:rsidRDefault="00770238" w:rsidP="00770238">
      <w:pPr>
        <w:spacing w:after="0" w:line="240" w:lineRule="auto"/>
        <w:jc w:val="center"/>
        <w:rPr>
          <w:rFonts w:cstheme="minorHAnsi"/>
          <w:sz w:val="24"/>
          <w:szCs w:val="24"/>
        </w:rPr>
      </w:pPr>
    </w:p>
    <w:p w14:paraId="0918F634" w14:textId="77777777" w:rsidR="00770238" w:rsidRPr="003E0030" w:rsidRDefault="00770238" w:rsidP="00770238">
      <w:pPr>
        <w:spacing w:after="0" w:line="240" w:lineRule="auto"/>
        <w:jc w:val="center"/>
        <w:rPr>
          <w:rFonts w:cstheme="minorHAnsi"/>
          <w:sz w:val="24"/>
          <w:szCs w:val="24"/>
        </w:rPr>
      </w:pPr>
      <w:r w:rsidRPr="003E0030">
        <w:rPr>
          <w:rFonts w:cstheme="minorHAnsi"/>
          <w:sz w:val="24"/>
          <w:szCs w:val="24"/>
        </w:rPr>
        <w:t>Committee in Charge</w:t>
      </w:r>
    </w:p>
    <w:p w14:paraId="1DA9D494" w14:textId="77777777" w:rsidR="00770238" w:rsidRPr="003E0030" w:rsidRDefault="00770238" w:rsidP="00770238">
      <w:pPr>
        <w:spacing w:after="0" w:line="240" w:lineRule="auto"/>
        <w:rPr>
          <w:rFonts w:cstheme="minorHAnsi"/>
          <w:sz w:val="24"/>
          <w:szCs w:val="24"/>
        </w:rPr>
      </w:pPr>
    </w:p>
    <w:sdt>
      <w:sdtPr>
        <w:rPr>
          <w:rFonts w:cstheme="minorHAnsi"/>
          <w:sz w:val="24"/>
          <w:szCs w:val="24"/>
        </w:rPr>
        <w:id w:val="1707216866"/>
        <w:placeholder>
          <w:docPart w:val="CB457A8B18614EF9A014FEB22C16449C"/>
        </w:placeholder>
        <w15:color w:val="00FFFF"/>
      </w:sdtPr>
      <w:sdtContent>
        <w:p w14:paraId="174CE146" w14:textId="2A49F61E" w:rsidR="00770238" w:rsidRPr="003E0030" w:rsidRDefault="001D7020" w:rsidP="00770238">
          <w:pPr>
            <w:spacing w:after="0" w:line="240" w:lineRule="auto"/>
            <w:jc w:val="center"/>
            <w:rPr>
              <w:rFonts w:cstheme="minorHAnsi"/>
              <w:sz w:val="24"/>
              <w:szCs w:val="24"/>
            </w:rPr>
          </w:pPr>
          <w:r w:rsidRPr="003E0030">
            <w:rPr>
              <w:rFonts w:cstheme="minorHAnsi"/>
              <w:sz w:val="24"/>
              <w:szCs w:val="24"/>
            </w:rPr>
            <w:t>2022</w:t>
          </w:r>
        </w:p>
      </w:sdtContent>
    </w:sdt>
    <w:p w14:paraId="7B6AF40C" w14:textId="77777777" w:rsidR="00770238" w:rsidRPr="003E0030" w:rsidRDefault="00770238" w:rsidP="00770238">
      <w:pPr>
        <w:rPr>
          <w:rFonts w:cstheme="minorHAnsi"/>
          <w:sz w:val="24"/>
          <w:szCs w:val="24"/>
        </w:rPr>
      </w:pPr>
    </w:p>
    <w:p w14:paraId="51216459" w14:textId="77777777" w:rsidR="00770238" w:rsidRPr="003E0030" w:rsidRDefault="00770238" w:rsidP="00770238">
      <w:pPr>
        <w:rPr>
          <w:rFonts w:cstheme="minorHAnsi"/>
          <w:sz w:val="24"/>
          <w:szCs w:val="24"/>
        </w:rPr>
      </w:pPr>
      <w:r w:rsidRPr="003E0030">
        <w:rPr>
          <w:rFonts w:cstheme="minorHAnsi"/>
          <w:noProof/>
          <w:sz w:val="24"/>
          <w:szCs w:val="24"/>
        </w:rPr>
        <mc:AlternateContent>
          <mc:Choice Requires="wps">
            <w:drawing>
              <wp:anchor distT="45720" distB="45720" distL="114300" distR="114300" simplePos="0" relativeHeight="251659264" behindDoc="0" locked="0" layoutInCell="1" allowOverlap="1" wp14:anchorId="09138B11" wp14:editId="4DCAD1C2">
                <wp:simplePos x="0" y="0"/>
                <wp:positionH relativeFrom="margin">
                  <wp:align>center</wp:align>
                </wp:positionH>
                <wp:positionV relativeFrom="paragraph">
                  <wp:posOffset>961159</wp:posOffset>
                </wp:positionV>
                <wp:extent cx="228600"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1404620"/>
                        </a:xfrm>
                        <a:prstGeom prst="rect">
                          <a:avLst/>
                        </a:prstGeom>
                        <a:solidFill>
                          <a:srgbClr val="FFFFFF"/>
                        </a:solidFill>
                        <a:ln w="9525">
                          <a:noFill/>
                          <a:miter lim="800000"/>
                          <a:headEnd/>
                          <a:tailEnd/>
                        </a:ln>
                      </wps:spPr>
                      <wps:txbx>
                        <w:txbxContent>
                          <w:p w14:paraId="5B172762" w14:textId="77777777" w:rsidR="00770238" w:rsidRDefault="00770238" w:rsidP="00770238">
                            <w:proofErr w:type="spellStart"/>
                            <w:r>
                              <w:t>i</w:t>
                            </w:r>
                            <w:proofErr w:type="spellEnd"/>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09138B11" id="_x0000_t202" coordsize="21600,21600" o:spt="202" path="m,l,21600r21600,l21600,xe">
                <v:stroke joinstyle="miter"/>
                <v:path gradientshapeok="t" o:connecttype="rect"/>
              </v:shapetype>
              <v:shape id="Text Box 2" o:spid="_x0000_s1026" type="#_x0000_t202" style="position:absolute;margin-left:0;margin-top:75.7pt;width:18pt;height:110.6pt;z-index:251659264;visibility:visible;mso-wrap-style:square;mso-width-percent:0;mso-height-percent:200;mso-wrap-distance-left:9pt;mso-wrap-distance-top:3.6pt;mso-wrap-distance-right:9pt;mso-wrap-distance-bottom:3.6pt;mso-position-horizontal:center;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" stroked="f">
                <v:textbox style="mso-fit-shape-to-text:t">
                  <w:txbxContent>
                    <w:p w14:paraId="5B172762" w14:textId="77777777" w:rsidR="00770238" w:rsidRDefault="00770238" w:rsidP="00770238">
                      <w:proofErr w:type="spellStart"/>
                      <w:r>
                        <w:t>i</w:t>
                      </w:r>
                      <w:proofErr w:type="spellEnd"/>
                    </w:p>
                  </w:txbxContent>
                </v:textbox>
                <w10:wrap anchorx="margin"/>
              </v:shape>
            </w:pict>
          </mc:Fallback>
        </mc:AlternateContent>
      </w:r>
    </w:p>
    <w:p w14:paraId="68C7C00F" w14:textId="77777777" w:rsidR="00770238" w:rsidRPr="003E0030" w:rsidRDefault="00770238" w:rsidP="0049395B">
      <w:pPr>
        <w:autoSpaceDE w:val="0"/>
        <w:autoSpaceDN w:val="0"/>
        <w:adjustRightInd w:val="0"/>
        <w:spacing w:after="0" w:line="480" w:lineRule="auto"/>
        <w:rPr>
          <w:rFonts w:cstheme="minorHAnsi"/>
          <w:b/>
          <w:bCs/>
          <w:i/>
          <w:iCs/>
          <w:sz w:val="24"/>
          <w:szCs w:val="24"/>
        </w:rPr>
      </w:pPr>
    </w:p>
    <w:p w14:paraId="4B1E12AE" w14:textId="42E4FDB4" w:rsidR="0049395B" w:rsidRPr="003E0030" w:rsidRDefault="0049395B" w:rsidP="0049395B">
      <w:pPr>
        <w:autoSpaceDE w:val="0"/>
        <w:autoSpaceDN w:val="0"/>
        <w:adjustRightInd w:val="0"/>
        <w:spacing w:after="0" w:line="480" w:lineRule="auto"/>
        <w:rPr>
          <w:rFonts w:cstheme="minorHAnsi"/>
          <w:b/>
          <w:bCs/>
          <w:i/>
          <w:iCs/>
          <w:sz w:val="24"/>
          <w:szCs w:val="24"/>
        </w:rPr>
      </w:pPr>
      <w:r w:rsidRPr="003E0030">
        <w:rPr>
          <w:rFonts w:cstheme="minorHAnsi"/>
          <w:b/>
          <w:bCs/>
          <w:i/>
          <w:iCs/>
          <w:sz w:val="24"/>
          <w:szCs w:val="24"/>
        </w:rPr>
        <w:lastRenderedPageBreak/>
        <w:t>Introduction</w:t>
      </w:r>
    </w:p>
    <w:p w14:paraId="5BBF6E5B" w14:textId="6B0DBD4D" w:rsidR="0049395B" w:rsidRPr="003E0030" w:rsidRDefault="0049395B" w:rsidP="0049395B">
      <w:pPr>
        <w:autoSpaceDE w:val="0"/>
        <w:autoSpaceDN w:val="0"/>
        <w:adjustRightInd w:val="0"/>
        <w:spacing w:after="0" w:line="480" w:lineRule="auto"/>
        <w:ind w:firstLine="720"/>
        <w:rPr>
          <w:rFonts w:cstheme="minorHAnsi"/>
          <w:sz w:val="24"/>
          <w:szCs w:val="24"/>
        </w:rPr>
      </w:pPr>
      <w:r w:rsidRPr="003E0030">
        <w:rPr>
          <w:rFonts w:cstheme="minorHAnsi"/>
          <w:sz w:val="24"/>
          <w:szCs w:val="24"/>
        </w:rPr>
        <w:t xml:space="preserve">Agent-Based Modeling (ABM) is a computer simulation method that is quickly becoming a standard modeling technique across many disciplines, with a wide range of uses, from theory-development to hypothesis testing and predictive modeling, as well as “hindcasting” </w:t>
      </w:r>
      <w:r w:rsidRPr="003E0030">
        <w:rPr>
          <w:rFonts w:cstheme="minorHAnsi"/>
          <w:sz w:val="24"/>
          <w:szCs w:val="24"/>
        </w:rPr>
        <w:fldChar w:fldCharType="begin" w:fldLock="1"/>
      </w:r>
      <w:r w:rsidR="00F61627">
        <w:rPr>
          <w:rFonts w:cstheme="minorHAnsi"/>
          <w:sz w:val="24"/>
          <w:szCs w:val="24"/>
        </w:rPr>
        <w:instrText>ADDIN CSL_CITATION {"citationItems":[{"id":"ITEM-1","itemData":{"DOI":"10.18564/jasss.4174","ISSN":"14607425","abstract":"Agent based modeling (ABM) is a standard tool that is useful across many disciplines. Despite widespread and mounting interest in ABM, even broader adoption has been hindered by a set of methodological challenges that run from issues around basic tools to the need for a more complete conceptual foundation for the approach. After several decades of progress, ABMs remain difficult to develop and use for many students, scholars, and policy makers. This difficulty holds especially true for models designed to represent spatial patterns and processes across a broad range of human, natural, and human-environment systems. In this paper, we describe the methodological challenges facing further development and use of spatial ABM (SABM) and suggest some potential solutions from multiple disciplines. We first define SABM to narrow our object of inquiry, and then explore how spatiality is a source of both advantages and challenges. We examine how time interacts with space in models and delve into issues of model development in general and modeling frameworks and tools specifically. We draw on lessons and insights from fields with a history of ABM contributions, including economics, ecology, geography, ecology, anthropology, and spatial science with the goal of identifying promising ways forward for this powerful means of modeling.","author":[{"dropping-particle":"","family":"Manson","given":"Steven","non-dropping-particle":"","parse-names":false,"suffix":""},{"dropping-particle":"","family":"An","given":"Li","non-dropping-particle":"","parse-names":false,"suffix":""},{"dropping-particle":"","family":"Clarke","given":"Keith C.","non-dropping-particle":"","parse-names":false,"suffix":""},{"dropping-particle":"","family":"Heppenstall","given":"Alison","non-dropping-particle":"","parse-names":false,"suffix":""},{"dropping-particle":"","family":"Koch","given":"Jennifer","non-dropping-particle":"","parse-names":false,"suffix":""},{"dropping-particle":"","family":"Krzyzanowski","given":"Brittany","non-dropping-particle":"","parse-names":false,"suffix":""},{"dropping-particle":"","family":"Morgan","given":"Fraser","non-dropping-particle":"","parse-names":false,"suffix":""},{"dropping-particle":"","family":"O’sullivan","given":"David","non-dropping-particle":"","parse-names":false,"suffix":""},{"dropping-particle":"","family":"Runck","given":"Bryan C.","non-dropping-particle":"","parse-names":false,"suffix":""},{"dropping-particle":"","family":"Shook","given":"Eric","non-dropping-particle":"","parse-names":false,"suffix":""},{"dropping-particle":"","family":"Tesfatsion","given":"Leigh","non-dropping-particle":"","parse-names":false,"suffix":""}],"container-title":"Jasss","id":"ITEM-1","issue":"1","issued":{"date-parts":[["2020"]]},"title":"Methodological issues of spatial agent-based models","type":"article-journal","volume":"23"},"uris":["http://www.mendeley.com/documents/?uuid=48edca19-e957-4ec6-aca2-48053f11fbcb"]},{"id":"ITEM-2","itemData":{"author":[{"dropping-particle":"","family":"Torrens","given":"Paul M.","non-dropping-particle":"","parse-names":false,"suffix":""}],"container-title":"Geography Compass","id":"ITEM-2","issue":"5","issued":{"date-parts":[["2010"]]},"page":"428-448","title":"Agent-based Models and the Spatial Sciences","type":"article-journal","volume":"4"},"uris":["http://www.mendeley.com/documents/?uuid=7bbb7d8d-88b2-43fd-94bb-4ed05cad1a57"]},{"id":"ITEM-3","itemData":{"editor":[{"dropping-particle":"","family":"Heppenstall","given":"Alison J.","non-dropping-particle":"","parse-names":false,"suffix":""},{"dropping-particle":"","family":"Crooks","given":"Andrew T.","non-dropping-particle":"","parse-names":false,"suffix":""},{"dropping-particle":"","family":"See","given":"Linda M.","non-dropping-particle":"","parse-names":false,"suffix":""},{"dropping-particle":"","family":"Batty","given":"Michael","non-dropping-particle":"","parse-names":false,"suffix":""}],"id":"ITEM-3","issued":{"date-parts":[["2012"]]},"number-of-pages":"759","publisher":"Springer","title":"Agent-Based Models of Geographical Systems","type":"book"},"uris":["http://www.mendeley.com/documents/?uuid=879b99b7-673c-4252-8d28-a37d0f8561da"]},{"id":"ITEM-4","itemData":{"ISBN":"978-0-262-73189-8","abstract":"Modeling Natural, Social, and Engineered Complex Systems with NetLogo","author":[{"dropping-particle":"","family":"Wilensky","given":"Uri","non-dropping-particle":"","parse-names":false,"suffix":""},{"dropping-particle":"","family":"Rand","given":"William","non-dropping-particle":"","parse-names":false,"suffix":""}],"container-title":"Agent analyst","id":"ITEM-4","issue":"January","issued":{"date-parts":[["2015"]]},"number-of-pages":"1-504","title":"An introduction to agent-based modeling: Modeling Natural, Social, and Engineered Complex Systems with NetLogo","type":"book"},"uris":["http://www.mendeley.com/documents/?uuid=f8909c76-6ebd-4d37-aaa9-cad6d6e06a54"]},{"id":"ITEM-5","itemData":{"author":[{"dropping-particle":"","family":"O'Sullivan","given":"David","non-dropping-particle":"","parse-names":false,"suffix":""},{"dropping-particle":"","family":"Perry","given":"George L.W.","non-dropping-particle":"","parse-names":false,"suffix":""}],"id":"ITEM-5","issued":{"date-parts":[["2013"]]},"publisher":"Wiley-Blackwell","title":"Spatial Simulation: Exploring Pattern and Process","type":"book"},"uris":["http://www.mendeley.com/documents/?uuid=9bee4fe9-89fb-44b0-bf9d-675079aaed2c"]},{"id":"ITEM-6","itemData":{"DOI":"10.1177/0309132507086879","ISSN":"03091325","author":[{"dropping-particle":"","family":"O'Sullivan","given":"David","non-dropping-particle":"","parse-names":false,"suffix":""}],"container-title":"Progress in Human Geography","id":"ITEM-6","issue":"4","issued":{"date-parts":[["2008"]]},"page":"541-550","title":"Geographical information science: Agent-based models","type":"article-journal","volume":"32"},"uris":["http://www.mendeley.com/documents/?uuid=497e2aeb-094a-4748-b3cd-52e55025245f"]},{"id":"ITEM-7","itemData":{"DOI":"10.1002/9781118786352.wbieg0891","ISBN":"9781118786352","author":[{"dropping-particle":"","family":"Parker","given":"Dawn C","non-dropping-particle":"","parse-names":false,"suffix":""},{"dropping-particle":"","family":"Derek","given":"T","non-dropping-particle":"","parse-names":false,"suffix":""}],"container-title":"International Encyclopedia of Geography","id":"ITEM-7","issued":{"date-parts":[["2017"]]},"title":"Agent-based modeling","type":"entry-encyclopedia"},"uris":["http://www.mendeley.com/documents/?uuid=81546138-3f6c-400f-bf28-a90179071e8f"]}],"mendeley":{"formattedCitation":"(A. J. Heppenstall et al., 2012; S. Manson et al., 2020; David O’Sullivan, 2008; David O’Sullivan &amp; Perry, 2013; Parker &amp; Derek, 2017; Torrens, 2010; Wilensky &amp; Rand, 2015)","plainTextFormattedCitation":"(A. J. Heppenstall et al., 2012; S. Manson et al., 2020; David O’Sullivan, 2008; David O’Sullivan &amp; Perry, 2013; Parker &amp; Derek, 2017; Torrens, 2010; Wilensky &amp; Rand, 2015)","previouslyFormattedCitation":"(A. J. Heppenstall et al., 2012; S. Manson et al., 2020; David O’Sullivan, 2008; David O’Sullivan &amp; Perry, 2013; Parker &amp; Derek, 2017; Torrens, 2010; Wilensky &amp; Rand, 2015)"},"properties":{"noteIndex":0},"schema":"https://github.com/citation-style-language/schema/raw/master/csl-citation.json"}</w:instrText>
      </w:r>
      <w:r w:rsidRPr="003E0030">
        <w:rPr>
          <w:rFonts w:cstheme="minorHAnsi"/>
          <w:sz w:val="24"/>
          <w:szCs w:val="24"/>
        </w:rPr>
        <w:fldChar w:fldCharType="separate"/>
      </w:r>
      <w:r w:rsidR="009D2530" w:rsidRPr="009D2530">
        <w:rPr>
          <w:rFonts w:cstheme="minorHAnsi"/>
          <w:noProof/>
          <w:sz w:val="24"/>
          <w:szCs w:val="24"/>
        </w:rPr>
        <w:t>(A. J. Heppenstall et al., 2012; S. Manson et al., 2020; David O’Sullivan, 2008; David O’Sullivan &amp; Perry, 2013; Parker &amp; Derek, 2017; Torrens, 2010; Wilensky &amp; Rand, 2015)</w:t>
      </w:r>
      <w:r w:rsidRPr="003E0030">
        <w:rPr>
          <w:rFonts w:cstheme="minorHAnsi"/>
          <w:sz w:val="24"/>
          <w:szCs w:val="24"/>
        </w:rPr>
        <w:fldChar w:fldCharType="end"/>
      </w:r>
      <w:r w:rsidRPr="003E0030">
        <w:rPr>
          <w:rFonts w:cstheme="minorHAnsi"/>
          <w:sz w:val="24"/>
          <w:szCs w:val="24"/>
        </w:rPr>
        <w:t xml:space="preserve">. Although ABM has been used in ecology, anthropology, sociology and a variety of sub-fields in geography </w:t>
      </w:r>
      <w:r w:rsidRPr="003E0030">
        <w:rPr>
          <w:rFonts w:cstheme="minorHAnsi"/>
          <w:sz w:val="24"/>
          <w:szCs w:val="24"/>
        </w:rPr>
        <w:fldChar w:fldCharType="begin" w:fldLock="1"/>
      </w:r>
      <w:r w:rsidR="002600A5" w:rsidRPr="003E0030">
        <w:rPr>
          <w:rFonts w:cstheme="minorHAnsi"/>
          <w:sz w:val="24"/>
          <w:szCs w:val="24"/>
        </w:rPr>
        <w:instrText>ADDIN CSL_CITATION {"citationItems":[{"id":"ITEM-1","itemData":{"author":[{"dropping-particle":"","family":"Torrens","given":"Paul M.","non-dropping-particle":"","parse-names":false,"suffix":""}],"container-title":"Geography Compass","id":"ITEM-1","issue":"5","issued":{"date-parts":[["2010"]]},"page":"428-448","title":"Agent-based Models and the Spatial Sciences","type":"article-journal","volume":"4"},"uris":["http://www.mendeley.com/documents/?uuid=7bbb7d8d-88b2-43fd-94bb-4ed05cad1a57"]},{"id":"ITEM-2","itemData":{"DOI":"10.18564/jasss.4174","ISSN":"14607425","abstract":"Agent based modeling (ABM) is a standard tool that is useful across many disciplines. Despite widespread and mounting interest in ABM, even broader adoption has been hindered by a set of methodological challenges that run from issues around basic tools to the need for a more complete conceptual foundation for the approach. After several decades of progress, ABMs remain difficult to develop and use for many students, scholars, and policy makers. This difficulty holds especially true for models designed to represent spatial patterns and processes across a broad range of human, natural, and human-environment systems. In this paper, we describe the methodological challenges facing further development and use of spatial ABM (SABM) and suggest some potential solutions from multiple disciplines. We first define SABM to narrow our object of inquiry, and then explore how spatiality is a source of both advantages and challenges. We examine how time interacts with space in models and delve into issues of model development in general and modeling frameworks and tools specifically. We draw on lessons and insights from fields with a history of ABM contributions, including economics, ecology, geography, ecology, anthropology, and spatial science with the goal of identifying promising ways forward for this powerful means of modeling.","author":[{"dropping-particle":"","family":"Manson","given":"Steven","non-dropping-particle":"","parse-names":false,"suffix":""},{"dropping-particle":"","family":"An","given":"Li","non-dropping-particle":"","parse-names":false,"suffix":""},{"dropping-particle":"","family":"Clarke","given":"Keith C.","non-dropping-particle":"","parse-names":false,"suffix":""},{"dropping-particle":"","family":"Heppenstall","given":"Alison","non-dropping-particle":"","parse-names":false,"suffix":""},{"dropping-particle":"","family":"Koch","given":"Jennifer","non-dropping-particle":"","parse-names":false,"suffix":""},{"dropping-particle":"","family":"Krzyzanowski","given":"Brittany","non-dropping-particle":"","parse-names":false,"suffix":""},{"dropping-particle":"","family":"Morgan","given":"Fraser","non-dropping-particle":"","parse-names":false,"suffix":""},{"dropping-particle":"","family":"O’sullivan","given":"David","non-dropping-particle":"","parse-names":false,"suffix":""},{"dropping-particle":"","family":"Runck","given":"Bryan C.","non-dropping-particle":"","parse-names":false,"suffix":""},{"dropping-particle":"","family":"Shook","given":"Eric","non-dropping-particle":"","parse-names":false,"suffix":""},{"dropping-particle":"","family":"Tesfatsion","given":"Leigh","non-dropping-particle":"","parse-names":false,"suffix":""}],"container-title":"Jasss","id":"ITEM-2","issue":"1","issued":{"date-parts":[["2020"]]},"title":"Methodological issues of spatial agent-based models","type":"article-journal","volume":"23"},"uris":["http://www.mendeley.com/documents/?uuid=48edca19-e957-4ec6-aca2-48053f11fbcb"]},{"id":"ITEM-3","itemData":{"DOI":"10.1002/9781118786352.wbieg0891","ISBN":"9781118786352","author":[{"dropping-particle":"","family":"Parker","given":"Dawn C","non-dropping-particle":"","parse-names":false,"suffix":""},{"dropping-particle":"","family":"Derek","given":"T","non-dropping-particle":"","parse-names":false,"suffix":""}],"container-title":"International Encyclopedia of Geography","id":"ITEM-3","issued":{"date-parts":[["2017"]]},"title":"Agent-based modeling","type":"entry-encyclopedia"},"uris":["http://www.mendeley.com/documents/?uuid=81546138-3f6c-400f-bf28-a90179071e8f"]}],"mendeley":{"formattedCitation":"(S. Manson et al., 2020; Parker &amp; Derek, 2017; Torrens, 2010)","plainTextFormattedCitation":"(S. Manson et al., 2020; Parker &amp; Derek, 2017; Torrens, 2010)","previouslyFormattedCitation":"(S. Manson et al., 2020; Parker &amp; Derek, 2017; Torrens, 2010)"},"properties":{"noteIndex":0},"schema":"https://github.com/citation-style-language/schema/raw/master/csl-citation.json"}</w:instrText>
      </w:r>
      <w:r w:rsidRPr="003E0030">
        <w:rPr>
          <w:rFonts w:cstheme="minorHAnsi"/>
          <w:sz w:val="24"/>
          <w:szCs w:val="24"/>
        </w:rPr>
        <w:fldChar w:fldCharType="separate"/>
      </w:r>
      <w:r w:rsidR="00A037B8" w:rsidRPr="003E0030">
        <w:rPr>
          <w:rFonts w:cstheme="minorHAnsi"/>
          <w:noProof/>
          <w:sz w:val="24"/>
          <w:szCs w:val="24"/>
        </w:rPr>
        <w:t>(S. Manson et al., 2020; Parker &amp; Derek, 2017; Torrens, 2010)</w:t>
      </w:r>
      <w:r w:rsidRPr="003E0030">
        <w:rPr>
          <w:rFonts w:cstheme="minorHAnsi"/>
          <w:sz w:val="24"/>
          <w:szCs w:val="24"/>
        </w:rPr>
        <w:fldChar w:fldCharType="end"/>
      </w:r>
      <w:r w:rsidRPr="003E0030">
        <w:rPr>
          <w:rFonts w:cstheme="minorHAnsi"/>
          <w:sz w:val="24"/>
          <w:szCs w:val="24"/>
        </w:rPr>
        <w:t xml:space="preserve">, there has been very little work with it in critical geography </w:t>
      </w:r>
      <w:r w:rsidRPr="003E0030">
        <w:rPr>
          <w:rFonts w:cstheme="minorHAnsi"/>
          <w:sz w:val="24"/>
          <w:szCs w:val="24"/>
        </w:rPr>
        <w:fldChar w:fldCharType="begin" w:fldLock="1"/>
      </w:r>
      <w:r w:rsidR="008B1BCB">
        <w:rPr>
          <w:rFonts w:cstheme="minorHAnsi"/>
          <w:sz w:val="24"/>
          <w:szCs w:val="24"/>
        </w:rPr>
        <w:instrText>ADDIN CSL_CITATION {"citationItems":[{"id":"ITEM-1","itemData":{"DOI":"10.1068/b2758t","ISSN":"02658135","abstract":"Pedestrian movement models have been developed since the 1970s. A review of the literature shows that such models have been developed to explain and predict macro, meso, and micro movement patterns. However, recent developments in modelling techniques, and especially advances in agent-based simulation, open up the possibility of developing integrative and complex models which use existing models as 'building blocks'. In this paper we describe such integrative, modular approach to simulating pedestrian movement behaviour. The STREETS model, developed by using Swarm and GIS, is an agent-based model that focuses on the simulation of the behavioural aspects of pedestrian movement. The modular structure of the simulation is described in detail. This is followed by a discussion of the lessons learned from the development of STREETS, especially the advantages of adopting a modular approach and other aspects of using the agent-based paradigm for modelling.","author":[{"dropping-particle":"","family":"Haklay","given":"Mordechai","non-dropping-particle":"","parse-names":false,"suffix":""},{"dropping-particle":"","family":"O'Sullivan","given":"David","non-dropping-particle":"","parse-names":false,"suffix":""},{"dropping-particle":"","family":"Thurstain-Goodwin","given":"Mark","non-dropping-particle":"","parse-names":false,"suffix":""},{"dropping-particle":"","family":"Schelhorn","given":"Thorsten","non-dropping-particle":"","parse-names":false,"suffix":""}],"container-title":"Environment and Planning B: Planning and Design","id":"ITEM-1","issue":"3","issued":{"date-parts":[["2001"]]},"page":"343-359","title":"\"So go downtown\":simulating pedestrian movement in town centres","type":"article-journal","volume":"28"},"uris":["http://www.mendeley.com/documents/?uuid=ddf5fbce-be2a-4830-b856-053cadcce4c9"]},{"id":"ITEM-2","itemData":{"DOI":"10.1007/s101090200086","ISSN":"14355949","abstract":"A simple preliminary model of gentrification is presented. The model is based on an irregular cellular automaton architecture drawing on the concept of proximal space, which is well suited to the spatial externalities present in housing markets at the local scale. The rent gap hypothesis on which the model's cell transition rules are based is discussed. The model's transition rules are described in detail. Practical difficulties in configuring and initializing the model are described and its typical behavior reported. Prospects for further development of the model are discussed. The current model structure, while inadequate, is well suited to further elaboration and the incorporation of other interesting and relevant effects. © Springer-Verlag 2002.","author":[{"dropping-particle":"","family":"O'Sullivan","given":"David","non-dropping-particle":"","parse-names":false,"suffix":""}],"container-title":"Journal of Geographical Systems","id":"ITEM-2","issue":"3","issued":{"date-parts":[["2002"]]},"page":"251-274","title":"Toward micro-scale spatial modeling of gentrification","type":"article-journal","volume":"4"},"uris":["http://www.mendeley.com/documents/?uuid=1f26275a-dd57-4617-b575-493f163d4bc4"]},{"id":"ITEM-3","itemData":{"DOI":"10.1068/a411","ISSN":"0308518X","abstract":"Narrating a world of flux entails moving away from equilibrium-oriented thinking toward considerations of emergence, uncertain futures, and unintended consequences. This is not the exclusive domain of the qualitative theory construction and analysis that has dominated such thinking in sociospatial theory: it is also involved in mathematical theory construction. It requires a relational approach to mathematical theory, however, that moves beyond unidirectional claims of cause and effect, avoids deterministic and teleological thinking, and recognizes the incompleteness and openness of any such theoretical construction. These arguments are explored through an example that employs mathematical techniques often associated with complexity theory to examine unevenly shifting economic landscapes where the best guesses of capitalist entrepreneurs are interrelated with the emergent multiregional economy in which capitalists participate. This highlights the unexpectedly heightened dynamical importance of regions in a globally connected world; how cherished theoretical principles become renegotiated, as relationality leads to emergence; and that there is space for human agency, through modeling praxis appropriate to 'incomplete systems'. We open modest cracks in the supposed wall between quantitative and qualitative approaches, oriented toward a methodological reinterpretation of what employing mathematical arguments could mean within larger, postpositivist theoretical projects in critical human geography. © 2009 Pion Ltd and its Licensors.","author":[{"dropping-particle":"","family":"Bergmann","given":"Luke","non-dropping-particle":"","parse-names":false,"suffix":""},{"dropping-particle":"","family":"Sheppard","given":"Eric","non-dropping-particle":"","parse-names":false,"suffix":""},{"dropping-particle":"","family":"Plummer","given":"Paul S.","non-dropping-particle":"","parse-names":false,"suffix":""}],"container-title":"Environment and Planning A","id":"ITEM-3","issue":"2","issued":{"date-parts":[["2009"]]},"page":"265-283","title":"Capitalism beyond harmonious equilibrium: Mathematics as if human agency mattered","type":"article-journal","volume":"41"},"uris":["http://www.mendeley.com/documents/?uuid=f0562835-d1a3-439b-9af5-ba6809525451"]}],"mendeley":{"formattedCitation":"(Bergmann et al., 2009; M. Haklay et al., 2001; David O’Sullivan, 2002)","manualFormatting":"(but see Bergmann et al., 2009; Haklay et al., 2001; O’Sullivan, 2002)","plainTextFormattedCitation":"(Bergmann et al., 2009; M. Haklay et al., 2001; David O’Sullivan, 2002)","previouslyFormattedCitation":"(Bergmann et al., 2009; M. Haklay et al., 2001; David O’Sullivan, 2002)"},"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but see Bergmann et al., 2009; Haklay et al., 2001; O’Sullivan, 2002)</w:t>
      </w:r>
      <w:r w:rsidRPr="003E0030">
        <w:rPr>
          <w:rFonts w:cstheme="minorHAnsi"/>
          <w:sz w:val="24"/>
          <w:szCs w:val="24"/>
        </w:rPr>
        <w:fldChar w:fldCharType="end"/>
      </w:r>
      <w:r w:rsidRPr="003E0030">
        <w:rPr>
          <w:rFonts w:cstheme="minorHAnsi"/>
          <w:sz w:val="24"/>
          <w:szCs w:val="24"/>
        </w:rPr>
        <w:t xml:space="preserve">, and none yet to my knowledge in political ecology. And this absence is in spite of calls for such experimentation by prominent geographers </w:t>
      </w:r>
      <w:r w:rsidRPr="003E0030">
        <w:rPr>
          <w:rFonts w:cstheme="minorHAnsi"/>
          <w:sz w:val="24"/>
          <w:szCs w:val="24"/>
        </w:rPr>
        <w:fldChar w:fldCharType="begin" w:fldLock="1"/>
      </w:r>
      <w:r w:rsidR="00211946" w:rsidRPr="003E0030">
        <w:rPr>
          <w:rFonts w:cstheme="minorHAnsi"/>
          <w:sz w:val="24"/>
          <w:szCs w:val="24"/>
        </w:rPr>
        <w:instrText>ADDIN CSL_CITATION {"citationItems":[{"id":"ITEM-1","itemData":{"DOI":"10.1016/j.geoforum.2012.06.017","ISSN":"00167185","abstract":"The increasing use of computer simulation modelling brings with it epistemological questions about the possibilities and limits of its use for understanding spatio-temporal dynamics of social and environmental systems. These questions include how we learn from simulation models and how we most appropriately explain what we have learnt. Generative simulation modelling provides a framework to investigate how the interactions of individual heterogeneous entities across space and through time produce system-level patterns. This modelling approach includes individual- and agent-based models and is increasingly being applied to study environmental and social systems, and their interactions with one another. Much of the formally presented analysis and interpretation of this type of simulation resorts to statistical summaries of aggregated, system-level patterns. Here, we argue that generative simulation modelling can be recognised as being 'event-driven', retaining a history in the patterns produced via simulated events and interactions. Consequently, we explore how a narrative approach might use this simulated history to better explain how patterns are produced as a result of model structure, and we provide an example of this approach using variations of a simulation model of breeding synchrony in bird colonies. This example illustrates not only why observed patterns are produced in this particular case, but also how generative simulation models function more generally. Aggregated summaries of emergent system-level patterns will remain an important component of modellers' toolkits, but narratives can act as an intermediary between formal descriptions of model structure and these summaries. Using a narrative approach should help generative simulation modellers to better communicate the process by which they learn so that their activities and results can be more widely interpreted. In turn, this will allow non-modellers to foster a fuller appreciation of the function and benefits of generative simulation modelling. © 2012 Elsevier Ltd.","author":[{"dropping-particle":"","family":"Millington","given":"James D.A.","non-dropping-particle":"","parse-names":false,"suffix":""},{"dropping-particle":"","family":"O'Sullivan","given":"David","non-dropping-particle":"","parse-names":false,"suffix":""},{"dropping-particle":"","family":"Perry","given":"George L.W.","non-dropping-particle":"","parse-names":false,"suffix":""}],"container-title":"Geoforum","id":"ITEM-1","issue":"6","issued":{"date-parts":[["2012"]]},"page":"1025-1034","publisher":"Elsevier Ltd","title":"Model histories: Narrative explanation in generative simulation modelling","type":"article-journal","volume":"43"},"uris":["http://www.mendeley.com/documents/?uuid=9b7c4f97-b31c-49e1-9a01-b0f9a5c4c194"]},{"id":"ITEM-2","itemData":{"DOI":"10.1111/j.0020-2754.2004.00321.x","ISSN":"00202754","abstract":"Complexity science has attracted considerable attention in a number of disciplines. However, this perspective on scientific understanding remains ill defined. In this paper, ideas and approaches from complexity science are reviewed. It appears that complexity science fundamentally is driven by ontological decisions on the part of the investigator. This is a result of the epistemological approach fundamental to complexity as it is currently studied, which is based on the construction of computer simulation models of reality. This methodology requires that researchers decide what exists and is important enough to represent in a simulation, and also what to leave out. Although this points to serious difficulties with complexity science, it is argued that the approach nevertheless has much to offer human geography. Drawing on complexity science, renewed engagements between physical and human geography, and between both and geographical information science seem possible, based on clearly shared concerns with the representation of geographical phenomena. In conclusion, it is suggested that seeing models as a source of geographical narratives may be a useful way to promote constructive engagement between different perspectives in the discipline. © Royal Geographical Society (with The Institute of British Geographers) 2004.","author":[{"dropping-particle":"","family":"O'Sullivan","given":"David","non-dropping-particle":"","parse-names":false,"suffix":""}],"container-title":"Transactions of the Institute of British Geographers","id":"ITEM-2","issue":"3","issued":{"date-parts":[["2004"]]},"page":"282-295","title":"Complexity science and human geography","type":"article-journal","volume":"29"},"uris":["http://www.mendeley.com/documents/?uuid=73e7707d-c01a-4eb7-a829-66c0f3b19eba"]},{"id":"ITEM-3","itemData":{"DOI":"10.2307/j.ctt21h4z6m.7","ISBN":"9781496205377","author":[{"dropping-particle":"","family":"O'Sullivan","given":"David","non-dropping-particle":"","parse-names":false,"suffix":""}],"container-title":"Thinking Big Data in Geography: New Regimes, New Research","editor":[{"dropping-particle":"","family":"Thatcher","given":"Jim","non-dropping-particle":"","parse-names":false,"suffix":""},{"dropping-particle":"","family":"Eckert","given":"Josef","non-dropping-particle":"","parse-names":false,"suffix":""},{"dropping-particle":"","family":"Shears","given":"Andrew","non-dropping-particle":"","parse-names":false,"suffix":""}],"id":"ITEM-3","issued":{"date-parts":[["2018"]]},"page":"21-38","publisher":"University of Nebraska Press","title":"Big data . . .Why (Oh Why?) This computational social science?","type":"chapter"},"uris":["http://www.mendeley.com/documents/?uuid=85928d36-2f50-4ac3-b245-dbaee16e0280"]}],"mendeley":{"formattedCitation":"(Millington et al., 2012; David O’Sullivan, 2004, 2018)","plainTextFormattedCitation":"(Millington et al., 2012; David O’Sullivan, 2004, 2018)","previouslyFormattedCitation":"(Millington et al., 2012; David O’Sullivan, 2004, 2018)"},"properties":{"noteIndex":0},"schema":"https://github.com/citation-style-language/schema/raw/master/csl-citation.json"}</w:instrText>
      </w:r>
      <w:r w:rsidRPr="003E0030">
        <w:rPr>
          <w:rFonts w:cstheme="minorHAnsi"/>
          <w:sz w:val="24"/>
          <w:szCs w:val="24"/>
        </w:rPr>
        <w:fldChar w:fldCharType="separate"/>
      </w:r>
      <w:r w:rsidR="001753B1" w:rsidRPr="003E0030">
        <w:rPr>
          <w:rFonts w:cstheme="minorHAnsi"/>
          <w:noProof/>
          <w:sz w:val="24"/>
          <w:szCs w:val="24"/>
        </w:rPr>
        <w:t>(Millington et al., 2012; David O’Sullivan, 2004, 2018)</w:t>
      </w:r>
      <w:r w:rsidRPr="003E0030">
        <w:rPr>
          <w:rFonts w:cstheme="minorHAnsi"/>
          <w:sz w:val="24"/>
          <w:szCs w:val="24"/>
        </w:rPr>
        <w:fldChar w:fldCharType="end"/>
      </w:r>
      <w:r w:rsidRPr="003E0030">
        <w:rPr>
          <w:rFonts w:cstheme="minorHAnsi"/>
          <w:sz w:val="24"/>
          <w:szCs w:val="24"/>
        </w:rPr>
        <w:t xml:space="preserve">. Given the promise of ABM to aid our understanding of many different kinds of non-linear environmental and social systems where experimental science is difficult or impossible </w:t>
      </w:r>
      <w:r w:rsidRPr="003E0030">
        <w:rPr>
          <w:rFonts w:cstheme="minorHAnsi"/>
          <w:sz w:val="24"/>
          <w:szCs w:val="24"/>
        </w:rPr>
        <w:fldChar w:fldCharType="begin" w:fldLock="1"/>
      </w:r>
      <w:r w:rsidRPr="003E0030">
        <w:rPr>
          <w:rFonts w:cstheme="minorHAnsi"/>
          <w:sz w:val="24"/>
          <w:szCs w:val="24"/>
        </w:rPr>
        <w:instrText>ADDIN CSL_CITATION {"citationItems":[{"id":"ITEM-1","itemData":{"author":[{"dropping-particle":"","family":"O'Sullivan","given":"David","non-dropping-particle":"","parse-names":false,"suffix":""},{"dropping-particle":"","family":"Perry","given":"George L.W.","non-dropping-particle":"","parse-names":false,"suffix":""}],"id":"ITEM-1","issued":{"date-parts":[["2013"]]},"publisher":"Wiley-Blackwell","title":"Spatial Simulation: Exploring Pattern and Process","type":"book"},"uris":["http://www.mendeley.com/documents/?uuid=9bee4fe9-89fb-44b0-bf9d-675079aaed2c"]}],"mendeley":{"formattedCitation":"(David O’Sullivan &amp; Perry, 2013)","manualFormatting":"(O’Sullivan &amp; Perry, 2013, page 16)","plainTextFormattedCitation":"(David O’Sullivan &amp; Perry, 2013)","previouslyFormattedCitation":"(David O’Sullivan &amp; Perry, 2013)"},"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O’Sullivan &amp; Perry, 2013, page 16)</w:t>
      </w:r>
      <w:r w:rsidRPr="003E0030">
        <w:rPr>
          <w:rFonts w:cstheme="minorHAnsi"/>
          <w:sz w:val="24"/>
          <w:szCs w:val="24"/>
        </w:rPr>
        <w:fldChar w:fldCharType="end"/>
      </w:r>
      <w:r w:rsidRPr="003E0030">
        <w:rPr>
          <w:rFonts w:cstheme="minorHAnsi"/>
          <w:sz w:val="24"/>
          <w:szCs w:val="24"/>
        </w:rPr>
        <w:t xml:space="preserve">, this absence invites explanation. The present thesis will offer some explanation, as well as a modest contribution towards filling the void: an heuristic ABM based on the emergence of capitalist relations among the Lauje highlanders of Sulawesi, Indonesia, at the turn of the twenty-first century, as recounted by Tania Murray Li </w:t>
      </w:r>
      <w:r w:rsidRPr="003E0030">
        <w:rPr>
          <w:rFonts w:cstheme="minorHAnsi"/>
          <w:sz w:val="24"/>
          <w:szCs w:val="24"/>
        </w:rPr>
        <w:fldChar w:fldCharType="begin" w:fldLock="1"/>
      </w:r>
      <w:r w:rsidRPr="003E0030">
        <w:rPr>
          <w:rFonts w:cstheme="minorHAnsi"/>
          <w:sz w:val="24"/>
          <w:szCs w:val="24"/>
        </w:rPr>
        <w:instrText>ADDIN CSL_CITATION {"citationItems":[{"id":"ITEM-1","itemData":{"author":[{"dropping-particle":"","family":"Li","given":"Tania Murray","non-dropping-particle":"","parse-names":false,"suffix":""}],"id":"ITEM-1","issued":{"date-parts":[["2014"]]},"publisher":"Duke University Press","publisher-place":"Durham","title":"Land's End: Capitalist relations on an indigenous frontier","type":"book"},"uris":["http://www.mendeley.com/documents/?uuid=00f11cce-f318-49cd-95a2-a01cfa358716"]}],"mendeley":{"formattedCitation":"(Li, 2014)","plainTextFormattedCitation":"(Li, 2014)","previouslyFormattedCitation":"(Li, 2014)"},"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Li, 2014)</w:t>
      </w:r>
      <w:r w:rsidRPr="003E0030">
        <w:rPr>
          <w:rFonts w:cstheme="minorHAnsi"/>
          <w:sz w:val="24"/>
          <w:szCs w:val="24"/>
        </w:rPr>
        <w:fldChar w:fldCharType="end"/>
      </w:r>
      <w:r w:rsidRPr="003E0030">
        <w:rPr>
          <w:rFonts w:cstheme="minorHAnsi"/>
          <w:sz w:val="24"/>
          <w:szCs w:val="24"/>
        </w:rPr>
        <w:t xml:space="preserve">. </w:t>
      </w:r>
    </w:p>
    <w:p w14:paraId="59F98E65" w14:textId="28287E9A" w:rsidR="0049395B" w:rsidRPr="003E0030" w:rsidRDefault="0049395B" w:rsidP="0049395B">
      <w:pPr>
        <w:autoSpaceDE w:val="0"/>
        <w:autoSpaceDN w:val="0"/>
        <w:adjustRightInd w:val="0"/>
        <w:spacing w:after="0" w:line="480" w:lineRule="auto"/>
        <w:ind w:firstLine="720"/>
        <w:rPr>
          <w:rFonts w:cstheme="minorHAnsi"/>
          <w:sz w:val="24"/>
          <w:szCs w:val="24"/>
        </w:rPr>
      </w:pPr>
      <w:r w:rsidRPr="003E0030">
        <w:rPr>
          <w:rFonts w:cstheme="minorHAnsi"/>
          <w:sz w:val="24"/>
          <w:szCs w:val="24"/>
        </w:rPr>
        <w:t xml:space="preserve">The thesis is organized into five sections. We begin with a general discussion of ABM, “Agent-Based Modeling: Background and Methodological Issues.” This includes </w:t>
      </w:r>
      <w:r w:rsidR="00E47BA2" w:rsidRPr="003E0030">
        <w:rPr>
          <w:rFonts w:cstheme="minorHAnsi"/>
          <w:sz w:val="24"/>
          <w:szCs w:val="24"/>
        </w:rPr>
        <w:t>background on</w:t>
      </w:r>
      <w:r w:rsidRPr="003E0030">
        <w:rPr>
          <w:rFonts w:cstheme="minorHAnsi"/>
          <w:sz w:val="24"/>
          <w:szCs w:val="24"/>
        </w:rPr>
        <w:t xml:space="preserve"> complexity science, which, in brief, is a plurality of approaches to investigating processes that involve heterogeneity of agents, interaction, and system sizes where the activity of agents and their interaction cause organized complexity, with emergent patterns for which statistical </w:t>
      </w:r>
      <w:r w:rsidRPr="003E0030">
        <w:rPr>
          <w:rFonts w:cstheme="minorHAnsi"/>
          <w:sz w:val="24"/>
          <w:szCs w:val="24"/>
        </w:rPr>
        <w:lastRenderedPageBreak/>
        <w:t xml:space="preserve">explanation is inadequate </w:t>
      </w:r>
      <w:r w:rsidRPr="003E0030">
        <w:rPr>
          <w:rFonts w:cstheme="minorHAnsi"/>
          <w:sz w:val="24"/>
          <w:szCs w:val="24"/>
        </w:rPr>
        <w:fldChar w:fldCharType="begin" w:fldLock="1"/>
      </w:r>
      <w:r w:rsidRPr="003E0030">
        <w:rPr>
          <w:rFonts w:cstheme="minorHAnsi"/>
          <w:sz w:val="24"/>
          <w:szCs w:val="24"/>
        </w:rPr>
        <w:instrText>ADDIN CSL_CITATION {"citationItems":[{"id":"ITEM-1","itemData":{"author":[{"dropping-particle":"","family":"O'Sullivan","given":"David","non-dropping-particle":"","parse-names":false,"suffix":""},{"dropping-particle":"","family":"Millington","given":"James","non-dropping-particle":"","parse-names":false,"suffix":""},{"dropping-particle":"","family":"Perry","given":"George","non-dropping-particle":"","parse-names":false,"suffix":""},{"dropping-particle":"","family":"Wainwright","given":"John","non-dropping-particle":"","parse-names":false,"suffix":""}],"container-title":"Agent-Based Modeling in Geographical Systems","editor":[{"dropping-particle":"","family":"Heppenstall","given":"Alison","non-dropping-particle":"","parse-names":false,"suffix":""},{"dropping-particle":"","family":"See","given":"Linda M.","non-dropping-particle":"","parse-names":false,"suffix":""},{"dropping-particle":"","family":"Crooks","given":"Andrew T.","non-dropping-particle":"","parse-names":false,"suffix":""},{"dropping-particle":"","family":"Batty","given":"Michael","non-dropping-particle":"","parse-names":false,"suffix":""}],"id":"ITEM-1","issued":{"date-parts":[["2012"]]},"publisher":"Springer","title":"Agent-Based Models – Because They’re Worth It?","type":"chapter"},"uris":["http://www.mendeley.com/documents/?uuid=b9bb2f7a-ee56-4b7e-9943-979018d93910"]}],"mendeley":{"formattedCitation":"(David O’Sullivan et al., 2012)","plainTextFormattedCitation":"(David O’Sullivan et al., 2012)","previouslyFormattedCitation":"(David O’Sullivan et al., 2012)"},"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David O’Sullivan et al., 2012)</w:t>
      </w:r>
      <w:r w:rsidRPr="003E0030">
        <w:rPr>
          <w:rFonts w:cstheme="minorHAnsi"/>
          <w:sz w:val="24"/>
          <w:szCs w:val="24"/>
        </w:rPr>
        <w:fldChar w:fldCharType="end"/>
      </w:r>
      <w:r w:rsidRPr="003E0030">
        <w:rPr>
          <w:rFonts w:cstheme="minorHAnsi"/>
          <w:sz w:val="24"/>
          <w:szCs w:val="24"/>
        </w:rPr>
        <w:t xml:space="preserve">. These kinds of processes had resisted conventional scientific understanding until recent decades. ABM is </w:t>
      </w:r>
      <w:r w:rsidR="00FA78BC">
        <w:rPr>
          <w:rFonts w:cstheme="minorHAnsi"/>
          <w:sz w:val="24"/>
          <w:szCs w:val="24"/>
        </w:rPr>
        <w:t xml:space="preserve">an </w:t>
      </w:r>
      <w:r w:rsidRPr="003E0030">
        <w:rPr>
          <w:rFonts w:cstheme="minorHAnsi"/>
          <w:sz w:val="24"/>
          <w:szCs w:val="24"/>
        </w:rPr>
        <w:t xml:space="preserve">especially </w:t>
      </w:r>
      <w:r w:rsidR="00FA78BC">
        <w:rPr>
          <w:rFonts w:cstheme="minorHAnsi"/>
          <w:sz w:val="24"/>
          <w:szCs w:val="24"/>
        </w:rPr>
        <w:t xml:space="preserve">good fit </w:t>
      </w:r>
      <w:r w:rsidRPr="003E0030">
        <w:rPr>
          <w:rFonts w:cstheme="minorHAnsi"/>
          <w:sz w:val="24"/>
          <w:szCs w:val="24"/>
        </w:rPr>
        <w:t xml:space="preserve">for such investigations. In fact, simulation methods like ABM and complexity science are inextricable </w:t>
      </w:r>
      <w:r w:rsidRPr="003E0030">
        <w:rPr>
          <w:rFonts w:cstheme="minorHAnsi"/>
          <w:sz w:val="24"/>
          <w:szCs w:val="24"/>
        </w:rPr>
        <w:fldChar w:fldCharType="begin" w:fldLock="1"/>
      </w:r>
      <w:r w:rsidR="002600A5" w:rsidRPr="003E0030">
        <w:rPr>
          <w:rFonts w:cstheme="minorHAnsi"/>
          <w:sz w:val="24"/>
          <w:szCs w:val="24"/>
        </w:rPr>
        <w:instrText>ADDIN CSL_CITATION {"citationItems":[{"id":"ITEM-1","itemData":{"DOI":"10.1068/a37100","ISSN":"0308518X","abstract":"Researchers across disciplines apply complexity theory to issues ranging from economic development to earthquake prediction. The breadth of applications speaks to the promise of complexity theory, but there remain a number of challenges to be met, particularly those related to its ontological and epistemological dimensions. We identify a number of key issues by asking three questions. Does complexity theory operate at too general a level to enhance understanding? What are the ontological and epistemological implications of complexity? What are the challenges in modeling complexity? In answering these questions, we argue that, although complexity offers much to the study of place and space, research in these areas has a number of strengths that enhance complexity research. © 2006 a Pion publication printed in Great Britain.","author":[{"dropping-particle":"","family":"Manson","given":"Steven","non-dropping-particle":"","parse-names":false,"suffix":""},{"dropping-particle":"","family":"O'Sullivan","given":"David","non-dropping-particle":"","parse-names":false,"suffix":""}],"container-title":"Environment and Planning A","id":"ITEM-1","issue":"4","issued":{"date-parts":[["2006"]]},"page":"677-692","title":"Complexity theory in the study of space and place","type":"article-journal","volume":"38"},"uris":["http://www.mendeley.com/documents/?uuid=124d05ae-404a-481f-bab3-bee713809b1e"]}],"mendeley":{"formattedCitation":"(S. Manson &amp; O’Sullivan, 2006)","manualFormatting":"(Manson &amp; O’Sullivan, 2006, page 684)","plainTextFormattedCitation":"(S. Manson &amp; O’Sullivan, 2006)","previouslyFormattedCitation":"(S. Manson &amp; O’Sullivan, 2006)"},"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Manson &amp; O’Sullivan, 2006, page 684)</w:t>
      </w:r>
      <w:r w:rsidRPr="003E0030">
        <w:rPr>
          <w:rFonts w:cstheme="minorHAnsi"/>
          <w:sz w:val="24"/>
          <w:szCs w:val="24"/>
        </w:rPr>
        <w:fldChar w:fldCharType="end"/>
      </w:r>
      <w:r w:rsidRPr="003E0030">
        <w:rPr>
          <w:rFonts w:cstheme="minorHAnsi"/>
          <w:sz w:val="24"/>
          <w:szCs w:val="24"/>
        </w:rPr>
        <w:t>.</w:t>
      </w:r>
    </w:p>
    <w:p w14:paraId="55D8A3C3" w14:textId="7F59BB0E" w:rsidR="0049395B" w:rsidRPr="003E0030" w:rsidRDefault="00003A8D" w:rsidP="0049395B">
      <w:pPr>
        <w:autoSpaceDE w:val="0"/>
        <w:autoSpaceDN w:val="0"/>
        <w:adjustRightInd w:val="0"/>
        <w:spacing w:after="0" w:line="480" w:lineRule="auto"/>
        <w:ind w:firstLine="720"/>
        <w:rPr>
          <w:rFonts w:cstheme="minorHAnsi"/>
          <w:sz w:val="24"/>
          <w:szCs w:val="24"/>
        </w:rPr>
      </w:pPr>
      <w:r w:rsidRPr="003E0030">
        <w:rPr>
          <w:rFonts w:cstheme="minorHAnsi"/>
          <w:sz w:val="24"/>
          <w:szCs w:val="24"/>
        </w:rPr>
        <w:t>The second section,</w:t>
      </w:r>
      <w:r w:rsidR="0049395B" w:rsidRPr="003E0030">
        <w:rPr>
          <w:rFonts w:cstheme="minorHAnsi"/>
          <w:sz w:val="24"/>
          <w:szCs w:val="24"/>
        </w:rPr>
        <w:t xml:space="preserve"> “</w:t>
      </w:r>
      <w:bookmarkStart w:id="0" w:name="_Hlk109965188"/>
      <w:r w:rsidR="0049395B" w:rsidRPr="003E0030">
        <w:rPr>
          <w:rFonts w:cstheme="minorHAnsi"/>
          <w:sz w:val="24"/>
          <w:szCs w:val="24"/>
        </w:rPr>
        <w:t>Placing ABM in Critical Quantitative Methods</w:t>
      </w:r>
      <w:bookmarkEnd w:id="0"/>
      <w:r w:rsidR="0049395B" w:rsidRPr="003E0030">
        <w:rPr>
          <w:rFonts w:cstheme="minorHAnsi"/>
          <w:sz w:val="24"/>
          <w:szCs w:val="24"/>
        </w:rPr>
        <w:t>,”</w:t>
      </w:r>
      <w:r w:rsidRPr="003E0030">
        <w:rPr>
          <w:rFonts w:cstheme="minorHAnsi"/>
          <w:sz w:val="24"/>
          <w:szCs w:val="24"/>
        </w:rPr>
        <w:t xml:space="preserve"> is</w:t>
      </w:r>
      <w:r w:rsidR="0049395B" w:rsidRPr="003E0030">
        <w:rPr>
          <w:rFonts w:cstheme="minorHAnsi"/>
          <w:sz w:val="24"/>
          <w:szCs w:val="24"/>
        </w:rPr>
        <w:t xml:space="preserve"> an historical discussion of the dualism between critical social theory and quantitative methods within geography </w:t>
      </w:r>
      <w:r w:rsidR="0049395B" w:rsidRPr="003E0030">
        <w:rPr>
          <w:rFonts w:cstheme="minorHAnsi"/>
          <w:sz w:val="24"/>
          <w:szCs w:val="24"/>
        </w:rPr>
        <w:fldChar w:fldCharType="begin" w:fldLock="1"/>
      </w:r>
      <w:r w:rsidR="0049395B" w:rsidRPr="003E0030">
        <w:rPr>
          <w:rFonts w:cstheme="minorHAnsi"/>
          <w:sz w:val="24"/>
          <w:szCs w:val="24"/>
        </w:rPr>
        <w:instrText>ADDIN CSL_CITATION {"citationItems":[{"id":"ITEM-1","itemData":{"DOI":"10.1068/d307","ISSN":"02637758","abstract":"Representations of quantitative geography, both by practitioners and by others, have tended to associate quantification with empiricism, positivism, and the social and academic status quo. Qualitative geography, by contrast is represented as nonempiricist or postempiricist, sensitive to complexity, contextual, and capable of empowering nonmainstream academic approaches and social groups. Attempts to engage in debate between these positions rarely challenge this dualism, reproducing the representation of quantitative geography as logical positivism, and a dualism separating quantitative and qualitative geography. I argue that this dualism can be broken down, by deconstructing the underlying representation. I discuss why this representation came into existence and how it was stabilized; how close attention to the practices of quantitative geographers, and particularly to the evolution of these practices, reveals its inadequacies; and what new possibilities for quantitative practices emerge from this deconstruction. GIS, one of the recent manifestations around which representations of quantitative geography polarize, is used as a case study to illustrate these arguments. I pay particular attention to the question of the relevance of quantitative practices for an emancipatory human geography.","author":[{"dropping-particle":"","family":"Sheppard","given":"Eric","non-dropping-particle":"","parse-names":false,"suffix":""}],"container-title":"Environment and Planning D: Society and Space","id":"ITEM-1","issue":"5","issued":{"date-parts":[["2001"]]},"page":"535-554","title":"Quantitative geography: Representations, practices, and possibilities","type":"article-journal","volume":"19"},"uris":["http://www.mendeley.com/documents/?uuid=2e2ed37c-656a-47f2-afc6-7ef55f71233c"]},{"id":"ITEM-2","itemData":{"DOI":"10.1068/a41350","ISSN":"0308518X","author":[{"dropping-particle":"","family":"Kwan","given":"Mei Po","non-dropping-particle":"","parse-names":false,"suffix":""},{"dropping-particle":"","family":"Schwanen","given":"Tim","non-dropping-particle":"","parse-names":false,"suffix":""}],"container-title":"Environment and Planning A","id":"ITEM-2","issue":"2","issued":{"date-parts":[["2009"]]},"page":"261-264","title":"Critical quantative geographies","type":"article-journal","volume":"41"},"uris":["http://www.mendeley.com/documents/?uuid=23068664-0c9f-420e-a073-4ed112ddc465"]}],"mendeley":{"formattedCitation":"(Kwan &amp; Schwanen, 2009; Sheppard, 2001)","plainTextFormattedCitation":"(Kwan &amp; Schwanen, 2009; Sheppard, 2001)","previouslyFormattedCitation":"(Kwan &amp; Schwanen, 2009; Sheppard, 2001)"},"properties":{"noteIndex":0},"schema":"https://github.com/citation-style-language/schema/raw/master/csl-citation.json"}</w:instrText>
      </w:r>
      <w:r w:rsidR="0049395B" w:rsidRPr="003E0030">
        <w:rPr>
          <w:rFonts w:cstheme="minorHAnsi"/>
          <w:sz w:val="24"/>
          <w:szCs w:val="24"/>
        </w:rPr>
        <w:fldChar w:fldCharType="separate"/>
      </w:r>
      <w:r w:rsidR="0049395B" w:rsidRPr="003E0030">
        <w:rPr>
          <w:rFonts w:cstheme="minorHAnsi"/>
          <w:noProof/>
          <w:sz w:val="24"/>
          <w:szCs w:val="24"/>
        </w:rPr>
        <w:t>(Kwan &amp; Schwanen, 2009; Sheppard, 2001)</w:t>
      </w:r>
      <w:r w:rsidR="0049395B" w:rsidRPr="003E0030">
        <w:rPr>
          <w:rFonts w:cstheme="minorHAnsi"/>
          <w:sz w:val="24"/>
          <w:szCs w:val="24"/>
        </w:rPr>
        <w:fldChar w:fldCharType="end"/>
      </w:r>
      <w:r w:rsidR="0049395B" w:rsidRPr="003E0030">
        <w:rPr>
          <w:rFonts w:cstheme="minorHAnsi"/>
          <w:sz w:val="24"/>
          <w:szCs w:val="24"/>
        </w:rPr>
        <w:t xml:space="preserve">. This will help contextualize the absence of ABM in critical geography—and frame its promise here, as ABM is interestingly situated as a new style of quantitative / computational methods, particularly well-suited to bridge the critical / quantitative divide </w:t>
      </w:r>
      <w:r w:rsidR="0049395B" w:rsidRPr="003E0030">
        <w:rPr>
          <w:rFonts w:cstheme="minorHAnsi"/>
          <w:sz w:val="24"/>
          <w:szCs w:val="24"/>
        </w:rPr>
        <w:fldChar w:fldCharType="begin" w:fldLock="1"/>
      </w:r>
      <w:r w:rsidR="00211946" w:rsidRPr="003E0030">
        <w:rPr>
          <w:rFonts w:cstheme="minorHAnsi"/>
          <w:sz w:val="24"/>
          <w:szCs w:val="24"/>
        </w:rPr>
        <w:instrText>ADDIN CSL_CITATION {"citationItems":[{"id":"ITEM-1","itemData":{"DOI":"10.2307/j.ctt21h4z6m.7","ISBN":"9781496205377","author":[{"dropping-particle":"","family":"O'Sullivan","given":"David","non-dropping-particle":"","parse-names":false,"suffix":""}],"container-title":"Thinking Big Data in Geography: New Regimes, New Research","editor":[{"dropping-particle":"","family":"Thatcher","given":"Jim","non-dropping-particle":"","parse-names":false,"suffix":""},{"dropping-particle":"","family":"Eckert","given":"Josef","non-dropping-particle":"","parse-names":false,"suffix":""},{"dropping-particle":"","family":"Shears","given":"Andrew","non-dropping-particle":"","parse-names":false,"suffix":""}],"id":"ITEM-1","issued":{"date-parts":[["2018"]]},"page":"21-38","publisher":"University of Nebraska Press","title":"Big data . . .Why (Oh Why?) This computational social science?","type":"chapter"},"uris":["http://www.mendeley.com/documents/?uuid=85928d36-2f50-4ac3-b245-dbaee16e0280"]},{"id":"ITEM-2","itemData":{"DOI":"10.1068/a411","ISSN":"0308518X","abstract":"Narrating a world of flux entails moving away from equilibrium-oriented thinking toward considerations of emergence, uncertain futures, and unintended consequences. This is not the exclusive domain of the qualitative theory construction and analysis that has dominated such thinking in sociospatial theory: it is also involved in mathematical theory construction. It requires a relational approach to mathematical theory, however, that moves beyond unidirectional claims of cause and effect, avoids deterministic and teleological thinking, and recognizes the incompleteness and openness of any such theoretical construction. These arguments are explored through an example that employs mathematical techniques often associated with complexity theory to examine unevenly shifting economic landscapes where the best guesses of capitalist entrepreneurs are interrelated with the emergent multiregional economy in which capitalists participate. This highlights the unexpectedly heightened dynamical importance of regions in a globally connected world; how cherished theoretical principles become renegotiated, as relationality leads to emergence; and that there is space for human agency, through modeling praxis appropriate to 'incomplete systems'. We open modest cracks in the supposed wall between quantitative and qualitative approaches, oriented toward a methodological reinterpretation of what employing mathematical arguments could mean within larger, postpositivist theoretical projects in critical human geography. © 2009 Pion Ltd and its Licensors.","author":[{"dropping-particle":"","family":"Bergmann","given":"Luke","non-dropping-particle":"","parse-names":false,"suffix":""},{"dropping-particle":"","family":"Sheppard","given":"Eric","non-dropping-particle":"","parse-names":false,"suffix":""},{"dropping-particle":"","family":"Plummer","given":"Paul S.","non-dropping-particle":"","parse-names":false,"suffix":""}],"container-title":"Environment and Planning A","id":"ITEM-2","issue":"2","issued":{"date-parts":[["2009"]]},"page":"265-283","title":"Capitalism beyond harmonious equilibrium: Mathematics as if human agency mattered","type":"article-journal","volume":"41"},"uris":["http://www.mendeley.com/documents/?uuid=f0562835-d1a3-439b-9af5-ba6809525451"]},{"id":"ITEM-3","itemData":{"DOI":"10.1016/j.geoforum.2012.06.017","ISSN":"00167185","abstract":"The increasing use of computer simulation modelling brings with it epistemological questions about the possibilities and limits of its use for understanding spatio-temporal dynamics of social and environmental systems. These questions include how we learn from simulation models and how we most appropriately explain what we have learnt. Generative simulation modelling provides a framework to investigate how the interactions of individual heterogeneous entities across space and through time produce system-level patterns. This modelling approach includes individual- and agent-based models and is increasingly being applied to study environmental and social systems, and their interactions with one another. Much of the formally presented analysis and interpretation of this type of simulation resorts to statistical summaries of aggregated, system-level patterns. Here, we argue that generative simulation modelling can be recognised as being 'event-driven', retaining a history in the patterns produced via simulated events and interactions. Consequently, we explore how a narrative approach might use this simulated history to better explain how patterns are produced as a result of model structure, and we provide an example of this approach using variations of a simulation model of breeding synchrony in bird colonies. This example illustrates not only why observed patterns are produced in this particular case, but also how generative simulation models function more generally. Aggregated summaries of emergent system-level patterns will remain an important component of modellers' toolkits, but narratives can act as an intermediary between formal descriptions of model structure and these summaries. Using a narrative approach should help generative simulation modellers to better communicate the process by which they learn so that their activities and results can be more widely interpreted. In turn, this will allow non-modellers to foster a fuller appreciation of the function and benefits of generative simulation modelling. © 2012 Elsevier Ltd.","author":[{"dropping-particle":"","family":"Millington","given":"James D.A.","non-dropping-particle":"","parse-names":false,"suffix":""},{"dropping-particle":"","family":"O'Sullivan","given":"David","non-dropping-particle":"","parse-names":false,"suffix":""},{"dropping-particle":"","family":"Perry","given":"George L.W.","non-dropping-particle":"","parse-names":false,"suffix":""}],"container-title":"Geoforum","id":"ITEM-3","issue":"6","issued":{"date-parts":[["2012"]]},"page":"1025-1034","publisher":"Elsevier Ltd","title":"Model histories: Narrative explanation in generative simulation modelling","type":"article-journal","volume":"43"},"uris":["http://www.mendeley.com/documents/?uuid=9b7c4f97-b31c-49e1-9a01-b0f9a5c4c194"]},{"id":"ITEM-4","itemData":{"DOI":"10.1080/00330124.2017.1326081","ISSN":"14679272","abstract":"Quantitative and cartographic methods are today often associated with absolute, Newtonian conceptions of space. We argue that some such methods have not always been and need not be so allied. Present geographic approaches to relational space have been largely advanced through radical political economic and feminist thought. Yet we identify quantitative and cartographic methods (taking as exemplars a range of thinkers, some of whom were most prominent in the 1960s and 1970s) that can contribute to these approaches to relational space. We suggest neglected methods to revisit, new alliances to be forged with critical human geography and cultural critique, and possible paths to enliven geographical imaginations.","author":[{"dropping-particle":"","family":"O'Sullivan","given":"David","non-dropping-particle":"","parse-names":false,"suffix":""},{"dropping-particle":"","family":"Bergmann","given":"Luke","non-dropping-particle":"","parse-names":false,"suffix":""},{"dropping-particle":"","family":"Thatcher","given":"Jim E.","non-dropping-particle":"","parse-names":false,"suffix":""}],"container-title":"Professional Geographer","id":"ITEM-4","issue":"1","issued":{"date-parts":[["2018"]]},"page":"129-139","title":"Spatiality, Maps, and Mathematics in Critical Human Geography: Toward a Repetition with Difference","type":"article-journal","volume":"70"},"uris":["http://www.mendeley.com/documents/?uuid=43e09007-8fdf-41b7-b32a-fbc064c60386"]}],"mendeley":{"formattedCitation":"(Bergmann et al., 2009; Millington et al., 2012; David O’Sullivan, 2018; David O’Sullivan et al., 2018)","plainTextFormattedCitation":"(Bergmann et al., 2009; Millington et al., 2012; David O’Sullivan, 2018; David O’Sullivan et al., 2018)","previouslyFormattedCitation":"(Bergmann et al., 2009; Millington et al., 2012; David O’Sullivan, 2018; David O’Sullivan et al., 2018)"},"properties":{"noteIndex":0},"schema":"https://github.com/citation-style-language/schema/raw/master/csl-citation.json"}</w:instrText>
      </w:r>
      <w:r w:rsidR="0049395B" w:rsidRPr="003E0030">
        <w:rPr>
          <w:rFonts w:cstheme="minorHAnsi"/>
          <w:sz w:val="24"/>
          <w:szCs w:val="24"/>
        </w:rPr>
        <w:fldChar w:fldCharType="separate"/>
      </w:r>
      <w:r w:rsidR="001753B1" w:rsidRPr="003E0030">
        <w:rPr>
          <w:rFonts w:cstheme="minorHAnsi"/>
          <w:noProof/>
          <w:sz w:val="24"/>
          <w:szCs w:val="24"/>
        </w:rPr>
        <w:t>(Bergmann et al., 2009; Millington et al., 2012; David O’Sullivan, 2018; David O’Sullivan et al., 2018)</w:t>
      </w:r>
      <w:r w:rsidR="0049395B" w:rsidRPr="003E0030">
        <w:rPr>
          <w:rFonts w:cstheme="minorHAnsi"/>
          <w:sz w:val="24"/>
          <w:szCs w:val="24"/>
        </w:rPr>
        <w:fldChar w:fldCharType="end"/>
      </w:r>
      <w:r w:rsidR="0049395B" w:rsidRPr="003E0030">
        <w:rPr>
          <w:rFonts w:cstheme="minorHAnsi"/>
          <w:sz w:val="24"/>
          <w:szCs w:val="24"/>
        </w:rPr>
        <w:t xml:space="preserve">. </w:t>
      </w:r>
    </w:p>
    <w:p w14:paraId="730F5F55" w14:textId="77777777" w:rsidR="0049395B" w:rsidRPr="003E0030" w:rsidRDefault="0049395B" w:rsidP="0049395B">
      <w:pPr>
        <w:autoSpaceDE w:val="0"/>
        <w:autoSpaceDN w:val="0"/>
        <w:adjustRightInd w:val="0"/>
        <w:spacing w:after="0" w:line="480" w:lineRule="auto"/>
        <w:ind w:firstLine="720"/>
        <w:rPr>
          <w:rFonts w:cstheme="minorHAnsi"/>
          <w:sz w:val="24"/>
          <w:szCs w:val="24"/>
        </w:rPr>
      </w:pPr>
      <w:r w:rsidRPr="003E0030">
        <w:rPr>
          <w:rFonts w:cstheme="minorHAnsi"/>
          <w:sz w:val="24"/>
          <w:szCs w:val="24"/>
        </w:rPr>
        <w:t xml:space="preserve">The third section, “Splits in the World of ABM” posits a fracture in the theory and practice of ABM both in and outside geography, revolving around choice of topics as well as computer languages. </w:t>
      </w:r>
    </w:p>
    <w:p w14:paraId="2FC92482" w14:textId="289CC14C" w:rsidR="0049395B" w:rsidRPr="003E0030" w:rsidRDefault="001D7020" w:rsidP="0049395B">
      <w:pPr>
        <w:autoSpaceDE w:val="0"/>
        <w:autoSpaceDN w:val="0"/>
        <w:adjustRightInd w:val="0"/>
        <w:spacing w:after="0" w:line="480" w:lineRule="auto"/>
        <w:ind w:firstLine="720"/>
        <w:rPr>
          <w:rFonts w:cstheme="minorHAnsi"/>
          <w:sz w:val="24"/>
          <w:szCs w:val="24"/>
        </w:rPr>
      </w:pPr>
      <w:r w:rsidRPr="003E0030">
        <w:rPr>
          <w:rFonts w:cstheme="minorHAnsi"/>
          <w:sz w:val="24"/>
          <w:szCs w:val="24"/>
        </w:rPr>
        <w:t xml:space="preserve">A fourth section, “Commons and Enclosures,” is a discussion of the application of ABM to the emergence of capitalist relations in the case of Li's work on the Lauje. This is a theoretical reflection on the potentials and difficulties of this kind of application. It outlines the current limitations and what might be done moving forward. The ABM itself is available online [footnote: </w:t>
      </w:r>
      <w:r w:rsidRPr="003E0030">
        <w:rPr>
          <w:rFonts w:cstheme="minorHAnsi"/>
          <w:sz w:val="24"/>
          <w:szCs w:val="24"/>
          <w:highlight w:val="yellow"/>
        </w:rPr>
        <w:t>LINK]</w:t>
      </w:r>
      <w:r w:rsidRPr="003E0030">
        <w:rPr>
          <w:rFonts w:cstheme="minorHAnsi"/>
          <w:sz w:val="24"/>
          <w:szCs w:val="24"/>
        </w:rPr>
        <w:t xml:space="preserve">, and detailed explanation and documentation of it is in an appendix. The present model is a modest, </w:t>
      </w:r>
      <w:proofErr w:type="gramStart"/>
      <w:r w:rsidRPr="003E0030">
        <w:rPr>
          <w:rFonts w:cstheme="minorHAnsi"/>
          <w:sz w:val="24"/>
          <w:szCs w:val="24"/>
        </w:rPr>
        <w:t>abstract</w:t>
      </w:r>
      <w:proofErr w:type="gramEnd"/>
      <w:r w:rsidRPr="003E0030">
        <w:rPr>
          <w:rFonts w:cstheme="minorHAnsi"/>
          <w:sz w:val="24"/>
          <w:szCs w:val="24"/>
        </w:rPr>
        <w:t xml:space="preserve"> and heuristic contribution towards the use of ABM in critical geography.</w:t>
      </w:r>
    </w:p>
    <w:p w14:paraId="528A66F7" w14:textId="2ECB2982" w:rsidR="0049395B" w:rsidRDefault="0049395B" w:rsidP="0049395B">
      <w:pPr>
        <w:autoSpaceDE w:val="0"/>
        <w:autoSpaceDN w:val="0"/>
        <w:adjustRightInd w:val="0"/>
        <w:spacing w:after="0" w:line="480" w:lineRule="auto"/>
        <w:ind w:firstLine="720"/>
        <w:rPr>
          <w:rFonts w:cstheme="minorHAnsi"/>
          <w:sz w:val="24"/>
          <w:szCs w:val="24"/>
        </w:rPr>
      </w:pPr>
      <w:r w:rsidRPr="003E0030">
        <w:rPr>
          <w:rFonts w:cstheme="minorHAnsi"/>
          <w:sz w:val="24"/>
          <w:szCs w:val="24"/>
        </w:rPr>
        <w:lastRenderedPageBreak/>
        <w:t>The fifth section, “Complexity Evolving: Norms, Games, Space,” contains an extended discussion of some active areas of research in complexity science that warrant the attention of geographers. Specifically, this includes the transdisciplinary "behavioral sciences" paradigm proposed by Herbert Gintis</w:t>
      </w:r>
      <w:r w:rsidR="00E840DA" w:rsidRPr="003E0030">
        <w:rPr>
          <w:rFonts w:cstheme="minorHAnsi"/>
          <w:sz w:val="24"/>
          <w:szCs w:val="24"/>
        </w:rPr>
        <w:t xml:space="preserve"> </w:t>
      </w:r>
      <w:r w:rsidR="00E840DA" w:rsidRPr="003E0030">
        <w:rPr>
          <w:rFonts w:cstheme="minorHAnsi"/>
          <w:sz w:val="24"/>
          <w:szCs w:val="24"/>
        </w:rPr>
        <w:fldChar w:fldCharType="begin" w:fldLock="1"/>
      </w:r>
      <w:r w:rsidR="00834842" w:rsidRPr="003E0030">
        <w:rPr>
          <w:rFonts w:cstheme="minorHAnsi"/>
          <w:sz w:val="24"/>
          <w:szCs w:val="24"/>
        </w:rPr>
        <w:instrText>ADDIN CSL_CITATION {"citationItems":[{"id":"ITEM-1","itemData":{"DOI":"10.1017/S0140525X07000581","ISSN":"0140525X","PMID":"17475022","abstract":"The various behavioral disciplines model human behavior in distinct and incompatible ways. Yet, recent theoretical and empirical developments have created the conditions for rendering coherent the areas of overlap of the various behavioral disciplines. The analytical tools deployed in this task incorporate core principles from several behavioral disciplines. The proposed framework recognizes evolutionary theory, covering both genetic and cultural evolution, as the integrating principle of behavioral science. Moreover, if decision theory and game theory are broadened to encompass other-regarding preferences, they become capable of modeling all aspects of decision making, including those normally considered \"psychological,\" \"sociological,\" or \"anthropological.\" The mind as a decision-making organ then becomes the organizing principle of psychology. © 2007 Cambridge University Press.","author":[{"dropping-particle":"","family":"Gintis","given":"Herbert","non-dropping-particle":"","parse-names":false,"suffix":""}],"container-title":"Behavioral and Brain Sciences","id":"ITEM-1","issue":"1","issued":{"date-parts":[["2007"]]},"page":"1-16","title":"A framework for the unification of the behavioral sciences","type":"article-journal","volume":"30"},"uris":["http://www.mendeley.com/documents/?uuid=33b786b7-828b-4417-961c-a9afe6ec22ab"]},{"id":"ITEM-2","itemData":{"DOI":"10.4324/9780203165669","ISBN":"9780691160849","author":[{"dropping-particle":"","family":"Gintis","given":"Herbert","non-dropping-particle":"","parse-names":false,"suffix":""}],"id":"ITEM-2","issued":{"date-parts":[["2014"]]},"publisher":"Princeton University Press","title":"The Bounds of Reason: Game Theory and the Unification of the Social Sciences","type":"book"},"uris":["http://www.mendeley.com/documents/?uuid=7ec9cd40-9f66-4de5-9c16-140d5cc1dffb"]}],"mendeley":{"formattedCitation":"(Gintis, 2007a, 2014)","manualFormatting":"(2007, 2014)","plainTextFormattedCitation":"(Gintis, 2007a, 2014)","previouslyFormattedCitation":"(Gintis, 2007a, 2014)"},"properties":{"noteIndex":0},"schema":"https://github.com/citation-style-language/schema/raw/master/csl-citation.json"}</w:instrText>
      </w:r>
      <w:r w:rsidR="00E840DA" w:rsidRPr="003E0030">
        <w:rPr>
          <w:rFonts w:cstheme="minorHAnsi"/>
          <w:sz w:val="24"/>
          <w:szCs w:val="24"/>
        </w:rPr>
        <w:fldChar w:fldCharType="separate"/>
      </w:r>
      <w:r w:rsidR="00E840DA" w:rsidRPr="003E0030">
        <w:rPr>
          <w:rFonts w:cstheme="minorHAnsi"/>
          <w:noProof/>
          <w:sz w:val="24"/>
          <w:szCs w:val="24"/>
        </w:rPr>
        <w:t>(2007, 2014)</w:t>
      </w:r>
      <w:r w:rsidR="00E840DA" w:rsidRPr="003E0030">
        <w:rPr>
          <w:rFonts w:cstheme="minorHAnsi"/>
          <w:sz w:val="24"/>
          <w:szCs w:val="24"/>
        </w:rPr>
        <w:fldChar w:fldCharType="end"/>
      </w:r>
      <w:r w:rsidR="00E840DA" w:rsidRPr="003E0030">
        <w:rPr>
          <w:rFonts w:cstheme="minorHAnsi"/>
          <w:sz w:val="24"/>
          <w:szCs w:val="24"/>
        </w:rPr>
        <w:t>, and</w:t>
      </w:r>
      <w:r w:rsidRPr="003E0030">
        <w:rPr>
          <w:rFonts w:cstheme="minorHAnsi"/>
          <w:sz w:val="24"/>
          <w:szCs w:val="24"/>
        </w:rPr>
        <w:t xml:space="preserve"> secondly, the "dissipative social systems evolution" approach of David L. Harvey and Michael H. Reed</w:t>
      </w:r>
      <w:r w:rsidR="00E840DA" w:rsidRPr="003E0030">
        <w:rPr>
          <w:rFonts w:cstheme="minorHAnsi"/>
          <w:sz w:val="24"/>
          <w:szCs w:val="24"/>
        </w:rPr>
        <w:t xml:space="preserve"> </w:t>
      </w:r>
      <w:r w:rsidR="00E840DA" w:rsidRPr="003E0030">
        <w:rPr>
          <w:rFonts w:cstheme="minorHAnsi"/>
          <w:sz w:val="24"/>
          <w:szCs w:val="24"/>
        </w:rPr>
        <w:fldChar w:fldCharType="begin" w:fldLock="1"/>
      </w:r>
      <w:r w:rsidR="00824010" w:rsidRPr="003E0030">
        <w:rPr>
          <w:rFonts w:cstheme="minorHAnsi"/>
          <w:sz w:val="24"/>
          <w:szCs w:val="24"/>
        </w:rPr>
        <w:instrText>ADDIN CSL_CITATION {"citationItems":[{"id":"ITEM-1","itemData":{"author":[{"dropping-particle":"","family":"Harvey","given":"David L.","non-dropping-particle":"","parse-names":false,"suffix":""},{"dropping-particle":"","family":"Reed","given":"Michael","non-dropping-particle":"","parse-names":false,"suffix":""}],"chapter-number":"13","container-title":"Chaos Theory in the Social Sciences: Foundations and Applications","editor":[{"dropping-particle":"","family":"Kiel","given":"D","non-dropping-particle":"","parse-names":false,"suffix":""},{"dropping-particle":"","family":"Elliott","given":"E","non-dropping-particle":"","parse-names":false,"suffix":""}],"id":"ITEM-1","issued":{"date-parts":[["1997"]]},"publisher":"University of Michigan Press","title":"Social Science as the Study of Complex Systems","type":"chapter"},"uris":["http://www.mendeley.com/documents/?uuid=370401ab-ea53-4edc-835e-dbed9d7704a9"]},{"id":"ITEM-2","itemData":{"DOI":"10.1016/1061-7361(94)90020-5","ISSN":"10617361","author":[{"dropping-particle":"","family":"Harvey","given":"David L.","non-dropping-particle":"","parse-names":false,"suffix":""},{"dropping-particle":"","family":"Reed","given":"Michael H.","non-dropping-particle":"","parse-names":false,"suffix":""}],"container-title":"Journal of Social and Evolutionary Systems","id":"ITEM-2","issue":"4","issued":{"date-parts":[["1994"]]},"page":"371-411","title":"The evolution of dissipative social systems","type":"article-journal","volume":"17"},"uris":["http://www.mendeley.com/documents/?uuid=cdfac26f-e58f-4352-9d4f-a963785761c4"]}],"mendeley":{"formattedCitation":"(D. L. Harvey &amp; Reed, 1997, 1994)","manualFormatting":"(1997, 1994)","plainTextFormattedCitation":"(D. L. Harvey &amp; Reed, 1997, 1994)","previouslyFormattedCitation":"(D. L. Harvey &amp; Reed, 1997, 1994)"},"properties":{"noteIndex":0},"schema":"https://github.com/citation-style-language/schema/raw/master/csl-citation.json"}</w:instrText>
      </w:r>
      <w:r w:rsidR="00E840DA" w:rsidRPr="003E0030">
        <w:rPr>
          <w:rFonts w:cstheme="minorHAnsi"/>
          <w:sz w:val="24"/>
          <w:szCs w:val="24"/>
        </w:rPr>
        <w:fldChar w:fldCharType="separate"/>
      </w:r>
      <w:r w:rsidR="00E840DA" w:rsidRPr="003E0030">
        <w:rPr>
          <w:rFonts w:cstheme="minorHAnsi"/>
          <w:noProof/>
          <w:sz w:val="24"/>
          <w:szCs w:val="24"/>
        </w:rPr>
        <w:t>(1997, 1994)</w:t>
      </w:r>
      <w:r w:rsidR="00E840DA" w:rsidRPr="003E0030">
        <w:rPr>
          <w:rFonts w:cstheme="minorHAnsi"/>
          <w:sz w:val="24"/>
          <w:szCs w:val="24"/>
        </w:rPr>
        <w:fldChar w:fldCharType="end"/>
      </w:r>
      <w:r w:rsidRPr="003E0030">
        <w:rPr>
          <w:rFonts w:cstheme="minorHAnsi"/>
          <w:sz w:val="24"/>
          <w:szCs w:val="24"/>
        </w:rPr>
        <w:t xml:space="preserve">, which synthesizes Marxian ideas with complexity theory. Both utilize new developments in biology: gene-culture coevolution in the case of the former, and punctuated equilibria in the latter. </w:t>
      </w:r>
      <w:r w:rsidR="000C2B03" w:rsidRPr="003E0030">
        <w:rPr>
          <w:rFonts w:cstheme="minorHAnsi"/>
          <w:sz w:val="24"/>
          <w:szCs w:val="24"/>
        </w:rPr>
        <w:t>Investigating the potential for geographers to engage with these developments is therefore an extension of</w:t>
      </w:r>
      <w:r w:rsidRPr="003E0030">
        <w:rPr>
          <w:rFonts w:cstheme="minorHAnsi"/>
          <w:sz w:val="24"/>
          <w:szCs w:val="24"/>
        </w:rPr>
        <w:t xml:space="preserve"> </w:t>
      </w:r>
      <w:proofErr w:type="spellStart"/>
      <w:r w:rsidRPr="003E0030">
        <w:rPr>
          <w:rFonts w:cstheme="minorHAnsi"/>
          <w:sz w:val="24"/>
          <w:szCs w:val="24"/>
        </w:rPr>
        <w:t>Stallins</w:t>
      </w:r>
      <w:proofErr w:type="spellEnd"/>
      <w:r w:rsidRPr="003E0030">
        <w:rPr>
          <w:rFonts w:cstheme="minorHAnsi"/>
          <w:sz w:val="24"/>
          <w:szCs w:val="24"/>
        </w:rPr>
        <w:t xml:space="preserve">' </w:t>
      </w:r>
      <w:r w:rsidR="000C2B03" w:rsidRPr="003E0030">
        <w:rPr>
          <w:rFonts w:cstheme="minorHAnsi"/>
          <w:sz w:val="24"/>
          <w:szCs w:val="24"/>
        </w:rPr>
        <w:fldChar w:fldCharType="begin" w:fldLock="1"/>
      </w:r>
      <w:r w:rsidR="000C2B03" w:rsidRPr="003E0030">
        <w:rPr>
          <w:rFonts w:cstheme="minorHAnsi"/>
          <w:sz w:val="24"/>
          <w:szCs w:val="24"/>
        </w:rPr>
        <w:instrText>ADDIN CSL_CITATION {"citationItems":[{"id":"ITEM-1","itemData":{"DOI":"10.1016/j.geoforum.2011.10.011","ISSN":"00167185","abstract":"The fallout from environmental determinism of the early 20th century steered geography away from biological and evolutionary thought. Yet it also set in motion the diversification of how geographers conceive environment, how these environments shape and are shaped by humans, and how scaling negotiates the interpretation of this causality. I illustrate how this plurality of scalar perspectives and practices in geography is embedded in the organism-environment interaction recently articulated in the life sciences. I describe the new fields of epigenetics and niche construction to communicate how ideas about scale from human and physical geography come together in the life sciences. I argue that the two subdisciplinary modes or 'moments' of scalar thinking in geography are compatible, even necessary, through their embodiment in organisms. To procure predictability, organisms practice an epistemological scaling to rework the mental and material boundaries and scales in their environment. Yet organisms are also embedded in ontological flux. Boundaries and scales do not remain static because of the agency of other organisms to shape their own predictability. I formally define biological scaling as arising from the interplay of epistemological and ontological moments of scale. This third moment of scale creates local assemblages or topologies with a propensity for persistence. These 'lumpy' material outcomes of the new organism-environment interaction have analogues in posthuman and new materialist geographies. They also give formerly discredited Lamarckian modes of inheritance a renewed, but revised acceptance. This article argues for a biological view of scale and causality in geography. © 2011 Elsevier Ltd.","author":[{"dropping-particle":"","family":"Stallins","given":"J. Anthony","non-dropping-particle":"","parse-names":false,"suffix":""}],"container-title":"Geoforum","id":"ITEM-1","issue":"3","issued":{"date-parts":[["2012"]]},"page":"427-441","title":"Scale, causality, and the new organism-environment interaction","type":"article-journal","volume":"43"},"uris":["http://www.mendeley.com/documents/?uuid=b6e27e15-6632-4862-9c62-171d783fcc47"]}],"mendeley":{"formattedCitation":"(Stallins, 2012)","manualFormatting":"(2012)","plainTextFormattedCitation":"(Stallins, 2012)","previouslyFormattedCitation":"(Stallins, 2012)"},"properties":{"noteIndex":0},"schema":"https://github.com/citation-style-language/schema/raw/master/csl-citation.json"}</w:instrText>
      </w:r>
      <w:r w:rsidR="000C2B03" w:rsidRPr="003E0030">
        <w:rPr>
          <w:rFonts w:cstheme="minorHAnsi"/>
          <w:sz w:val="24"/>
          <w:szCs w:val="24"/>
        </w:rPr>
        <w:fldChar w:fldCharType="separate"/>
      </w:r>
      <w:r w:rsidR="000C2B03" w:rsidRPr="003E0030">
        <w:rPr>
          <w:rFonts w:cstheme="minorHAnsi"/>
          <w:noProof/>
          <w:sz w:val="24"/>
          <w:szCs w:val="24"/>
        </w:rPr>
        <w:t>(2012)</w:t>
      </w:r>
      <w:r w:rsidR="000C2B03" w:rsidRPr="003E0030">
        <w:rPr>
          <w:rFonts w:cstheme="minorHAnsi"/>
          <w:sz w:val="24"/>
          <w:szCs w:val="24"/>
        </w:rPr>
        <w:fldChar w:fldCharType="end"/>
      </w:r>
      <w:r w:rsidR="000C2B03" w:rsidRPr="003E0030">
        <w:rPr>
          <w:rFonts w:cstheme="minorHAnsi"/>
          <w:sz w:val="24"/>
          <w:szCs w:val="24"/>
        </w:rPr>
        <w:t xml:space="preserve"> </w:t>
      </w:r>
      <w:r w:rsidRPr="003E0030">
        <w:rPr>
          <w:rFonts w:cstheme="minorHAnsi"/>
          <w:sz w:val="24"/>
          <w:szCs w:val="24"/>
        </w:rPr>
        <w:t xml:space="preserve">call for geographers to engage with "new organism-environment interaction" in cutting edge biology. These new developments rooted in complexity science have pertinent implications for the specific topic of this thesis, as well as for critical geographers and political ecologists in general. </w:t>
      </w:r>
    </w:p>
    <w:p w14:paraId="32A46577" w14:textId="7C4BE978" w:rsidR="00036C94" w:rsidRDefault="00890209" w:rsidP="00C537D5">
      <w:pPr>
        <w:autoSpaceDE w:val="0"/>
        <w:autoSpaceDN w:val="0"/>
        <w:adjustRightInd w:val="0"/>
        <w:spacing w:after="0" w:line="480" w:lineRule="auto"/>
        <w:ind w:firstLine="720"/>
        <w:rPr>
          <w:rFonts w:cstheme="minorHAnsi"/>
          <w:sz w:val="24"/>
          <w:szCs w:val="24"/>
        </w:rPr>
      </w:pPr>
      <w:r>
        <w:rPr>
          <w:rFonts w:cstheme="minorHAnsi"/>
          <w:sz w:val="24"/>
          <w:szCs w:val="24"/>
        </w:rPr>
        <w:t xml:space="preserve">Finally, there is a concluding section. </w:t>
      </w:r>
    </w:p>
    <w:p w14:paraId="07489663" w14:textId="77777777" w:rsidR="00C537D5" w:rsidRPr="003E0030" w:rsidRDefault="00C537D5" w:rsidP="00C537D5">
      <w:pPr>
        <w:autoSpaceDE w:val="0"/>
        <w:autoSpaceDN w:val="0"/>
        <w:adjustRightInd w:val="0"/>
        <w:spacing w:after="0" w:line="480" w:lineRule="auto"/>
        <w:ind w:firstLine="720"/>
        <w:rPr>
          <w:rFonts w:cstheme="minorHAnsi"/>
          <w:sz w:val="24"/>
          <w:szCs w:val="24"/>
        </w:rPr>
      </w:pPr>
    </w:p>
    <w:p w14:paraId="229D0679" w14:textId="77777777" w:rsidR="0049395B" w:rsidRPr="003E0030" w:rsidRDefault="0049395B" w:rsidP="0049395B">
      <w:pPr>
        <w:autoSpaceDE w:val="0"/>
        <w:autoSpaceDN w:val="0"/>
        <w:adjustRightInd w:val="0"/>
        <w:spacing w:after="0" w:line="480" w:lineRule="auto"/>
        <w:rPr>
          <w:rFonts w:cstheme="minorHAnsi"/>
          <w:b/>
          <w:bCs/>
          <w:i/>
          <w:iCs/>
          <w:sz w:val="24"/>
          <w:szCs w:val="24"/>
        </w:rPr>
      </w:pPr>
      <w:r w:rsidRPr="003E0030">
        <w:rPr>
          <w:rFonts w:cstheme="minorHAnsi"/>
          <w:b/>
          <w:bCs/>
          <w:i/>
          <w:iCs/>
          <w:sz w:val="24"/>
          <w:szCs w:val="24"/>
        </w:rPr>
        <w:t>Agent-Based Modeling: Background and Methodological Issues</w:t>
      </w:r>
    </w:p>
    <w:p w14:paraId="7D0E0348" w14:textId="77777777" w:rsidR="0049395B" w:rsidRPr="003E0030" w:rsidRDefault="0049395B" w:rsidP="0049395B">
      <w:pPr>
        <w:autoSpaceDE w:val="0"/>
        <w:autoSpaceDN w:val="0"/>
        <w:adjustRightInd w:val="0"/>
        <w:spacing w:after="0" w:line="480" w:lineRule="auto"/>
        <w:rPr>
          <w:rFonts w:cstheme="minorHAnsi"/>
          <w:sz w:val="24"/>
          <w:szCs w:val="24"/>
        </w:rPr>
      </w:pPr>
      <w:r w:rsidRPr="003E0030">
        <w:rPr>
          <w:rFonts w:cstheme="minorHAnsi"/>
          <w:sz w:val="24"/>
          <w:szCs w:val="24"/>
        </w:rPr>
        <w:t xml:space="preserve">Uri Wilensky, creator of the computer language, </w:t>
      </w:r>
      <w:proofErr w:type="spellStart"/>
      <w:r w:rsidRPr="003E0030">
        <w:rPr>
          <w:rFonts w:cstheme="minorHAnsi"/>
          <w:sz w:val="24"/>
          <w:szCs w:val="24"/>
        </w:rPr>
        <w:t>NetLogo</w:t>
      </w:r>
      <w:proofErr w:type="spellEnd"/>
      <w:r w:rsidRPr="003E0030">
        <w:rPr>
          <w:rFonts w:cstheme="minorHAnsi"/>
          <w:sz w:val="24"/>
          <w:szCs w:val="24"/>
        </w:rPr>
        <w:t xml:space="preserve">, which is used for ABM, defines it thus: </w:t>
      </w:r>
    </w:p>
    <w:p w14:paraId="1DA0CB42" w14:textId="77777777" w:rsidR="0049395B" w:rsidRPr="003E0030" w:rsidRDefault="0049395B" w:rsidP="0049395B">
      <w:pPr>
        <w:autoSpaceDE w:val="0"/>
        <w:autoSpaceDN w:val="0"/>
        <w:adjustRightInd w:val="0"/>
        <w:spacing w:after="0" w:line="480" w:lineRule="auto"/>
        <w:ind w:left="720"/>
        <w:rPr>
          <w:rFonts w:cstheme="minorHAnsi"/>
          <w:sz w:val="24"/>
          <w:szCs w:val="24"/>
        </w:rPr>
      </w:pPr>
      <w:r w:rsidRPr="003E0030">
        <w:rPr>
          <w:rFonts w:cstheme="minorHAnsi"/>
          <w:sz w:val="24"/>
          <w:szCs w:val="24"/>
        </w:rPr>
        <w:t xml:space="preserve">An </w:t>
      </w:r>
      <w:r w:rsidRPr="003E0030">
        <w:rPr>
          <w:rFonts w:cstheme="minorHAnsi"/>
          <w:i/>
          <w:iCs/>
          <w:sz w:val="24"/>
          <w:szCs w:val="24"/>
        </w:rPr>
        <w:t xml:space="preserve">agent </w:t>
      </w:r>
      <w:r w:rsidRPr="003E0030">
        <w:rPr>
          <w:rFonts w:cstheme="minorHAnsi"/>
          <w:sz w:val="24"/>
          <w:szCs w:val="24"/>
        </w:rPr>
        <w:t xml:space="preserve">is an autonomous computational individual or object with </w:t>
      </w:r>
      <w:proofErr w:type="gramStart"/>
      <w:r w:rsidRPr="003E0030">
        <w:rPr>
          <w:rFonts w:cstheme="minorHAnsi"/>
          <w:sz w:val="24"/>
          <w:szCs w:val="24"/>
        </w:rPr>
        <w:t>particular properties</w:t>
      </w:r>
      <w:proofErr w:type="gramEnd"/>
      <w:r w:rsidRPr="003E0030">
        <w:rPr>
          <w:rFonts w:cstheme="minorHAnsi"/>
          <w:sz w:val="24"/>
          <w:szCs w:val="24"/>
        </w:rPr>
        <w:t xml:space="preserve"> and actions. </w:t>
      </w:r>
      <w:r w:rsidRPr="003E0030">
        <w:rPr>
          <w:rFonts w:cstheme="minorHAnsi"/>
          <w:i/>
          <w:iCs/>
          <w:sz w:val="24"/>
          <w:szCs w:val="24"/>
        </w:rPr>
        <w:t>Agent-based</w:t>
      </w:r>
      <w:r w:rsidRPr="003E0030">
        <w:rPr>
          <w:rFonts w:cstheme="minorHAnsi"/>
          <w:sz w:val="24"/>
          <w:szCs w:val="24"/>
        </w:rPr>
        <w:t xml:space="preserve"> </w:t>
      </w:r>
      <w:r w:rsidRPr="003E0030">
        <w:rPr>
          <w:rFonts w:cstheme="minorHAnsi"/>
          <w:i/>
          <w:iCs/>
          <w:sz w:val="24"/>
          <w:szCs w:val="24"/>
        </w:rPr>
        <w:t xml:space="preserve">modeling </w:t>
      </w:r>
      <w:r w:rsidRPr="003E0030">
        <w:rPr>
          <w:rFonts w:cstheme="minorHAnsi"/>
          <w:sz w:val="24"/>
          <w:szCs w:val="24"/>
        </w:rPr>
        <w:t xml:space="preserve">is a form of computational modeling whereby a phenomenon is modeled in terms of agents and their interactions. [It is] the use of multiple interacting, heterogeneous agents to create models of complex systems.” </w:t>
      </w:r>
      <w:r w:rsidRPr="003E0030">
        <w:rPr>
          <w:rFonts w:cstheme="minorHAnsi"/>
          <w:sz w:val="24"/>
          <w:szCs w:val="24"/>
        </w:rPr>
        <w:fldChar w:fldCharType="begin" w:fldLock="1"/>
      </w:r>
      <w:r w:rsidRPr="003E0030">
        <w:rPr>
          <w:rFonts w:cstheme="minorHAnsi"/>
          <w:sz w:val="24"/>
          <w:szCs w:val="24"/>
        </w:rPr>
        <w:instrText>ADDIN CSL_CITATION {"citationItems":[{"id":"ITEM-1","itemData":{"ISBN":"978-0-262-73189-8","abstract":"Modeling Natural, Social, and Engineered Complex Systems with NetLogo","author":[{"dropping-particle":"","family":"Wilensky","given":"Uri","non-dropping-particle":"","parse-names":false,"suffix":""},{"dropping-particle":"","family":"Rand","given":"William","non-dropping-particle":"","parse-names":false,"suffix":""}],"container-title":"Agent analyst","id":"ITEM-1","issue":"January","issued":{"date-parts":[["2015"]]},"number-of-pages":"1-504","title":"An introduction to agent-based modeling: Modeling Natural, Social, and Engineered Complex Systems with NetLogo","type":"book"},"uris":["http://www.mendeley.com/documents/?uuid=f8909c76-6ebd-4d37-aaa9-cad6d6e06a54"]}],"mendeley":{"formattedCitation":"(Wilensky &amp; Rand, 2015)","manualFormatting":"(Wilensky &amp; Rand, 2015, Pg. 1, xviii)","plainTextFormattedCitation":"(Wilensky &amp; Rand, 2015)","previouslyFormattedCitation":"(Wilensky &amp; Rand, 2015)"},"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Wilensky &amp; Rand, 2015, Pg. 1, xviii)</w:t>
      </w:r>
      <w:r w:rsidRPr="003E0030">
        <w:rPr>
          <w:rFonts w:cstheme="minorHAnsi"/>
          <w:sz w:val="24"/>
          <w:szCs w:val="24"/>
        </w:rPr>
        <w:fldChar w:fldCharType="end"/>
      </w:r>
      <w:r w:rsidRPr="003E0030">
        <w:rPr>
          <w:rFonts w:cstheme="minorHAnsi"/>
          <w:sz w:val="24"/>
          <w:szCs w:val="24"/>
        </w:rPr>
        <w:t xml:space="preserve">. </w:t>
      </w:r>
    </w:p>
    <w:p w14:paraId="3CA25E3F" w14:textId="77777777" w:rsidR="0049395B" w:rsidRPr="003E0030" w:rsidRDefault="0049395B" w:rsidP="00464826">
      <w:pPr>
        <w:autoSpaceDE w:val="0"/>
        <w:autoSpaceDN w:val="0"/>
        <w:adjustRightInd w:val="0"/>
        <w:spacing w:after="0" w:line="480" w:lineRule="auto"/>
        <w:rPr>
          <w:rFonts w:cstheme="minorHAnsi"/>
          <w:sz w:val="24"/>
          <w:szCs w:val="24"/>
        </w:rPr>
      </w:pPr>
      <w:r w:rsidRPr="003E0030">
        <w:rPr>
          <w:rFonts w:cstheme="minorHAnsi"/>
          <w:sz w:val="24"/>
          <w:szCs w:val="24"/>
        </w:rPr>
        <w:lastRenderedPageBreak/>
        <w:t xml:space="preserve">One simple yet powerful example to help illustrate this is an ABM of predator-prey relations. It is possible to code simple rules of behavior for “sheep” and “wolf” agents in a model, in such a way that the results closely match those of the famous </w:t>
      </w:r>
      <w:proofErr w:type="spellStart"/>
      <w:r w:rsidRPr="003E0030">
        <w:rPr>
          <w:rFonts w:cstheme="minorHAnsi"/>
          <w:sz w:val="24"/>
          <w:szCs w:val="24"/>
        </w:rPr>
        <w:t>Lotka</w:t>
      </w:r>
      <w:proofErr w:type="spellEnd"/>
      <w:r w:rsidRPr="003E0030">
        <w:rPr>
          <w:rFonts w:cstheme="minorHAnsi"/>
          <w:sz w:val="24"/>
          <w:szCs w:val="24"/>
        </w:rPr>
        <w:t xml:space="preserve">-Volterra equation-based model. As with the simultaneous equations of differential calculus used in the latter, we get the sinusoidal curves that show cycling of the two populations with predators in ascendance while the prey population troughs, and vice versa. Because predator-prey relationships have been studied empirically and modeled mathematically for many years, the complementary approach of ABM is illuminated. Equation-based modeling approaches must make simplifying assumptions about the homogeneity of populations, treating individuals as average quantities, and start by defining global behaviors, without making any mechanisms explicit. ABM, in contrast, starts only with simple rules of heterogenous individuals, making all assumed mechanisms explicit, and the global patterns emerge on their own. In this case, even the math comes out more accurately predicting extinction rates with the ABM method. This is because it avoids the “nano wolf problem,” where fractional populations can make a come-back, which has been shown to cause underrepresentation of extinctions with the equation-based model </w:t>
      </w:r>
      <w:r w:rsidRPr="003E0030">
        <w:rPr>
          <w:rFonts w:cstheme="minorHAnsi"/>
          <w:sz w:val="24"/>
          <w:szCs w:val="24"/>
        </w:rPr>
        <w:fldChar w:fldCharType="begin" w:fldLock="1"/>
      </w:r>
      <w:r w:rsidRPr="003E0030">
        <w:rPr>
          <w:rFonts w:cstheme="minorHAnsi"/>
          <w:sz w:val="24"/>
          <w:szCs w:val="24"/>
        </w:rPr>
        <w:instrText>ADDIN CSL_CITATION {"citationItems":[{"id":"ITEM-1","itemData":{"ISBN":"978-0-262-73189-8","abstract":"Modeling Natural, Social, and Engineered Complex Systems with NetLogo","author":[{"dropping-particle":"","family":"Wilensky","given":"Uri","non-dropping-particle":"","parse-names":false,"suffix":""},{"dropping-particle":"","family":"Rand","given":"William","non-dropping-particle":"","parse-names":false,"suffix":""}],"container-title":"Agent analyst","id":"ITEM-1","issue":"January","issued":{"date-parts":[["2015"]]},"number-of-pages":"1-504","title":"An introduction to agent-based modeling: Modeling Natural, Social, and Engineered Complex Systems with NetLogo","type":"book"},"uris":["http://www.mendeley.com/documents/?uuid=f8909c76-6ebd-4d37-aaa9-cad6d6e06a54"]}],"mendeley":{"formattedCitation":"(Wilensky &amp; Rand, 2015)","manualFormatting":"(Wilensky &amp; Rand, 2015, Pg. 17)","plainTextFormattedCitation":"(Wilensky &amp; Rand, 2015)","previouslyFormattedCitation":"(Wilensky &amp; Rand, 2015)"},"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Wilensky &amp; Rand, 2015, Pg. 17)</w:t>
      </w:r>
      <w:r w:rsidRPr="003E0030">
        <w:rPr>
          <w:rFonts w:cstheme="minorHAnsi"/>
          <w:sz w:val="24"/>
          <w:szCs w:val="24"/>
        </w:rPr>
        <w:fldChar w:fldCharType="end"/>
      </w:r>
      <w:r w:rsidRPr="003E0030">
        <w:rPr>
          <w:rFonts w:cstheme="minorHAnsi"/>
          <w:sz w:val="24"/>
          <w:szCs w:val="24"/>
        </w:rPr>
        <w:t xml:space="preserve">. </w:t>
      </w:r>
    </w:p>
    <w:p w14:paraId="3C06645D" w14:textId="720EDFAA" w:rsidR="0049395B" w:rsidRPr="00464826" w:rsidRDefault="0049395B" w:rsidP="00464826">
      <w:pPr>
        <w:spacing w:after="0" w:line="480" w:lineRule="auto"/>
        <w:rPr>
          <w:rFonts w:ascii="Times New Roman" w:hAnsi="Times New Roman" w:cs="Times New Roman"/>
          <w:sz w:val="24"/>
          <w:szCs w:val="24"/>
        </w:rPr>
      </w:pPr>
      <w:r w:rsidRPr="003E0030">
        <w:rPr>
          <w:rFonts w:cstheme="minorHAnsi"/>
          <w:sz w:val="24"/>
          <w:szCs w:val="24"/>
        </w:rPr>
        <w:lastRenderedPageBreak/>
        <w:tab/>
      </w:r>
      <w:bookmarkStart w:id="1" w:name="_Hlk109220866"/>
      <w:r w:rsidRPr="003E0030">
        <w:rPr>
          <w:rFonts w:cstheme="minorHAnsi"/>
          <w:sz w:val="24"/>
          <w:szCs w:val="24"/>
        </w:rPr>
        <w:t>The concept of emergence is central to complex systems theory</w:t>
      </w:r>
      <w:r w:rsidR="00464826">
        <w:rPr>
          <w:rStyle w:val="FootnoteTextChar"/>
          <w:rFonts w:cstheme="minorHAnsi"/>
          <w:sz w:val="24"/>
          <w:szCs w:val="24"/>
        </w:rPr>
        <w:t>,</w:t>
      </w:r>
      <w:r w:rsidR="00464826">
        <w:rPr>
          <w:rStyle w:val="FootnoteReference"/>
          <w:rFonts w:cstheme="minorHAnsi"/>
          <w:sz w:val="24"/>
          <w:szCs w:val="24"/>
        </w:rPr>
        <w:footnoteReference w:id="1"/>
      </w:r>
      <w:r w:rsidRPr="003E0030">
        <w:rPr>
          <w:rFonts w:cstheme="minorHAnsi"/>
          <w:sz w:val="24"/>
          <w:szCs w:val="24"/>
        </w:rPr>
        <w:t xml:space="preserve"> to which ABM is closely tied</w:t>
      </w:r>
      <w:bookmarkEnd w:id="1"/>
      <w:r w:rsidRPr="003E0030">
        <w:rPr>
          <w:rStyle w:val="FootnoteReference"/>
          <w:rFonts w:cstheme="minorHAnsi"/>
          <w:sz w:val="24"/>
          <w:szCs w:val="24"/>
        </w:rPr>
        <w:footnoteReference w:id="2"/>
      </w:r>
      <w:r w:rsidRPr="003E0030">
        <w:rPr>
          <w:rFonts w:cstheme="minorHAnsi"/>
          <w:sz w:val="24"/>
          <w:szCs w:val="24"/>
        </w:rPr>
        <w:t>. Wilensky and Rand define emergence as,</w:t>
      </w:r>
    </w:p>
    <w:p w14:paraId="5C451694" w14:textId="77777777" w:rsidR="0049395B" w:rsidRPr="003E0030" w:rsidRDefault="0049395B" w:rsidP="00464826">
      <w:pPr>
        <w:autoSpaceDE w:val="0"/>
        <w:autoSpaceDN w:val="0"/>
        <w:adjustRightInd w:val="0"/>
        <w:spacing w:after="0" w:line="480" w:lineRule="auto"/>
        <w:ind w:left="720"/>
        <w:rPr>
          <w:rFonts w:cstheme="minorHAnsi"/>
          <w:sz w:val="24"/>
          <w:szCs w:val="24"/>
        </w:rPr>
      </w:pPr>
      <w:r w:rsidRPr="003E0030">
        <w:rPr>
          <w:rFonts w:cstheme="minorHAnsi"/>
          <w:i/>
          <w:iCs/>
          <w:sz w:val="24"/>
          <w:szCs w:val="24"/>
        </w:rPr>
        <w:t>The arising of novel and coherent structures, patterns, and properties through the interactions of multiple distributed elements</w:t>
      </w:r>
      <w:r w:rsidRPr="003E0030">
        <w:rPr>
          <w:rFonts w:cstheme="minorHAnsi"/>
          <w:sz w:val="24"/>
          <w:szCs w:val="24"/>
        </w:rPr>
        <w:t>. Emergent structures cannot be deduced solely from the</w:t>
      </w:r>
      <w:r w:rsidRPr="003E0030">
        <w:rPr>
          <w:rFonts w:cstheme="minorHAnsi"/>
          <w:i/>
          <w:iCs/>
          <w:sz w:val="24"/>
          <w:szCs w:val="24"/>
        </w:rPr>
        <w:t xml:space="preserve"> </w:t>
      </w:r>
      <w:r w:rsidRPr="003E0030">
        <w:rPr>
          <w:rFonts w:cstheme="minorHAnsi"/>
          <w:sz w:val="24"/>
          <w:szCs w:val="24"/>
        </w:rPr>
        <w:t>properties of the elements, but rather, also arise from interactions of the elements. Such</w:t>
      </w:r>
      <w:r w:rsidRPr="003E0030">
        <w:rPr>
          <w:rFonts w:cstheme="minorHAnsi"/>
          <w:i/>
          <w:iCs/>
          <w:sz w:val="24"/>
          <w:szCs w:val="24"/>
        </w:rPr>
        <w:t xml:space="preserve"> </w:t>
      </w:r>
      <w:r w:rsidRPr="003E0030">
        <w:rPr>
          <w:rFonts w:cstheme="minorHAnsi"/>
          <w:sz w:val="24"/>
          <w:szCs w:val="24"/>
        </w:rPr>
        <w:t>emergent structures are system properties yet they often feedback to the very individual</w:t>
      </w:r>
      <w:r w:rsidRPr="003E0030">
        <w:rPr>
          <w:rFonts w:cstheme="minorHAnsi"/>
          <w:i/>
          <w:iCs/>
          <w:sz w:val="24"/>
          <w:szCs w:val="24"/>
        </w:rPr>
        <w:t xml:space="preserve"> </w:t>
      </w:r>
      <w:r w:rsidRPr="003E0030">
        <w:rPr>
          <w:rFonts w:cstheme="minorHAnsi"/>
          <w:sz w:val="24"/>
          <w:szCs w:val="24"/>
        </w:rPr>
        <w:t xml:space="preserve">elements of which they are composed </w:t>
      </w:r>
      <w:r w:rsidRPr="003E0030">
        <w:rPr>
          <w:rFonts w:cstheme="minorHAnsi"/>
          <w:sz w:val="24"/>
          <w:szCs w:val="24"/>
        </w:rPr>
        <w:fldChar w:fldCharType="begin" w:fldLock="1"/>
      </w:r>
      <w:r w:rsidRPr="003E0030">
        <w:rPr>
          <w:rFonts w:cstheme="minorHAnsi"/>
          <w:sz w:val="24"/>
          <w:szCs w:val="24"/>
        </w:rPr>
        <w:instrText>ADDIN CSL_CITATION {"citationItems":[{"id":"ITEM-1","itemData":{"ISBN":"978-0-262-73189-8","abstract":"Modeling Natural, Social, and Engineered Complex Systems with NetLogo","author":[{"dropping-particle":"","family":"Wilensky","given":"Uri","non-dropping-particle":"","parse-names":false,"suffix":""},{"dropping-particle":"","family":"Rand","given":"William","non-dropping-particle":"","parse-names":false,"suffix":""}],"container-title":"Agent analyst","id":"ITEM-1","issue":"January","issued":{"date-parts":[["2015"]]},"number-of-pages":"1-504","title":"An introduction to agent-based modeling: Modeling Natural, Social, and Engineered Complex Systems with NetLogo","type":"book"},"uris":["http://www.mendeley.com/documents/?uuid=f8909c76-6ebd-4d37-aaa9-cad6d6e06a54"]}],"mendeley":{"formattedCitation":"(Wilensky &amp; Rand, 2015)","manualFormatting":"(Wilensky &amp; Rand, 2015, Pg. 6)","plainTextFormattedCitation":"(Wilensky &amp; Rand, 2015)","previouslyFormattedCitation":"(Wilensky &amp; Rand, 2015)"},"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Wilensky &amp; Rand, 2015, Pg. 6)</w:t>
      </w:r>
      <w:r w:rsidRPr="003E0030">
        <w:rPr>
          <w:rFonts w:cstheme="minorHAnsi"/>
          <w:sz w:val="24"/>
          <w:szCs w:val="24"/>
        </w:rPr>
        <w:fldChar w:fldCharType="end"/>
      </w:r>
      <w:r w:rsidRPr="003E0030">
        <w:rPr>
          <w:rFonts w:cstheme="minorHAnsi"/>
          <w:sz w:val="24"/>
          <w:szCs w:val="24"/>
        </w:rPr>
        <w:t>.</w:t>
      </w:r>
    </w:p>
    <w:p w14:paraId="618020F4" w14:textId="77777777" w:rsidR="0049395B" w:rsidRPr="003E0030" w:rsidRDefault="0049395B" w:rsidP="0049395B">
      <w:pPr>
        <w:autoSpaceDE w:val="0"/>
        <w:autoSpaceDN w:val="0"/>
        <w:adjustRightInd w:val="0"/>
        <w:spacing w:after="0" w:line="480" w:lineRule="auto"/>
        <w:rPr>
          <w:rFonts w:cstheme="minorHAnsi"/>
          <w:sz w:val="24"/>
          <w:szCs w:val="24"/>
        </w:rPr>
      </w:pPr>
      <w:r w:rsidRPr="003E0030">
        <w:rPr>
          <w:rFonts w:cstheme="minorHAnsi"/>
          <w:sz w:val="24"/>
          <w:szCs w:val="24"/>
        </w:rPr>
        <w:t xml:space="preserve">The absence of a centralized coordinator of global patterns is an important aspect of emergent structures. This idea of order without an intelligent designer has been shown to be counterintuitive and difficult for people to grasp, including scientists </w:t>
      </w:r>
      <w:r w:rsidRPr="003E0030">
        <w:rPr>
          <w:rFonts w:cstheme="minorHAnsi"/>
          <w:sz w:val="24"/>
          <w:szCs w:val="24"/>
        </w:rPr>
        <w:fldChar w:fldCharType="begin" w:fldLock="1"/>
      </w:r>
      <w:r w:rsidRPr="003E0030">
        <w:rPr>
          <w:rFonts w:cstheme="minorHAnsi"/>
          <w:sz w:val="24"/>
          <w:szCs w:val="24"/>
        </w:rPr>
        <w:instrText>ADDIN CSL_CITATION {"citationItems":[{"id":"ITEM-1","itemData":{"DOI":"10.1023/A:1009421303064","ISSN":"15731839","abstract":"The concept of emergent \"levels\" (i.e., levels that arise from interactions of objects at lower levels) is fundamental to scientific theory. In this paper, we argue for an expanded role for this concept of levels in science education. We show confusion of levels (and \"slippage\" between levels) as the source of many of people's deep misunderstandings about patterns and phenomena in the world. These misunderstandings are evidenced not only in students' difficulties in the formal study of science but also in their misconceptions about experiences in their everyday lives. The StarLogo modeling language is designed as a medium for students to build models of multi-leveled phenomena and through these constructions explore the concept of levels. We describe several case studies of students working in StarLogo. The cases illustrate students' difficulties with the concept of levels, and how they can begin to develop richer understandings. © 1999 Plenum Publishing Corporation.","author":[{"dropping-particle":"","family":"Wilensky","given":"Uri","non-dropping-particle":"","parse-names":false,"suffix":""},{"dropping-particle":"","family":"Resnick","given":"Mitchel","non-dropping-particle":"","parse-names":false,"suffix":""}],"container-title":"Journal of Science Education and Technology","id":"ITEM-1","issue":"1","issued":{"date-parts":[["1999"]]},"page":"3-19","title":"Thinking in levels: A dynamic systems approach to making sense of the world","type":"article-journal","volume":"8"},"uris":["http://www.mendeley.com/documents/?uuid=a70e132b-3e82-4558-a06d-d3e57d34be86"]}],"mendeley":{"formattedCitation":"(Wilensky &amp; Resnick, 1999)","plainTextFormattedCitation":"(Wilensky &amp; Resnick, 1999)","previouslyFormattedCitation":"(Wilensky &amp; Resnick, 1999)"},"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Wilensky &amp; Resnick, 1999)</w:t>
      </w:r>
      <w:r w:rsidRPr="003E0030">
        <w:rPr>
          <w:rFonts w:cstheme="minorHAnsi"/>
          <w:sz w:val="24"/>
          <w:szCs w:val="24"/>
        </w:rPr>
        <w:fldChar w:fldCharType="end"/>
      </w:r>
      <w:r w:rsidRPr="003E0030">
        <w:rPr>
          <w:rFonts w:cstheme="minorHAnsi"/>
          <w:sz w:val="24"/>
          <w:szCs w:val="24"/>
        </w:rPr>
        <w:t xml:space="preserve">. This difficulty persists despite the ubiquity of emergent structures, as has been demonstrated, in part using ABM, in such phenomena as murmuration flying patterns of birds </w:t>
      </w:r>
      <w:r w:rsidRPr="003E0030">
        <w:rPr>
          <w:rFonts w:cstheme="minorHAnsi"/>
          <w:sz w:val="24"/>
          <w:szCs w:val="24"/>
        </w:rPr>
        <w:lastRenderedPageBreak/>
        <w:t xml:space="preserve">and optimization of food gathering by ants, as well as many other examples from physical and social sciences, as well as thought experiments like “cellular automata” </w:t>
      </w:r>
      <w:r w:rsidRPr="003E0030">
        <w:rPr>
          <w:rFonts w:cstheme="minorHAnsi"/>
          <w:sz w:val="24"/>
          <w:szCs w:val="24"/>
        </w:rPr>
        <w:fldChar w:fldCharType="begin" w:fldLock="1"/>
      </w:r>
      <w:r w:rsidRPr="003E0030">
        <w:rPr>
          <w:rFonts w:cstheme="minorHAnsi"/>
          <w:sz w:val="24"/>
          <w:szCs w:val="24"/>
        </w:rPr>
        <w:instrText>ADDIN CSL_CITATION {"citationItems":[{"id":"ITEM-1","itemData":{"author":[{"dropping-particle":"","family":"O'Sullivan","given":"David","non-dropping-particle":"","parse-names":false,"suffix":""},{"dropping-particle":"","family":"Perry","given":"George L.W.","non-dropping-particle":"","parse-names":false,"suffix":""}],"id":"ITEM-1","issued":{"date-parts":[["2013"]]},"publisher":"Wiley-Blackwell","title":"Spatial Simulation: Exploring Pattern and Process","type":"book"},"uris":["http://www.mendeley.com/documents/?uuid=9bee4fe9-89fb-44b0-bf9d-675079aaed2c"]}],"mendeley":{"formattedCitation":"(David O’Sullivan &amp; Perry, 2013)","manualFormatting":"(David O’Sullivan &amp; Perry, 2013, page 18)","plainTextFormattedCitation":"(David O’Sullivan &amp; Perry, 2013)","previouslyFormattedCitation":"(David O’Sullivan &amp; Perry, 2013)"},"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David O’Sullivan &amp; Perry, 2013, page 18)</w:t>
      </w:r>
      <w:r w:rsidRPr="003E0030">
        <w:rPr>
          <w:rFonts w:cstheme="minorHAnsi"/>
          <w:sz w:val="24"/>
          <w:szCs w:val="24"/>
        </w:rPr>
        <w:fldChar w:fldCharType="end"/>
      </w:r>
      <w:r w:rsidRPr="003E0030">
        <w:rPr>
          <w:rFonts w:cstheme="minorHAnsi"/>
          <w:sz w:val="24"/>
          <w:szCs w:val="24"/>
        </w:rPr>
        <w:t xml:space="preserve">. </w:t>
      </w:r>
    </w:p>
    <w:p w14:paraId="0B7D0DC8" w14:textId="77777777" w:rsidR="0049395B" w:rsidRPr="003E0030" w:rsidRDefault="0049395B" w:rsidP="0049395B">
      <w:pPr>
        <w:autoSpaceDE w:val="0"/>
        <w:autoSpaceDN w:val="0"/>
        <w:adjustRightInd w:val="0"/>
        <w:spacing w:after="0" w:line="480" w:lineRule="auto"/>
        <w:rPr>
          <w:rFonts w:cstheme="minorHAnsi"/>
          <w:sz w:val="24"/>
          <w:szCs w:val="24"/>
        </w:rPr>
      </w:pPr>
      <w:r w:rsidRPr="003E0030">
        <w:rPr>
          <w:rFonts w:cstheme="minorHAnsi"/>
          <w:sz w:val="24"/>
          <w:szCs w:val="24"/>
        </w:rPr>
        <w:tab/>
        <w:t xml:space="preserve">Unlike an ABM of predator-prey relations, or gas molecules colliding, for many phenomena the rules of behavior are not well known. We may have some idea of the target global behavior for which we are trying to find rules, though. In this case, experimenting with rules and properties can lead to a better understanding of phenomena. </w:t>
      </w:r>
    </w:p>
    <w:p w14:paraId="57865CAA" w14:textId="77777777" w:rsidR="0049395B" w:rsidRPr="003E0030" w:rsidRDefault="0049395B" w:rsidP="0049395B">
      <w:pPr>
        <w:autoSpaceDE w:val="0"/>
        <w:autoSpaceDN w:val="0"/>
        <w:adjustRightInd w:val="0"/>
        <w:spacing w:after="0" w:line="480" w:lineRule="auto"/>
        <w:rPr>
          <w:rFonts w:cstheme="minorHAnsi"/>
          <w:sz w:val="24"/>
          <w:szCs w:val="24"/>
        </w:rPr>
      </w:pPr>
      <w:r w:rsidRPr="003E0030">
        <w:rPr>
          <w:rFonts w:cstheme="minorHAnsi"/>
          <w:sz w:val="24"/>
          <w:szCs w:val="24"/>
        </w:rPr>
        <w:tab/>
        <w:t>This is probably more or less the case with using ABM for any social science phenomena, where the representational infrastructure primarily consists of words and texts. As Wilensky and Rand put it,</w:t>
      </w:r>
    </w:p>
    <w:p w14:paraId="589DC9A3" w14:textId="77777777" w:rsidR="0049395B" w:rsidRPr="003E0030" w:rsidRDefault="0049395B" w:rsidP="0049395B">
      <w:pPr>
        <w:pStyle w:val="ListParagraph"/>
        <w:autoSpaceDE w:val="0"/>
        <w:autoSpaceDN w:val="0"/>
        <w:adjustRightInd w:val="0"/>
        <w:spacing w:after="0" w:line="480" w:lineRule="auto"/>
        <w:rPr>
          <w:rFonts w:cstheme="minorHAnsi"/>
          <w:sz w:val="24"/>
          <w:szCs w:val="24"/>
        </w:rPr>
      </w:pPr>
      <w:r w:rsidRPr="003E0030">
        <w:rPr>
          <w:rFonts w:cstheme="minorHAnsi"/>
          <w:sz w:val="24"/>
          <w:szCs w:val="24"/>
        </w:rPr>
        <w:t xml:space="preserve">words and texts are not dynamic representations, so they cannot give you immediate feedback as to the consequences of the assumptions embedded in them. By capturing social science theories in dynamic ABM representations, we make their assumptions explicit, and they become demonstrations of the consequences of their assumptions. If someone wants to disagree with your model, he or she must show how either an assumption is incorrect or missing or show how the logic of the interactions is flawed. The model serves as an object-to-think-with and a test bed for alternate assumptions…ABMs serve as powerful complements to text-based explanations </w:t>
      </w:r>
      <w:r w:rsidRPr="003E0030">
        <w:rPr>
          <w:rFonts w:cstheme="minorHAnsi"/>
          <w:sz w:val="24"/>
          <w:szCs w:val="24"/>
        </w:rPr>
        <w:fldChar w:fldCharType="begin" w:fldLock="1"/>
      </w:r>
      <w:r w:rsidRPr="003E0030">
        <w:rPr>
          <w:rFonts w:cstheme="minorHAnsi"/>
          <w:sz w:val="24"/>
          <w:szCs w:val="24"/>
        </w:rPr>
        <w:instrText>ADDIN CSL_CITATION {"citationItems":[{"id":"ITEM-1","itemData":{"ISBN":"978-0-262-73189-8","abstract":"Modeling Natural, Social, and Engineered Complex Systems with NetLogo","author":[{"dropping-particle":"","family":"Wilensky","given":"Uri","non-dropping-particle":"","parse-names":false,"suffix":""},{"dropping-particle":"","family":"Rand","given":"William","non-dropping-particle":"","parse-names":false,"suffix":""}],"container-title":"Agent analyst","id":"ITEM-1","issue":"January","issued":{"date-parts":[["2015"]]},"number-of-pages":"1-504","title":"An introduction to agent-based modeling: Modeling Natural, Social, and Engineered Complex Systems with NetLogo","type":"book"},"uris":["http://www.mendeley.com/documents/?uuid=f8909c76-6ebd-4d37-aaa9-cad6d6e06a54"]}],"mendeley":{"formattedCitation":"(Wilensky &amp; Rand, 2015)","manualFormatting":"(Wilensky &amp; Rand, 2015, Pg. 20)","plainTextFormattedCitation":"(Wilensky &amp; Rand, 2015)","previouslyFormattedCitation":"(Wilensky &amp; Rand, 2015)"},"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Wilensky &amp; Rand, 2015, Pg. 20)</w:t>
      </w:r>
      <w:r w:rsidRPr="003E0030">
        <w:rPr>
          <w:rFonts w:cstheme="minorHAnsi"/>
          <w:sz w:val="24"/>
          <w:szCs w:val="24"/>
        </w:rPr>
        <w:fldChar w:fldCharType="end"/>
      </w:r>
      <w:r w:rsidRPr="003E0030">
        <w:rPr>
          <w:rFonts w:cstheme="minorHAnsi"/>
          <w:sz w:val="24"/>
          <w:szCs w:val="24"/>
        </w:rPr>
        <w:t>.</w:t>
      </w:r>
    </w:p>
    <w:p w14:paraId="384D50ED" w14:textId="77777777" w:rsidR="0049395B" w:rsidRPr="003E0030" w:rsidRDefault="0049395B" w:rsidP="0049395B">
      <w:pPr>
        <w:autoSpaceDE w:val="0"/>
        <w:autoSpaceDN w:val="0"/>
        <w:adjustRightInd w:val="0"/>
        <w:spacing w:after="0" w:line="480" w:lineRule="auto"/>
        <w:rPr>
          <w:rFonts w:cstheme="minorHAnsi"/>
          <w:sz w:val="24"/>
          <w:szCs w:val="24"/>
        </w:rPr>
      </w:pPr>
      <w:r w:rsidRPr="003E0030">
        <w:rPr>
          <w:rFonts w:cstheme="minorHAnsi"/>
          <w:sz w:val="24"/>
          <w:szCs w:val="24"/>
        </w:rPr>
        <w:tab/>
        <w:t xml:space="preserve">This brings up the issues of verification and validation. Verification is comparing an implemented ABM to its associated conceptual model to make sure the ABM is faithful to it. Validation is comparing an ABM to a </w:t>
      </w:r>
      <w:proofErr w:type="gramStart"/>
      <w:r w:rsidRPr="003E0030">
        <w:rPr>
          <w:rFonts w:cstheme="minorHAnsi"/>
          <w:sz w:val="24"/>
          <w:szCs w:val="24"/>
        </w:rPr>
        <w:t xml:space="preserve">real-world </w:t>
      </w:r>
      <w:proofErr w:type="spellStart"/>
      <w:r w:rsidRPr="003E0030">
        <w:rPr>
          <w:rFonts w:cstheme="minorHAnsi"/>
          <w:sz w:val="24"/>
          <w:szCs w:val="24"/>
        </w:rPr>
        <w:t>phenomena</w:t>
      </w:r>
      <w:proofErr w:type="spellEnd"/>
      <w:proofErr w:type="gramEnd"/>
      <w:r w:rsidRPr="003E0030">
        <w:rPr>
          <w:rFonts w:cstheme="minorHAnsi"/>
          <w:sz w:val="24"/>
          <w:szCs w:val="24"/>
        </w:rPr>
        <w:t xml:space="preserve"> to see if it yields insights into that </w:t>
      </w:r>
      <w:r w:rsidRPr="003E0030">
        <w:rPr>
          <w:rFonts w:cstheme="minorHAnsi"/>
          <w:sz w:val="24"/>
          <w:szCs w:val="24"/>
        </w:rPr>
        <w:lastRenderedPageBreak/>
        <w:t xml:space="preserve">phenomena. There is much debate as to the validity of model validation. Naomi Oreskes </w:t>
      </w:r>
      <w:r w:rsidRPr="003E0030">
        <w:rPr>
          <w:rFonts w:cstheme="minorHAnsi"/>
          <w:sz w:val="24"/>
          <w:szCs w:val="24"/>
        </w:rPr>
        <w:fldChar w:fldCharType="begin" w:fldLock="1"/>
      </w:r>
      <w:r w:rsidRPr="003E0030">
        <w:rPr>
          <w:rFonts w:cstheme="minorHAnsi"/>
          <w:sz w:val="24"/>
          <w:szCs w:val="24"/>
        </w:rPr>
        <w:instrText>ADDIN CSL_CITATION {"citationItems":[{"id":"ITEM-1","itemData":{"DOI":"10.1126/science.263.5147.641","abstract":"Verification and validation of numerical models of natural systems is impossible. This is because natural systems are never closed and because model results are always nonunique. Models can be confirmed by the demonstration of agreement between observation and prediction, but confirmation is inherently partial. Complete confirmation is logically precluded by the fallacy of affirming the consequent and by incomplete access to natural phenomena. Models can only be evaluated in relative terms, and their predictive value is always open to question. The primary value of models is heuristic.","author":[{"dropping-particle":"","family":"Oreskes","given":"Naomi","non-dropping-particle":"","parse-names":false,"suffix":""},{"dropping-particle":"","family":"Shrader-Frechette","given":"Kristin","non-dropping-particle":"","parse-names":false,"suffix":""},{"dropping-particle":"","family":"Belitz","given":"Kenneth","non-dropping-particle":"","parse-names":false,"suffix":""}],"container-title":"Science","id":"ITEM-1","issue":"5147","issued":{"date-parts":[["1994","2","4"]]},"page":"641 LP  - 646","title":"Verification, Validation, and Confirmation of Numerical Models in the Earth Sciences","type":"article-journal","volume":"263"},"uris":["http://www.mendeley.com/documents/?uuid=06e5d99a-d6ac-4a31-bf3f-da8c9f2e971e"]},{"id":"ITEM-2","itemData":{"DOI":"10.1111/j.0020-2754.2004.00321.x","ISSN":"00202754","abstract":"Complexity science has attracted considerable attention in a number of disciplines. However, this perspective on scientific understanding remains ill defined. In this paper, ideas and approaches from complexity science are reviewed. It appears that complexity science fundamentally is driven by ontological decisions on the part of the investigator. This is a result of the epistemological approach fundamental to complexity as it is currently studied, which is based on the construction of computer simulation models of reality. This methodology requires that researchers decide what exists and is important enough to represent in a simulation, and also what to leave out. Although this points to serious difficulties with complexity science, it is argued that the approach nevertheless has much to offer human geography. Drawing on complexity science, renewed engagements between physical and human geography, and between both and geographical information science seem possible, based on clearly shared concerns with the representation of geographical phenomena. In conclusion, it is suggested that seeing models as a source of geographical narratives may be a useful way to promote constructive engagement between different perspectives in the discipline. © Royal Geographical Society (with The Institute of British Geographers) 2004.","author":[{"dropping-particle":"","family":"O'Sullivan","given":"David","non-dropping-particle":"","parse-names":false,"suffix":""}],"container-title":"Transactions of the Institute of British Geographers","id":"ITEM-2","issue":"3","issued":{"date-parts":[["2004"]]},"page":"282-295","title":"Complexity science and human geography","type":"article-journal","volume":"29"},"uris":["http://www.mendeley.com/documents/?uuid=73e7707d-c01a-4eb7-a829-66c0f3b19eba"]}],"mendeley":{"formattedCitation":"(David O’Sullivan, 2004; Oreskes et al., 1994)","manualFormatting":"(discussed in O’Sullivan, 2004, page 280; Oreskes et al., 1994)","plainTextFormattedCitation":"(David O’Sullivan, 2004; Oreskes et al., 1994)","previouslyFormattedCitation":"(David O’Sullivan, 2004; Oreskes et al., 1994)"},"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discussed in O’Sullivan, 2004, page 280; Oreskes et al., 1994)</w:t>
      </w:r>
      <w:r w:rsidRPr="003E0030">
        <w:rPr>
          <w:rFonts w:cstheme="minorHAnsi"/>
          <w:sz w:val="24"/>
          <w:szCs w:val="24"/>
        </w:rPr>
        <w:fldChar w:fldCharType="end"/>
      </w:r>
      <w:r w:rsidRPr="003E0030">
        <w:rPr>
          <w:rFonts w:cstheme="minorHAnsi"/>
          <w:sz w:val="24"/>
          <w:szCs w:val="24"/>
        </w:rPr>
        <w:t xml:space="preserve"> has argued that validation is flatly impossible. This is due to the “equifinality problem”—many different models may account for the same results. One response to this problem is the pragmatic answer that “a valid model is one that is useful”, and much depends on the purpose of a model </w:t>
      </w:r>
      <w:r w:rsidRPr="003E0030">
        <w:rPr>
          <w:rFonts w:cstheme="minorHAnsi"/>
          <w:sz w:val="24"/>
          <w:szCs w:val="24"/>
        </w:rPr>
        <w:fldChar w:fldCharType="begin" w:fldLock="1"/>
      </w:r>
      <w:r w:rsidRPr="003E0030">
        <w:rPr>
          <w:rFonts w:cstheme="minorHAnsi"/>
          <w:sz w:val="24"/>
          <w:szCs w:val="24"/>
        </w:rPr>
        <w:instrText>ADDIN CSL_CITATION {"citationItems":[{"id":"ITEM-1","itemData":{"DOI":"10.1111/j.0020-2754.2004.00321.x","ISSN":"00202754","abstract":"Complexity science has attracted considerable attention in a number of disciplines. However, this perspective on scientific understanding remains ill defined. In this paper, ideas and approaches from complexity science are reviewed. It appears that complexity science fundamentally is driven by ontological decisions on the part of the investigator. This is a result of the epistemological approach fundamental to complexity as it is currently studied, which is based on the construction of computer simulation models of reality. This methodology requires that researchers decide what exists and is important enough to represent in a simulation, and also what to leave out. Although this points to serious difficulties with complexity science, it is argued that the approach nevertheless has much to offer human geography. Drawing on complexity science, renewed engagements between physical and human geography, and between both and geographical information science seem possible, based on clearly shared concerns with the representation of geographical phenomena. In conclusion, it is suggested that seeing models as a source of geographical narratives may be a useful way to promote constructive engagement between different perspectives in the discipline. © Royal Geographical Society (with The Institute of British Geographers) 2004.","author":[{"dropping-particle":"","family":"O'Sullivan","given":"David","non-dropping-particle":"","parse-names":false,"suffix":""}],"container-title":"Transactions of the Institute of British Geographers","id":"ITEM-1","issue":"3","issued":{"date-parts":[["2004"]]},"page":"282-295","title":"Complexity science and human geography","type":"article-journal","volume":"29"},"uris":["http://www.mendeley.com/documents/?uuid=73e7707d-c01a-4eb7-a829-66c0f3b19eba"]}],"mendeley":{"formattedCitation":"(David O’Sullivan, 2004)","manualFormatting":"(David O’Sullivan, 2004, page 290)","plainTextFormattedCitation":"(David O’Sullivan, 2004)","previouslyFormattedCitation":"(David O’Sullivan, 2004)"},"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David O’Sullivan, 2004, page 290)</w:t>
      </w:r>
      <w:r w:rsidRPr="003E0030">
        <w:rPr>
          <w:rFonts w:cstheme="minorHAnsi"/>
          <w:sz w:val="24"/>
          <w:szCs w:val="24"/>
        </w:rPr>
        <w:fldChar w:fldCharType="end"/>
      </w:r>
      <w:r w:rsidRPr="003E0030">
        <w:rPr>
          <w:rFonts w:cstheme="minorHAnsi"/>
          <w:sz w:val="24"/>
          <w:szCs w:val="24"/>
        </w:rPr>
        <w:t xml:space="preserve">. It is worth admitting frankly, as </w:t>
      </w:r>
      <w:proofErr w:type="spellStart"/>
      <w:r w:rsidRPr="003E0030">
        <w:rPr>
          <w:rFonts w:cstheme="minorHAnsi"/>
          <w:sz w:val="24"/>
          <w:szCs w:val="24"/>
        </w:rPr>
        <w:t>Sterman</w:t>
      </w:r>
      <w:proofErr w:type="spellEnd"/>
      <w:r w:rsidRPr="003E0030">
        <w:rPr>
          <w:rFonts w:cstheme="minorHAnsi"/>
          <w:sz w:val="24"/>
          <w:szCs w:val="24"/>
        </w:rPr>
        <w:t xml:space="preserve"> argues, that “all models are wrong,” though some are useful </w:t>
      </w:r>
      <w:r w:rsidRPr="003E0030">
        <w:rPr>
          <w:rFonts w:cstheme="minorHAnsi"/>
          <w:sz w:val="24"/>
          <w:szCs w:val="24"/>
        </w:rPr>
        <w:fldChar w:fldCharType="begin" w:fldLock="1"/>
      </w:r>
      <w:r w:rsidRPr="003E0030">
        <w:rPr>
          <w:rFonts w:cstheme="minorHAnsi"/>
          <w:sz w:val="24"/>
          <w:szCs w:val="24"/>
        </w:rPr>
        <w:instrText>ADDIN CSL_CITATION {"citationItems":[{"id":"ITEM-1","itemData":{"DOI":"10.1002/sdr.261","ISSN":"08837066","abstract":"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 2002 John Wiley &amp; Sons, Ltd.","author":[{"dropping-particle":"","family":"Sterman","given":"John D.","non-dropping-particle":"","parse-names":false,"suffix":""}],"container-title":"System Dynamics Review","id":"ITEM-1","issue":"4","issued":{"date-parts":[["2002"]]},"page":"501-531","title":"All models are wrong: Reflections on becoming a systems scientist","type":"article-journal","volume":"18"},"uris":["http://www.mendeley.com/documents/?uuid=8728eda3-4d56-40aa-9899-266e492b1eb3"]},{"id":"ITEM-2","itemData":{"DOI":"10.1111/j.0020-2754.2004.00321.x","ISSN":"00202754","abstract":"Complexity science has attracted considerable attention in a number of disciplines. However, this perspective on scientific understanding remains ill defined. In this paper, ideas and approaches from complexity science are reviewed. It appears that complexity science fundamentally is driven by ontological decisions on the part of the investigator. This is a result of the epistemological approach fundamental to complexity as it is currently studied, which is based on the construction of computer simulation models of reality. This methodology requires that researchers decide what exists and is important enough to represent in a simulation, and also what to leave out. Although this points to serious difficulties with complexity science, it is argued that the approach nevertheless has much to offer human geography. Drawing on complexity science, renewed engagements between physical and human geography, and between both and geographical information science seem possible, based on clearly shared concerns with the representation of geographical phenomena. In conclusion, it is suggested that seeing models as a source of geographical narratives may be a useful way to promote constructive engagement between different perspectives in the discipline. © Royal Geographical Society (with The Institute of British Geographers) 2004.","author":[{"dropping-particle":"","family":"O'Sullivan","given":"David","non-dropping-particle":"","parse-names":false,"suffix":""}],"container-title":"Transactions of the Institute of British Geographers","id":"ITEM-2","issue":"3","issued":{"date-parts":[["2004"]]},"page":"282-295","title":"Complexity science and human geography","type":"article-journal","volume":"29"},"uris":["http://www.mendeley.com/documents/?uuid=73e7707d-c01a-4eb7-a829-66c0f3b19eba"]}],"mendeley":{"formattedCitation":"(David O’Sullivan, 2004; Sterman, 2002)","manualFormatting":"(discussed in David O’Sullivan, 2004, page 290; Sterman, 2002)","plainTextFormattedCitation":"(David O’Sullivan, 2004; Sterman, 2002)","previouslyFormattedCitation":"(David O’Sullivan, 2004; Sterman, 2002)"},"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discussed in David O’Sullivan, 2004, page 290; Sterman, 2002)</w:t>
      </w:r>
      <w:r w:rsidRPr="003E0030">
        <w:rPr>
          <w:rFonts w:cstheme="minorHAnsi"/>
          <w:sz w:val="24"/>
          <w:szCs w:val="24"/>
        </w:rPr>
        <w:fldChar w:fldCharType="end"/>
      </w:r>
      <w:r w:rsidRPr="003E0030">
        <w:rPr>
          <w:rFonts w:cstheme="minorHAnsi"/>
          <w:sz w:val="24"/>
          <w:szCs w:val="24"/>
        </w:rPr>
        <w:t xml:space="preserve">. This is “akin to the realization in post-structural social science that multiple competing accounts of the same settings are possible, and that faced with a diversity of accounts the context and intent of each must be an important element in the evaluation process […] This is unfortunately not how most work is currently evaluated. Frequently, the presentation of a model is overwhelmingly technical” </w:t>
      </w:r>
      <w:r w:rsidRPr="003E0030">
        <w:rPr>
          <w:rFonts w:cstheme="minorHAnsi"/>
          <w:sz w:val="24"/>
          <w:szCs w:val="24"/>
        </w:rPr>
        <w:fldChar w:fldCharType="begin" w:fldLock="1"/>
      </w:r>
      <w:r w:rsidRPr="003E0030">
        <w:rPr>
          <w:rFonts w:cstheme="minorHAnsi"/>
          <w:sz w:val="24"/>
          <w:szCs w:val="24"/>
        </w:rPr>
        <w:instrText>ADDIN CSL_CITATION {"citationItems":[{"id":"ITEM-1","itemData":{"DOI":"10.1111/j.0020-2754.2004.00321.x","ISSN":"00202754","abstract":"Complexity science has attracted considerable attention in a number of disciplines. However, this perspective on scientific understanding remains ill defined. In this paper, ideas and approaches from complexity science are reviewed. It appears that complexity science fundamentally is driven by ontological decisions on the part of the investigator. This is a result of the epistemological approach fundamental to complexity as it is currently studied, which is based on the construction of computer simulation models of reality. This methodology requires that researchers decide what exists and is important enough to represent in a simulation, and also what to leave out. Although this points to serious difficulties with complexity science, it is argued that the approach nevertheless has much to offer human geography. Drawing on complexity science, renewed engagements between physical and human geography, and between both and geographical information science seem possible, based on clearly shared concerns with the representation of geographical phenomena. In conclusion, it is suggested that seeing models as a source of geographical narratives may be a useful way to promote constructive engagement between different perspectives in the discipline. © Royal Geographical Society (with The Institute of British Geographers) 2004.","author":[{"dropping-particle":"","family":"O'Sullivan","given":"David","non-dropping-particle":"","parse-names":false,"suffix":""}],"container-title":"Transactions of the Institute of British Geographers","id":"ITEM-1","issue":"3","issued":{"date-parts":[["2004"]]},"page":"282-295","title":"Complexity science and human geography","type":"article-journal","volume":"29"},"uris":["http://www.mendeley.com/documents/?uuid=73e7707d-c01a-4eb7-a829-66c0f3b19eba"]}],"mendeley":{"formattedCitation":"(David O’Sullivan, 2004)","manualFormatting":"(David O’Sullivan, 2004, page 291)","plainTextFormattedCitation":"(David O’Sullivan, 2004)","previouslyFormattedCitation":"(David O’Sullivan, 2004)"},"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David O’Sullivan, 2004, page 291)</w:t>
      </w:r>
      <w:r w:rsidRPr="003E0030">
        <w:rPr>
          <w:rFonts w:cstheme="minorHAnsi"/>
          <w:sz w:val="24"/>
          <w:szCs w:val="24"/>
        </w:rPr>
        <w:fldChar w:fldCharType="end"/>
      </w:r>
      <w:r w:rsidRPr="003E0030">
        <w:rPr>
          <w:rFonts w:cstheme="minorHAnsi"/>
          <w:sz w:val="24"/>
          <w:szCs w:val="24"/>
        </w:rPr>
        <w:t xml:space="preserve">. </w:t>
      </w:r>
    </w:p>
    <w:p w14:paraId="09265E5B" w14:textId="6037DDB9" w:rsidR="0049395B" w:rsidRPr="003E0030" w:rsidRDefault="0049395B" w:rsidP="0049395B">
      <w:pPr>
        <w:autoSpaceDE w:val="0"/>
        <w:autoSpaceDN w:val="0"/>
        <w:adjustRightInd w:val="0"/>
        <w:spacing w:after="0" w:line="480" w:lineRule="auto"/>
        <w:rPr>
          <w:rFonts w:cstheme="minorHAnsi"/>
          <w:sz w:val="24"/>
          <w:szCs w:val="24"/>
        </w:rPr>
      </w:pPr>
      <w:r w:rsidRPr="003E0030">
        <w:rPr>
          <w:rFonts w:cstheme="minorHAnsi"/>
          <w:sz w:val="24"/>
          <w:szCs w:val="24"/>
        </w:rPr>
        <w:tab/>
        <w:t>The deductive-nomological model of explanation that dominated 20</w:t>
      </w:r>
      <w:r w:rsidRPr="003E0030">
        <w:rPr>
          <w:rFonts w:cstheme="minorHAnsi"/>
          <w:sz w:val="24"/>
          <w:szCs w:val="24"/>
          <w:vertAlign w:val="superscript"/>
        </w:rPr>
        <w:t>th</w:t>
      </w:r>
      <w:r w:rsidRPr="003E0030">
        <w:rPr>
          <w:rFonts w:cstheme="minorHAnsi"/>
          <w:sz w:val="24"/>
          <w:szCs w:val="24"/>
        </w:rPr>
        <w:t xml:space="preserve"> century science, where universal laws are sought through deductive reasoning, is inappropriate with ABM. Yet, much analysis and interpretation of ABM is presented in a similar style, using aggregate statistical analysis, obtained by a “parameter sweep”, whereby multiple runs of a model are automated to explore the full range of behaviors exhibited with different starting parameters </w:t>
      </w:r>
      <w:r w:rsidRPr="003E0030">
        <w:rPr>
          <w:rFonts w:cstheme="minorHAnsi"/>
          <w:sz w:val="24"/>
          <w:szCs w:val="24"/>
        </w:rPr>
        <w:fldChar w:fldCharType="begin" w:fldLock="1"/>
      </w:r>
      <w:r w:rsidRPr="003E0030">
        <w:rPr>
          <w:rFonts w:cstheme="minorHAnsi"/>
          <w:sz w:val="24"/>
          <w:szCs w:val="24"/>
        </w:rPr>
        <w:instrText>ADDIN CSL_CITATION {"citationItems":[{"id":"ITEM-1","itemData":{"ISBN":"978-0-262-73189-8","abstract":"Modeling Natural, Social, and Engineered Complex Systems with NetLogo","author":[{"dropping-particle":"","family":"Wilensky","given":"Uri","non-dropping-particle":"","parse-names":false,"suffix":""},{"dropping-particle":"","family":"Rand","given":"William","non-dropping-particle":"","parse-names":false,"suffix":""}],"container-title":"Agent analyst","id":"ITEM-1","issue":"January","issued":{"date-parts":[["2015"]]},"number-of-pages":"1-504","title":"An introduction to agent-based modeling: Modeling Natural, Social, and Engineered Complex Systems with NetLogo","type":"book"},"uris":["http://www.mendeley.com/documents/?uuid=f8909c76-6ebd-4d37-aaa9-cad6d6e06a54"]}],"mendeley":{"formattedCitation":"(Wilensky &amp; Rand, 2015)","plainTextFormattedCitation":"(Wilensky &amp; Rand, 2015)","previouslyFormattedCitation":"(Wilensky &amp; Rand, 2015)"},"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Wilensky &amp; Rand, 2015)</w:t>
      </w:r>
      <w:r w:rsidRPr="003E0030">
        <w:rPr>
          <w:rFonts w:cstheme="minorHAnsi"/>
          <w:sz w:val="24"/>
          <w:szCs w:val="24"/>
        </w:rPr>
        <w:fldChar w:fldCharType="end"/>
      </w:r>
      <w:r w:rsidRPr="003E0030">
        <w:rPr>
          <w:rFonts w:cstheme="minorHAnsi"/>
          <w:sz w:val="24"/>
          <w:szCs w:val="24"/>
        </w:rPr>
        <w:t xml:space="preserve">. It has been suggested that while these statistical analyses may be useful, narrative approaches, where “modelers become ‘makers’ of stories” deserves much more experimentation </w:t>
      </w:r>
      <w:r w:rsidRPr="003E0030">
        <w:rPr>
          <w:rFonts w:cstheme="minorHAnsi"/>
          <w:sz w:val="24"/>
          <w:szCs w:val="24"/>
        </w:rPr>
        <w:fldChar w:fldCharType="begin" w:fldLock="1"/>
      </w:r>
      <w:r w:rsidR="002600A5" w:rsidRPr="003E0030">
        <w:rPr>
          <w:rFonts w:cstheme="minorHAnsi"/>
          <w:sz w:val="24"/>
          <w:szCs w:val="24"/>
        </w:rPr>
        <w:instrText>ADDIN CSL_CITATION {"citationItems":[{"id":"ITEM-1","itemData":{"DOI":"10.1111/j.0020-2754.2004.00321.x","ISSN":"00202754","abstract":"Complexity science has attracted considerable attention in a number of disciplines. However, this perspective on scientific understanding remains ill defined. In this paper, ideas and approaches from complexity science are reviewed. It appears that complexity science fundamentally is driven by ontological decisions on the part of the investigator. This is a result of the epistemological approach fundamental to complexity as it is currently studied, which is based on the construction of computer simulation models of reality. This methodology requires that researchers decide what exists and is important enough to represent in a simulation, and also what to leave out. Although this points to serious difficulties with complexity science, it is argued that the approach nevertheless has much to offer human geography. Drawing on complexity science, renewed engagements between physical and human geography, and between both and geographical information science seem possible, based on clearly shared concerns with the representation of geographical phenomena. In conclusion, it is suggested that seeing models as a source of geographical narratives may be a useful way to promote constructive engagement between different perspectives in the discipline. © Royal Geographical Society (with The Institute of British Geographers) 2004.","author":[{"dropping-particle":"","family":"O'Sullivan","given":"David","non-dropping-particle":"","parse-names":false,"suffix":""}],"container-title":"Transactions of the Institute of British Geographers","id":"ITEM-1","issue":"3","issued":{"date-parts":[["2004"]]},"page":"282-295","title":"Complexity science and human geography","type":"article-journal","volume":"29"},"uris":["http://www.mendeley.com/documents/?uuid=73e7707d-c01a-4eb7-a829-66c0f3b19eba"]},{"id":"ITEM-2","itemData":{"DOI":"10.1016/j.geoforum.2012.06.017","ISSN":"00167185","abstract":"The increasing use of computer simulation modelling brings with it epistemological questions about the possibilities and limits of its use for understanding spatio-temporal dynamics of social and environmental systems. These questions include how we learn from simulation models and how we most appropriately explain what we have learnt. Generative simulation modelling provides a framework to investigate how the interactions of individual heterogeneous entities across space and through time produce system-level patterns. This modelling approach includes individual- and agent-based models and is increasingly being applied to study environmental and social systems, and their interactions with one another. Much of the formally presented analysis and interpretation of this type of simulation resorts to statistical summaries of aggregated, system-level patterns. Here, we argue that generative simulation modelling can be recognised as being 'event-driven', retaining a history in the patterns produced via simulated events and interactions. Consequently, we explore how a narrative approach might use this simulated history to better explain how patterns are produced as a result of model structure, and we provide an example of this approach using variations of a simulation model of breeding synchrony in bird colonies. This example illustrates not only why observed patterns are produced in this particular case, but also how generative simulation models function more generally. Aggregated summaries of emergent system-level patterns will remain an important component of modellers' toolkits, but narratives can act as an intermediary between formal descriptions of model structure and these summaries. Using a narrative approach should help generative simulation modellers to better communicate the process by which they learn so that their activities and results can be more widely interpreted. In turn, this will allow non-modellers to foster a fuller appreciation of the function and benefits of generative simulation modelling. © 2012 Elsevier Ltd.","author":[{"dropping-particle":"","family":"Millington","given":"James D.A.","non-dropping-particle":"","parse-names":false,"suffix":""},{"dropping-particle":"","family":"O'Sullivan","given":"David","non-dropping-particle":"","parse-names":false,"suffix":""},{"dropping-particle":"","family":"Perry","given":"George L.W.","non-dropping-particle":"","parse-names":false,"suffix":""}],"container-title":"Geoforum","id":"ITEM-2","issue":"6","issued":{"date-parts":[["2012"]]},"page":"1025-1034","publisher":"Elsevier Ltd","title":"Model histories: Narrative explanation in generative simulation modelling","type":"article-journal","volume":"43"},"uris":["http://www.mendeley.com/documents/?uuid=9b7c4f97-b31c-49e1-9a01-b0f9a5c4c194"]},{"id":"ITEM-3","itemData":{"DOI":"10.1068/a37100","ISSN":"0308518X","abstract":"Researchers across disciplines apply complexity theory to issues ranging from economic development to earthquake prediction. The breadth of applications speaks to the promise of complexity theory, but there remain a number of challenges to be met, particularly those related to its ontological and epistemological dimensions. We identify a number of key issues by asking three questions. Does complexity theory operate at too general a level to enhance understanding? What are the ontological and epistemological implications of complexity? What are the challenges in modeling complexity? In answering these questions, we argue that, although complexity offers much to the study of place and space, research in these areas has a number of strengths that enhance complexity research. © 2006 a Pion publication printed in Great Britain.","author":[{"dropping-particle":"","family":"Manson","given":"Steven","non-dropping-particle":"","parse-names":false,"suffix":""},{"dropping-particle":"","family":"O'Sullivan","given":"David","non-dropping-particle":"","parse-names":false,"suffix":""}],"container-title":"Environment and Planning A","id":"ITEM-3","issue":"4","issued":{"date-parts":[["2006"]]},"page":"677-692","title":"Complexity theory in the study of space and place","type":"article-journal","volume":"38"},"uris":["http://www.mendeley.com/documents/?uuid=124d05ae-404a-481f-bab3-bee713809b1e"]}],"mendeley":{"formattedCitation":"(S. Manson &amp; O’Sullivan, 2006; Millington et al., 2012; David O’Sullivan, 2004)","plainTextFormattedCitation":"(S. Manson &amp; O’Sullivan, 2006; Millington et al., 2012; David O’Sullivan, 2004)","previouslyFormattedCitation":"(S. Manson &amp; O’Sullivan, 2006; Millington et al., 2012; David O’Sullivan, 2004)"},"properties":{"noteIndex":0},"schema":"https://github.com/citation-style-language/schema/raw/master/csl-citation.json"}</w:instrText>
      </w:r>
      <w:r w:rsidRPr="003E0030">
        <w:rPr>
          <w:rFonts w:cstheme="minorHAnsi"/>
          <w:sz w:val="24"/>
          <w:szCs w:val="24"/>
        </w:rPr>
        <w:fldChar w:fldCharType="separate"/>
      </w:r>
      <w:r w:rsidR="00A037B8" w:rsidRPr="003E0030">
        <w:rPr>
          <w:rFonts w:cstheme="minorHAnsi"/>
          <w:noProof/>
          <w:sz w:val="24"/>
          <w:szCs w:val="24"/>
        </w:rPr>
        <w:t>(S. Manson &amp; O’Sullivan, 2006; Millington et al., 2012; David O’Sullivan, 2004)</w:t>
      </w:r>
      <w:r w:rsidRPr="003E0030">
        <w:rPr>
          <w:rFonts w:cstheme="minorHAnsi"/>
          <w:sz w:val="24"/>
          <w:szCs w:val="24"/>
        </w:rPr>
        <w:fldChar w:fldCharType="end"/>
      </w:r>
      <w:r w:rsidRPr="003E0030">
        <w:rPr>
          <w:rFonts w:cstheme="minorHAnsi"/>
          <w:sz w:val="24"/>
          <w:szCs w:val="24"/>
        </w:rPr>
        <w:t xml:space="preserve">. </w:t>
      </w:r>
    </w:p>
    <w:p w14:paraId="1FFE7CC3" w14:textId="77777777" w:rsidR="0049395B" w:rsidRPr="003E0030" w:rsidRDefault="0049395B" w:rsidP="0049395B">
      <w:pPr>
        <w:autoSpaceDE w:val="0"/>
        <w:autoSpaceDN w:val="0"/>
        <w:adjustRightInd w:val="0"/>
        <w:spacing w:after="0" w:line="480" w:lineRule="auto"/>
        <w:rPr>
          <w:rFonts w:cstheme="minorHAnsi"/>
          <w:sz w:val="24"/>
          <w:szCs w:val="24"/>
        </w:rPr>
      </w:pPr>
      <w:r w:rsidRPr="003E0030">
        <w:rPr>
          <w:rFonts w:cstheme="minorHAnsi"/>
          <w:sz w:val="24"/>
          <w:szCs w:val="24"/>
        </w:rPr>
        <w:lastRenderedPageBreak/>
        <w:tab/>
        <w:t xml:space="preserve">So, we admit that all models are wrong, that validation of ABM is not possible. Even more, following O’Sullivan </w:t>
      </w:r>
      <w:r w:rsidRPr="003E0030">
        <w:rPr>
          <w:rFonts w:cstheme="minorHAnsi"/>
          <w:sz w:val="24"/>
          <w:szCs w:val="24"/>
        </w:rPr>
        <w:fldChar w:fldCharType="begin" w:fldLock="1"/>
      </w:r>
      <w:r w:rsidRPr="003E0030">
        <w:rPr>
          <w:rFonts w:cstheme="minorHAnsi"/>
          <w:sz w:val="24"/>
          <w:szCs w:val="24"/>
        </w:rPr>
        <w:instrText>ADDIN CSL_CITATION {"citationItems":[{"id":"ITEM-1","itemData":{"DOI":"10.1111/j.0020-2754.2004.00321.x","ISSN":"00202754","abstract":"Complexity science has attracted considerable attention in a number of disciplines. However, this perspective on scientific understanding remains ill defined. In this paper, ideas and approaches from complexity science are reviewed. It appears that complexity science fundamentally is driven by ontological decisions on the part of the investigator. This is a result of the epistemological approach fundamental to complexity as it is currently studied, which is based on the construction of computer simulation models of reality. This methodology requires that researchers decide what exists and is important enough to represent in a simulation, and also what to leave out. Although this points to serious difficulties with complexity science, it is argued that the approach nevertheless has much to offer human geography. Drawing on complexity science, renewed engagements between physical and human geography, and between both and geographical information science seem possible, based on clearly shared concerns with the representation of geographical phenomena. In conclusion, it is suggested that seeing models as a source of geographical narratives may be a useful way to promote constructive engagement between different perspectives in the discipline. © Royal Geographical Society (with The Institute of British Geographers) 2004.","author":[{"dropping-particle":"","family":"O'Sullivan","given":"David","non-dropping-particle":"","parse-names":false,"suffix":""}],"container-title":"Transactions of the Institute of British Geographers","id":"ITEM-1","issue":"3","issued":{"date-parts":[["2004"]]},"page":"282-295","title":"Complexity science and human geography","type":"article-journal","volume":"29"},"uris":["http://www.mendeley.com/documents/?uuid=73e7707d-c01a-4eb7-a829-66c0f3b19eba"]}],"mendeley":{"formattedCitation":"(David O’Sullivan, 2004)","manualFormatting":"(David O’Sullivan, 2004, page 288)","plainTextFormattedCitation":"(David O’Sullivan, 2004)","previouslyFormattedCitation":"(David O’Sullivan, 2004)"},"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David O’Sullivan, 2004, page 288)</w:t>
      </w:r>
      <w:r w:rsidRPr="003E0030">
        <w:rPr>
          <w:rFonts w:cstheme="minorHAnsi"/>
          <w:sz w:val="24"/>
          <w:szCs w:val="24"/>
        </w:rPr>
        <w:fldChar w:fldCharType="end"/>
      </w:r>
      <w:r w:rsidRPr="003E0030">
        <w:rPr>
          <w:rFonts w:cstheme="minorHAnsi"/>
          <w:sz w:val="24"/>
          <w:szCs w:val="24"/>
        </w:rPr>
        <w:t xml:space="preserve">, we can say there is “a serious problem for the prospect of learning about the world from models. A claim to be doing experimental science using models as ‘computational laboratories’ is all very well, but it must be acknowledged that the experimental subjects are models, not the world itself.” </w:t>
      </w:r>
    </w:p>
    <w:p w14:paraId="0105050F" w14:textId="50851F81" w:rsidR="0049395B" w:rsidRPr="003E0030" w:rsidRDefault="0049395B" w:rsidP="0049395B">
      <w:pPr>
        <w:autoSpaceDE w:val="0"/>
        <w:autoSpaceDN w:val="0"/>
        <w:adjustRightInd w:val="0"/>
        <w:spacing w:after="0" w:line="480" w:lineRule="auto"/>
        <w:rPr>
          <w:rFonts w:cstheme="minorHAnsi"/>
          <w:sz w:val="24"/>
          <w:szCs w:val="24"/>
        </w:rPr>
      </w:pPr>
      <w:r w:rsidRPr="003E0030">
        <w:rPr>
          <w:rFonts w:cstheme="minorHAnsi"/>
          <w:sz w:val="24"/>
          <w:szCs w:val="24"/>
        </w:rPr>
        <w:tab/>
        <w:t xml:space="preserve">Then what business have we making strong knowledge claims, as above, that ABM represents extinction rates more accurately than </w:t>
      </w:r>
      <w:proofErr w:type="spellStart"/>
      <w:r w:rsidRPr="003E0030">
        <w:rPr>
          <w:rFonts w:cstheme="minorHAnsi"/>
          <w:sz w:val="24"/>
          <w:szCs w:val="24"/>
        </w:rPr>
        <w:t>Lotka</w:t>
      </w:r>
      <w:proofErr w:type="spellEnd"/>
      <w:r w:rsidRPr="003E0030">
        <w:rPr>
          <w:rFonts w:cstheme="minorHAnsi"/>
          <w:sz w:val="24"/>
          <w:szCs w:val="24"/>
        </w:rPr>
        <w:t xml:space="preserve">-Volterra, for example? And why might it be a good idea to model the emergence of capitalism among the Lauje with it? Computational modeling such as ABM brings critical epistemological questions about representation to the fore. But these questions apply, much more equally than is widely recognized, to any form of representation, including equation-based models like </w:t>
      </w:r>
      <w:proofErr w:type="spellStart"/>
      <w:r w:rsidRPr="003E0030">
        <w:rPr>
          <w:rFonts w:cstheme="minorHAnsi"/>
          <w:sz w:val="24"/>
          <w:szCs w:val="24"/>
        </w:rPr>
        <w:t>Lotka</w:t>
      </w:r>
      <w:proofErr w:type="spellEnd"/>
      <w:r w:rsidRPr="003E0030">
        <w:rPr>
          <w:rFonts w:cstheme="minorHAnsi"/>
          <w:sz w:val="24"/>
          <w:szCs w:val="24"/>
        </w:rPr>
        <w:t xml:space="preserve">-Volterra’s, cartography, GIS, and text-based conceptual models. It is ironic, as Wilensky </w:t>
      </w:r>
      <w:r w:rsidR="00B173A8" w:rsidRPr="003E0030">
        <w:rPr>
          <w:rFonts w:cstheme="minorHAnsi"/>
          <w:sz w:val="24"/>
          <w:szCs w:val="24"/>
        </w:rPr>
        <w:t xml:space="preserve">and Rand </w:t>
      </w:r>
      <w:r w:rsidR="00B173A8" w:rsidRPr="003E0030">
        <w:rPr>
          <w:rFonts w:cstheme="minorHAnsi"/>
          <w:sz w:val="24"/>
          <w:szCs w:val="24"/>
        </w:rPr>
        <w:fldChar w:fldCharType="begin" w:fldLock="1"/>
      </w:r>
      <w:r w:rsidR="00B173A8" w:rsidRPr="003E0030">
        <w:rPr>
          <w:rFonts w:cstheme="minorHAnsi"/>
          <w:sz w:val="24"/>
          <w:szCs w:val="24"/>
        </w:rPr>
        <w:instrText>ADDIN CSL_CITATION {"citationItems":[{"id":"ITEM-1","itemData":{"ISBN":"978-0-262-73189-8","abstract":"Modeling Natural, Social, and Engineered Complex Systems with NetLogo","author":[{"dropping-particle":"","family":"Wilensky","given":"Uri","non-dropping-particle":"","parse-names":false,"suffix":""},{"dropping-particle":"","family":"Rand","given":"William","non-dropping-particle":"","parse-names":false,"suffix":""}],"container-title":"Agent analyst","id":"ITEM-1","issue":"January","issued":{"date-parts":[["2015"]]},"number-of-pages":"1-504","title":"An introduction to agent-based modeling: Modeling Natural, Social, and Engineered Complex Systems with NetLogo","type":"book"},"uris":["http://www.mendeley.com/documents/?uuid=f8909c76-6ebd-4d37-aaa9-cad6d6e06a54"]}],"mendeley":{"formattedCitation":"(Wilensky &amp; Rand, 2015)","manualFormatting":"(2015, page 17)","plainTextFormattedCitation":"(Wilensky &amp; Rand, 2015)","previouslyFormattedCitation":"(Wilensky &amp; Rand, 2015)"},"properties":{"noteIndex":0},"schema":"https://github.com/citation-style-language/schema/raw/master/csl-citation.json"}</w:instrText>
      </w:r>
      <w:r w:rsidR="00B173A8" w:rsidRPr="003E0030">
        <w:rPr>
          <w:rFonts w:cstheme="minorHAnsi"/>
          <w:sz w:val="24"/>
          <w:szCs w:val="24"/>
        </w:rPr>
        <w:fldChar w:fldCharType="separate"/>
      </w:r>
      <w:r w:rsidR="00B173A8" w:rsidRPr="003E0030">
        <w:rPr>
          <w:rFonts w:cstheme="minorHAnsi"/>
          <w:noProof/>
          <w:sz w:val="24"/>
          <w:szCs w:val="24"/>
        </w:rPr>
        <w:t>(2015, page 17)</w:t>
      </w:r>
      <w:r w:rsidR="00B173A8" w:rsidRPr="003E0030">
        <w:rPr>
          <w:rFonts w:cstheme="minorHAnsi"/>
          <w:sz w:val="24"/>
          <w:szCs w:val="24"/>
        </w:rPr>
        <w:fldChar w:fldCharType="end"/>
      </w:r>
      <w:r w:rsidR="00B173A8" w:rsidRPr="003E0030">
        <w:rPr>
          <w:rFonts w:cstheme="minorHAnsi"/>
          <w:sz w:val="24"/>
          <w:szCs w:val="24"/>
        </w:rPr>
        <w:t xml:space="preserve">, </w:t>
      </w:r>
      <w:r w:rsidRPr="003E0030">
        <w:rPr>
          <w:rFonts w:cstheme="minorHAnsi"/>
          <w:sz w:val="24"/>
          <w:szCs w:val="24"/>
        </w:rPr>
        <w:t>ha</w:t>
      </w:r>
      <w:r w:rsidR="00B173A8" w:rsidRPr="003E0030">
        <w:rPr>
          <w:rFonts w:cstheme="minorHAnsi"/>
          <w:sz w:val="24"/>
          <w:szCs w:val="24"/>
        </w:rPr>
        <w:t>ve</w:t>
      </w:r>
      <w:r w:rsidRPr="003E0030">
        <w:rPr>
          <w:rFonts w:cstheme="minorHAnsi"/>
          <w:sz w:val="24"/>
          <w:szCs w:val="24"/>
        </w:rPr>
        <w:t xml:space="preserve"> pointed out</w:t>
      </w:r>
      <w:r w:rsidR="00B173A8" w:rsidRPr="003E0030">
        <w:rPr>
          <w:rFonts w:cstheme="minorHAnsi"/>
          <w:sz w:val="24"/>
          <w:szCs w:val="24"/>
        </w:rPr>
        <w:t>,</w:t>
      </w:r>
      <w:r w:rsidRPr="003E0030">
        <w:rPr>
          <w:rFonts w:cstheme="minorHAnsi"/>
          <w:sz w:val="24"/>
          <w:szCs w:val="24"/>
        </w:rPr>
        <w:t xml:space="preserve"> that many people tend to accept, at face value, a model with simultaneous differential equations (even though it is indeed a model, and a significantly simplified one at that), but be much more skeptical and critical of computer-simulated representations—even though it can be demonstrated the latter are more rigorous, in the </w:t>
      </w:r>
      <w:proofErr w:type="spellStart"/>
      <w:r w:rsidRPr="003E0030">
        <w:rPr>
          <w:rFonts w:cstheme="minorHAnsi"/>
          <w:sz w:val="24"/>
          <w:szCs w:val="24"/>
        </w:rPr>
        <w:t>Lotka</w:t>
      </w:r>
      <w:proofErr w:type="spellEnd"/>
      <w:r w:rsidRPr="003E0030">
        <w:rPr>
          <w:rFonts w:cstheme="minorHAnsi"/>
          <w:sz w:val="24"/>
          <w:szCs w:val="24"/>
        </w:rPr>
        <w:t>-Volterra case</w:t>
      </w:r>
      <w:r w:rsidRPr="003E0030">
        <w:rPr>
          <w:rStyle w:val="FootnoteReference"/>
          <w:rFonts w:cstheme="minorHAnsi"/>
          <w:sz w:val="24"/>
          <w:szCs w:val="24"/>
        </w:rPr>
        <w:footnoteReference w:id="3"/>
      </w:r>
      <w:r w:rsidRPr="003E0030">
        <w:rPr>
          <w:rFonts w:cstheme="minorHAnsi"/>
          <w:sz w:val="24"/>
          <w:szCs w:val="24"/>
        </w:rPr>
        <w:t xml:space="preserve">. </w:t>
      </w:r>
    </w:p>
    <w:p w14:paraId="389FB71D" w14:textId="77777777" w:rsidR="0049395B" w:rsidRPr="003E0030" w:rsidRDefault="0049395B" w:rsidP="0049395B">
      <w:pPr>
        <w:autoSpaceDE w:val="0"/>
        <w:autoSpaceDN w:val="0"/>
        <w:adjustRightInd w:val="0"/>
        <w:spacing w:after="0" w:line="480" w:lineRule="auto"/>
        <w:rPr>
          <w:rFonts w:cstheme="minorHAnsi"/>
          <w:sz w:val="24"/>
          <w:szCs w:val="24"/>
        </w:rPr>
      </w:pPr>
      <w:r w:rsidRPr="003E0030">
        <w:rPr>
          <w:rFonts w:cstheme="minorHAnsi"/>
          <w:sz w:val="24"/>
          <w:szCs w:val="24"/>
        </w:rPr>
        <w:lastRenderedPageBreak/>
        <w:tab/>
        <w:t xml:space="preserve">Part of the problem with evaluating ABM as a methodology is that it has so many varied applications. And very different epistemological claims are made on its behalf by researchers in different fields. There are “what if” applications of ABM that make no claim to represent the known empirical world at all </w:t>
      </w:r>
      <w:r w:rsidRPr="003E0030">
        <w:rPr>
          <w:rFonts w:cstheme="minorHAnsi"/>
          <w:sz w:val="24"/>
          <w:szCs w:val="24"/>
        </w:rPr>
        <w:fldChar w:fldCharType="begin" w:fldLock="1"/>
      </w:r>
      <w:r w:rsidRPr="003E0030">
        <w:rPr>
          <w:rFonts w:cstheme="minorHAnsi"/>
          <w:sz w:val="24"/>
          <w:szCs w:val="24"/>
        </w:rPr>
        <w:instrText>ADDIN CSL_CITATION {"citationItems":[{"id":"ITEM-1","itemData":{"DOI":"10.1111/j.0020-2754.2004.00321.x","ISSN":"00202754","abstract":"Complexity science has attracted considerable attention in a number of disciplines. However, this perspective on scientific understanding remains ill defined. In this paper, ideas and approaches from complexity science are reviewed. It appears that complexity science fundamentally is driven by ontological decisions on the part of the investigator. This is a result of the epistemological approach fundamental to complexity as it is currently studied, which is based on the construction of computer simulation models of reality. This methodology requires that researchers decide what exists and is important enough to represent in a simulation, and also what to leave out. Although this points to serious difficulties with complexity science, it is argued that the approach nevertheless has much to offer human geography. Drawing on complexity science, renewed engagements between physical and human geography, and between both and geographical information science seem possible, based on clearly shared concerns with the representation of geographical phenomena. In conclusion, it is suggested that seeing models as a source of geographical narratives may be a useful way to promote constructive engagement between different perspectives in the discipline. © Royal Geographical Society (with The Institute of British Geographers) 2004.","author":[{"dropping-particle":"","family":"O'Sullivan","given":"David","non-dropping-particle":"","parse-names":false,"suffix":""}],"container-title":"Transactions of the Institute of British Geographers","id":"ITEM-1","issue":"3","issued":{"date-parts":[["2004"]]},"page":"282-295","title":"Complexity science and human geography","type":"article-journal","volume":"29"},"uris":["http://www.mendeley.com/documents/?uuid=73e7707d-c01a-4eb7-a829-66c0f3b19eba"]},{"id":"ITEM-2","itemData":{"ISBN":"978-0-262-73189-8","abstract":"Modeling Natural, Social, and Engineered Complex Systems with NetLogo","author":[{"dropping-particle":"","family":"Wilensky","given":"Uri","non-dropping-particle":"","parse-names":false,"suffix":""},{"dropping-particle":"","family":"Rand","given":"William","non-dropping-particle":"","parse-names":false,"suffix":""}],"container-title":"Agent analyst","id":"ITEM-2","issue":"January","issued":{"date-parts":[["2015"]]},"number-of-pages":"1-504","title":"An introduction to agent-based modeling: Modeling Natural, Social, and Engineered Complex Systems with NetLogo","type":"book"},"uris":["http://www.mendeley.com/documents/?uuid=f8909c76-6ebd-4d37-aaa9-cad6d6e06a54"]}],"mendeley":{"formattedCitation":"(David O’Sullivan, 2004; Wilensky &amp; Rand, 2015)","plainTextFormattedCitation":"(David O’Sullivan, 2004; Wilensky &amp; Rand, 2015)","previouslyFormattedCitation":"(David O’Sullivan, 2004; Wilensky &amp; Rand, 2015)"},"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David O’Sullivan, 2004; Wilensky &amp; Rand, 2015)</w:t>
      </w:r>
      <w:r w:rsidRPr="003E0030">
        <w:rPr>
          <w:rFonts w:cstheme="minorHAnsi"/>
          <w:sz w:val="24"/>
          <w:szCs w:val="24"/>
        </w:rPr>
        <w:fldChar w:fldCharType="end"/>
      </w:r>
      <w:r w:rsidRPr="003E0030">
        <w:rPr>
          <w:rFonts w:cstheme="minorHAnsi"/>
          <w:sz w:val="24"/>
          <w:szCs w:val="24"/>
        </w:rPr>
        <w:t xml:space="preserve">. And there are applications on the other side of the spectrum, as we have seen, that make very strong representational claims for ABM. Most applications of ABM make claims that are somewhere in the fuzzy middle of this spectrum, because it is at least widely recognized that what ABM is best suited for is modeling complex systems with interacting, heterogenous actors, which are intrinsically unpredictable to some degree, non-deterministic, and </w:t>
      </w:r>
      <w:proofErr w:type="gramStart"/>
      <w:r w:rsidRPr="003E0030">
        <w:rPr>
          <w:rFonts w:cstheme="minorHAnsi"/>
          <w:sz w:val="24"/>
          <w:szCs w:val="24"/>
        </w:rPr>
        <w:t>path-dependent</w:t>
      </w:r>
      <w:proofErr w:type="gramEnd"/>
      <w:r w:rsidRPr="003E0030">
        <w:rPr>
          <w:rFonts w:cstheme="minorHAnsi"/>
          <w:sz w:val="24"/>
          <w:szCs w:val="24"/>
        </w:rPr>
        <w:t xml:space="preserve">. </w:t>
      </w:r>
    </w:p>
    <w:p w14:paraId="6240A2E2" w14:textId="67D560AB" w:rsidR="0049395B" w:rsidRDefault="0049395B" w:rsidP="0049395B">
      <w:pPr>
        <w:autoSpaceDE w:val="0"/>
        <w:autoSpaceDN w:val="0"/>
        <w:adjustRightInd w:val="0"/>
        <w:spacing w:after="0" w:line="480" w:lineRule="auto"/>
        <w:rPr>
          <w:rFonts w:cstheme="minorHAnsi"/>
          <w:sz w:val="24"/>
          <w:szCs w:val="24"/>
        </w:rPr>
      </w:pPr>
      <w:r w:rsidRPr="003E0030">
        <w:rPr>
          <w:rFonts w:cstheme="minorHAnsi"/>
          <w:sz w:val="24"/>
          <w:szCs w:val="24"/>
        </w:rPr>
        <w:tab/>
        <w:t xml:space="preserve">I will argue, shortly, that this methodology may be a good mesh for investigating the non-deterministic, historically contingent nature of capitalist relations, because they exhibit emergent properties that result from contradictory, heterogenous, interacting agents in struggle. But first I will address the question, why has so little of this kind of work been done, applying ABM to Marxian topics, critical social theory more generally, or political ecology? This requires a discussion of the history of controversy around quantitative methods more generally within the discipline of geography. </w:t>
      </w:r>
    </w:p>
    <w:p w14:paraId="7FEA632C" w14:textId="77777777" w:rsidR="00036C94" w:rsidRPr="003E0030" w:rsidRDefault="00036C94" w:rsidP="0049395B">
      <w:pPr>
        <w:autoSpaceDE w:val="0"/>
        <w:autoSpaceDN w:val="0"/>
        <w:adjustRightInd w:val="0"/>
        <w:spacing w:after="0" w:line="480" w:lineRule="auto"/>
        <w:rPr>
          <w:rFonts w:cstheme="minorHAnsi"/>
          <w:sz w:val="24"/>
          <w:szCs w:val="24"/>
        </w:rPr>
      </w:pPr>
    </w:p>
    <w:p w14:paraId="64B5AB1D" w14:textId="77777777" w:rsidR="0049395B" w:rsidRPr="003E0030" w:rsidRDefault="0049395B" w:rsidP="0049395B">
      <w:pPr>
        <w:autoSpaceDE w:val="0"/>
        <w:autoSpaceDN w:val="0"/>
        <w:adjustRightInd w:val="0"/>
        <w:spacing w:after="0" w:line="480" w:lineRule="auto"/>
        <w:rPr>
          <w:rFonts w:cstheme="minorHAnsi"/>
          <w:b/>
          <w:bCs/>
          <w:i/>
          <w:iCs/>
          <w:sz w:val="24"/>
          <w:szCs w:val="24"/>
        </w:rPr>
      </w:pPr>
      <w:r w:rsidRPr="003E0030">
        <w:rPr>
          <w:rFonts w:cstheme="minorHAnsi"/>
          <w:b/>
          <w:bCs/>
          <w:i/>
          <w:iCs/>
          <w:sz w:val="24"/>
          <w:szCs w:val="24"/>
        </w:rPr>
        <w:t>Placing ABM in Critical Quantitative Methods</w:t>
      </w:r>
    </w:p>
    <w:p w14:paraId="287270C5" w14:textId="5194E66A" w:rsidR="0049395B" w:rsidRPr="003E0030" w:rsidRDefault="0049395B" w:rsidP="0049395B">
      <w:pPr>
        <w:spacing w:line="480" w:lineRule="auto"/>
        <w:rPr>
          <w:rFonts w:cstheme="minorHAnsi"/>
          <w:sz w:val="24"/>
          <w:szCs w:val="24"/>
        </w:rPr>
      </w:pPr>
      <w:r w:rsidRPr="003E0030">
        <w:rPr>
          <w:rFonts w:cstheme="minorHAnsi"/>
          <w:sz w:val="24"/>
          <w:szCs w:val="24"/>
        </w:rPr>
        <w:lastRenderedPageBreak/>
        <w:t xml:space="preserve">It has been argued that there is a false dichotomy, or dualism, between “critical geography”—encompassing feminist, Marxian, post-structuralist, post-colonial, green, disabled, queer and other approaches aimed at emancipation and changing the object of their research </w:t>
      </w:r>
      <w:r w:rsidRPr="003E0030">
        <w:rPr>
          <w:rFonts w:cstheme="minorHAnsi"/>
          <w:sz w:val="24"/>
          <w:szCs w:val="24"/>
        </w:rPr>
        <w:fldChar w:fldCharType="begin" w:fldLock="1"/>
      </w:r>
      <w:r w:rsidRPr="003E0030">
        <w:rPr>
          <w:rFonts w:cstheme="minorHAnsi"/>
          <w:sz w:val="24"/>
          <w:szCs w:val="24"/>
        </w:rPr>
        <w:instrText>ADDIN CSL_CITATION {"citationItems":[{"id":"ITEM-1","itemData":{"DOI":"10.1191/0309132506ph593pr","ISSN":"03091325","author":[{"dropping-particle":"","family":"Blomley","given":"Nicholas","non-dropping-particle":"","parse-names":false,"suffix":""}],"container-title":"Progress in Human Geography","id":"ITEM-1","issue":"1","issued":{"date-parts":[["2006"]]},"page":"87-94","title":"Uncritical critical geography?","type":"article-journal","volume":"30"},"uris":["http://www.mendeley.com/documents/?uuid=961134af-dd32-4715-85a7-cc1e1a6bf2d3"]},{"id":"ITEM-2","itemData":{"DOI":"10.1002/9781444317411","ISBN":"9781444317411","abstract":"Mapping: A Critical Introduction to Cartography and GIS is an introduction to the critical issues surrounding mapping and Geographic Information Systems (GIS) across a wide range of disciplines for the non-specialist reader. Examines the key influences Geographic Information Systems (GIS) and cartography have on the study of geography and other related disciplines Represents the first in-depth summary of the \"new cartography\" that has appeared since the early 1990s Provides an explanation of what this new critical cartography is, why it is important, and how it is relevant to a broad, interdisciplinary set of readers Presents theoretical discussion supplemented with real-world case studies Brings together both a technical understanding of GIS and mapping as well as sensitivity to the importance of theory","author":[{"dropping-particle":"","family":"Crampton","given":"Jeremy W.","non-dropping-particle":"","parse-names":false,"suffix":""}],"container-title":"Mapping: A Critical Introduction to Cartography and GIS","id":"ITEM-2","issued":{"date-parts":[["2010"]]},"number-of-pages":"1-217","title":"Mapping: A Critical Introduction to Cartography and GIS","type":"book"},"uris":["http://www.mendeley.com/documents/?uuid=b210fc83-c447-450f-8648-40c72e170683"]}],"mendeley":{"formattedCitation":"(Blomley, 2006; Crampton, 2010)","manualFormatting":"(Blomley, 2006; Crampton, 2010, Pg. 16)","plainTextFormattedCitation":"(Blomley, 2006; Crampton, 2010)","previouslyFormattedCitation":"(Blomley, 2006; Crampton, 2010)"},"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Blomley, 2006; Crampton, 2010, Pg. 16)</w:t>
      </w:r>
      <w:r w:rsidRPr="003E0030">
        <w:rPr>
          <w:rFonts w:cstheme="minorHAnsi"/>
          <w:sz w:val="24"/>
          <w:szCs w:val="24"/>
        </w:rPr>
        <w:fldChar w:fldCharType="end"/>
      </w:r>
      <w:r w:rsidRPr="003E0030">
        <w:rPr>
          <w:rFonts w:cstheme="minorHAnsi"/>
          <w:sz w:val="24"/>
          <w:szCs w:val="24"/>
        </w:rPr>
        <w:t xml:space="preserve">—and quantification </w:t>
      </w:r>
      <w:r w:rsidRPr="003E0030">
        <w:rPr>
          <w:rFonts w:cstheme="minorHAnsi"/>
          <w:sz w:val="24"/>
          <w:szCs w:val="24"/>
        </w:rPr>
        <w:fldChar w:fldCharType="begin" w:fldLock="1"/>
      </w:r>
      <w:r w:rsidRPr="003E0030">
        <w:rPr>
          <w:rFonts w:cstheme="minorHAnsi"/>
          <w:sz w:val="24"/>
          <w:szCs w:val="24"/>
        </w:rPr>
        <w:instrText>ADDIN CSL_CITATION {"citationItems":[{"id":"ITEM-1","itemData":{"DOI":"10.1068/d307","ISSN":"02637758","abstract":"Representations of quantitative geography, both by practitioners and by others, have tended to associate quantification with empiricism, positivism, and the social and academic status quo. Qualitative geography, by contrast is represented as nonempiricist or postempiricist, sensitive to complexity, contextual, and capable of empowering nonmainstream academic approaches and social groups. Attempts to engage in debate between these positions rarely challenge this dualism, reproducing the representation of quantitative geography as logical positivism, and a dualism separating quantitative and qualitative geography. I argue that this dualism can be broken down, by deconstructing the underlying representation. I discuss why this representation came into existence and how it was stabilized; how close attention to the practices of quantitative geographers, and particularly to the evolution of these practices, reveals its inadequacies; and what new possibilities for quantitative practices emerge from this deconstruction. GIS, one of the recent manifestations around which representations of quantitative geography polarize, is used as a case study to illustrate these arguments. I pay particular attention to the question of the relevance of quantitative practices for an emancipatory human geography.","author":[{"dropping-particle":"","family":"Sheppard","given":"Eric","non-dropping-particle":"","parse-names":false,"suffix":""}],"container-title":"Environment and Planning D: Society and Space","id":"ITEM-1","issue":"5","issued":{"date-parts":[["2001"]]},"page":"535-554","title":"Quantitative geography: Representations, practices, and possibilities","type":"article-journal","volume":"19"},"uris":["http://www.mendeley.com/documents/?uuid=2e2ed37c-656a-47f2-afc6-7ef55f71233c"]},{"id":"ITEM-2","itemData":{"DOI":"10.1068/a41350","ISSN":"0308518X","author":[{"dropping-particle":"","family":"Kwan","given":"Mei Po","non-dropping-particle":"","parse-names":false,"suffix":""},{"dropping-particle":"","family":"Schwanen","given":"Tim","non-dropping-particle":"","parse-names":false,"suffix":""}],"container-title":"Environment and Planning A","id":"ITEM-2","issue":"2","issued":{"date-parts":[["2009"]]},"page":"261-264","title":"Critical quantative geographies","type":"article-journal","volume":"41"},"uris":["http://www.mendeley.com/documents/?uuid=23068664-0c9f-420e-a073-4ed112ddc465"]}],"mendeley":{"formattedCitation":"(Kwan &amp; Schwanen, 2009; Sheppard, 2001)","plainTextFormattedCitation":"(Kwan &amp; Schwanen, 2009; Sheppard, 2001)","previouslyFormattedCitation":"(Kwan &amp; Schwanen, 2009; Sheppard, 2001)"},"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Kwan &amp; Schwanen, 2009; Sheppard, 2001)</w:t>
      </w:r>
      <w:r w:rsidRPr="003E0030">
        <w:rPr>
          <w:rFonts w:cstheme="minorHAnsi"/>
          <w:sz w:val="24"/>
          <w:szCs w:val="24"/>
        </w:rPr>
        <w:fldChar w:fldCharType="end"/>
      </w:r>
      <w:r w:rsidRPr="003E0030">
        <w:rPr>
          <w:rFonts w:cstheme="minorHAnsi"/>
          <w:sz w:val="24"/>
          <w:szCs w:val="24"/>
        </w:rPr>
        <w:t>. According to these theorists, quantification has been gendered and raced, and pedagogy around quantitative methods has been discriminatory against women, non-white people, and generally against people who are not “</w:t>
      </w:r>
      <w:r w:rsidRPr="003E0030">
        <w:rPr>
          <w:rFonts w:cstheme="minorHAnsi"/>
          <w:color w:val="222222"/>
          <w:sz w:val="24"/>
          <w:szCs w:val="24"/>
          <w:shd w:val="clear" w:color="auto" w:fill="FFFFFF"/>
        </w:rPr>
        <w:t>on the professional career ladder, […those] deemed to be outside the centers of calculation of contemporary society”</w:t>
      </w:r>
      <w:r w:rsidRPr="003E0030">
        <w:rPr>
          <w:rFonts w:cstheme="minorHAnsi"/>
          <w:sz w:val="24"/>
          <w:szCs w:val="24"/>
        </w:rPr>
        <w:t xml:space="preserve"> </w:t>
      </w:r>
      <w:r w:rsidRPr="003E0030">
        <w:rPr>
          <w:rFonts w:cstheme="minorHAnsi"/>
          <w:sz w:val="24"/>
          <w:szCs w:val="24"/>
        </w:rPr>
        <w:fldChar w:fldCharType="begin" w:fldLock="1"/>
      </w:r>
      <w:r w:rsidRPr="003E0030">
        <w:rPr>
          <w:rFonts w:cstheme="minorHAnsi"/>
          <w:sz w:val="24"/>
          <w:szCs w:val="24"/>
        </w:rPr>
        <w:instrText>ADDIN CSL_CITATION {"citationItems":[{"id":"ITEM-1","itemData":{"DOI":"10.1068/d307","ISSN":"02637758","abstract":"Representations of quantitative geography, both by practitioners and by others, have tended to associate quantification with empiricism, positivism, and the social and academic status quo. Qualitative geography, by contrast is represented as nonempiricist or postempiricist, sensitive to complexity, contextual, and capable of empowering nonmainstream academic approaches and social groups. Attempts to engage in debate between these positions rarely challenge this dualism, reproducing the representation of quantitative geography as logical positivism, and a dualism separating quantitative and qualitative geography. I argue that this dualism can be broken down, by deconstructing the underlying representation. I discuss why this representation came into existence and how it was stabilized; how close attention to the practices of quantitative geographers, and particularly to the evolution of these practices, reveals its inadequacies; and what new possibilities for quantitative practices emerge from this deconstruction. GIS, one of the recent manifestations around which representations of quantitative geography polarize, is used as a case study to illustrate these arguments. I pay particular attention to the question of the relevance of quantitative practices for an emancipatory human geography.","author":[{"dropping-particle":"","family":"Sheppard","given":"Eric","non-dropping-particle":"","parse-names":false,"suffix":""}],"container-title":"Environment and Planning D: Society and Space","id":"ITEM-1","issue":"5","issued":{"date-parts":[["2001"]]},"page":"535-554","title":"Quantitative geography: Representations, practices, and possibilities","type":"article-journal","volume":"19"},"uris":["http://www.mendeley.com/documents/?uuid=2e2ed37c-656a-47f2-afc6-7ef55f71233c"]}],"mendeley":{"formattedCitation":"(Sheppard, 2001)","plainTextFormattedCitation":"(Sheppard, 2001)","previouslyFormattedCitation":"(Sheppard, 2001)"},"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Sheppard, 2001)</w:t>
      </w:r>
      <w:r w:rsidRPr="003E0030">
        <w:rPr>
          <w:rFonts w:cstheme="minorHAnsi"/>
          <w:sz w:val="24"/>
          <w:szCs w:val="24"/>
        </w:rPr>
        <w:fldChar w:fldCharType="end"/>
      </w:r>
      <w:r w:rsidRPr="003E0030">
        <w:rPr>
          <w:rFonts w:cstheme="minorHAnsi"/>
          <w:sz w:val="24"/>
          <w:szCs w:val="24"/>
        </w:rPr>
        <w:t xml:space="preserve">. Additionally, quantitative methods have been equated with positivism by both critics and positivist proponents, in a way that misrepresents the diversity of quantitative approaches and perpetuates critical / quantitative dualism </w:t>
      </w:r>
      <w:r w:rsidRPr="003E0030">
        <w:rPr>
          <w:rFonts w:cstheme="minorHAnsi"/>
          <w:sz w:val="24"/>
          <w:szCs w:val="24"/>
        </w:rPr>
        <w:fldChar w:fldCharType="begin" w:fldLock="1"/>
      </w:r>
      <w:r w:rsidRPr="003E0030">
        <w:rPr>
          <w:rFonts w:cstheme="minorHAnsi"/>
          <w:sz w:val="24"/>
          <w:szCs w:val="24"/>
        </w:rPr>
        <w:instrText>ADDIN CSL_CITATION {"citationItems":[{"id":"ITEM-1","itemData":{"DOI":"10.1068/d307","ISSN":"02637758","abstract":"Representations of quantitative geography, both by practitioners and by others, have tended to associate quantification with empiricism, positivism, and the social and academic status quo. Qualitative geography, by contrast is represented as nonempiricist or postempiricist, sensitive to complexity, contextual, and capable of empowering nonmainstream academic approaches and social groups. Attempts to engage in debate between these positions rarely challenge this dualism, reproducing the representation of quantitative geography as logical positivism, and a dualism separating quantitative and qualitative geography. I argue that this dualism can be broken down, by deconstructing the underlying representation. I discuss why this representation came into existence and how it was stabilized; how close attention to the practices of quantitative geographers, and particularly to the evolution of these practices, reveals its inadequacies; and what new possibilities for quantitative practices emerge from this deconstruction. GIS, one of the recent manifestations around which representations of quantitative geography polarize, is used as a case study to illustrate these arguments. I pay particular attention to the question of the relevance of quantitative practices for an emancipatory human geography.","author":[{"dropping-particle":"","family":"Sheppard","given":"Eric","non-dropping-particle":"","parse-names":false,"suffix":""}],"container-title":"Environment and Planning D: Society and Space","id":"ITEM-1","issue":"5","issued":{"date-parts":[["2001"]]},"page":"535-554","title":"Quantitative geography: Representations, practices, and possibilities","type":"article-journal","volume":"19"},"uris":["http://www.mendeley.com/documents/?uuid=2e2ed37c-656a-47f2-afc6-7ef55f71233c"]}],"mendeley":{"formattedCitation":"(Sheppard, 2001)","plainTextFormattedCitation":"(Sheppard, 2001)","previouslyFormattedCitation":"(Sheppard, 2001)"},"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Sheppard, 2001)</w:t>
      </w:r>
      <w:r w:rsidRPr="003E0030">
        <w:rPr>
          <w:rFonts w:cstheme="minorHAnsi"/>
          <w:sz w:val="24"/>
          <w:szCs w:val="24"/>
        </w:rPr>
        <w:fldChar w:fldCharType="end"/>
      </w:r>
      <w:r w:rsidRPr="003E0030">
        <w:rPr>
          <w:rFonts w:cstheme="minorHAnsi"/>
          <w:sz w:val="24"/>
          <w:szCs w:val="24"/>
        </w:rPr>
        <w:t>. It would be interesting to empirically investigate to what extent these claims are true, and if so, whether any of this has changed over the last fifty years or so</w:t>
      </w:r>
      <w:r w:rsidR="004927F9" w:rsidRPr="003E0030">
        <w:rPr>
          <w:rStyle w:val="FootnoteReference"/>
          <w:rFonts w:cstheme="minorHAnsi"/>
          <w:sz w:val="24"/>
          <w:szCs w:val="24"/>
        </w:rPr>
        <w:footnoteReference w:id="4"/>
      </w:r>
      <w:r w:rsidRPr="003E0030">
        <w:rPr>
          <w:rFonts w:cstheme="minorHAnsi"/>
          <w:sz w:val="24"/>
          <w:szCs w:val="24"/>
        </w:rPr>
        <w:t xml:space="preserve">. </w:t>
      </w:r>
    </w:p>
    <w:p w14:paraId="365B8802" w14:textId="77777777" w:rsidR="00535FFC" w:rsidRDefault="0049395B" w:rsidP="0049395B">
      <w:pPr>
        <w:autoSpaceDE w:val="0"/>
        <w:autoSpaceDN w:val="0"/>
        <w:adjustRightInd w:val="0"/>
        <w:spacing w:after="0" w:line="480" w:lineRule="auto"/>
        <w:rPr>
          <w:rFonts w:cstheme="minorHAnsi"/>
          <w:sz w:val="24"/>
          <w:szCs w:val="24"/>
        </w:rPr>
      </w:pPr>
      <w:r w:rsidRPr="003E0030">
        <w:rPr>
          <w:rFonts w:cstheme="minorHAnsi"/>
          <w:sz w:val="24"/>
          <w:szCs w:val="24"/>
        </w:rPr>
        <w:tab/>
        <w:t>Quantitative methods have had a tumultuous history in geography. The “quantitative revolution” of the 1950s—1960s culminated with one of its main figures, David Harvey</w:t>
      </w:r>
      <w:r w:rsidR="00824010" w:rsidRPr="003E0030">
        <w:rPr>
          <w:rFonts w:cstheme="minorHAnsi"/>
          <w:sz w:val="24"/>
          <w:szCs w:val="24"/>
        </w:rPr>
        <w:t xml:space="preserve"> </w:t>
      </w:r>
      <w:r w:rsidR="00824010" w:rsidRPr="003E0030">
        <w:rPr>
          <w:rFonts w:cstheme="minorHAnsi"/>
          <w:sz w:val="24"/>
          <w:szCs w:val="24"/>
        </w:rPr>
        <w:fldChar w:fldCharType="begin" w:fldLock="1"/>
      </w:r>
      <w:r w:rsidR="00824010" w:rsidRPr="003E0030">
        <w:rPr>
          <w:rFonts w:cstheme="minorHAnsi"/>
          <w:sz w:val="24"/>
          <w:szCs w:val="24"/>
        </w:rPr>
        <w:instrText>ADDIN CSL_CITATION {"citationItems":[{"id":"ITEM-1","itemData":{"author":[{"dropping-particle":"","family":"Harvey","given":"David","non-dropping-particle":"","parse-names":false,"suffix":""}],"container-title":"Antipode","id":"ITEM-1","issued":{"date-parts":[["1972"]]},"title":"Revolutionary and Counter Revolutionary Theory in Geography and the Problem of Ghetto Formation","type":"article-journal"},"uris":["http://www.mendeley.com/documents/?uuid=160c2ff7-2228-4da3-9ea0-1eca63cc188b"]}],"mendeley":{"formattedCitation":"(D. Harvey, 1972)","manualFormatting":"(1972)","plainTextFormattedCitation":"(D. Harvey, 1972)","previouslyFormattedCitation":"(D. Harvey, 1972)"},"properties":{"noteIndex":0},"schema":"https://github.com/citation-style-language/schema/raw/master/csl-citation.json"}</w:instrText>
      </w:r>
      <w:r w:rsidR="00824010" w:rsidRPr="003E0030">
        <w:rPr>
          <w:rFonts w:cstheme="minorHAnsi"/>
          <w:sz w:val="24"/>
          <w:szCs w:val="24"/>
        </w:rPr>
        <w:fldChar w:fldCharType="separate"/>
      </w:r>
      <w:r w:rsidR="00824010" w:rsidRPr="003E0030">
        <w:rPr>
          <w:rFonts w:cstheme="minorHAnsi"/>
          <w:noProof/>
          <w:sz w:val="24"/>
          <w:szCs w:val="24"/>
        </w:rPr>
        <w:t>(1972)</w:t>
      </w:r>
      <w:r w:rsidR="00824010" w:rsidRPr="003E0030">
        <w:rPr>
          <w:rFonts w:cstheme="minorHAnsi"/>
          <w:sz w:val="24"/>
          <w:szCs w:val="24"/>
        </w:rPr>
        <w:fldChar w:fldCharType="end"/>
      </w:r>
      <w:r w:rsidRPr="003E0030">
        <w:rPr>
          <w:rFonts w:cstheme="minorHAnsi"/>
          <w:sz w:val="24"/>
          <w:szCs w:val="24"/>
        </w:rPr>
        <w:t xml:space="preserve">, rejecting the paradigm and embracing Marxism. Quantitative geography was equated with positivism and linked with neoclassical economics </w:t>
      </w:r>
      <w:r w:rsidRPr="003E0030">
        <w:rPr>
          <w:rFonts w:cstheme="minorHAnsi"/>
          <w:sz w:val="24"/>
          <w:szCs w:val="24"/>
        </w:rPr>
        <w:fldChar w:fldCharType="begin" w:fldLock="1"/>
      </w:r>
      <w:r w:rsidRPr="003E0030">
        <w:rPr>
          <w:rFonts w:cstheme="minorHAnsi"/>
          <w:sz w:val="24"/>
          <w:szCs w:val="24"/>
        </w:rPr>
        <w:instrText>ADDIN CSL_CITATION {"citationItems":[{"id":"ITEM-1","itemData":{"author":[{"dropping-particle":"","family":"Massey","given":"Doreen","non-dropping-particle":"","parse-names":false,"suffix":""}],"container-title":"Antipode","id":"ITEM-1","issued":{"date-parts":[["1973"]]},"page":"33-49","title":"Towards a critique of industrial location theory","type":"article-journal","volume":"5"},"uris":["http://www.mendeley.com/documents/?uuid=012eac26-8c13-48e1-ace2-09b63b321ea0"]},{"id":"ITEM-2","itemData":{"DOI":"10.1016/0305-9006(76)90006-4","ISSN":"03059006","author":[{"dropping-particle":"","family":"Sayer","given":"R. Andrew","non-dropping-particle":"","parse-names":false,"suffix":""}],"container-title":"Progress in Planning","id":"ITEM-2","issue":"PART 3","issued":{"date-parts":[["1976"]]},"page":"187-254","title":"A critique of urban modelling. From regional science to urban and regional political economy","type":"article-journal","volume":"6"},"uris":["http://www.mendeley.com/documents/?uuid=e2289509-f422-4c16-b43e-3698ecb512e8"]}],"mendeley":{"formattedCitation":"(Massey, 1973; Sayer, 1976)","plainTextFormattedCitation":"(Massey, 1973; Sayer, 1976)","previouslyFormattedCitation":"(Massey, 1973; Sayer, 1976)"},"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Massey, 1973; Sayer, 1976)</w:t>
      </w:r>
      <w:r w:rsidRPr="003E0030">
        <w:rPr>
          <w:rFonts w:cstheme="minorHAnsi"/>
          <w:sz w:val="24"/>
          <w:szCs w:val="24"/>
        </w:rPr>
        <w:fldChar w:fldCharType="end"/>
      </w:r>
      <w:r w:rsidRPr="003E0030">
        <w:rPr>
          <w:rFonts w:cstheme="minorHAnsi"/>
          <w:sz w:val="24"/>
          <w:szCs w:val="24"/>
        </w:rPr>
        <w:t xml:space="preserve">, and mathematics was widely rejected in Marxian (and more generally, human) geography, with some important exceptions, such as Eric Sheppard, who has also discussed this history </w:t>
      </w:r>
      <w:r w:rsidRPr="003E0030">
        <w:rPr>
          <w:rFonts w:cstheme="minorHAnsi"/>
          <w:sz w:val="24"/>
          <w:szCs w:val="24"/>
        </w:rPr>
        <w:fldChar w:fldCharType="begin" w:fldLock="1"/>
      </w:r>
      <w:r w:rsidRPr="003E0030">
        <w:rPr>
          <w:rFonts w:cstheme="minorHAnsi"/>
          <w:sz w:val="24"/>
          <w:szCs w:val="24"/>
        </w:rPr>
        <w:instrText>ADDIN CSL_CITATION {"citationItems":[{"id":"ITEM-1","itemData":{"DOI":"10.1068/d307","ISSN":"02637758","abstract":"Representations of quantitative geography, both by practitioners and by others, have tended to associate quantification with empiricism, positivism, and the social and academic status quo. Qualitative geography, by contrast is represented as nonempiricist or postempiricist, sensitive to complexity, contextual, and capable of empowering nonmainstream academic approaches and social groups. Attempts to engage in debate between these positions rarely challenge this dualism, reproducing the representation of quantitative geography as logical positivism, and a dualism separating quantitative and qualitative geography. I argue that this dualism can be broken down, by deconstructing the underlying representation. I discuss why this representation came into existence and how it was stabilized; how close attention to the practices of quantitative geographers, and particularly to the evolution of these practices, reveals its inadequacies; and what new possibilities for quantitative practices emerge from this deconstruction. GIS, one of the recent manifestations around which representations of quantitative geography polarize, is used as a case study to illustrate these arguments. I pay particular attention to the question of the relevance of quantitative practices for an emancipatory human geography.","author":[{"dropping-particle":"","family":"Sheppard","given":"Eric","non-dropping-particle":"","parse-names":false,"suffix":""}],"container-title":"Environment and Planning D: Society and Space","id":"ITEM-1","issue":"5","issued":{"date-parts":[["2001"]]},"page":"535-554","title":"Quantitative geography: Representations, practices, and possibilities","type":"article-journal","volume":"19"},"uris":["http://www.mendeley.com/documents/?uuid=2e2ed37c-656a-47f2-afc6-7ef55f71233c"]}],"mendeley":{"formattedCitation":"(Sheppard, 2001)","plainTextFormattedCitation":"(Sheppard, 2001)","previouslyFormattedCitation":"(Sheppard, 2001)"},"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Sheppard, 2001)</w:t>
      </w:r>
      <w:r w:rsidRPr="003E0030">
        <w:rPr>
          <w:rFonts w:cstheme="minorHAnsi"/>
          <w:sz w:val="24"/>
          <w:szCs w:val="24"/>
        </w:rPr>
        <w:fldChar w:fldCharType="end"/>
      </w:r>
      <w:r w:rsidRPr="003E0030">
        <w:rPr>
          <w:rFonts w:cstheme="minorHAnsi"/>
          <w:sz w:val="24"/>
          <w:szCs w:val="24"/>
        </w:rPr>
        <w:t xml:space="preserve">. In some ways this episode recapitulated what happened when the Frankfurt </w:t>
      </w:r>
      <w:r w:rsidRPr="003E0030">
        <w:rPr>
          <w:rFonts w:cstheme="minorHAnsi"/>
          <w:sz w:val="24"/>
          <w:szCs w:val="24"/>
        </w:rPr>
        <w:lastRenderedPageBreak/>
        <w:t xml:space="preserve">School founders emerged from heated debates with the Vienna Circle of logical positivists in the early 1930s, developing a pivotal form of “Western Marxism,” with a strong vein of antipathy to mathematics. To them mathematics was the key language of instrumental reason, antithetical to Critical Social Theory, with a strict, uncritical adherence to empirical facts, which bolstered the status quo </w:t>
      </w:r>
      <w:r w:rsidRPr="003E0030">
        <w:rPr>
          <w:rFonts w:cstheme="minorHAnsi"/>
          <w:sz w:val="24"/>
          <w:szCs w:val="24"/>
        </w:rPr>
        <w:fldChar w:fldCharType="begin" w:fldLock="1"/>
      </w:r>
      <w:r w:rsidRPr="003E0030">
        <w:rPr>
          <w:rFonts w:cstheme="minorHAnsi"/>
          <w:sz w:val="24"/>
          <w:szCs w:val="24"/>
        </w:rPr>
        <w:instrText>ADDIN CSL_CITATION {"citationItems":[{"id":"ITEM-1","itemData":{"ISBN":"9780823283835","ISSN":"0016-8831","abstract":"This book offers an archeology of the undeveloped potential of mathematics for critical theory. As Max Horkheimer and Theodor W. Adorno first conceived of the critical project in the 1930s, critical theory steadfastly opposed the mathematization of thought. Mathematics flattened thought into a dangerous positivism that led reason to the barbarism of World War II. The Mathematical Imagination challenges this narrative, showing how for other German-Jewish thinkers, such as Gershom Scholem, Franz Rosenzweig, and Siegfried Kracauer, mathematics offered metaphors to negotiate the crises of modernity during the Weimar Republic. Influential theories of poetry, messianism, and cultural critique, Handelman shows, borrowed from the philosophy of mathematics, infinitesimal calculus, and geometry in order to refashion cultural and aesthetic discourse. Drawn to the austerity and muteness of mathematics, these friends and forerunners of the Frankfurt School found in mathematical approaches to negativity strategies to capture the marginalized experiences and perspectives of Jews in Germany. Their vocabulary, in which theory could be both mathematical and critical, is missing from the intellectual history of critical theory, whether in the work of second generation critical theorists such as Jürgen Habermas or in contemporary critiques of technology. The Mathematical Imagination shows how Scholem, Rosenzweig, and Kracauer’s engagement with mathematics uncovers a more capacious vision of the critical project, one with tools that can help us intervene in our digital and increasingly mathematical present.","author":[{"dropping-particle":"","family":"Handelman","given":"Matthew","non-dropping-particle":"","parse-names":false,"suffix":""}],"container-title":"The Mathematical Imagination: On the Origins and Promise of Critical Theory","id":"ITEM-1","issued":{"date-parts":[["2019"]]},"page":"1-278","title":"The mathematical imagination: On the origins and promise of critical theory","type":"article"},"uris":["http://www.mendeley.com/documents/?uuid=fa175d09-cb61-457e-ac60-c502cbc50e89"]}],"mendeley":{"formattedCitation":"(Handelman, 2019)","plainTextFormattedCitation":"(Handelman, 2019)","previouslyFormattedCitation":"(Handelman, 2019)"},"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Handelman, 2019)</w:t>
      </w:r>
      <w:r w:rsidRPr="003E0030">
        <w:rPr>
          <w:rFonts w:cstheme="minorHAnsi"/>
          <w:sz w:val="24"/>
          <w:szCs w:val="24"/>
        </w:rPr>
        <w:fldChar w:fldCharType="end"/>
      </w:r>
      <w:r w:rsidRPr="003E0030">
        <w:rPr>
          <w:rFonts w:cstheme="minorHAnsi"/>
          <w:sz w:val="24"/>
          <w:szCs w:val="24"/>
        </w:rPr>
        <w:t xml:space="preserve">. </w:t>
      </w:r>
    </w:p>
    <w:p w14:paraId="495D0B5C" w14:textId="09AFBFBE" w:rsidR="0049395B" w:rsidRPr="003E0030" w:rsidRDefault="0049395B" w:rsidP="00535FFC">
      <w:pPr>
        <w:autoSpaceDE w:val="0"/>
        <w:autoSpaceDN w:val="0"/>
        <w:adjustRightInd w:val="0"/>
        <w:spacing w:after="0" w:line="480" w:lineRule="auto"/>
        <w:ind w:firstLine="720"/>
        <w:rPr>
          <w:rFonts w:cstheme="minorHAnsi"/>
          <w:sz w:val="24"/>
          <w:szCs w:val="24"/>
        </w:rPr>
      </w:pPr>
      <w:r w:rsidRPr="003E0030">
        <w:rPr>
          <w:rFonts w:cstheme="minorHAnsi"/>
          <w:sz w:val="24"/>
          <w:szCs w:val="24"/>
        </w:rPr>
        <w:t xml:space="preserve">When Geographic Information Systems was ascendent in the 1990s, there was much attack from human geography, eventually leading to more nuanced debate, and the emergence of the whole subfield of “critical GIS,” with a large body of literature and practices </w:t>
      </w:r>
      <w:r w:rsidRPr="003E0030">
        <w:rPr>
          <w:rFonts w:cstheme="minorHAnsi"/>
          <w:sz w:val="24"/>
          <w:szCs w:val="24"/>
        </w:rPr>
        <w:fldChar w:fldCharType="begin" w:fldLock="1"/>
      </w:r>
      <w:r w:rsidR="00182566">
        <w:rPr>
          <w:rFonts w:cstheme="minorHAnsi"/>
          <w:sz w:val="24"/>
          <w:szCs w:val="24"/>
        </w:rPr>
        <w:instrText>ADDIN CSL_CITATION {"citationItems":[{"id":"ITEM-1","itemData":{"DOI":"10.1111/cag.12441","ISSN":"15410064","author":[{"dropping-particle":"","family":"Thatcher","given":"Jim E.","non-dropping-particle":"","parse-names":false,"suffix":""},{"dropping-particle":"","family":"Bergmann","given":"Luke","non-dropping-particle":"","parse-names":false,"suffix":""},{"dropping-particle":"","family":"O'Sullivan","given":"David","non-dropping-particle":"","parse-names":false,"suffix":""}],"container-title":"Canadian Geographer","id":"ITEM-1","issue":"1","issued":{"date-parts":[["2018"]]},"page":"4-6","title":"Speculative and constructively critical GIS","type":"article-journal","volume":"62"},"uris":["http://www.mendeley.com/documents/?uuid=34a7c1c5-5f22-4cfb-9f3a-6cfa4f4d4303"]},{"id":"ITEM-2","itemData":{"DOI":"10.1559/152304095782540555","ISSN":"1050-9844","abstract":"Recognition that GIS is a social technology implies that the GIS research agenda should be broadened to incorporate questions of the social imbeddedness and impact of GIS. Research into these questions can draw on the complementary skills of GIS specialists and social theorists. GIS as we know it is not the only form it could have taken, but has followed a direction of development shaped by technical and social conditions. GIS represents the world in certain ways that privilege instrumental logic over other ways of knowing. GIS can have significant consequences affecting the outcome of social problems which it is employed to solve, depending on differential access to GIS and information, and on what is defined as information. Such issues suggest a rich agenda for future research.","author":[{"dropping-particle":"","family":"Sheppard","given":"Eric","non-dropping-particle":"","parse-names":false,"suffix":""}],"container-title":"Cartography and Geographic Information Systems","id":"ITEM-2","issue":"1","issued":{"date-parts":[["1995"]]},"page":"5-16","title":"GIS and Society: Towards a Research Agenda","type":"article-journal","volume":"22"},"uris":["http://www.mendeley.com/documents/?uuid=4a7778e3-a125-482a-abc8-87a8d245ccf7"]}],"mendeley":{"formattedCitation":"(Sheppard, 1995; J. E. Thatcher et al., 2018)","manualFormatting":"(Kwan &amp; Schwanen, 2009; David O’Sullivan, 2006; Sheppard, 1995; J. Thatcher et al., 2016; J. E. Thatcher et al., 2018)","plainTextFormattedCitation":"(Sheppard, 1995; J. E. Thatcher et al., 2018)","previouslyFormattedCitation":"(Sheppard, 1995; J. E. Thatcher et al., 2018)"},"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fldChar w:fldCharType="begin" w:fldLock="1"/>
      </w:r>
      <w:r w:rsidR="00182566">
        <w:rPr>
          <w:rFonts w:cstheme="minorHAnsi"/>
          <w:noProof/>
          <w:sz w:val="24"/>
          <w:szCs w:val="24"/>
        </w:rPr>
        <w:instrText>ADDIN CSL_CITATION {"citationItems":[{"id":"ITEM-1","itemData":{"DOI":"10.1111/cag.12441","ISSN":"15410064","author":[{"dropping-particle":"","family":"Thatcher","given":"Jim E.","non-dropping-particle":"","parse-names":false,"suffix":""},{"dropping-particle":"","family":"Bergmann","given":"Luke","non-dropping-particle":"","parse-names":false,"suffix":""},{"dropping-particle":"","family":"O'Sullivan","given":"David","non-dropping-particle":"","parse-names":false,"suffix":""}],"container-title":"Canadian Geographer","id":"ITEM-1","issue":"1","issued":{"date-parts":[["2018"]]},"page":"4-6","title":"Speculative and constructively critical GIS","type":"article-journal","volume":"62"},"uris":["http://www.mendeley.com/documents/?uuid=34a7c1c5-5f22-4cfb-9f3a-6cfa4f4d4303"]},{"id":"ITEM-2","itemData":{"DOI":"10.1177/0309132506071528","ISSN":"03091325","author":[{"dropping-particle":"","family":"O'Sullivan","given":"David","non-dropping-particle":"","parse-names":false,"suffix":""}],"container-title":"Progress in Human Geography","id":"ITEM-2","issue":"6","issued":{"date-parts":[["2006"]]},"page":"783-791","title":"Geographical information science: Critical GIS","type":"article-journal","volume":"30"},"uris":["http://www.mendeley.com/documents/?uuid=db586cfe-103e-474f-bf3b-4a84f465c333"]},{"id":"ITEM-3","itemData":{"DOI":"10.1559/152304095782540555","ISSN":"1050-9844","abstract":"Recognition that GIS is a social technology implies that the GIS research agenda should be broadened to incorporate questions of the social imbeddedness and impact of GIS. Research into these questions can draw on the complementary skills of GIS specialists and social theorists. GIS as we know it is not the only form it could have taken, but has followed a direction of development shaped by technical and social conditions. GIS represents the world in certain ways that privilege instrumental logic over other ways of knowing. GIS can have significant consequences affecting the outcome of social problems which it is employed to solve, depending on differential access to GIS and information, and on what is defined as information. Such issues suggest a rich agenda for future research.","author":[{"dropping-particle":"","family":"Sheppard","given":"Eric","non-dropping-particle":"","parse-names":false,"suffix":""}],"container-title":"Cartography and Geographic Information Systems","id":"ITEM-3","issue":"1","issued":{"date-parts":[["1995"]]},"page":"5-16","title":"GIS and Society: Towards a Research Agenda","type":"article-journal","volume":"22"},"uris":["http://www.mendeley.com/documents/?uuid=4a7778e3-a125-482a-abc8-87a8d245ccf7"]},{"id":"ITEM-4","itemData":{"DOI":"10.1068/a41350","ISSN":"0308518X","author":[{"dropping-particle":"","family":"Kwan","given":"Mei Po","non-dropping-particle":"","parse-names":false,"suffix":""},{"dropping-particle":"","family":"Schwanen","given":"Tim","non-dropping-particle":"","parse-names":false,"suffix":""}],"container-title":"Environment and Planning A","id":"ITEM-4","issue":"2","issued":{"date-parts":[["2009"]]},"page":"261-264","title":"Critical quantative geographies","type":"article-journal","volume":"41"},"uris":["http://www.mendeley.com/documents/?uuid=23068664-0c9f-420e-a073-4ed112ddc465"]},{"id":"ITEM-5","itemData":{"DOI":"10.1177/0308518X15622208","ISSN":"14723409","author":[{"dropping-particle":"","family":"Thatcher","given":"Jim","non-dropping-particle":"","parse-names":false,"suffix":""},{"dropping-particle":"","family":"Bergmann","given":"Luke","non-dropping-particle":"","parse-names":false,"suffix":""},{"dropping-particle":"","family":"Ricker","given":"Britta","non-dropping-particle":"","parse-names":false,"suffix":""},{"dropping-particle":"","family":"Rose-Redwood","given":"Reuben","non-dropping-particle":"","parse-names":false,"suffix":""},{"dropping-particle":"","family":"O’Sullivan","given":"David","non-dropping-particle":"","parse-names":false,"suffix":""},{"dropping-particle":"","family":"Barnes","given":"Trevor J.","non-dropping-particle":"","parse-names":false,"suffix":""},{"dropping-particle":"","family":"Barnesmoore","given":"Luke R.","non-dropping-particle":"","parse-names":false,"suffix":""},{"dropping-particle":"","family":"Beltz Imaoka","given":"Laura","non-dropping-particle":"","parse-names":false,"suffix":""},{"dropping-particle":"","family":"Burns","given":"Ryan","non-dropping-particle":"","parse-names":false,"suffix":""},{"dropping-particle":"","family":"Cinnamon","given":"Jonathan","non-dropping-particle":"","parse-names":false,"suffix":""},{"dropping-particle":"","family":"Dalton","given":"Craig M.","non-dropping-particle":"","parse-names":false,"suffix":""},{"dropping-particle":"","family":"Davis","given":"Clinton","non-dropping-particle":"","parse-names":false,"suffix":""},{"dropping-particle":"","family":"Dunn","given":"Stuart","non-dropping-particle":"","parse-names":false,"suffix":""},{"dropping-particle":"","family":"Harvey","given":"Francis","non-dropping-particle":"","parse-names":false,"suffix":""},{"dropping-particle":"","family":"Jung","given":"Jin Kyu","non-dropping-particle":"","parse-names":false,"suffix":""},{"dropping-particle":"","family":"Kersten","given":"Ellen","non-dropping-particle":"","parse-names":false,"suffix":""},{"dropping-particle":"","family":"Knigge","given":"La Dona","non-dropping-particle":"","parse-names":false,"suffix":""},{"dropping-particle":"","family":"Lally","given":"Nick","non-dropping-particle":"","parse-names":false,"suffix":""},{"dropping-particle":"","family":"Lin","given":"Wen","non-dropping-particle":"","parse-names":false,"suffix":""},{"dropping-particle":"","family":"Mahmoudi","given":"Dillon","non-dropping-particle":"","parse-names":false,"suffix":""},{"dropping-particle":"","family":"Martin","given":"Michael","non-dropping-particle":"","parse-names":false,"suffix":""},{"dropping-particle":"","family":"Payne","given":"Will","non-dropping-particle":"","parse-names":false,"suffix":""},{"dropping-particle":"","family":"Sheikh","given":"Amir","non-dropping-particle":"","parse-names":false,"suffix":""},{"dropping-particle":"","family":"Shelton","given":"Taylor","non-dropping-particle":"","parse-names":false,"suffix":""},{"dropping-particle":"","family":"Sheppard","given":"Eric","non-dropping-particle":"","parse-names":false,"suffix":""},{"dropping-particle":"","family":"Strother","given":"Chris W.","non-dropping-particle":"","parse-names":false,"suffix":""},{"dropping-particle":"","family":"Tarr","given":"Alexander","non-dropping-particle":"","parse-names":false,"suffix":""},{"dropping-particle":"","family":"Wilson","given":"Matthew W.","non-dropping-particle":"","parse-names":false,"suffix":""},{"dropping-particle":"","family":"Young","given":"Jason C.","non-dropping-particle":"","parse-names":false,"suffix":""}],"container-title":"Environment and Planning A","id":"ITEM-5","issue":"5","issued":{"date-parts":[["2016"]]},"page":"815-824","title":"Revisiting critical GIS","type":"article-journal","volume":"48"},"uris":["http://www.mendeley.com/documents/?uuid=b4fe84cb-6a6d-430a-90a5-9349d97df91b"]}],"mendeley":{"formattedCitation":"(Kwan &amp; Schwanen, 2009; David O’Sullivan, 2006; Sheppard, 1995; J. Thatcher et al., 2016; J. E. Thatcher et al., 2018)","plainTextFormattedCitation":"(Kwan &amp; Schwanen, 2009; David O’Sullivan, 2006; Sheppard, 1995; J. Thatcher et al., 2016; J. E. Thatcher et al., 2018)","previouslyFormattedCitation":"(Kwan &amp; Schwanen, 2009; David O’Sullivan, 2006; Sheppard, 1995; J. Thatcher et al., 2016; J. E. Thatcher et al., 2018)"},"properties":{"noteIndex":0},"schema":"https://github.com/citation-style-language/schema/raw/master/csl-citation.json"}</w:instrText>
      </w:r>
      <w:r w:rsidRPr="003E0030">
        <w:rPr>
          <w:rFonts w:cstheme="minorHAnsi"/>
          <w:noProof/>
          <w:sz w:val="24"/>
          <w:szCs w:val="24"/>
        </w:rPr>
        <w:fldChar w:fldCharType="separate"/>
      </w:r>
      <w:r w:rsidR="00182566" w:rsidRPr="00182566">
        <w:rPr>
          <w:rFonts w:cstheme="minorHAnsi"/>
          <w:noProof/>
          <w:sz w:val="24"/>
          <w:szCs w:val="24"/>
        </w:rPr>
        <w:t>(Kwan &amp; Schwanen, 2009; David O’Sullivan, 2006; Sheppard, 1995; J. Thatcher et al., 2016; J. E. Thatcher et al., 2018)</w:t>
      </w:r>
      <w:r w:rsidRPr="003E0030">
        <w:rPr>
          <w:rFonts w:cstheme="minorHAnsi"/>
          <w:noProof/>
          <w:sz w:val="24"/>
          <w:szCs w:val="24"/>
        </w:rPr>
        <w:fldChar w:fldCharType="end"/>
      </w:r>
      <w:r w:rsidRPr="003E0030">
        <w:rPr>
          <w:rFonts w:cstheme="minorHAnsi"/>
          <w:sz w:val="24"/>
          <w:szCs w:val="24"/>
        </w:rPr>
        <w:fldChar w:fldCharType="end"/>
      </w:r>
      <w:r w:rsidRPr="003E0030">
        <w:rPr>
          <w:rFonts w:cstheme="minorHAnsi"/>
          <w:sz w:val="24"/>
          <w:szCs w:val="24"/>
        </w:rPr>
        <w:t xml:space="preserve">, which has gone some distance towards bridging the “critical / quantitative” divide in geography. </w:t>
      </w:r>
    </w:p>
    <w:p w14:paraId="1189A171" w14:textId="3810531F" w:rsidR="0049395B" w:rsidRPr="003E0030" w:rsidRDefault="0049395B" w:rsidP="0049395B">
      <w:pPr>
        <w:spacing w:line="480" w:lineRule="auto"/>
        <w:ind w:firstLine="720"/>
        <w:rPr>
          <w:rFonts w:cstheme="minorHAnsi"/>
          <w:sz w:val="24"/>
          <w:szCs w:val="24"/>
        </w:rPr>
      </w:pPr>
      <w:r w:rsidRPr="003E0030">
        <w:rPr>
          <w:rFonts w:cstheme="minorHAnsi"/>
          <w:sz w:val="24"/>
          <w:szCs w:val="24"/>
        </w:rPr>
        <w:t xml:space="preserve">Indeed, critical GIS—overlapping and connected with “critical quantitative geographies,” </w:t>
      </w:r>
      <w:r w:rsidRPr="003E0030">
        <w:rPr>
          <w:rFonts w:cstheme="minorHAnsi"/>
          <w:sz w:val="24"/>
          <w:szCs w:val="24"/>
        </w:rPr>
        <w:fldChar w:fldCharType="begin" w:fldLock="1"/>
      </w:r>
      <w:r w:rsidR="00692F27">
        <w:rPr>
          <w:rFonts w:cstheme="minorHAnsi"/>
          <w:sz w:val="24"/>
          <w:szCs w:val="24"/>
        </w:rPr>
        <w:instrText>ADDIN CSL_CITATION {"citationItems":[{"id":"ITEM-1","itemData":{"DOI":"10.1068/a41350","ISSN":"0308518X","author":[{"dropping-particle":"","family":"Kwan","given":"Mei Po","non-dropping-particle":"","parse-names":false,"suffix":""},{"dropping-particle":"","family":"Schwanen","given":"Tim","non-dropping-particle":"","parse-names":false,"suffix":""}],"container-title":"Environment and Planning A","id":"ITEM-1","issue":"2","issued":{"date-parts":[["2009"]]},"page":"261-264","title":"Critical quantative geographies","type":"article-journal","volume":"41"},"uris":["http://www.mendeley.com/documents/?uuid=23068664-0c9f-420e-a073-4ed112ddc465"]},{"id":"ITEM-2","itemData":{"DOI":"10.1111/cag.12441","ISSN":"15410064","author":[{"dropping-particle":"","family":"Thatcher","given":"Jim E.","non-dropping-particle":"","parse-names":false,"suffix":""},{"dropping-particle":"","family":"Bergmann","given":"Luke","non-dropping-particle":"","parse-names":false,"suffix":""},{"dropping-particle":"","family":"O'Sullivan","given":"David","non-dropping-particle":"","parse-names":false,"suffix":""}],"container-title":"Canadian Geographer","id":"ITEM-2","issue":"1","issued":{"date-parts":[["2018"]]},"page":"4-6","title":"Speculative and constructively critical GIS","type":"article-journal","volume":"62"},"uris":["http://www.mendeley.com/documents/?uuid=34a7c1c5-5f22-4cfb-9f3a-6cfa4f4d4303"]},{"id":"ITEM-3","itemData":{"DOI":"10.1177/0309132506071528","ISSN":"03091325","author":[{"dropping-particle":"","family":"O'Sullivan","given":"David","non-dropping-particle":"","parse-names":false,"suffix":""}],"container-title":"Progress in Human Geography","id":"ITEM-3","issue":"6","issued":{"date-parts":[["2006"]]},"page":"783-791","title":"Geographical information science: Critical GIS","type":"article-journal","volume":"30"},"uris":["http://www.mendeley.com/documents/?uuid=db586cfe-103e-474f-bf3b-4a84f465c333"]},{"id":"ITEM-4","itemData":{"DOI":"10.1177/0308518X15622208","ISSN":"14723409","author":[{"dropping-particle":"","family":"Thatcher","given":"Jim","non-dropping-particle":"","parse-names":false,"suffix":""},{"dropping-particle":"","family":"Bergmann","given":"Luke","non-dropping-particle":"","parse-names":false,"suffix":""},{"dropping-particle":"","family":"Ricker","given":"Britta","non-dropping-particle":"","parse-names":false,"suffix":""},{"dropping-particle":"","family":"Rose-Redwood","given":"Reuben","non-dropping-particle":"","parse-names":false,"suffix":""},{"dropping-particle":"","family":"O’Sullivan","given":"David","non-dropping-particle":"","parse-names":false,"suffix":""},{"dropping-particle":"","family":"Barnes","given":"Trevor J.","non-dropping-particle":"","parse-names":false,"suffix":""},{"dropping-particle":"","family":"Barnesmoore","given":"Luke R.","non-dropping-particle":"","parse-names":false,"suffix":""},{"dropping-particle":"","family":"Beltz Imaoka","given":"Laura","non-dropping-particle":"","parse-names":false,"suffix":""},{"dropping-particle":"","family":"Burns","given":"Ryan","non-dropping-particle":"","parse-names":false,"suffix":""},{"dropping-particle":"","family":"Cinnamon","given":"Jonathan","non-dropping-particle":"","parse-names":false,"suffix":""},{"dropping-particle":"","family":"Dalton","given":"Craig M.","non-dropping-particle":"","parse-names":false,"suffix":""},{"dropping-particle":"","family":"Davis","given":"Clinton","non-dropping-particle":"","parse-names":false,"suffix":""},{"dropping-particle":"","family":"Dunn","given":"Stuart","non-dropping-particle":"","parse-names":false,"suffix":""},{"dropping-particle":"","family":"Harvey","given":"Francis","non-dropping-particle":"","parse-names":false,"suffix":""},{"dropping-particle":"","family":"Jung","given":"Jin Kyu","non-dropping-particle":"","parse-names":false,"suffix":""},{"dropping-particle":"","family":"Kersten","given":"Ellen","non-dropping-particle":"","parse-names":false,"suffix":""},{"dropping-particle":"","family":"Knigge","given":"La Dona","non-dropping-particle":"","parse-names":false,"suffix":""},{"dropping-particle":"","family":"Lally","given":"Nick","non-dropping-particle":"","parse-names":false,"suffix":""},{"dropping-particle":"","family":"Lin","given":"Wen","non-dropping-particle":"","parse-names":false,"suffix":""},{"dropping-particle":"","family":"Mahmoudi","given":"Dillon","non-dropping-particle":"","parse-names":false,"suffix":""},{"dropping-particle":"","family":"Martin","given":"Michael","non-dropping-particle":"","parse-names":false,"suffix":""},{"dropping-particle":"","family":"Payne","given":"Will","non-dropping-particle":"","parse-names":false,"suffix":""},{"dropping-particle":"","family":"Sheikh","given":"Amir","non-dropping-particle":"","parse-names":false,"suffix":""},{"dropping-particle":"","family":"Shelton","given":"Taylor","non-dropping-particle":"","parse-names":false,"suffix":""},{"dropping-particle":"","family":"Sheppard","given":"Eric","non-dropping-particle":"","parse-names":false,"suffix":""},{"dropping-particle":"","family":"Strother","given":"Chris W.","non-dropping-particle":"","parse-names":false,"suffix":""},{"dropping-particle":"","family":"Tarr","given":"Alexander","non-dropping-particle":"","parse-names":false,"suffix":""},{"dropping-particle":"","family":"Wilson","given":"Matthew W.","non-dropping-particle":"","parse-names":false,"suffix":""},{"dropping-particle":"","family":"Young","given":"Jason C.","non-dropping-particle":"","parse-names":false,"suffix":""}],"container-title":"Environment and Planning A","id":"ITEM-4","issue":"5","issued":{"date-parts":[["2016"]]},"page":"815-824","title":"Revisiting critical GIS","type":"article-journal","volume":"48"},"uris":["http://www.mendeley.com/documents/?uuid=b4fe84cb-6a6d-430a-90a5-9349d97df91b"]}],"mendeley":{"formattedCitation":"(Kwan &amp; Schwanen, 2009; David O’Sullivan, 2006; J. Thatcher et al., 2016; J. E. Thatcher et al., 2018)","plainTextFormattedCitation":"(Kwan &amp; Schwanen, 2009; David O’Sullivan, 2006; J. Thatcher et al., 2016; J. E. Thatcher et al., 2018)","previouslyFormattedCitation":"(Kwan &amp; Schwanen, 2009; David O’Sullivan, 2006; J. Thatcher et al., 2016; J. E. Thatcher et al., 2018)"},"properties":{"noteIndex":0},"schema":"https://github.com/citation-style-language/schema/raw/master/csl-citation.json"}</w:instrText>
      </w:r>
      <w:r w:rsidRPr="003E0030">
        <w:rPr>
          <w:rFonts w:cstheme="minorHAnsi"/>
          <w:sz w:val="24"/>
          <w:szCs w:val="24"/>
        </w:rPr>
        <w:fldChar w:fldCharType="separate"/>
      </w:r>
      <w:r w:rsidR="00182566" w:rsidRPr="00182566">
        <w:rPr>
          <w:rFonts w:cstheme="minorHAnsi"/>
          <w:noProof/>
          <w:sz w:val="24"/>
          <w:szCs w:val="24"/>
        </w:rPr>
        <w:t>(Kwan &amp; Schwanen, 2009; David O’Sullivan, 2006; J. Thatcher et al., 2016; J. E. Thatcher et al., 2018)</w:t>
      </w:r>
      <w:r w:rsidRPr="003E0030">
        <w:rPr>
          <w:rFonts w:cstheme="minorHAnsi"/>
          <w:sz w:val="24"/>
          <w:szCs w:val="24"/>
        </w:rPr>
        <w:fldChar w:fldCharType="end"/>
      </w:r>
      <w:r w:rsidRPr="003E0030">
        <w:rPr>
          <w:rFonts w:cstheme="minorHAnsi"/>
          <w:sz w:val="24"/>
          <w:szCs w:val="24"/>
        </w:rPr>
        <w:t xml:space="preserve">— is probably the most significant bridging of the critical / quantitative divide that has occurred both within and beyond the discipline of geography. There continue to be outgrowths from this phenomena, for example the panel discussion on “Critical </w:t>
      </w:r>
      <w:proofErr w:type="spellStart"/>
      <w:r w:rsidRPr="003E0030">
        <w:rPr>
          <w:rFonts w:cstheme="minorHAnsi"/>
          <w:sz w:val="24"/>
          <w:szCs w:val="24"/>
        </w:rPr>
        <w:t>GeoAI</w:t>
      </w:r>
      <w:proofErr w:type="spellEnd"/>
      <w:r w:rsidRPr="003E0030">
        <w:rPr>
          <w:rFonts w:cstheme="minorHAnsi"/>
          <w:sz w:val="24"/>
          <w:szCs w:val="24"/>
        </w:rPr>
        <w:t xml:space="preserve">” at the AAG conference 2021 </w:t>
      </w:r>
      <w:r w:rsidRPr="003E0030">
        <w:rPr>
          <w:rFonts w:cstheme="minorHAnsi"/>
          <w:sz w:val="24"/>
          <w:szCs w:val="24"/>
        </w:rPr>
        <w:fldChar w:fldCharType="begin" w:fldLock="1"/>
      </w:r>
      <w:r w:rsidRPr="003E0030">
        <w:rPr>
          <w:rFonts w:cstheme="minorHAnsi"/>
          <w:sz w:val="24"/>
          <w:szCs w:val="24"/>
        </w:rPr>
        <w:instrText>ADDIN CSL_CITATION {"citationItems":[{"id":"ITEM-1","itemData":{"URL":"https://opengeography.wordpress.com/2020/10/01/aag-2021-cfp-critical-geoai/","accessed":{"date-parts":[["2021","7","3"]]},"author":[{"dropping-particle":"","family":"Crampton","given":"Jeremy W.","non-dropping-particle":"","parse-names":false,"suffix":""}],"container-title":"Open Geography","id":"ITEM-1","issued":{"date-parts":[["2020"]]},"title":"AAG 2021 CfP: “Critical GeoAI”","type":"webpage"},"uris":["http://www.mendeley.com/documents/?uuid=36865d03-1662-4522-b4db-50fb44559fcc"]}],"mendeley":{"formattedCitation":"(Crampton, 2020)","plainTextFormattedCitation":"(Crampton, 2020)","previouslyFormattedCitation":"(Crampton, 2020)"},"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Crampton, 2020)</w:t>
      </w:r>
      <w:r w:rsidRPr="003E0030">
        <w:rPr>
          <w:rFonts w:cstheme="minorHAnsi"/>
          <w:sz w:val="24"/>
          <w:szCs w:val="24"/>
        </w:rPr>
        <w:fldChar w:fldCharType="end"/>
      </w:r>
      <w:r w:rsidRPr="003E0030">
        <w:rPr>
          <w:rFonts w:cstheme="minorHAnsi"/>
          <w:sz w:val="24"/>
          <w:szCs w:val="24"/>
        </w:rPr>
        <w:t xml:space="preserve">. The new sub-discipline of critical physical geography is also very much aligned philosophically with this bridging of the critical / quantitative divide </w:t>
      </w:r>
      <w:r w:rsidRPr="003E0030">
        <w:rPr>
          <w:rFonts w:cstheme="minorHAnsi"/>
          <w:sz w:val="24"/>
          <w:szCs w:val="24"/>
        </w:rPr>
        <w:fldChar w:fldCharType="begin" w:fldLock="1"/>
      </w:r>
      <w:r w:rsidRPr="003E0030">
        <w:rPr>
          <w:rFonts w:cstheme="minorHAnsi"/>
          <w:sz w:val="24"/>
          <w:szCs w:val="24"/>
        </w:rPr>
        <w:instrText>ADDIN CSL_CITATION {"citationItems":[{"id":"ITEM-1","itemData":{"editor":[{"dropping-particle":"","family":"Lave","given":"Rebecca","non-dropping-particle":"","parse-names":false,"suffix":""},{"dropping-particle":"","family":"Biermann","given":"Christine","non-dropping-particle":"","parse-names":false,"suffix":""},{"dropping-particle":"","family":"Lane","given":"Stuart N.","non-dropping-particle":"","parse-names":false,"suffix":""}],"id":"ITEM-1","issued":{"date-parts":[["2018"]]},"publisher":"Palgrave McMillan","title":"The Palgrave Handbook of Critical Physical Geography","type":"book"},"uris":["http://www.mendeley.com/documents/?uuid=d2e166df-e1f6-47d0-ad2a-e4d87b4cf76e"]}],"mendeley":{"formattedCitation":"(Lave et al., 2018)","plainTextFormattedCitation":"(Lave et al., 2018)","previouslyFormattedCitation":"(Lave et al., 2018)"},"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Lave et al., 2018)</w:t>
      </w:r>
      <w:r w:rsidRPr="003E0030">
        <w:rPr>
          <w:rFonts w:cstheme="minorHAnsi"/>
          <w:sz w:val="24"/>
          <w:szCs w:val="24"/>
        </w:rPr>
        <w:fldChar w:fldCharType="end"/>
      </w:r>
      <w:r w:rsidRPr="003E0030">
        <w:rPr>
          <w:rFonts w:cstheme="minorHAnsi"/>
          <w:sz w:val="24"/>
          <w:szCs w:val="24"/>
        </w:rPr>
        <w:t>.</w:t>
      </w:r>
    </w:p>
    <w:p w14:paraId="6803176F" w14:textId="751C0FD2" w:rsidR="0049395B" w:rsidRPr="00465ABB" w:rsidRDefault="0049395B" w:rsidP="00465ABB">
      <w:pPr>
        <w:spacing w:line="480" w:lineRule="auto"/>
        <w:ind w:firstLine="720"/>
        <w:rPr>
          <w:rFonts w:cstheme="minorHAnsi"/>
          <w:sz w:val="24"/>
          <w:szCs w:val="24"/>
        </w:rPr>
      </w:pPr>
      <w:r w:rsidRPr="003E0030">
        <w:rPr>
          <w:rFonts w:cstheme="minorHAnsi"/>
          <w:sz w:val="24"/>
          <w:szCs w:val="24"/>
        </w:rPr>
        <w:lastRenderedPageBreak/>
        <w:t xml:space="preserve">It is here that I envision a “critical ABM” fitting in with currents of other scholarship. </w:t>
      </w:r>
      <w:r w:rsidR="00692F27">
        <w:rPr>
          <w:rFonts w:cstheme="minorHAnsi"/>
          <w:sz w:val="24"/>
          <w:szCs w:val="24"/>
        </w:rPr>
        <w:t>C</w:t>
      </w:r>
      <w:r w:rsidRPr="003E0030">
        <w:rPr>
          <w:rFonts w:cstheme="minorHAnsi"/>
          <w:sz w:val="24"/>
          <w:szCs w:val="24"/>
        </w:rPr>
        <w:t>ritical ABM seems like such an obvious and natural extension to critical GIS</w:t>
      </w:r>
      <w:r w:rsidR="00535FFC">
        <w:rPr>
          <w:rStyle w:val="FootnoteReference"/>
          <w:rFonts w:cstheme="minorHAnsi"/>
          <w:sz w:val="24"/>
          <w:szCs w:val="24"/>
        </w:rPr>
        <w:footnoteReference w:id="5"/>
      </w:r>
      <w:r w:rsidRPr="003E0030">
        <w:rPr>
          <w:rFonts w:cstheme="minorHAnsi"/>
          <w:sz w:val="24"/>
          <w:szCs w:val="24"/>
        </w:rPr>
        <w:t>, which has been fairly widely discussed,</w:t>
      </w:r>
      <w:r w:rsidR="007131BE">
        <w:rPr>
          <w:rFonts w:cstheme="minorHAnsi"/>
          <w:sz w:val="24"/>
          <w:szCs w:val="24"/>
        </w:rPr>
        <w:t xml:space="preserve"> and </w:t>
      </w:r>
      <w:r w:rsidRPr="003E0030">
        <w:rPr>
          <w:rFonts w:cstheme="minorHAnsi"/>
          <w:sz w:val="24"/>
          <w:szCs w:val="24"/>
        </w:rPr>
        <w:t xml:space="preserve">ABM is an exploding, closely allied field to GIS, literally connected and synergizing together </w:t>
      </w:r>
      <w:r w:rsidRPr="003E0030">
        <w:rPr>
          <w:rFonts w:cstheme="minorHAnsi"/>
          <w:sz w:val="24"/>
          <w:szCs w:val="24"/>
        </w:rPr>
        <w:fldChar w:fldCharType="begin" w:fldLock="1"/>
      </w:r>
      <w:r w:rsidRPr="003E0030">
        <w:rPr>
          <w:rFonts w:cstheme="minorHAnsi"/>
          <w:sz w:val="24"/>
          <w:szCs w:val="24"/>
        </w:rPr>
        <w:instrText>ADDIN CSL_CITATION {"citationItems":[{"id":"ITEM-1","itemData":{"ISBN":"978-0-262-73189-8","abstract":"Modeling Natural, Social, and Engineered Complex Systems with NetLogo","author":[{"dropping-particle":"","family":"Wilensky","given":"Uri","non-dropping-particle":"","parse-names":false,"suffix":""},{"dropping-particle":"","family":"Rand","given":"William","non-dropping-particle":"","parse-names":false,"suffix":""}],"container-title":"Agent analyst","id":"ITEM-1","issue":"January","issued":{"date-parts":[["2015"]]},"number-of-pages":"1-504","title":"An introduction to agent-based modeling: Modeling Natural, Social, and Engineered Complex Systems with NetLogo","type":"book"},"uris":["http://www.mendeley.com/documents/?uuid=f8909c76-6ebd-4d37-aaa9-cad6d6e06a54"]},{"id":"ITEM-2","itemData":{"author":[{"dropping-particle":"","family":"O'Sullivan","given":"David","non-dropping-particle":"","parse-names":false,"suffix":""},{"dropping-particle":"","family":"Perry","given":"George L.W.","non-dropping-particle":"","parse-names":false,"suffix":""}],"id":"ITEM-2","issued":{"date-parts":[["2013"]]},"publisher":"Wiley-Blackwell","title":"Spatial Simulation: Exploring Pattern and Process","type":"book"},"uris":["http://www.mendeley.com/documents/?uuid=9bee4fe9-89fb-44b0-bf9d-675079aaed2c"]}],"mendeley":{"formattedCitation":"(David O’Sullivan &amp; Perry, 2013; Wilensky &amp; Rand, 2015)","plainTextFormattedCitation":"(David O’Sullivan &amp; Perry, 2013; Wilensky &amp; Rand, 2015)","previouslyFormattedCitation":"(David O’Sullivan &amp; Perry, 2013; Wilensky &amp; Rand, 2015)"},"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David O’Sullivan &amp; Perry, 2013; Wilensky &amp; Rand, 2015)</w:t>
      </w:r>
      <w:r w:rsidRPr="003E0030">
        <w:rPr>
          <w:rFonts w:cstheme="minorHAnsi"/>
          <w:sz w:val="24"/>
          <w:szCs w:val="24"/>
        </w:rPr>
        <w:fldChar w:fldCharType="end"/>
      </w:r>
      <w:r w:rsidRPr="003E0030">
        <w:rPr>
          <w:rFonts w:cstheme="minorHAnsi"/>
          <w:sz w:val="24"/>
          <w:szCs w:val="24"/>
        </w:rPr>
        <w:t>. David O’Sullivan, a prolific proponent of critical GIS</w:t>
      </w:r>
      <w:r w:rsidR="00AF27E8">
        <w:rPr>
          <w:rFonts w:cstheme="minorHAnsi"/>
          <w:sz w:val="24"/>
          <w:szCs w:val="24"/>
        </w:rPr>
        <w:t xml:space="preserve"> and critical-quantification</w:t>
      </w:r>
      <w:r w:rsidR="00AF27E8">
        <w:rPr>
          <w:rStyle w:val="FootnoteReference"/>
          <w:rFonts w:cstheme="minorHAnsi"/>
          <w:sz w:val="24"/>
          <w:szCs w:val="24"/>
        </w:rPr>
        <w:footnoteReference w:id="6"/>
      </w:r>
      <w:r w:rsidRPr="003E0030">
        <w:rPr>
          <w:rFonts w:cstheme="minorHAnsi"/>
          <w:sz w:val="24"/>
          <w:szCs w:val="24"/>
        </w:rPr>
        <w:t xml:space="preserve"> </w:t>
      </w:r>
      <w:r w:rsidRPr="003E0030">
        <w:rPr>
          <w:rFonts w:cstheme="minorHAnsi"/>
          <w:sz w:val="24"/>
          <w:szCs w:val="24"/>
        </w:rPr>
        <w:fldChar w:fldCharType="begin" w:fldLock="1"/>
      </w:r>
      <w:r w:rsidR="00C12FEF">
        <w:rPr>
          <w:rFonts w:cstheme="minorHAnsi"/>
          <w:sz w:val="24"/>
          <w:szCs w:val="24"/>
        </w:rPr>
        <w:instrText>ADDIN CSL_CITATION {"citationItems":[{"id":"ITEM-1","itemData":{"DOI":"10.1111/cag.12441","ISSN":"15410064","author":[{"dropping-particle":"","family":"Thatcher","given":"Jim E.","non-dropping-particle":"","parse-names":false,"suffix":""},{"dropping-particle":"","family":"Bergmann","given":"Luke","non-dropping-particle":"","parse-names":false,"suffix":""},{"dropping-particle":"","family":"O'Sullivan","given":"David","non-dropping-particle":"","parse-names":false,"suffix":""}],"container-title":"Canadian Geographer","id":"ITEM-1","issue":"1","issued":{"date-parts":[["2018"]]},"page":"4-6","title":"Speculative and constructively critical GIS","type":"article-journal","volume":"62"},"uris":["http://www.mendeley.com/documents/?uuid=34a7c1c5-5f22-4cfb-9f3a-6cfa4f4d4303"]},{"id":"ITEM-2","itemData":{"DOI":"10.1177/0309132506071528","ISSN":"03091325","author":[{"dropping-particle":"","family":"O'Sullivan","given":"David","non-dropping-particle":"","parse-names":false,"suffix":""}],"container-title":"Progress in Human Geography","id":"ITEM-2","issue":"6","issued":{"date-parts":[["2006"]]},"page":"783-791","title":"Geographical information science: Critical GIS","type":"article-journal","volume":"30"},"uris":["http://www.mendeley.com/documents/?uuid=db586cfe-103e-474f-bf3b-4a84f465c333"]},{"id":"ITEM-3","itemData":{"DOI":"10.1177/0308518X15622208","ISSN":"14723409","author":[{"dropping-particle":"","family":"Thatcher","given":"Jim","non-dropping-particle":"","parse-names":false,"suffix":""},{"dropping-particle":"","family":"Bergmann","given":"Luke","non-dropping-particle":"","parse-names":false,"suffix":""},{"dropping-particle":"","family":"Ricker","given":"Britta","non-dropping-particle":"","parse-names":false,"suffix":""},{"dropping-particle":"","family":"Rose-Redwood","given":"Reuben","non-dropping-particle":"","parse-names":false,"suffix":""},{"dropping-particle":"","family":"O’Sullivan","given":"David","non-dropping-particle":"","parse-names":false,"suffix":""},{"dropping-particle":"","family":"Barnes","given":"Trevor J.","non-dropping-particle":"","parse-names":false,"suffix":""},{"dropping-particle":"","family":"Barnesmoore","given":"Luke R.","non-dropping-particle":"","parse-names":false,"suffix":""},{"dropping-particle":"","family":"Beltz Imaoka","given":"Laura","non-dropping-particle":"","parse-names":false,"suffix":""},{"dropping-particle":"","family":"Burns","given":"Ryan","non-dropping-particle":"","parse-names":false,"suffix":""},{"dropping-particle":"","family":"Cinnamon","given":"Jonathan","non-dropping-particle":"","parse-names":false,"suffix":""},{"dropping-particle":"","family":"Dalton","given":"Craig M.","non-dropping-particle":"","parse-names":false,"suffix":""},{"dropping-particle":"","family":"Davis","given":"Clinton","non-dropping-particle":"","parse-names":false,"suffix":""},{"dropping-particle":"","family":"Dunn","given":"Stuart","non-dropping-particle":"","parse-names":false,"suffix":""},{"dropping-particle":"","family":"Harvey","given":"Francis","non-dropping-particle":"","parse-names":false,"suffix":""},{"dropping-particle":"","family":"Jung","given":"Jin Kyu","non-dropping-particle":"","parse-names":false,"suffix":""},{"dropping-particle":"","family":"Kersten","given":"Ellen","non-dropping-particle":"","parse-names":false,"suffix":""},{"dropping-particle":"","family":"Knigge","given":"La Dona","non-dropping-particle":"","parse-names":false,"suffix":""},{"dropping-particle":"","family":"Lally","given":"Nick","non-dropping-particle":"","parse-names":false,"suffix":""},{"dropping-particle":"","family":"Lin","given":"Wen","non-dropping-particle":"","parse-names":false,"suffix":""},{"dropping-particle":"","family":"Mahmoudi","given":"Dillon","non-dropping-particle":"","parse-names":false,"suffix":""},{"dropping-particle":"","family":"Martin","given":"Michael","non-dropping-particle":"","parse-names":false,"suffix":""},{"dropping-particle":"","family":"Payne","given":"Will","non-dropping-particle":"","parse-names":false,"suffix":""},{"dropping-particle":"","family":"Sheikh","given":"Amir","non-dropping-particle":"","parse-names":false,"suffix":""},{"dropping-particle":"","family":"Shelton","given":"Taylor","non-dropping-particle":"","parse-names":false,"suffix":""},{"dropping-particle":"","family":"Sheppard","given":"Eric","non-dropping-particle":"","parse-names":false,"suffix":""},{"dropping-particle":"","family":"Strother","given":"Chris W.","non-dropping-particle":"","parse-names":false,"suffix":""},{"dropping-particle":"","family":"Tarr","given":"Alexander","non-dropping-particle":"","parse-names":false,"suffix":""},{"dropping-particle":"","family":"Wilson","given":"Matthew W.","non-dropping-particle":"","parse-names":false,"suffix":""},{"dropping-particle":"","family":"Young","given":"Jason C.","non-dropping-particle":"","parse-names":false,"suffix":""}],"container-title":"Environment and Planning A","id":"ITEM-3","issue":"5","issued":{"date-parts":[["2016"]]},"page":"815-824","title":"Revisiting critical GIS","type":"article-journal","volume":"48"},"uris":["http://www.mendeley.com/documents/?uuid=b4fe84cb-6a6d-430a-90a5-9349d97df91b"]},{"id":"ITEM-4","itemData":{"DOI":"10.1080/00045608.2015.1039105","ISSN":"14678306","abstract":"Recent years have seen an increasing amount of work by physicists on topics outside their traditional research domain, including geography. We explore the scope of this development, place it in a historical context dating back at least to statistical physics in the nineteenth century and trace the origins of more recent developments to the roots of computational science after World War II. Our primary purpose is not historical, however. Instead, we are concerned with understanding what geographers can learn from the many recent contributions by physicists to understanding spatiotemporal systems. Drawing on examples of work in this tradition by physicists, we argue that two apparently different modes of investigation are common: model-driven and data-driven approaches. The former is associated with complexity science, whereas the latter is more commonly associated with the fourth paradigm, more recently known as “big data.” Both modes share technical strengths and, more important, a capacity for generalization, which is absent from much work in geography. We argue that although some of this research lacks an appreciation of previous geographical contributions, when assessed critically, it nevertheless brings useful new perspectives, new methods, and new ideas to bear on topics central to geography, yet neglected in the discipline. We conclude with some suggestions for how geographers can build on these new approaches, both inside and outside the discipline.","author":[{"dropping-particle":"","family":"O’Sullivan","given":"David","non-dropping-particle":"","parse-names":false,"suffix":""},{"dropping-particle":"","family":"Manson","given":"Steven M.","non-dropping-particle":"","parse-names":false,"suffix":""}],"container-title":"Annals of the Association of American Geographers","id":"ITEM-4","issue":"4","issued":{"date-parts":[["2015"]]},"page":"704-722","title":"Do Physicists Have Geography Envy? And What Can Geographers Learn from It?","type":"article-journal","volume":"105"},"uris":["http://www.mendeley.com/documents/?uuid=716113a7-25d1-41b0-b16f-98f171b464bc"]}],"mendeley":{"formattedCitation":"(O’Sullivan &amp; Manson, 2015; David O’Sullivan, 2006; J. Thatcher et al., 2016; J. E. Thatcher et al., 2018)","plainTextFormattedCitation":"(O’Sullivan &amp; Manson, 2015; David O’Sullivan, 2006; J. Thatcher et al., 2016; J. E. Thatcher et al., 2018)","previouslyFormattedCitation":"(O’Sullivan &amp; Manson, 2015; David O’Sullivan, 2006; J. Thatcher et al., 2016; J. E. Thatcher et al., 2018)"},"properties":{"noteIndex":0},"schema":"https://github.com/citation-style-language/schema/raw/master/csl-citation.json"}</w:instrText>
      </w:r>
      <w:r w:rsidRPr="003E0030">
        <w:rPr>
          <w:rFonts w:cstheme="minorHAnsi"/>
          <w:sz w:val="24"/>
          <w:szCs w:val="24"/>
        </w:rPr>
        <w:fldChar w:fldCharType="separate"/>
      </w:r>
      <w:r w:rsidR="007131BE" w:rsidRPr="007131BE">
        <w:rPr>
          <w:rFonts w:cstheme="minorHAnsi"/>
          <w:noProof/>
          <w:sz w:val="24"/>
          <w:szCs w:val="24"/>
        </w:rPr>
        <w:t>(O’Sullivan &amp; Manson, 2015; David O’Sullivan, 2006; J. Thatcher et al., 2016; J. E. Thatcher et al., 2018)</w:t>
      </w:r>
      <w:r w:rsidRPr="003E0030">
        <w:rPr>
          <w:rFonts w:cstheme="minorHAnsi"/>
          <w:sz w:val="24"/>
          <w:szCs w:val="24"/>
        </w:rPr>
        <w:fldChar w:fldCharType="end"/>
      </w:r>
      <w:r w:rsidRPr="003E0030">
        <w:rPr>
          <w:rFonts w:cstheme="minorHAnsi"/>
          <w:sz w:val="24"/>
          <w:szCs w:val="24"/>
        </w:rPr>
        <w:t xml:space="preserve">, has also been a prolific proponent of ABM </w:t>
      </w:r>
      <w:r w:rsidRPr="003E0030">
        <w:rPr>
          <w:rFonts w:cstheme="minorHAnsi"/>
          <w:sz w:val="24"/>
          <w:szCs w:val="24"/>
        </w:rPr>
        <w:fldChar w:fldCharType="begin" w:fldLock="1"/>
      </w:r>
      <w:r w:rsidR="002600A5" w:rsidRPr="003E0030">
        <w:rPr>
          <w:rFonts w:cstheme="minorHAnsi"/>
          <w:sz w:val="24"/>
          <w:szCs w:val="24"/>
        </w:rPr>
        <w:instrText>ADDIN CSL_CITATION {"citationItems":[{"id":"ITEM-1","itemData":{"DOI":"10.18564/jasss.4174","ISSN":"14607425","abstract":"Agent based modeling (ABM) is a standard tool that is useful across many disciplines. Despite widespread and mounting interest in ABM, even broader adoption has been hindered by a set of methodological challenges that run from issues around basic tools to the need for a more complete conceptual foundation for the approach. After several decades of progress, ABMs remain difficult to develop and use for many students, scholars, and policy makers. This difficulty holds especially true for models designed to represent spatial patterns and processes across a broad range of human, natural, and human-environment systems. In this paper, we describe the methodological challenges facing further development and use of spatial ABM (SABM) and suggest some potential solutions from multiple disciplines. We first define SABM to narrow our object of inquiry, and then explore how spatiality is a source of both advantages and challenges. We examine how time interacts with space in models and delve into issues of model development in general and modeling frameworks and tools specifically. We draw on lessons and insights from fields with a history of ABM contributions, including economics, ecology, geography, ecology, anthropology, and spatial science with the goal of identifying promising ways forward for this powerful means of modeling.","author":[{"dropping-particle":"","family":"Manson","given":"Steven","non-dropping-particle":"","parse-names":false,"suffix":""},{"dropping-particle":"","family":"An","given":"Li","non-dropping-particle":"","parse-names":false,"suffix":""},{"dropping-particle":"","family":"Clarke","given":"Keith C.","non-dropping-particle":"","parse-names":false,"suffix":""},{"dropping-particle":"","family":"Heppenstall","given":"Alison","non-dropping-particle":"","parse-names":false,"suffix":""},{"dropping-particle":"","family":"Koch","given":"Jennifer","non-dropping-particle":"","parse-names":false,"suffix":""},{"dropping-particle":"","family":"Krzyzanowski","given":"Brittany","non-dropping-particle":"","parse-names":false,"suffix":""},{"dropping-particle":"","family":"Morgan","given":"Fraser","non-dropping-particle":"","parse-names":false,"suffix":""},{"dropping-particle":"","family":"O’sullivan","given":"David","non-dropping-particle":"","parse-names":false,"suffix":""},{"dropping-particle":"","family":"Runck","given":"Bryan C.","non-dropping-particle":"","parse-names":false,"suffix":""},{"dropping-particle":"","family":"Shook","given":"Eric","non-dropping-particle":"","parse-names":false,"suffix":""},{"dropping-particle":"","family":"Tesfatsion","given":"Leigh","non-dropping-particle":"","parse-names":false,"suffix":""}],"container-title":"Jasss","id":"ITEM-1","issue":"1","issued":{"date-parts":[["2020"]]},"title":"Methodological issues of spatial agent-based models","type":"article-journal","volume":"23"},"uris":["http://www.mendeley.com/documents/?uuid=48edca19-e957-4ec6-aca2-48053f11fbcb"]},{"id":"ITEM-2","itemData":{"author":[{"dropping-particle":"","family":"O'Sullivan","given":"David","non-dropping-particle":"","parse-names":false,"suffix":""},{"dropping-particle":"","family":"Perry","given":"George L.W.","non-dropping-particle":"","parse-names":false,"suffix":""}],"id":"ITEM-2","issued":{"date-parts":[["2013"]]},"publisher":"Wiley-Blackwell","title":"Spatial Simulation: Exploring Pattern and Process","type":"book"},"uris":["http://www.mendeley.com/documents/?uuid=9bee4fe9-89fb-44b0-bf9d-675079aaed2c"]},{"id":"ITEM-3","itemData":{"author":[{"dropping-particle":"","family":"O'Sullivan","given":"David","non-dropping-particle":"","parse-names":false,"suffix":""},{"dropping-particle":"","family":"Millington","given":"James","non-dropping-particle":"","parse-names":false,"suffix":""},{"dropping-particle":"","family":"Perry","given":"George","non-dropping-particle":"","parse-names":false,"suffix":""},{"dropping-particle":"","family":"Wainwright","given":"John","non-dropping-particle":"","parse-names":false,"suffix":""}],"container-title":"Agent-Based Modeling in Geographical Systems","editor":[{"dropping-particle":"","family":"Heppenstall","given":"Alison","non-dropping-particle":"","parse-names":false,"suffix":""},{"dropping-particle":"","family":"See","given":"Linda M.","non-dropping-particle":"","parse-names":false,"suffix":""},{"dropping-particle":"","family":"Crooks","given":"Andrew T.","non-dropping-particle":"","parse-names":false,"suffix":""},{"dropping-particle":"","family":"Batty","given":"Michael","non-dropping-particle":"","parse-names":false,"suffix":""}],"id":"ITEM-3","issued":{"date-parts":[["2012"]]},"publisher":"Springer","title":"Agent-Based Models – Because They’re Worth It?","type":"chapter"},"uris":["http://www.mendeley.com/documents/?uuid=b9bb2f7a-ee56-4b7e-9943-979018d93910"]},{"id":"ITEM-4","itemData":{"author":[{"dropping-particle":"","family":"Sullivan","given":"David O","non-dropping-particle":"","parse-names":false,"suffix":""}],"id":"ITEM-4","issue":"Charles 2003","issued":{"date-parts":[["2009"]]},"page":"498-530","title":"Changing Neighborhoods– Neighborhoods Changing","type":"article-journal"},"uris":["http://www.mendeley.com/documents/?uuid=bc81c222-e525-4b4d-a3c4-fdc64f6c51b2"]}],"mendeley":{"formattedCitation":"(S. Manson et al., 2020; David O’Sullivan et al., 2012; David O’Sullivan &amp; Perry, 2013; Sullivan, 2009)","plainTextFormattedCitation":"(S. Manson et al., 2020; David O’Sullivan et al., 2012; David O’Sullivan &amp; Perry, 2013; Sullivan, 2009)","previouslyFormattedCitation":"(S. Manson et al., 2020; David O’Sullivan et al., 2012; David O’Sullivan &amp; Perry, 2013; Sullivan, 2009)"},"properties":{"noteIndex":0},"schema":"https://github.com/citation-style-language/schema/raw/master/csl-citation.json"}</w:instrText>
      </w:r>
      <w:r w:rsidRPr="003E0030">
        <w:rPr>
          <w:rFonts w:cstheme="minorHAnsi"/>
          <w:sz w:val="24"/>
          <w:szCs w:val="24"/>
        </w:rPr>
        <w:fldChar w:fldCharType="separate"/>
      </w:r>
      <w:r w:rsidR="00A037B8" w:rsidRPr="003E0030">
        <w:rPr>
          <w:rFonts w:cstheme="minorHAnsi"/>
          <w:noProof/>
          <w:sz w:val="24"/>
          <w:szCs w:val="24"/>
        </w:rPr>
        <w:t>(S. Manson et al., 2020; David O’Sullivan et al., 2012; David O’Sullivan &amp; Perry, 2013; Sullivan, 2009)</w:t>
      </w:r>
      <w:r w:rsidRPr="003E0030">
        <w:rPr>
          <w:rFonts w:cstheme="minorHAnsi"/>
          <w:sz w:val="24"/>
          <w:szCs w:val="24"/>
        </w:rPr>
        <w:fldChar w:fldCharType="end"/>
      </w:r>
      <w:r w:rsidRPr="003E0030">
        <w:rPr>
          <w:rFonts w:cstheme="minorHAnsi"/>
          <w:sz w:val="24"/>
          <w:szCs w:val="24"/>
        </w:rPr>
        <w:t xml:space="preserve">. </w:t>
      </w:r>
      <w:r w:rsidR="00465ABB">
        <w:rPr>
          <w:rFonts w:cstheme="minorHAnsi"/>
          <w:sz w:val="24"/>
          <w:szCs w:val="24"/>
        </w:rPr>
        <w:t xml:space="preserve">O’Sullivan has stated that he thought </w:t>
      </w:r>
      <w:r w:rsidRPr="003E0030">
        <w:rPr>
          <w:rFonts w:cstheme="minorHAnsi"/>
          <w:sz w:val="24"/>
          <w:szCs w:val="24"/>
        </w:rPr>
        <w:t xml:space="preserve">critical ABM sounded like a good idea, </w:t>
      </w:r>
      <w:r w:rsidRPr="003E0030">
        <w:rPr>
          <w:rFonts w:cstheme="minorHAnsi"/>
          <w:color w:val="222222"/>
          <w:sz w:val="24"/>
          <w:szCs w:val="24"/>
          <w:shd w:val="clear" w:color="auto" w:fill="FFFFFF"/>
        </w:rPr>
        <w:t xml:space="preserve">but that he had not heard of such a thing </w:t>
      </w:r>
      <w:r w:rsidRPr="003E0030">
        <w:rPr>
          <w:rFonts w:cstheme="minorHAnsi"/>
          <w:color w:val="222222"/>
          <w:sz w:val="24"/>
          <w:szCs w:val="24"/>
          <w:shd w:val="clear" w:color="auto" w:fill="FFFFFF"/>
        </w:rPr>
        <w:fldChar w:fldCharType="begin" w:fldLock="1"/>
      </w:r>
      <w:r w:rsidRPr="003E0030">
        <w:rPr>
          <w:rFonts w:cstheme="minorHAnsi"/>
          <w:color w:val="222222"/>
          <w:sz w:val="24"/>
          <w:szCs w:val="24"/>
          <w:shd w:val="clear" w:color="auto" w:fill="FFFFFF"/>
        </w:rPr>
        <w:instrText>ADDIN CSL_CITATION {"citationItems":[{"id":"ITEM-1","itemData":{"author":[{"dropping-particle":"","family":"O'Sullivan","given":"David","non-dropping-particle":"","parse-names":false,"suffix":""}],"id":"ITEM-1","issued":{"date-parts":[["2021"]]},"title":"Email correspondence with David O'Sullivan","type":"article"},"uris":["http://www.mendeley.com/documents/?uuid=6d47fbfa-ef69-47d7-9ccd-404e10b2707b"]}],"mendeley":{"formattedCitation":"(David O’Sullivan, 2021)","plainTextFormattedCitation":"(David O’Sullivan, 2021)","previouslyFormattedCitation":"(David O’Sullivan, 2021)"},"properties":{"noteIndex":0},"schema":"https://github.com/citation-style-language/schema/raw/master/csl-citation.json"}</w:instrText>
      </w:r>
      <w:r w:rsidRPr="003E0030">
        <w:rPr>
          <w:rFonts w:cstheme="minorHAnsi"/>
          <w:color w:val="222222"/>
          <w:sz w:val="24"/>
          <w:szCs w:val="24"/>
          <w:shd w:val="clear" w:color="auto" w:fill="FFFFFF"/>
        </w:rPr>
        <w:fldChar w:fldCharType="separate"/>
      </w:r>
      <w:r w:rsidRPr="003E0030">
        <w:rPr>
          <w:rFonts w:cstheme="minorHAnsi"/>
          <w:noProof/>
          <w:color w:val="222222"/>
          <w:sz w:val="24"/>
          <w:szCs w:val="24"/>
          <w:shd w:val="clear" w:color="auto" w:fill="FFFFFF"/>
        </w:rPr>
        <w:t>(David O’Sullivan, 2021)</w:t>
      </w:r>
      <w:r w:rsidRPr="003E0030">
        <w:rPr>
          <w:rFonts w:cstheme="minorHAnsi"/>
          <w:color w:val="222222"/>
          <w:sz w:val="24"/>
          <w:szCs w:val="24"/>
          <w:shd w:val="clear" w:color="auto" w:fill="FFFFFF"/>
        </w:rPr>
        <w:fldChar w:fldCharType="end"/>
      </w:r>
      <w:r w:rsidRPr="003E0030">
        <w:rPr>
          <w:rFonts w:cstheme="minorHAnsi"/>
          <w:color w:val="222222"/>
          <w:sz w:val="24"/>
          <w:szCs w:val="24"/>
          <w:shd w:val="clear" w:color="auto" w:fill="FFFFFF"/>
        </w:rPr>
        <w:t>.</w:t>
      </w:r>
    </w:p>
    <w:p w14:paraId="59A6DDAE" w14:textId="3B797B54" w:rsidR="0049395B" w:rsidRPr="003E0030" w:rsidRDefault="0049395B" w:rsidP="0049395B">
      <w:pPr>
        <w:spacing w:line="480" w:lineRule="auto"/>
        <w:ind w:firstLine="720"/>
        <w:rPr>
          <w:rFonts w:cstheme="minorHAnsi"/>
          <w:sz w:val="24"/>
          <w:szCs w:val="24"/>
        </w:rPr>
      </w:pPr>
      <w:bookmarkStart w:id="3" w:name="_Hlk109965220"/>
      <w:r w:rsidRPr="003E0030">
        <w:rPr>
          <w:rFonts w:cstheme="minorHAnsi"/>
          <w:sz w:val="24"/>
          <w:szCs w:val="24"/>
        </w:rPr>
        <w:t>Part of the impetus of critical GIS has been to critique the political economy of GIS itself</w:t>
      </w:r>
      <w:r w:rsidR="00605466" w:rsidRPr="003E0030">
        <w:rPr>
          <w:rFonts w:cstheme="minorHAnsi"/>
          <w:sz w:val="24"/>
          <w:szCs w:val="24"/>
        </w:rPr>
        <w:t xml:space="preserve">—and </w:t>
      </w:r>
      <w:r w:rsidRPr="003E0030">
        <w:rPr>
          <w:rFonts w:cstheme="minorHAnsi"/>
          <w:sz w:val="24"/>
          <w:szCs w:val="24"/>
        </w:rPr>
        <w:t>to interrogate the reciprocal shaping of GIS by the social and institutional forces that created it, and in turn the reshaping of the social and institutional landscape that has occurred because of GIS</w:t>
      </w:r>
      <w:r w:rsidR="00C12FEF">
        <w:rPr>
          <w:rStyle w:val="FootnoteReference"/>
          <w:rFonts w:cstheme="minorHAnsi"/>
          <w:sz w:val="24"/>
          <w:szCs w:val="24"/>
        </w:rPr>
        <w:footnoteReference w:id="7"/>
      </w:r>
      <w:r w:rsidRPr="003E0030">
        <w:rPr>
          <w:rFonts w:cstheme="minorHAnsi"/>
          <w:sz w:val="24"/>
          <w:szCs w:val="24"/>
        </w:rPr>
        <w:t>.</w:t>
      </w:r>
      <w:bookmarkEnd w:id="3"/>
      <w:r w:rsidRPr="003E0030">
        <w:rPr>
          <w:rFonts w:cstheme="minorHAnsi"/>
          <w:sz w:val="24"/>
          <w:szCs w:val="24"/>
        </w:rPr>
        <w:t xml:space="preserve"> </w:t>
      </w:r>
      <w:bookmarkStart w:id="4" w:name="_Hlk109965290"/>
      <w:r w:rsidRPr="003E0030">
        <w:rPr>
          <w:rFonts w:cstheme="minorHAnsi"/>
          <w:sz w:val="24"/>
          <w:szCs w:val="24"/>
        </w:rPr>
        <w:t xml:space="preserve">There is certainly parallel work to be done with ABM. </w:t>
      </w:r>
      <w:bookmarkEnd w:id="4"/>
      <w:r w:rsidRPr="003E0030">
        <w:rPr>
          <w:rFonts w:cstheme="minorHAnsi"/>
          <w:sz w:val="24"/>
          <w:szCs w:val="24"/>
        </w:rPr>
        <w:t xml:space="preserve">In fact, although the term “critical ABM” may not have yet appeared, this work has already begun. Nigel Thrift has written enthusiastically about the potential for complexity theory (and its generative modeling, which includes ABM) to synergize with human geography, but also tempered this enthusiasm </w:t>
      </w:r>
      <w:r w:rsidRPr="003E0030">
        <w:rPr>
          <w:rFonts w:cstheme="minorHAnsi"/>
          <w:sz w:val="24"/>
          <w:szCs w:val="24"/>
        </w:rPr>
        <w:lastRenderedPageBreak/>
        <w:t xml:space="preserve">with warnings, for example, “complexity theory is, to an extent, just another business opportunity” </w:t>
      </w:r>
      <w:r w:rsidRPr="003E0030">
        <w:rPr>
          <w:rFonts w:cstheme="minorHAnsi"/>
          <w:sz w:val="24"/>
          <w:szCs w:val="24"/>
        </w:rPr>
        <w:fldChar w:fldCharType="begin" w:fldLock="1"/>
      </w:r>
      <w:r w:rsidR="008C631E" w:rsidRPr="003E0030">
        <w:rPr>
          <w:rFonts w:cstheme="minorHAnsi"/>
          <w:sz w:val="24"/>
          <w:szCs w:val="24"/>
        </w:rPr>
        <w:instrText>ADDIN CSL_CITATION {"citationItems":[{"id":"ITEM-1","itemData":{"author":[{"dropping-particle":"","family":"Thrift","given":"Nigel","non-dropping-particle":"","parse-names":false,"suffix":""}],"container-title":"Theory, Culture &amp; Society1","id":"ITEM-1","issue":"3","issued":{"date-parts":[["1999"]]},"page":"31-69","title":"The Place of Complexity.pdf","type":"article-journal","volume":"16"},"uris":["http://www.mendeley.com/documents/?uuid=8353feaa-7ca3-4014-a3e7-4916b7deb85a"]}],"mendeley":{"formattedCitation":"(Thrift, 1999)","manualFormatting":"(Thrift, 1999, 33)","plainTextFormattedCitation":"(Thrift, 1999)","previouslyFormattedCitation":"(Thrift, 1999)"},"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Thrift, 1999</w:t>
      </w:r>
      <w:r w:rsidR="008C631E" w:rsidRPr="003E0030">
        <w:rPr>
          <w:rFonts w:cstheme="minorHAnsi"/>
          <w:noProof/>
          <w:sz w:val="24"/>
          <w:szCs w:val="24"/>
        </w:rPr>
        <w:t>, 33</w:t>
      </w:r>
      <w:r w:rsidRPr="003E0030">
        <w:rPr>
          <w:rFonts w:cstheme="minorHAnsi"/>
          <w:noProof/>
          <w:sz w:val="24"/>
          <w:szCs w:val="24"/>
        </w:rPr>
        <w:t>)</w:t>
      </w:r>
      <w:r w:rsidRPr="003E0030">
        <w:rPr>
          <w:rFonts w:cstheme="minorHAnsi"/>
          <w:sz w:val="24"/>
          <w:szCs w:val="24"/>
        </w:rPr>
        <w:fldChar w:fldCharType="end"/>
      </w:r>
      <w:r w:rsidRPr="003E0030">
        <w:rPr>
          <w:rFonts w:cstheme="minorHAnsi"/>
          <w:sz w:val="24"/>
          <w:szCs w:val="24"/>
        </w:rPr>
        <w:t xml:space="preserve">. And David O’Sullivan and others have maintained a sustained critical inquiry about ABM in a series of papers. </w:t>
      </w:r>
      <w:r w:rsidRPr="003E0030">
        <w:rPr>
          <w:rFonts w:cstheme="minorHAnsi"/>
          <w:sz w:val="24"/>
          <w:szCs w:val="24"/>
        </w:rPr>
        <w:fldChar w:fldCharType="begin" w:fldLock="1"/>
      </w:r>
      <w:r w:rsidR="00F61627">
        <w:rPr>
          <w:rFonts w:cstheme="minorHAnsi"/>
          <w:sz w:val="24"/>
          <w:szCs w:val="24"/>
        </w:rPr>
        <w:instrText>ADDIN CSL_CITATION {"citationItems":[{"id":"ITEM-1","itemData":{"DOI":"10.1111/j.0020-2754.2004.00321.x","ISSN":"00202754","abstract":"Complexity science has attracted considerable attention in a number of disciplines. However, this perspective on scientific understanding remains ill defined. In this paper, ideas and approaches from complexity science are reviewed. It appears that complexity science fundamentally is driven by ontological decisions on the part of the investigator. This is a result of the epistemological approach fundamental to complexity as it is currently studied, which is based on the construction of computer simulation models of reality. This methodology requires that researchers decide what exists and is important enough to represent in a simulation, and also what to leave out. Although this points to serious difficulties with complexity science, it is argued that the approach nevertheless has much to offer human geography. Drawing on complexity science, renewed engagements between physical and human geography, and between both and geographical information science seem possible, based on clearly shared concerns with the representation of geographical phenomena. In conclusion, it is suggested that seeing models as a source of geographical narratives may be a useful way to promote constructive engagement between different perspectives in the discipline. © Royal Geographical Society (with The Institute of British Geographers) 2004.","author":[{"dropping-particle":"","family":"O'Sullivan","given":"David","non-dropping-particle":"","parse-names":false,"suffix":""}],"container-title":"Transactions of the Institute of British Geographers","id":"ITEM-1","issue":"3","issued":{"date-parts":[["2004"]]},"page":"282-295","title":"Complexity science and human geography","type":"article-journal","volume":"29"},"uris":["http://www.mendeley.com/documents/?uuid=73e7707d-c01a-4eb7-a829-66c0f3b19eba"]},{"id":"ITEM-2","itemData":{"DOI":"10.2307/j.ctt21h4z6m.7","ISBN":"9781496205377","author":[{"dropping-particle":"","family":"O'Sullivan","given":"David","non-dropping-particle":"","parse-names":false,"suffix":""}],"container-title":"Thinking Big Data in Geography: New Regimes, New Research","editor":[{"dropping-particle":"","family":"Thatcher","given":"Jim","non-dropping-particle":"","parse-names":false,"suffix":""},{"dropping-particle":"","family":"Eckert","given":"Josef","non-dropping-particle":"","parse-names":false,"suffix":""},{"dropping-particle":"","family":"Shears","given":"Andrew","non-dropping-particle":"","parse-names":false,"suffix":""}],"id":"ITEM-2","issued":{"date-parts":[["2018"]]},"page":"21-38","publisher":"University of Nebraska Press","title":"Big data . . .Why (Oh Why?) This computational social science?","type":"chapter"},"uris":["http://www.mendeley.com/documents/?uuid=85928d36-2f50-4ac3-b245-dbaee16e0280"]},{"id":"ITEM-3","itemData":{"DOI":"10.1007/s101090200086","ISSN":"14355949","abstract":"A simple preliminary model of gentrification is presented. The model is based on an irregular cellular automaton architecture drawing on the concept of proximal space, which is well suited to the spatial externalities present in housing markets at the local scale. The rent gap hypothesis on which the model's cell transition rules are based is discussed. The model's transition rules are described in detail. Practical difficulties in configuring and initializing the model are described and its typical behavior reported. Prospects for further development of the model are discussed. The current model structure, while inadequate, is well suited to further elaboration and the incorporation of other interesting and relevant effects. © Springer-Verlag 2002.","author":[{"dropping-particle":"","family":"O'Sullivan","given":"David","non-dropping-particle":"","parse-names":false,"suffix":""}],"container-title":"Journal of Geographical Systems","id":"ITEM-3","issue":"3","issued":{"date-parts":[["2002"]]},"page":"251-274","title":"Toward micro-scale spatial modeling of gentrification","type":"article-journal","volume":"4"},"uris":["http://www.mendeley.com/documents/?uuid=1f26275a-dd57-4617-b575-493f163d4bc4"]},{"id":"ITEM-4","itemData":{"DOI":"10.1177/0309132507086879","ISSN":"03091325","author":[{"dropping-particle":"","family":"O'Sullivan","given":"David","non-dropping-particle":"","parse-names":false,"suffix":""}],"container-title":"Progress in Human Geography","id":"ITEM-4","issue":"4","issued":{"date-parts":[["2008"]]},"page":"541-550","title":"Geographical information science: Agent-based models","type":"article-journal","volume":"32"},"uris":["http://www.mendeley.com/documents/?uuid=497e2aeb-094a-4748-b3cd-52e55025245f"]},{"id":"ITEM-5","itemData":{"DOI":"10.1016/j.geoforum.2012.06.017","ISSN":"00167185","abstract":"The increasing use of computer simulation modelling brings with it epistemological questions about the possibilities and limits of its use for understanding spatio-temporal dynamics of social and environmental systems. These questions include how we learn from simulation models and how we most appropriately explain what we have learnt. Generative simulation modelling provides a framework to investigate how the interactions of individual heterogeneous entities across space and through time produce system-level patterns. This modelling approach includes individual- and agent-based models and is increasingly being applied to study environmental and social systems, and their interactions with one another. Much of the formally presented analysis and interpretation of this type of simulation resorts to statistical summaries of aggregated, system-level patterns. Here, we argue that generative simulation modelling can be recognised as being 'event-driven', retaining a history in the patterns produced via simulated events and interactions. Consequently, we explore how a narrative approach might use this simulated history to better explain how patterns are produced as a result of model structure, and we provide an example of this approach using variations of a simulation model of breeding synchrony in bird colonies. This example illustrates not only why observed patterns are produced in this particular case, but also how generative simulation models function more generally. Aggregated summaries of emergent system-level patterns will remain an important component of modellers' toolkits, but narratives can act as an intermediary between formal descriptions of model structure and these summaries. Using a narrative approach should help generative simulation modellers to better communicate the process by which they learn so that their activities and results can be more widely interpreted. In turn, this will allow non-modellers to foster a fuller appreciation of the function and benefits of generative simulation modelling. © 2012 Elsevier Ltd.","author":[{"dropping-particle":"","family":"Millington","given":"James D.A.","non-dropping-particle":"","parse-names":false,"suffix":""},{"dropping-particle":"","family":"O'Sullivan","given":"David","non-dropping-particle":"","parse-names":false,"suffix":""},{"dropping-particle":"","family":"Perry","given":"George L.W.","non-dropping-particle":"","parse-names":false,"suffix":""}],"container-title":"Geoforum","id":"ITEM-5","issue":"6","issued":{"date-parts":[["2012"]]},"page":"1025-1034","publisher":"Elsevier Ltd","title":"Model histories: Narrative explanation in generative simulation modelling","type":"article-journal","volume":"43"},"uris":["http://www.mendeley.com/documents/?uuid=9b7c4f97-b31c-49e1-9a01-b0f9a5c4c194"]},{"id":"ITEM-6","itemData":{"DOI":"10.1068/a37100","ISSN":"0308518X","abstract":"Researchers across disciplines apply complexity theory to issues ranging from economic development to earthquake prediction. The breadth of applications speaks to the promise of complexity theory, but there remain a number of challenges to be met, particularly those related to its ontological and epistemological dimensions. We identify a number of key issues by asking three questions. Does complexity theory operate at too general a level to enhance understanding? What are the ontological and epistemological implications of complexity? What are the challenges in modeling complexity? In answering these questions, we argue that, although complexity offers much to the study of place and space, research in these areas has a number of strengths that enhance complexity research. © 2006 a Pion publication printed in Great Britain.","author":[{"dropping-particle":"","family":"Manson","given":"Steven","non-dropping-particle":"","parse-names":false,"suffix":""},{"dropping-particle":"","family":"O'Sullivan","given":"David","non-dropping-particle":"","parse-names":false,"suffix":""}],"container-title":"Environment and Planning A","id":"ITEM-6","issue":"4","issued":{"date-parts":[["2006"]]},"page":"677-692","title":"Complexity theory in the study of space and place","type":"article-journal","volume":"38"},"uris":["http://www.mendeley.com/documents/?uuid=124d05ae-404a-481f-bab3-bee713809b1e"]},{"id":"ITEM-7","itemData":{"author":[{"dropping-particle":"","family":"O'Sullivan","given":"David","non-dropping-particle":"","parse-names":false,"suffix":""},{"dropping-particle":"","family":"Millington","given":"James","non-dropping-particle":"","parse-names":false,"suffix":""},{"dropping-particle":"","family":"Perry","given":"George","non-dropping-particle":"","parse-names":false,"suffix":""},{"dropping-particle":"","family":"Wainwright","given":"John","non-dropping-particle":"","parse-names":false,"suffix":""}],"container-title":"Agent-Based Modeling in Geographical Systems","editor":[{"dropping-particle":"","family":"Heppenstall","given":"Alison","non-dropping-particle":"","parse-names":false,"suffix":""},{"dropping-particle":"","family":"See","given":"Linda M.","non-dropping-particle":"","parse-names":false,"suffix":""},{"dropping-particle":"","family":"Crooks","given":"Andrew T.","non-dropping-particle":"","parse-names":false,"suffix":""},{"dropping-particle":"","family":"Batty","given":"Michael","non-dropping-particle":"","parse-names":false,"suffix":""}],"id":"ITEM-7","issued":{"date-parts":[["2012"]]},"publisher":"Springer","title":"Agent-Based Models – Because They’re Worth It?","type":"chapter"},"uris":["http://www.mendeley.com/documents/?uuid=b9bb2f7a-ee56-4b7e-9943-979018d93910"]},{"id":"ITEM-8","itemData":{"DOI":"10.1068/a32140","ISSN":"0308518X","abstract":"Agent-based models (ABMs) are an increasingly popular tool in the social sciences. This trend seems likely to continue, so that they will become widely used in geography and in urban and regional planning. We present an overview of examples of these models in the life sciences, economics, planning, sociology, and archaeology. We conclude that ABMs strongly tend towards an individualist view of the social world. This point is reinforced by closer consideration of particular examples. This discussion pays attention to the inadequacy of an individualist model of society with reference to debates in social theory. We argue that because models are closed representations of an open world it is important that institutions and other social structures be explicitly included, or that their omission be explained. A tentative explanation for the bias of ABMs is offered, based on an examination of early research in artificial intelligence and distributed artificial intelligence from which disciplines the approach is derived. Some implications of these findings are discussed. We indicate some useful research directions which are beginning to tackle the individualism issue directly. We further note that the underlying assumptions of ABMs are often hidden in the implementation details. We conclude that such models must be subject to critical examination of their assumptions, and that model builders should engage with social theory if the approach is to realise its full potential.","author":[{"dropping-particle":"","family":"O'Sullivan","given":"D.","non-dropping-particle":"","parse-names":false,"suffix":""},{"dropping-particle":"","family":"Haklay","given":"M.","non-dropping-particle":"","parse-names":false,"suffix":""}],"container-title":"Environment and Planning A","id":"ITEM-8","issue":"8","issued":{"date-parts":[["2000"]]},"page":"1409-1425","title":"Agent-based models and individualism: Is the world agent-based?","type":"article-journal","volume":"32"},"uris":["http://www.mendeley.com/documents/?uuid=5796975d-5b75-4601-abdf-31c684080c40"]},{"id":"ITEM-9","itemData":{"DOI":"10.1080/00045608.2015.1039105","ISSN":"14678306","abstract":"Recent years have seen an increasing amount of work by physicists on topics outside their traditional research domain, including geography. We explore the scope of this development, place it in a historical context dating back at least to statistical physics in the nineteenth century and trace the origins of more recent developments to the roots of computational science after World War II. Our primary purpose is not historical, however. Instead, we are concerned with understanding what geographers can learn from the many recent contributions by physicists to understanding spatiotemporal systems. Drawing on examples of work in this tradition by physicists, we argue that two apparently different modes of investigation are common: model-driven and data-driven approaches. The former is associated with complexity science, whereas the latter is more commonly associated with the fourth paradigm, more recently known as “big data.” Both modes share technical strengths and, more important, a capacity for generalization, which is absent from much work in geography. We argue that although some of this research lacks an appreciation of previous geographical contributions, when assessed critically, it nevertheless brings useful new perspectives, new methods, and new ideas to bear on topics central to geography, yet neglected in the discipline. We conclude with some suggestions for how geographers can build on these new approaches, both inside and outside the discipline.","author":[{"dropping-particle":"","family":"O’Sullivan","given":"David","non-dropping-particle":"","parse-names":false,"suffix":""},{"dropping-particle":"","family":"Manson","given":"Steven M.","non-dropping-particle":"","parse-names":false,"suffix":""}],"container-title":"Annals of the Association of American Geographers","id":"ITEM-9","issue":"4","issued":{"date-parts":[["2015"]]},"page":"704-722","title":"Do Physicists Have Geography Envy? And What Can Geographers Learn from It?","type":"article-journal","volume":"105"},"uris":["http://www.mendeley.com/documents/?uuid=716113a7-25d1-41b0-b16f-98f171b464bc"]}],"mendeley":{"formattedCitation":"(S. Manson &amp; O’Sullivan, 2006; Millington et al., 2012; D. O’Sullivan &amp; Haklay, 2000; O’Sullivan &amp; Manson, 2015; David O’Sullivan, 2002, 2004, 2008; David O’Sullivan et al., 2012; David O’Sullivan, 2018)","plainTextFormattedCitation":"(S. Manson &amp; O’Sullivan, 2006; Millington et al., 2012; D. O’Sullivan &amp; Haklay, 2000; O’Sullivan &amp; Manson, 2015; David O’Sullivan, 2002, 2004, 2008; David O’Sullivan et al., 2012; David O’Sullivan, 2018)","previouslyFormattedCitation":"(S. Manson &amp; O’Sullivan, 2006; Millington et al., 2012; D. O’Sullivan &amp; Haklay, 2000; O’Sullivan &amp; Manson, 2015; David O’Sullivan, 2002, 2004, 2008; David O’Sullivan et al., 2012; David O’Sullivan, 2018)"},"properties":{"noteIndex":0},"schema":"https://github.com/citation-style-language/schema/raw/master/csl-citation.json"}</w:instrText>
      </w:r>
      <w:r w:rsidRPr="003E0030">
        <w:rPr>
          <w:rFonts w:cstheme="minorHAnsi"/>
          <w:sz w:val="24"/>
          <w:szCs w:val="24"/>
        </w:rPr>
        <w:fldChar w:fldCharType="separate"/>
      </w:r>
      <w:r w:rsidR="009D2530" w:rsidRPr="009D2530">
        <w:rPr>
          <w:rFonts w:cstheme="minorHAnsi"/>
          <w:noProof/>
          <w:sz w:val="24"/>
          <w:szCs w:val="24"/>
        </w:rPr>
        <w:t>(S. Manson &amp; O’Sullivan, 2006; Millington et al., 2012; D. O’Sullivan &amp; Haklay, 2000; O’Sullivan &amp; Manson, 2015; David O’Sullivan, 2002, 2004, 2008; David O’Sullivan et al., 2012; David O’Sullivan, 2018)</w:t>
      </w:r>
      <w:r w:rsidRPr="003E0030">
        <w:rPr>
          <w:rFonts w:cstheme="minorHAnsi"/>
          <w:sz w:val="24"/>
          <w:szCs w:val="24"/>
        </w:rPr>
        <w:fldChar w:fldCharType="end"/>
      </w:r>
      <w:r w:rsidRPr="003E0030">
        <w:rPr>
          <w:rFonts w:cstheme="minorHAnsi"/>
          <w:sz w:val="24"/>
          <w:szCs w:val="24"/>
        </w:rPr>
        <w:t>.</w:t>
      </w:r>
    </w:p>
    <w:p w14:paraId="71934CAD" w14:textId="77777777" w:rsidR="0049395B" w:rsidRPr="003E0030" w:rsidRDefault="0049395B" w:rsidP="0049395B">
      <w:pPr>
        <w:spacing w:line="480" w:lineRule="auto"/>
        <w:ind w:firstLine="720"/>
        <w:rPr>
          <w:rFonts w:cstheme="minorHAnsi"/>
          <w:sz w:val="24"/>
          <w:szCs w:val="24"/>
        </w:rPr>
      </w:pPr>
      <w:r w:rsidRPr="003E0030">
        <w:rPr>
          <w:rFonts w:cstheme="minorHAnsi"/>
          <w:sz w:val="24"/>
          <w:szCs w:val="24"/>
        </w:rPr>
        <w:t>We have arrived at an answer to the question, why has so little of this proposed kind of work been done, applying ABM to Marxian topics, critical social theory more generally, or political ecology in particular? This absence appears to be an artifact of the tumultuous history of critical / quantitative dualism, both within geography and beyond. I will soon turn to elaborating on why it makes so much sense to pursue this absence as an opportunity. But first a brief extension to this discussion on divisions within the field of ABM itself is in order.</w:t>
      </w:r>
    </w:p>
    <w:p w14:paraId="319EADA6" w14:textId="77777777" w:rsidR="00036C94" w:rsidRDefault="00036C94" w:rsidP="0049395B">
      <w:pPr>
        <w:spacing w:line="480" w:lineRule="auto"/>
        <w:rPr>
          <w:rFonts w:cstheme="minorHAnsi"/>
          <w:b/>
          <w:bCs/>
          <w:i/>
          <w:iCs/>
          <w:sz w:val="24"/>
          <w:szCs w:val="24"/>
        </w:rPr>
      </w:pPr>
    </w:p>
    <w:p w14:paraId="3AF17B57" w14:textId="5DEB9421" w:rsidR="0049395B" w:rsidRPr="003E0030" w:rsidRDefault="0049395B" w:rsidP="0049395B">
      <w:pPr>
        <w:spacing w:line="480" w:lineRule="auto"/>
        <w:rPr>
          <w:rFonts w:cstheme="minorHAnsi"/>
          <w:sz w:val="24"/>
          <w:szCs w:val="24"/>
        </w:rPr>
      </w:pPr>
      <w:r w:rsidRPr="003E0030">
        <w:rPr>
          <w:rFonts w:cstheme="minorHAnsi"/>
          <w:b/>
          <w:bCs/>
          <w:i/>
          <w:iCs/>
          <w:sz w:val="24"/>
          <w:szCs w:val="24"/>
        </w:rPr>
        <w:t>Splits in the World of ABM</w:t>
      </w:r>
    </w:p>
    <w:p w14:paraId="5D15810F" w14:textId="780553F6" w:rsidR="0049395B" w:rsidRPr="003E0030" w:rsidRDefault="0049395B" w:rsidP="0049395B">
      <w:pPr>
        <w:spacing w:line="480" w:lineRule="auto"/>
        <w:ind w:firstLine="720"/>
        <w:rPr>
          <w:rFonts w:cstheme="minorHAnsi"/>
          <w:sz w:val="24"/>
          <w:szCs w:val="24"/>
        </w:rPr>
      </w:pPr>
      <w:r w:rsidRPr="003E0030">
        <w:rPr>
          <w:rFonts w:cstheme="minorHAnsi"/>
          <w:sz w:val="24"/>
          <w:szCs w:val="24"/>
        </w:rPr>
        <w:t xml:space="preserve">ABM is part of the family of “Big Data” computational approaches, taught alongside artificial intelligence, machine learning, social network analysis, and data mining. But in some ways it is the black sheep of this family, not as favored </w:t>
      </w:r>
      <w:r w:rsidRPr="003E0030">
        <w:rPr>
          <w:rFonts w:cstheme="minorHAnsi"/>
          <w:sz w:val="24"/>
          <w:szCs w:val="24"/>
        </w:rPr>
        <w:fldChar w:fldCharType="begin" w:fldLock="1"/>
      </w:r>
      <w:r w:rsidR="00211946" w:rsidRPr="003E0030">
        <w:rPr>
          <w:rFonts w:cstheme="minorHAnsi"/>
          <w:sz w:val="24"/>
          <w:szCs w:val="24"/>
        </w:rPr>
        <w:instrText>ADDIN CSL_CITATION {"citationItems":[{"id":"ITEM-1","itemData":{"DOI":"10.2307/j.ctt21h4z6m.7","ISBN":"9781496205377","author":[{"dropping-particle":"","family":"O'Sullivan","given":"David","non-dropping-particle":"","parse-names":false,"suffix":""}],"container-title":"Thinking Big Data in Geography: New Regimes, New Research","editor":[{"dropping-particle":"","family":"Thatcher","given":"Jim","non-dropping-particle":"","parse-names":false,"suffix":""},{"dropping-particle":"","family":"Eckert","given":"Josef","non-dropping-particle":"","parse-names":false,"suffix":""},{"dropping-particle":"","family":"Shears","given":"Andrew","non-dropping-particle":"","parse-names":false,"suffix":""}],"id":"ITEM-1","issued":{"date-parts":[["2018"]]},"page":"21-38","publisher":"University of Nebraska Press","title":"Big data . . .Why (Oh Why?) This computational social science?","type":"chapter"},"uris":["http://www.mendeley.com/documents/?uuid=85928d36-2f50-4ac3-b245-dbaee16e0280"]}],"mendeley":{"formattedCitation":"(David O’Sullivan, 2018)","manualFormatting":"(David O’Sullivan, 2018, page 28)","plainTextFormattedCitation":"(David O’Sullivan, 2018)","previouslyFormattedCitation":"(David O’Sullivan, 2018)"},"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David O’Sullivan, 2018, page 28)</w:t>
      </w:r>
      <w:r w:rsidRPr="003E0030">
        <w:rPr>
          <w:rFonts w:cstheme="minorHAnsi"/>
          <w:sz w:val="24"/>
          <w:szCs w:val="24"/>
        </w:rPr>
        <w:fldChar w:fldCharType="end"/>
      </w:r>
      <w:r w:rsidRPr="003E0030">
        <w:rPr>
          <w:rStyle w:val="FootnoteReference"/>
          <w:rFonts w:cstheme="minorHAnsi"/>
          <w:sz w:val="24"/>
          <w:szCs w:val="24"/>
        </w:rPr>
        <w:footnoteReference w:id="8"/>
      </w:r>
      <w:r w:rsidRPr="003E0030">
        <w:rPr>
          <w:rFonts w:cstheme="minorHAnsi"/>
          <w:sz w:val="24"/>
          <w:szCs w:val="24"/>
        </w:rPr>
        <w:t xml:space="preserve">. When it was taught as a component of a computational social science class on this whole family of methods, which I took at UC Davis in Fall 2020, very few students chose to work with ABM on their final projects, despite much encouragement, and professor Hilbert said this was the usual </w:t>
      </w:r>
      <w:r w:rsidRPr="003E0030">
        <w:rPr>
          <w:rFonts w:cstheme="minorHAnsi"/>
          <w:sz w:val="24"/>
          <w:szCs w:val="24"/>
        </w:rPr>
        <w:lastRenderedPageBreak/>
        <w:t xml:space="preserve">pattern </w:t>
      </w:r>
      <w:r w:rsidRPr="003E0030">
        <w:rPr>
          <w:rFonts w:cstheme="minorHAnsi"/>
          <w:sz w:val="24"/>
          <w:szCs w:val="24"/>
        </w:rPr>
        <w:fldChar w:fldCharType="begin" w:fldLock="1"/>
      </w:r>
      <w:r w:rsidRPr="003E0030">
        <w:rPr>
          <w:rFonts w:cstheme="minorHAnsi"/>
          <w:sz w:val="24"/>
          <w:szCs w:val="24"/>
        </w:rPr>
        <w:instrText>ADDIN CSL_CITATION {"citationItems":[{"id":"ITEM-1","itemData":{"author":[{"dropping-particle":"","family":"Hilbert","given":"Martin","non-dropping-particle":"","parse-names":false,"suffix":""}],"id":"ITEM-1","issued":{"date-parts":[["2020"]]},"title":"Conversation in Computational Social Science Class, UC Davis, Fall 2020","type":"article"},"uris":["http://www.mendeley.com/documents/?uuid=363abb91-9527-402d-ad2a-207ae75e2d21"]}],"mendeley":{"formattedCitation":"(Hilbert, 2020)","plainTextFormattedCitation":"(Hilbert, 2020)","previouslyFormattedCitation":"(Hilbert, 2020)"},"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Hilbert, 2020)</w:t>
      </w:r>
      <w:r w:rsidRPr="003E0030">
        <w:rPr>
          <w:rFonts w:cstheme="minorHAnsi"/>
          <w:sz w:val="24"/>
          <w:szCs w:val="24"/>
        </w:rPr>
        <w:fldChar w:fldCharType="end"/>
      </w:r>
      <w:r w:rsidRPr="003E0030">
        <w:rPr>
          <w:rFonts w:cstheme="minorHAnsi"/>
          <w:sz w:val="24"/>
          <w:szCs w:val="24"/>
        </w:rPr>
        <w:t xml:space="preserve">. This may be because the other methods in the family are more like inferential statistics on steroids, and are generally much more useful for making money—whereas ABM generally has a more humble approach to prediction, and much more emphasis on explanation and understanding </w:t>
      </w:r>
      <w:r w:rsidRPr="003E0030">
        <w:rPr>
          <w:rFonts w:cstheme="minorHAnsi"/>
          <w:sz w:val="24"/>
          <w:szCs w:val="24"/>
        </w:rPr>
        <w:fldChar w:fldCharType="begin" w:fldLock="1"/>
      </w:r>
      <w:r w:rsidR="00211946" w:rsidRPr="003E0030">
        <w:rPr>
          <w:rFonts w:cstheme="minorHAnsi"/>
          <w:sz w:val="24"/>
          <w:szCs w:val="24"/>
        </w:rPr>
        <w:instrText>ADDIN CSL_CITATION {"citationItems":[{"id":"ITEM-1","itemData":{"DOI":"10.2307/j.ctt21h4z6m.7","ISBN":"9781496205377","author":[{"dropping-particle":"","family":"O'Sullivan","given":"David","non-dropping-particle":"","parse-names":false,"suffix":""}],"container-title":"Thinking Big Data in Geography: New Regimes, New Research","editor":[{"dropping-particle":"","family":"Thatcher","given":"Jim","non-dropping-particle":"","parse-names":false,"suffix":""},{"dropping-particle":"","family":"Eckert","given":"Josef","non-dropping-particle":"","parse-names":false,"suffix":""},{"dropping-particle":"","family":"Shears","given":"Andrew","non-dropping-particle":"","parse-names":false,"suffix":""}],"id":"ITEM-1","issued":{"date-parts":[["2018"]]},"page":"21-38","publisher":"University of Nebraska Press","title":"Big data . . .Why (Oh Why?) This computational social science?","type":"chapter"},"uris":["http://www.mendeley.com/documents/?uuid=85928d36-2f50-4ac3-b245-dbaee16e0280"]}],"mendeley":{"formattedCitation":"(David O’Sullivan, 2018)","plainTextFormattedCitation":"(David O’Sullivan, 2018)","previouslyFormattedCitation":"(David O’Sullivan, 2018)"},"properties":{"noteIndex":0},"schema":"https://github.com/citation-style-language/schema/raw/master/csl-citation.json"}</w:instrText>
      </w:r>
      <w:r w:rsidRPr="003E0030">
        <w:rPr>
          <w:rFonts w:cstheme="minorHAnsi"/>
          <w:sz w:val="24"/>
          <w:szCs w:val="24"/>
        </w:rPr>
        <w:fldChar w:fldCharType="separate"/>
      </w:r>
      <w:r w:rsidR="001753B1" w:rsidRPr="003E0030">
        <w:rPr>
          <w:rFonts w:cstheme="minorHAnsi"/>
          <w:noProof/>
          <w:sz w:val="24"/>
          <w:szCs w:val="24"/>
        </w:rPr>
        <w:t>(David O’Sullivan, 2018)</w:t>
      </w:r>
      <w:r w:rsidRPr="003E0030">
        <w:rPr>
          <w:rFonts w:cstheme="minorHAnsi"/>
          <w:sz w:val="24"/>
          <w:szCs w:val="24"/>
        </w:rPr>
        <w:fldChar w:fldCharType="end"/>
      </w:r>
      <w:r w:rsidRPr="003E0030">
        <w:rPr>
          <w:rFonts w:cstheme="minorHAnsi"/>
          <w:sz w:val="24"/>
          <w:szCs w:val="24"/>
        </w:rPr>
        <w:t xml:space="preserve">. This reflects a longstanding dualism in the deployment of computers in the sciences, where ABM is on the side that emphasizes emergence and is often associated with complexity science </w:t>
      </w:r>
      <w:r w:rsidRPr="003E0030">
        <w:rPr>
          <w:rFonts w:cstheme="minorHAnsi"/>
          <w:sz w:val="24"/>
          <w:szCs w:val="24"/>
        </w:rPr>
        <w:fldChar w:fldCharType="begin" w:fldLock="1"/>
      </w:r>
      <w:r w:rsidR="00211946" w:rsidRPr="003E0030">
        <w:rPr>
          <w:rFonts w:cstheme="minorHAnsi"/>
          <w:sz w:val="24"/>
          <w:szCs w:val="24"/>
        </w:rPr>
        <w:instrText>ADDIN CSL_CITATION {"citationItems":[{"id":"ITEM-1","itemData":{"DOI":"10.2307/j.ctt21h4z6m.7","ISBN":"9781496205377","author":[{"dropping-particle":"","family":"O'Sullivan","given":"David","non-dropping-particle":"","parse-names":false,"suffix":""}],"container-title":"Thinking Big Data in Geography: New Regimes, New Research","editor":[{"dropping-particle":"","family":"Thatcher","given":"Jim","non-dropping-particle":"","parse-names":false,"suffix":""},{"dropping-particle":"","family":"Eckert","given":"Josef","non-dropping-particle":"","parse-names":false,"suffix":""},{"dropping-particle":"","family":"Shears","given":"Andrew","non-dropping-particle":"","parse-names":false,"suffix":""}],"id":"ITEM-1","issued":{"date-parts":[["2018"]]},"page":"21-38","publisher":"University of Nebraska Press","title":"Big data . . .Why (Oh Why?) This computational social science?","type":"chapter"},"uris":["http://www.mendeley.com/documents/?uuid=85928d36-2f50-4ac3-b245-dbaee16e0280"]},{"id":"ITEM-2","itemData":{"DOI":"10.1111/j.0020-2754.2004.00321.x","ISSN":"00202754","abstract":"Complexity science has attracted considerable attention in a number of disciplines. However, this perspective on scientific understanding remains ill defined. In this paper, ideas and approaches from complexity science are reviewed. It appears that complexity science fundamentally is driven by ontological decisions on the part of the investigator. This is a result of the epistemological approach fundamental to complexity as it is currently studied, which is based on the construction of computer simulation models of reality. This methodology requires that researchers decide what exists and is important enough to represent in a simulation, and also what to leave out. Although this points to serious difficulties with complexity science, it is argued that the approach nevertheless has much to offer human geography. Drawing on complexity science, renewed engagements between physical and human geography, and between both and geographical information science seem possible, based on clearly shared concerns with the representation of geographical phenomena. In conclusion, it is suggested that seeing models as a source of geographical narratives may be a useful way to promote constructive engagement between different perspectives in the discipline. © Royal Geographical Society (with The Institute of British Geographers) 2004.","author":[{"dropping-particle":"","family":"O'Sullivan","given":"David","non-dropping-particle":"","parse-names":false,"suffix":""}],"container-title":"Transactions of the Institute of British Geographers","id":"ITEM-2","issue":"3","issued":{"date-parts":[["2004"]]},"page":"282-295","title":"Complexity science and human geography","type":"article-journal","volume":"29"},"uris":["http://www.mendeley.com/documents/?uuid=73e7707d-c01a-4eb7-a829-66c0f3b19eba"]}],"mendeley":{"formattedCitation":"(David O’Sullivan, 2004, 2018)","plainTextFormattedCitation":"(David O’Sullivan, 2004, 2018)","previouslyFormattedCitation":"(David O’Sullivan, 2004, 2018)"},"properties":{"noteIndex":0},"schema":"https://github.com/citation-style-language/schema/raw/master/csl-citation.json"}</w:instrText>
      </w:r>
      <w:r w:rsidRPr="003E0030">
        <w:rPr>
          <w:rFonts w:cstheme="minorHAnsi"/>
          <w:sz w:val="24"/>
          <w:szCs w:val="24"/>
        </w:rPr>
        <w:fldChar w:fldCharType="separate"/>
      </w:r>
      <w:r w:rsidR="001753B1" w:rsidRPr="003E0030">
        <w:rPr>
          <w:rFonts w:cstheme="minorHAnsi"/>
          <w:noProof/>
          <w:sz w:val="24"/>
          <w:szCs w:val="24"/>
        </w:rPr>
        <w:t>(David O’Sullivan, 2004, 2018)</w:t>
      </w:r>
      <w:r w:rsidRPr="003E0030">
        <w:rPr>
          <w:rFonts w:cstheme="minorHAnsi"/>
          <w:sz w:val="24"/>
          <w:szCs w:val="24"/>
        </w:rPr>
        <w:fldChar w:fldCharType="end"/>
      </w:r>
      <w:r w:rsidRPr="003E0030">
        <w:rPr>
          <w:rFonts w:cstheme="minorHAnsi"/>
          <w:sz w:val="24"/>
          <w:szCs w:val="24"/>
        </w:rPr>
        <w:t xml:space="preserve">. O’Sullivan writes, “while it is tempting to suggest that complexity-oriented, bottom-up modeling is inexorably associated with antiauthoritarian and more open approaches to knowledge, while Big Data, top-down, classificatory and inferential statistical approaches are aligned with powerful interests, it is demonstrably untrue…Closed-form calculation might be used to optimize the efficient production and equitable distribution of medical or other public services, while simulation can be (and almost certainly has been) used to explore possible strategies for the illegal invasion and occupation of another country.” </w:t>
      </w:r>
      <w:r w:rsidRPr="003E0030">
        <w:rPr>
          <w:rFonts w:cstheme="minorHAnsi"/>
          <w:sz w:val="24"/>
          <w:szCs w:val="24"/>
        </w:rPr>
        <w:fldChar w:fldCharType="begin" w:fldLock="1"/>
      </w:r>
      <w:r w:rsidR="00211946" w:rsidRPr="003E0030">
        <w:rPr>
          <w:rFonts w:cstheme="minorHAnsi"/>
          <w:sz w:val="24"/>
          <w:szCs w:val="24"/>
        </w:rPr>
        <w:instrText>ADDIN CSL_CITATION {"citationItems":[{"id":"ITEM-1","itemData":{"DOI":"10.2307/j.ctt21h4z6m.7","ISBN":"9781496205377","author":[{"dropping-particle":"","family":"O'Sullivan","given":"David","non-dropping-particle":"","parse-names":false,"suffix":""}],"container-title":"Thinking Big Data in Geography: New Regimes, New Research","editor":[{"dropping-particle":"","family":"Thatcher","given":"Jim","non-dropping-particle":"","parse-names":false,"suffix":""},{"dropping-particle":"","family":"Eckert","given":"Josef","non-dropping-particle":"","parse-names":false,"suffix":""},{"dropping-particle":"","family":"Shears","given":"Andrew","non-dropping-particle":"","parse-names":false,"suffix":""}],"id":"ITEM-1","issued":{"date-parts":[["2018"]]},"page":"21-38","publisher":"University of Nebraska Press","title":"Big data . . .Why (Oh Why?) This computational social science?","type":"chapter"},"uris":["http://www.mendeley.com/documents/?uuid=85928d36-2f50-4ac3-b245-dbaee16e0280"]}],"mendeley":{"formattedCitation":"(David O’Sullivan, 2018)","plainTextFormattedCitation":"(David O’Sullivan, 2018)","previouslyFormattedCitation":"(David O’Sullivan, 2018)"},"properties":{"noteIndex":0},"schema":"https://github.com/citation-style-language/schema/raw/master/csl-citation.json"}</w:instrText>
      </w:r>
      <w:r w:rsidRPr="003E0030">
        <w:rPr>
          <w:rFonts w:cstheme="minorHAnsi"/>
          <w:sz w:val="24"/>
          <w:szCs w:val="24"/>
        </w:rPr>
        <w:fldChar w:fldCharType="separate"/>
      </w:r>
      <w:r w:rsidR="001753B1" w:rsidRPr="003E0030">
        <w:rPr>
          <w:rFonts w:cstheme="minorHAnsi"/>
          <w:noProof/>
          <w:sz w:val="24"/>
          <w:szCs w:val="24"/>
        </w:rPr>
        <w:t>(David O’Sullivan, 2018)</w:t>
      </w:r>
      <w:r w:rsidRPr="003E0030">
        <w:rPr>
          <w:rFonts w:cstheme="minorHAnsi"/>
          <w:sz w:val="24"/>
          <w:szCs w:val="24"/>
        </w:rPr>
        <w:fldChar w:fldCharType="end"/>
      </w:r>
      <w:r w:rsidRPr="003E0030">
        <w:rPr>
          <w:rFonts w:cstheme="minorHAnsi"/>
          <w:sz w:val="24"/>
          <w:szCs w:val="24"/>
        </w:rPr>
        <w:t xml:space="preserve">. </w:t>
      </w:r>
    </w:p>
    <w:p w14:paraId="1D050F18" w14:textId="04C19513" w:rsidR="0049395B" w:rsidRPr="003E0030" w:rsidRDefault="0049395B" w:rsidP="0049395B">
      <w:pPr>
        <w:spacing w:line="480" w:lineRule="auto"/>
        <w:ind w:firstLine="720"/>
        <w:rPr>
          <w:rFonts w:cstheme="minorHAnsi"/>
          <w:sz w:val="24"/>
          <w:szCs w:val="24"/>
        </w:rPr>
      </w:pPr>
      <w:r w:rsidRPr="003E0030">
        <w:rPr>
          <w:rFonts w:cstheme="minorHAnsi"/>
          <w:sz w:val="24"/>
          <w:szCs w:val="24"/>
        </w:rPr>
        <w:t xml:space="preserve">There appears to be a discernible split in the culture of ABM within the discipline of geography, partly reflected in the choice of computer languages. Torrens </w:t>
      </w:r>
      <w:r w:rsidRPr="003E0030">
        <w:rPr>
          <w:rFonts w:cstheme="minorHAnsi"/>
          <w:sz w:val="24"/>
          <w:szCs w:val="24"/>
        </w:rPr>
        <w:fldChar w:fldCharType="begin" w:fldLock="1"/>
      </w:r>
      <w:r w:rsidRPr="003E0030">
        <w:rPr>
          <w:rFonts w:cstheme="minorHAnsi"/>
          <w:sz w:val="24"/>
          <w:szCs w:val="24"/>
        </w:rPr>
        <w:instrText>ADDIN CSL_CITATION {"citationItems":[{"id":"ITEM-1","itemData":{"author":[{"dropping-particle":"","family":"Torrens","given":"Paul M.","non-dropping-particle":"","parse-names":false,"suffix":""}],"container-title":"Geography Compass","id":"ITEM-1","issue":"5","issued":{"date-parts":[["2010"]]},"page":"428-448","title":"Agent-based Models and the Spatial Sciences","type":"article-journal","volume":"4"},"uris":["http://www.mendeley.com/documents/?uuid=7bbb7d8d-88b2-43fd-94bb-4ed05cad1a57"]}],"mendeley":{"formattedCitation":"(Torrens, 2010)","plainTextFormattedCitation":"(Torrens, 2010)","previouslyFormattedCitation":"(Torrens, 2010)"},"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Torrens, 2010)</w:t>
      </w:r>
      <w:r w:rsidRPr="003E0030">
        <w:rPr>
          <w:rFonts w:cstheme="minorHAnsi"/>
          <w:sz w:val="24"/>
          <w:szCs w:val="24"/>
        </w:rPr>
        <w:fldChar w:fldCharType="end"/>
      </w:r>
      <w:r w:rsidRPr="003E0030">
        <w:rPr>
          <w:rFonts w:cstheme="minorHAnsi"/>
          <w:sz w:val="24"/>
          <w:szCs w:val="24"/>
        </w:rPr>
        <w:t xml:space="preserve"> wrote the last major survey of ABM in geography. But this paper is quite skewed towards the “spatial sciences” and did not consider much human geography. Torrens did not even cite O’Sullivan’s 2008 paper, “Geographical Information Science: Agent-Based Models.” Torrens only has one mention of Wilensky, who wrote the popular computer language used by hundreds of thousands of people to build ABMs, </w:t>
      </w:r>
      <w:proofErr w:type="spellStart"/>
      <w:r w:rsidRPr="003E0030">
        <w:rPr>
          <w:rFonts w:cstheme="minorHAnsi"/>
          <w:sz w:val="24"/>
          <w:szCs w:val="24"/>
        </w:rPr>
        <w:t>NetLogo</w:t>
      </w:r>
      <w:proofErr w:type="spellEnd"/>
      <w:r w:rsidRPr="003E0030">
        <w:rPr>
          <w:rFonts w:cstheme="minorHAnsi"/>
          <w:sz w:val="24"/>
          <w:szCs w:val="24"/>
        </w:rPr>
        <w:t xml:space="preserve"> </w:t>
      </w:r>
      <w:r w:rsidRPr="003E0030">
        <w:rPr>
          <w:rFonts w:cstheme="minorHAnsi"/>
          <w:sz w:val="24"/>
          <w:szCs w:val="24"/>
        </w:rPr>
        <w:fldChar w:fldCharType="begin" w:fldLock="1"/>
      </w:r>
      <w:r w:rsidRPr="003E0030">
        <w:rPr>
          <w:rFonts w:cstheme="minorHAnsi"/>
          <w:sz w:val="24"/>
          <w:szCs w:val="24"/>
        </w:rPr>
        <w:instrText>ADDIN CSL_CITATION {"citationItems":[{"id":"ITEM-1","itemData":{"ISBN":"978-0-262-73189-8","abstract":"Modeling Natural, Social, and Engineered Complex Systems with NetLogo","author":[{"dropping-particle":"","family":"Wilensky","given":"Uri","non-dropping-particle":"","parse-names":false,"suffix":""},{"dropping-particle":"","family":"Rand","given":"William","non-dropping-particle":"","parse-names":false,"suffix":""}],"container-title":"Agent analyst","id":"ITEM-1","issue":"January","issued":{"date-parts":[["2015"]]},"number-of-pages":"1-504","title":"An introduction to agent-based modeling: Modeling Natural, Social, and Engineered Complex Systems with NetLogo","type":"book"},"uris":["http://www.mendeley.com/documents/?uuid=f8909c76-6ebd-4d37-aaa9-cad6d6e06a54"]}],"mendeley":{"formattedCitation":"(Wilensky &amp; Rand, 2015)","plainTextFormattedCitation":"(Wilensky &amp; Rand, 2015)","previouslyFormattedCitation":"(Wilensky &amp; Rand, 2015)"},"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Wilensky &amp; Rand, 2015)</w:t>
      </w:r>
      <w:r w:rsidRPr="003E0030">
        <w:rPr>
          <w:rFonts w:cstheme="minorHAnsi"/>
          <w:sz w:val="24"/>
          <w:szCs w:val="24"/>
        </w:rPr>
        <w:fldChar w:fldCharType="end"/>
      </w:r>
      <w:r w:rsidRPr="003E0030">
        <w:rPr>
          <w:rFonts w:cstheme="minorHAnsi"/>
          <w:sz w:val="24"/>
          <w:szCs w:val="24"/>
        </w:rPr>
        <w:t xml:space="preserve">. It is difficult to say much with confidence at this time, but I have a strong hunch Torrens does not want to be associated with Wilensky or </w:t>
      </w:r>
      <w:proofErr w:type="spellStart"/>
      <w:r w:rsidRPr="003E0030">
        <w:rPr>
          <w:rFonts w:cstheme="minorHAnsi"/>
          <w:sz w:val="24"/>
          <w:szCs w:val="24"/>
        </w:rPr>
        <w:t>Netlogo</w:t>
      </w:r>
      <w:proofErr w:type="spellEnd"/>
      <w:r w:rsidRPr="003E0030">
        <w:rPr>
          <w:rFonts w:cstheme="minorHAnsi"/>
          <w:sz w:val="24"/>
          <w:szCs w:val="24"/>
        </w:rPr>
        <w:t xml:space="preserve">. There are other computer languages used for ABM that have an air </w:t>
      </w:r>
      <w:r w:rsidRPr="003E0030">
        <w:rPr>
          <w:rFonts w:cstheme="minorHAnsi"/>
          <w:sz w:val="24"/>
          <w:szCs w:val="24"/>
        </w:rPr>
        <w:lastRenderedPageBreak/>
        <w:t xml:space="preserve">of being serious and scientific, whereas users of these often attack </w:t>
      </w:r>
      <w:proofErr w:type="spellStart"/>
      <w:r w:rsidRPr="003E0030">
        <w:rPr>
          <w:rFonts w:cstheme="minorHAnsi"/>
          <w:sz w:val="24"/>
          <w:szCs w:val="24"/>
        </w:rPr>
        <w:t>NetLogo</w:t>
      </w:r>
      <w:proofErr w:type="spellEnd"/>
      <w:r w:rsidR="00DC52C2" w:rsidRPr="003E0030">
        <w:rPr>
          <w:rFonts w:cstheme="minorHAnsi"/>
          <w:sz w:val="24"/>
          <w:szCs w:val="24"/>
        </w:rPr>
        <w:t xml:space="preserve">, with such barbs as “using </w:t>
      </w:r>
      <w:proofErr w:type="spellStart"/>
      <w:r w:rsidR="00DC52C2" w:rsidRPr="003E0030">
        <w:rPr>
          <w:rFonts w:cstheme="minorHAnsi"/>
          <w:sz w:val="24"/>
          <w:szCs w:val="24"/>
        </w:rPr>
        <w:t>NetLogo</w:t>
      </w:r>
      <w:proofErr w:type="spellEnd"/>
      <w:r w:rsidR="00DC52C2" w:rsidRPr="003E0030">
        <w:rPr>
          <w:rFonts w:cstheme="minorHAnsi"/>
          <w:sz w:val="24"/>
          <w:szCs w:val="24"/>
        </w:rPr>
        <w:t xml:space="preserve"> signals that you don't know how to do real programming”</w:t>
      </w:r>
      <w:r w:rsidR="00AD459B" w:rsidRPr="003E0030">
        <w:rPr>
          <w:rFonts w:cstheme="minorHAnsi"/>
          <w:sz w:val="24"/>
          <w:szCs w:val="24"/>
        </w:rPr>
        <w:t xml:space="preserve"> </w:t>
      </w:r>
      <w:r w:rsidR="00AD459B" w:rsidRPr="003E0030">
        <w:rPr>
          <w:rFonts w:cstheme="minorHAnsi"/>
          <w:sz w:val="24"/>
          <w:szCs w:val="24"/>
        </w:rPr>
        <w:fldChar w:fldCharType="begin" w:fldLock="1"/>
      </w:r>
      <w:r w:rsidR="00C27217" w:rsidRPr="003E0030">
        <w:rPr>
          <w:rFonts w:cstheme="minorHAnsi"/>
          <w:sz w:val="24"/>
          <w:szCs w:val="24"/>
        </w:rPr>
        <w:instrText>ADDIN CSL_CITATION {"citationItems":[{"id":"ITEM-1","itemData":{"URL":"http://compsocsci.blogspot.com/2012/01/dont-use-netlogo.html","author":[{"dropping-particle":"","family":"Abe","given":"","non-dropping-particle":"","parse-names":false,"suffix":""}],"container-title":"compSocSci: Thoughts on computation, social science, and lifehacking from an up-and-coming data scientist","id":"ITEM-1","issued":{"date-parts":[["2012"]]},"title":"Don't use netlogo","type":"webpage"},"uris":["http://www.mendeley.com/documents/?uuid=8e1a4262-8bcf-44fc-b6c8-9ddf6317a940"]}],"mendeley":{"formattedCitation":"(Abe, 2012)","plainTextFormattedCitation":"(Abe, 2012)","previouslyFormattedCitation":"(Abe, 2012)"},"properties":{"noteIndex":0},"schema":"https://github.com/citation-style-language/schema/raw/master/csl-citation.json"}</w:instrText>
      </w:r>
      <w:r w:rsidR="00AD459B" w:rsidRPr="003E0030">
        <w:rPr>
          <w:rFonts w:cstheme="minorHAnsi"/>
          <w:sz w:val="24"/>
          <w:szCs w:val="24"/>
        </w:rPr>
        <w:fldChar w:fldCharType="separate"/>
      </w:r>
      <w:r w:rsidR="00AD459B" w:rsidRPr="003E0030">
        <w:rPr>
          <w:rFonts w:cstheme="minorHAnsi"/>
          <w:noProof/>
          <w:sz w:val="24"/>
          <w:szCs w:val="24"/>
        </w:rPr>
        <w:t>(Abe, 2012)</w:t>
      </w:r>
      <w:r w:rsidR="00AD459B" w:rsidRPr="003E0030">
        <w:rPr>
          <w:rFonts w:cstheme="minorHAnsi"/>
          <w:sz w:val="24"/>
          <w:szCs w:val="24"/>
        </w:rPr>
        <w:fldChar w:fldCharType="end"/>
      </w:r>
    </w:p>
    <w:p w14:paraId="6620BBBF" w14:textId="09461F38" w:rsidR="0049395B" w:rsidRPr="003E0030" w:rsidRDefault="0049395B" w:rsidP="0049395B">
      <w:pPr>
        <w:spacing w:line="480" w:lineRule="auto"/>
        <w:ind w:firstLine="720"/>
        <w:rPr>
          <w:rFonts w:cstheme="minorHAnsi"/>
          <w:sz w:val="24"/>
          <w:szCs w:val="24"/>
        </w:rPr>
      </w:pPr>
      <w:r w:rsidRPr="003E0030">
        <w:rPr>
          <w:rFonts w:cstheme="minorHAnsi"/>
          <w:sz w:val="24"/>
          <w:szCs w:val="24"/>
        </w:rPr>
        <w:t xml:space="preserve">Wilensky is a major proponent of ABMs in the tradition of Seymour </w:t>
      </w:r>
      <w:proofErr w:type="spellStart"/>
      <w:r w:rsidRPr="003E0030">
        <w:rPr>
          <w:rFonts w:cstheme="minorHAnsi"/>
          <w:sz w:val="24"/>
          <w:szCs w:val="24"/>
        </w:rPr>
        <w:t>Papert</w:t>
      </w:r>
      <w:proofErr w:type="spellEnd"/>
      <w:r w:rsidRPr="003E0030">
        <w:rPr>
          <w:rFonts w:cstheme="minorHAnsi"/>
          <w:sz w:val="24"/>
          <w:szCs w:val="24"/>
        </w:rPr>
        <w:t xml:space="preserve">, who was a protégé of Piaget, in child psychology, and developed some of the earliest ABMs for children to learn with. There are many people who find </w:t>
      </w:r>
      <w:proofErr w:type="spellStart"/>
      <w:r w:rsidRPr="003E0030">
        <w:rPr>
          <w:rFonts w:cstheme="minorHAnsi"/>
          <w:sz w:val="24"/>
          <w:szCs w:val="24"/>
        </w:rPr>
        <w:t>NetLogo</w:t>
      </w:r>
      <w:proofErr w:type="spellEnd"/>
      <w:r w:rsidRPr="003E0030">
        <w:rPr>
          <w:rFonts w:cstheme="minorHAnsi"/>
          <w:sz w:val="24"/>
          <w:szCs w:val="24"/>
        </w:rPr>
        <w:t xml:space="preserve"> embarrassing and post screeds on the internet about how “</w:t>
      </w:r>
      <w:proofErr w:type="spellStart"/>
      <w:r w:rsidRPr="003E0030">
        <w:rPr>
          <w:rFonts w:cstheme="minorHAnsi"/>
          <w:sz w:val="24"/>
          <w:szCs w:val="24"/>
        </w:rPr>
        <w:t>NetLogo</w:t>
      </w:r>
      <w:proofErr w:type="spellEnd"/>
      <w:r w:rsidRPr="003E0030">
        <w:rPr>
          <w:rFonts w:cstheme="minorHAnsi"/>
          <w:sz w:val="24"/>
          <w:szCs w:val="24"/>
        </w:rPr>
        <w:t xml:space="preserve"> is not a real computer language”</w:t>
      </w:r>
      <w:r w:rsidR="00AD459B" w:rsidRPr="003E0030">
        <w:rPr>
          <w:rFonts w:cstheme="minorHAnsi"/>
          <w:sz w:val="24"/>
          <w:szCs w:val="24"/>
        </w:rPr>
        <w:t xml:space="preserve"> </w:t>
      </w:r>
      <w:r w:rsidR="00AD459B" w:rsidRPr="003E0030">
        <w:rPr>
          <w:rFonts w:cstheme="minorHAnsi"/>
          <w:sz w:val="24"/>
          <w:szCs w:val="24"/>
        </w:rPr>
        <w:fldChar w:fldCharType="begin" w:fldLock="1"/>
      </w:r>
      <w:r w:rsidR="00AD459B" w:rsidRPr="003E0030">
        <w:rPr>
          <w:rFonts w:cstheme="minorHAnsi"/>
          <w:sz w:val="24"/>
          <w:szCs w:val="24"/>
        </w:rPr>
        <w:instrText>ADDIN CSL_CITATION {"citationItems":[{"id":"ITEM-1","itemData":{"URL":"https://simulatingcomplexity.wordpress.com/2014/05/21/turtle-power-an-ode-to-netlogo/","author":[{"dropping-particle":"","family":"Benjdavies","given":"","non-dropping-particle":"","parse-names":false,"suffix":""}],"container-title":"Simulatingcomplexity: From the world of Complex Systems Simulation in Humanities","id":"ITEM-1","issued":{"date-parts":[["2014"]]},"title":"TURTLE POWER: AN ODE TO NETLOGO","type":"webpage"},"uris":["http://www.mendeley.com/documents/?uuid=846ea5df-a27f-40b0-bf7b-5fb1033af8c6"]}],"mendeley":{"formattedCitation":"(Benjdavies, 2014)","plainTextFormattedCitation":"(Benjdavies, 2014)","previouslyFormattedCitation":"(Benjdavies, 2014)"},"properties":{"noteIndex":0},"schema":"https://github.com/citation-style-language/schema/raw/master/csl-citation.json"}</w:instrText>
      </w:r>
      <w:r w:rsidR="00AD459B" w:rsidRPr="003E0030">
        <w:rPr>
          <w:rFonts w:cstheme="minorHAnsi"/>
          <w:sz w:val="24"/>
          <w:szCs w:val="24"/>
        </w:rPr>
        <w:fldChar w:fldCharType="separate"/>
      </w:r>
      <w:r w:rsidR="00AD459B" w:rsidRPr="003E0030">
        <w:rPr>
          <w:rFonts w:cstheme="minorHAnsi"/>
          <w:noProof/>
          <w:sz w:val="24"/>
          <w:szCs w:val="24"/>
        </w:rPr>
        <w:t>(Benjdavies, 2014)</w:t>
      </w:r>
      <w:r w:rsidR="00AD459B" w:rsidRPr="003E0030">
        <w:rPr>
          <w:rFonts w:cstheme="minorHAnsi"/>
          <w:sz w:val="24"/>
          <w:szCs w:val="24"/>
        </w:rPr>
        <w:fldChar w:fldCharType="end"/>
      </w:r>
      <w:r w:rsidR="00AD459B" w:rsidRPr="003E0030">
        <w:rPr>
          <w:rFonts w:cstheme="minorHAnsi"/>
          <w:sz w:val="24"/>
          <w:szCs w:val="24"/>
        </w:rPr>
        <w:t>.</w:t>
      </w:r>
      <w:r w:rsidRPr="003E0030">
        <w:rPr>
          <w:rFonts w:cstheme="minorHAnsi"/>
          <w:sz w:val="24"/>
          <w:szCs w:val="24"/>
        </w:rPr>
        <w:t xml:space="preserve"> </w:t>
      </w:r>
      <w:proofErr w:type="spellStart"/>
      <w:r w:rsidRPr="003E0030">
        <w:rPr>
          <w:rFonts w:cstheme="minorHAnsi"/>
          <w:sz w:val="24"/>
          <w:szCs w:val="24"/>
        </w:rPr>
        <w:t>NetLogo</w:t>
      </w:r>
      <w:proofErr w:type="spellEnd"/>
      <w:r w:rsidRPr="003E0030">
        <w:rPr>
          <w:rFonts w:cstheme="minorHAnsi"/>
          <w:sz w:val="24"/>
          <w:szCs w:val="24"/>
        </w:rPr>
        <w:t xml:space="preserve"> uses terms like “turtles” generically, for agents, part of the legacy of it coming from an “environment of play,” used for teaching children. Moreover, Wilensky’s whole philosophy with the </w:t>
      </w:r>
      <w:proofErr w:type="spellStart"/>
      <w:r w:rsidRPr="003E0030">
        <w:rPr>
          <w:rFonts w:cstheme="minorHAnsi"/>
          <w:sz w:val="24"/>
          <w:szCs w:val="24"/>
        </w:rPr>
        <w:t>NetLogo</w:t>
      </w:r>
      <w:proofErr w:type="spellEnd"/>
      <w:r w:rsidRPr="003E0030">
        <w:rPr>
          <w:rFonts w:cstheme="minorHAnsi"/>
          <w:sz w:val="24"/>
          <w:szCs w:val="24"/>
        </w:rPr>
        <w:t xml:space="preserve"> language, of “low threshold, high ceiling”, is all about making ABM very accessible, yet capable of advanced work. Wilensky emphasizes that ABM bypasses the “gatekeeping” effect that mathematics has tended to have in the modern world, for example, in his treatment of the </w:t>
      </w:r>
      <w:proofErr w:type="spellStart"/>
      <w:r w:rsidRPr="003E0030">
        <w:rPr>
          <w:rFonts w:cstheme="minorHAnsi"/>
          <w:sz w:val="24"/>
          <w:szCs w:val="24"/>
        </w:rPr>
        <w:t>Lotka</w:t>
      </w:r>
      <w:proofErr w:type="spellEnd"/>
      <w:r w:rsidRPr="003E0030">
        <w:rPr>
          <w:rFonts w:cstheme="minorHAnsi"/>
          <w:sz w:val="24"/>
          <w:szCs w:val="24"/>
        </w:rPr>
        <w:t xml:space="preserve">-Volterra model, discussed above. </w:t>
      </w:r>
    </w:p>
    <w:p w14:paraId="10CF78CA" w14:textId="71F157AC" w:rsidR="0049395B" w:rsidRPr="003E0030" w:rsidRDefault="0049395B" w:rsidP="0049395B">
      <w:pPr>
        <w:spacing w:line="480" w:lineRule="auto"/>
        <w:ind w:firstLine="720"/>
        <w:rPr>
          <w:rFonts w:cstheme="minorHAnsi"/>
          <w:sz w:val="24"/>
          <w:szCs w:val="24"/>
        </w:rPr>
      </w:pPr>
      <w:r w:rsidRPr="003E0030">
        <w:rPr>
          <w:rFonts w:cstheme="minorHAnsi"/>
          <w:sz w:val="24"/>
          <w:szCs w:val="24"/>
        </w:rPr>
        <w:t xml:space="preserve">In contrast to Torrens </w:t>
      </w:r>
      <w:r w:rsidRPr="003E0030">
        <w:rPr>
          <w:rFonts w:cstheme="minorHAnsi"/>
          <w:sz w:val="24"/>
          <w:szCs w:val="24"/>
        </w:rPr>
        <w:fldChar w:fldCharType="begin" w:fldLock="1"/>
      </w:r>
      <w:r w:rsidRPr="003E0030">
        <w:rPr>
          <w:rFonts w:cstheme="minorHAnsi"/>
          <w:sz w:val="24"/>
          <w:szCs w:val="24"/>
        </w:rPr>
        <w:instrText>ADDIN CSL_CITATION {"citationItems":[{"id":"ITEM-1","itemData":{"author":[{"dropping-particle":"","family":"Torrens","given":"Paul M.","non-dropping-particle":"","parse-names":false,"suffix":""}],"container-title":"Geography Compass","id":"ITEM-1","issue":"5","issued":{"date-parts":[["2010"]]},"page":"428-448","title":"Agent-based Models and the Spatial Sciences","type":"article-journal","volume":"4"},"uris":["http://www.mendeley.com/documents/?uuid=7bbb7d8d-88b2-43fd-94bb-4ed05cad1a57"]}],"mendeley":{"formattedCitation":"(Torrens, 2010)","plainTextFormattedCitation":"(Torrens, 2010)","previouslyFormattedCitation":"(Torrens, 2010)"},"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Torrens, 2010)</w:t>
      </w:r>
      <w:r w:rsidRPr="003E0030">
        <w:rPr>
          <w:rFonts w:cstheme="minorHAnsi"/>
          <w:sz w:val="24"/>
          <w:szCs w:val="24"/>
        </w:rPr>
        <w:fldChar w:fldCharType="end"/>
      </w:r>
      <w:r w:rsidRPr="003E0030">
        <w:rPr>
          <w:rFonts w:cstheme="minorHAnsi"/>
          <w:sz w:val="24"/>
          <w:szCs w:val="24"/>
        </w:rPr>
        <w:t xml:space="preserve">, David O’Sullivan and George Perry wrote the only available textbook on ABM specific to geography </w:t>
      </w:r>
      <w:r w:rsidRPr="003E0030">
        <w:rPr>
          <w:rFonts w:cstheme="minorHAnsi"/>
          <w:sz w:val="24"/>
          <w:szCs w:val="24"/>
        </w:rPr>
        <w:fldChar w:fldCharType="begin" w:fldLock="1"/>
      </w:r>
      <w:r w:rsidRPr="003E0030">
        <w:rPr>
          <w:rFonts w:cstheme="minorHAnsi"/>
          <w:sz w:val="24"/>
          <w:szCs w:val="24"/>
        </w:rPr>
        <w:instrText>ADDIN CSL_CITATION {"citationItems":[{"id":"ITEM-1","itemData":{"author":[{"dropping-particle":"","family":"O'Sullivan","given":"David","non-dropping-particle":"","parse-names":false,"suffix":""},{"dropping-particle":"","family":"Perry","given":"George L.W.","non-dropping-particle":"","parse-names":false,"suffix":""}],"id":"ITEM-1","issued":{"date-parts":[["2013"]]},"publisher":"Wiley-Blackwell","title":"Spatial Simulation: Exploring Pattern and Process","type":"book"},"uris":["http://www.mendeley.com/documents/?uuid=9bee4fe9-89fb-44b0-bf9d-675079aaed2c"]}],"mendeley":{"formattedCitation":"(David O’Sullivan &amp; Perry, 2013)","plainTextFormattedCitation":"(David O’Sullivan &amp; Perry, 2013)","previouslyFormattedCitation":"(David O’Sullivan &amp; Perry, 2013)"},"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David O’Sullivan &amp; Perry, 2013)</w:t>
      </w:r>
      <w:r w:rsidRPr="003E0030">
        <w:rPr>
          <w:rFonts w:cstheme="minorHAnsi"/>
          <w:sz w:val="24"/>
          <w:szCs w:val="24"/>
        </w:rPr>
        <w:fldChar w:fldCharType="end"/>
      </w:r>
      <w:r w:rsidRPr="003E0030">
        <w:rPr>
          <w:rFonts w:cstheme="minorHAnsi"/>
          <w:sz w:val="24"/>
          <w:szCs w:val="24"/>
        </w:rPr>
        <w:t xml:space="preserve">, for use with </w:t>
      </w:r>
      <w:proofErr w:type="spellStart"/>
      <w:r w:rsidRPr="003E0030">
        <w:rPr>
          <w:rFonts w:cstheme="minorHAnsi"/>
          <w:sz w:val="24"/>
          <w:szCs w:val="24"/>
        </w:rPr>
        <w:t>NetLogo</w:t>
      </w:r>
      <w:proofErr w:type="spellEnd"/>
      <w:r w:rsidRPr="003E0030">
        <w:rPr>
          <w:rFonts w:cstheme="minorHAnsi"/>
          <w:sz w:val="24"/>
          <w:szCs w:val="24"/>
        </w:rPr>
        <w:t xml:space="preserve">. Furthermore, O’Sullivan has discussed the twisted history of the relationship between complexity science, ABM, and human geography in several papers, which were ignored by Torrens </w:t>
      </w:r>
      <w:r w:rsidRPr="003E0030">
        <w:rPr>
          <w:rFonts w:cstheme="minorHAnsi"/>
          <w:sz w:val="24"/>
          <w:szCs w:val="24"/>
        </w:rPr>
        <w:fldChar w:fldCharType="begin" w:fldLock="1"/>
      </w:r>
      <w:r w:rsidR="002600A5" w:rsidRPr="003E0030">
        <w:rPr>
          <w:rFonts w:cstheme="minorHAnsi"/>
          <w:sz w:val="24"/>
          <w:szCs w:val="24"/>
        </w:rPr>
        <w:instrText>ADDIN CSL_CITATION {"citationItems":[{"id":"ITEM-1","itemData":{"DOI":"10.1111/j.0020-2754.2004.00321.x","ISSN":"00202754","abstract":"Complexity science has attracted considerable attention in a number of disciplines. However, this perspective on scientific understanding remains ill defined. In this paper, ideas and approaches from complexity science are reviewed. It appears that complexity science fundamentally is driven by ontological decisions on the part of the investigator. This is a result of the epistemological approach fundamental to complexity as it is currently studied, which is based on the construction of computer simulation models of reality. This methodology requires that researchers decide what exists and is important enough to represent in a simulation, and also what to leave out. Although this points to serious difficulties with complexity science, it is argued that the approach nevertheless has much to offer human geography. Drawing on complexity science, renewed engagements between physical and human geography, and between both and geographical information science seem possible, based on clearly shared concerns with the representation of geographical phenomena. In conclusion, it is suggested that seeing models as a source of geographical narratives may be a useful way to promote constructive engagement between different perspectives in the discipline. © Royal Geographical Society (with The Institute of British Geographers) 2004.","author":[{"dropping-particle":"","family":"O'Sullivan","given":"David","non-dropping-particle":"","parse-names":false,"suffix":""}],"container-title":"Transactions of the Institute of British Geographers","id":"ITEM-1","issue":"3","issued":{"date-parts":[["2004"]]},"page":"282-295","title":"Complexity science and human geography","type":"article-journal","volume":"29"},"uris":["http://www.mendeley.com/documents/?uuid=73e7707d-c01a-4eb7-a829-66c0f3b19eba"]},{"id":"ITEM-2","itemData":{"DOI":"10.1177/0309132507086879","ISSN":"03091325","author":[{"dropping-particle":"","family":"O'Sullivan","given":"David","non-dropping-particle":"","parse-names":false,"suffix":""}],"container-title":"Progress in Human Geography","id":"ITEM-2","issue":"4","issued":{"date-parts":[["2008"]]},"page":"541-550","title":"Geographical information science: Agent-based models","type":"article-journal","volume":"32"},"uris":["http://www.mendeley.com/documents/?uuid=497e2aeb-094a-4748-b3cd-52e55025245f"]},{"id":"ITEM-3","itemData":{"author":[{"dropping-particle":"","family":"Sullivan","given":"David O","non-dropping-particle":"","parse-names":false,"suffix":""}],"id":"ITEM-3","issue":"Charles 2003","issued":{"date-parts":[["2009"]]},"page":"498-530","title":"Changing Neighborhoods– Neighborhoods Changing","type":"article-journal"},"uris":["http://www.mendeley.com/documents/?uuid=bc81c222-e525-4b4d-a3c4-fdc64f6c51b2"]},{"id":"ITEM-4","itemData":{"DOI":"10.1068/a37100","ISSN":"0308518X","abstract":"Researchers across disciplines apply complexity theory to issues ranging from economic development to earthquake prediction. The breadth of applications speaks to the promise of complexity theory, but there remain a number of challenges to be met, particularly those related to its ontological and epistemological dimensions. We identify a number of key issues by asking three questions. Does complexity theory operate at too general a level to enhance understanding? What are the ontological and epistemological implications of complexity? What are the challenges in modeling complexity? In answering these questions, we argue that, although complexity offers much to the study of place and space, research in these areas has a number of strengths that enhance complexity research. © 2006 a Pion publication printed in Great Britain.","author":[{"dropping-particle":"","family":"Manson","given":"Steven","non-dropping-particle":"","parse-names":false,"suffix":""},{"dropping-particle":"","family":"O'Sullivan","given":"David","non-dropping-particle":"","parse-names":false,"suffix":""}],"container-title":"Environment and Planning A","id":"ITEM-4","issue":"4","issued":{"date-parts":[["2006"]]},"page":"677-692","title":"Complexity theory in the study of space and place","type":"article-journal","volume":"38"},"uris":["http://www.mendeley.com/documents/?uuid=124d05ae-404a-481f-bab3-bee713809b1e"]}],"mendeley":{"formattedCitation":"(S. Manson &amp; O’Sullivan, 2006; David O’Sullivan, 2004, 2008; Sullivan, 2009)","plainTextFormattedCitation":"(S. Manson &amp; O’Sullivan, 2006; David O’Sullivan, 2004, 2008; Sullivan, 2009)","previouslyFormattedCitation":"(S. Manson &amp; O’Sullivan, 2006; David O’Sullivan, 2004, 2008; Sullivan, 2009)"},"properties":{"noteIndex":0},"schema":"https://github.com/citation-style-language/schema/raw/master/csl-citation.json"}</w:instrText>
      </w:r>
      <w:r w:rsidRPr="003E0030">
        <w:rPr>
          <w:rFonts w:cstheme="minorHAnsi"/>
          <w:sz w:val="24"/>
          <w:szCs w:val="24"/>
        </w:rPr>
        <w:fldChar w:fldCharType="separate"/>
      </w:r>
      <w:r w:rsidR="00A037B8" w:rsidRPr="003E0030">
        <w:rPr>
          <w:rFonts w:cstheme="minorHAnsi"/>
          <w:noProof/>
          <w:sz w:val="24"/>
          <w:szCs w:val="24"/>
        </w:rPr>
        <w:t>(S. Manson &amp; O’Sullivan, 2006; David O’Sullivan, 2004, 2008; Sullivan, 2009)</w:t>
      </w:r>
      <w:r w:rsidRPr="003E0030">
        <w:rPr>
          <w:rFonts w:cstheme="minorHAnsi"/>
          <w:sz w:val="24"/>
          <w:szCs w:val="24"/>
        </w:rPr>
        <w:fldChar w:fldCharType="end"/>
      </w:r>
      <w:r w:rsidRPr="003E0030">
        <w:rPr>
          <w:rFonts w:cstheme="minorHAnsi"/>
          <w:sz w:val="24"/>
          <w:szCs w:val="24"/>
        </w:rPr>
        <w:t xml:space="preserve">. Note only O’Sullivan papers that might have been commented upon in Torrens 2010 review were included in that last citation. There are several other papers he has authored or co-authored in this realm since then </w:t>
      </w:r>
      <w:r w:rsidRPr="003E0030">
        <w:rPr>
          <w:rFonts w:cstheme="minorHAnsi"/>
          <w:sz w:val="24"/>
          <w:szCs w:val="24"/>
        </w:rPr>
        <w:fldChar w:fldCharType="begin" w:fldLock="1"/>
      </w:r>
      <w:r w:rsidR="00F61627">
        <w:rPr>
          <w:rFonts w:cstheme="minorHAnsi"/>
          <w:sz w:val="24"/>
          <w:szCs w:val="24"/>
        </w:rPr>
        <w:instrText>ADDIN CSL_CITATION {"citationItems":[{"id":"ITEM-1","itemData":{"author":[{"dropping-particle":"","family":"O'Sullivan","given":"David","non-dropping-particle":"","parse-names":false,"suffix":""},{"dropping-particle":"","family":"Millington","given":"James","non-dropping-particle":"","parse-names":false,"suffix":""},{"dropping-particle":"","family":"Perry","given":"George","non-dropping-particle":"","parse-names":false,"suffix":""},{"dropping-particle":"","family":"Wainwright","given":"John","non-dropping-particle":"","parse-names":false,"suffix":""}],"container-title":"Agent-Based Modeling in Geographical Systems","editor":[{"dropping-particle":"","family":"Heppenstall","given":"Alison","non-dropping-particle":"","parse-names":false,"suffix":""},{"dropping-particle":"","family":"See","given":"Linda M.","non-dropping-particle":"","parse-names":false,"suffix":""},{"dropping-particle":"","family":"Crooks","given":"Andrew T.","non-dropping-particle":"","parse-names":false,"suffix":""},{"dropping-particle":"","family":"Batty","given":"Michael","non-dropping-particle":"","parse-names":false,"suffix":""}],"id":"ITEM-1","issued":{"date-parts":[["2012"]]},"publisher":"Springer","title":"Agent-Based Models – Because They’re Worth It?","type":"chapter"},"uris":["http://www.mendeley.com/documents/?uuid=b9bb2f7a-ee56-4b7e-9943-979018d93910"]},{"id":"ITEM-2","itemData":{"DOI":"10.18564/jasss.4174","ISSN":"14607425","abstract":"Agent based modeling (ABM) is a standard tool that is useful across many disciplines. Despite widespread and mounting interest in ABM, even broader adoption has been hindered by a set of methodological challenges that run from issues around basic tools to the need for a more complete conceptual foundation for the approach. After several decades of progress, ABMs remain difficult to develop and use for many students, scholars, and policy makers. This difficulty holds especially true for models designed to represent spatial patterns and processes across a broad range of human, natural, and human-environment systems. In this paper, we describe the methodological challenges facing further development and use of spatial ABM (SABM) and suggest some potential solutions from multiple disciplines. We first define SABM to narrow our object of inquiry, and then explore how spatiality is a source of both advantages and challenges. We examine how time interacts with space in models and delve into issues of model development in general and modeling frameworks and tools specifically. We draw on lessons and insights from fields with a history of ABM contributions, including economics, ecology, geography, ecology, anthropology, and spatial science with the goal of identifying promising ways forward for this powerful means of modeling.","author":[{"dropping-particle":"","family":"Manson","given":"Steven","non-dropping-particle":"","parse-names":false,"suffix":""},{"dropping-particle":"","family":"An","given":"Li","non-dropping-particle":"","parse-names":false,"suffix":""},{"dropping-particle":"","family":"Clarke","given":"Keith C.","non-dropping-particle":"","parse-names":false,"suffix":""},{"dropping-particle":"","family":"Heppenstall","given":"Alison","non-dropping-particle":"","parse-names":false,"suffix":""},{"dropping-particle":"","family":"Koch","given":"Jennifer","non-dropping-particle":"","parse-names":false,"suffix":""},{"dropping-particle":"","family":"Krzyzanowski","given":"Brittany","non-dropping-particle":"","parse-names":false,"suffix":""},{"dropping-particle":"","family":"Morgan","given":"Fraser","non-dropping-particle":"","parse-names":false,"suffix":""},{"dropping-particle":"","family":"O’sullivan","given":"David","non-dropping-particle":"","parse-names":false,"suffix":""},{"dropping-particle":"","family":"Runck","given":"Bryan C.","non-dropping-particle":"","parse-names":false,"suffix":""},{"dropping-particle":"","family":"Shook","given":"Eric","non-dropping-particle":"","parse-names":false,"suffix":""},{"dropping-particle":"","family":"Tesfatsion","given":"Leigh","non-dropping-particle":"","parse-names":false,"suffix":""}],"container-title":"Jasss","id":"ITEM-2","issue":"1","issued":{"date-parts":[["2020"]]},"title":"Methodological issues of spatial agent-based models","type":"article-journal","volume":"23"},"uris":["http://www.mendeley.com/documents/?uuid=48edca19-e957-4ec6-aca2-48053f11fbcb"]},{"id":"ITEM-3","itemData":{"DOI":"10.2307/j.ctt21h4z6m.7","ISBN":"9781496205377","author":[{"dropping-particle":"","family":"O'Sullivan","given":"David","non-dropping-particle":"","parse-names":false,"suffix":""}],"container-title":"Thinking Big Data in Geography: New Regimes, New Research","editor":[{"dropping-particle":"","family":"Thatcher","given":"Jim","non-dropping-particle":"","parse-names":false,"suffix":""},{"dropping-particle":"","family":"Eckert","given":"Josef","non-dropping-particle":"","parse-names":false,"suffix":""},{"dropping-particle":"","family":"Shears","given":"Andrew","non-dropping-particle":"","parse-names":false,"suffix":""}],"id":"ITEM-3","issued":{"date-parts":[["2018"]]},"page":"21-38","publisher":"University of Nebraska Press","title":"Big data . . .Why (Oh Why?) This computational social science?","type":"chapter"},"uris":["http://www.mendeley.com/documents/?uuid=85928d36-2f50-4ac3-b245-dbaee16e0280"]},{"id":"ITEM-4","itemData":{"DOI":"10.1016/j.geoforum.2012.06.017","ISSN":"00167185","abstract":"The increasing use of computer simulation modelling brings with it epistemological questions about the possibilities and limits of its use for understanding spatio-temporal dynamics of social and environmental systems. These questions include how we learn from simulation models and how we most appropriately explain what we have learnt. Generative simulation modelling provides a framework to investigate how the interactions of individual heterogeneous entities across space and through time produce system-level patterns. This modelling approach includes individual- and agent-based models and is increasingly being applied to study environmental and social systems, and their interactions with one another. Much of the formally presented analysis and interpretation of this type of simulation resorts to statistical summaries of aggregated, system-level patterns. Here, we argue that generative simulation modelling can be recognised as being 'event-driven', retaining a history in the patterns produced via simulated events and interactions. Consequently, we explore how a narrative approach might use this simulated history to better explain how patterns are produced as a result of model structure, and we provide an example of this approach using variations of a simulation model of breeding synchrony in bird colonies. This example illustrates not only why observed patterns are produced in this particular case, but also how generative simulation models function more generally. Aggregated summaries of emergent system-level patterns will remain an important component of modellers' toolkits, but narratives can act as an intermediary between formal descriptions of model structure and these summaries. Using a narrative approach should help generative simulation modellers to better communicate the process by which they learn so that their activities and results can be more widely interpreted. In turn, this will allow non-modellers to foster a fuller appreciation of the function and benefits of generative simulation modelling. © 2012 Elsevier Ltd.","author":[{"dropping-particle":"","family":"Millington","given":"James D.A.","non-dropping-particle":"","parse-names":false,"suffix":""},{"dropping-particle":"","family":"O'Sullivan","given":"David","non-dropping-particle":"","parse-names":false,"suffix":""},{"dropping-particle":"","family":"Perry","given":"George L.W.","non-dropping-particle":"","parse-names":false,"suffix":""}],"container-title":"Geoforum","id":"ITEM-4","issue":"6","issued":{"date-parts":[["2012"]]},"page":"1025-1034","publisher":"Elsevier Ltd","title":"Model histories: Narrative explanation in generative simulation modelling","type":"article-journal","volume":"43"},"uris":["http://www.mendeley.com/documents/?uuid=9b7c4f97-b31c-49e1-9a01-b0f9a5c4c194"]},{"id":"ITEM-5","itemData":{"DOI":"10.1080/00045608.2015.1039105","ISSN":"14678306","abstract":"Recent years have seen an increasing amount of work by physicists on topics outside their traditional research domain, including geography. We explore the scope of this development, place it in a historical context dating back at least to statistical physics in the nineteenth century and trace the origins of more recent developments to the roots of computational science after World War II. Our primary purpose is not historical, however. Instead, we are concerned with understanding what geographers can learn from the many recent contributions by physicists to understanding spatiotemporal systems. Drawing on examples of work in this tradition by physicists, we argue that two apparently different modes of investigation are common: model-driven and data-driven approaches. The former is associated with complexity science, whereas the latter is more commonly associated with the fourth paradigm, more recently known as “big data.” Both modes share technical strengths and, more important, a capacity for generalization, which is absent from much work in geography. We argue that although some of this research lacks an appreciation of previous geographical contributions, when assessed critically, it nevertheless brings useful new perspectives, new methods, and new ideas to bear on topics central to geography, yet neglected in the discipline. We conclude with some suggestions for how geographers can build on these new approaches, both inside and outside the discipline.","author":[{"dropping-particle":"","family":"O’Sullivan","given":"David","non-dropping-particle":"","parse-names":false,"suffix":""},{"dropping-particle":"","family":"Manson","given":"Steven M.","non-dropping-particle":"","parse-names":false,"suffix":""}],"container-title":"Annals of the Association of American Geographers","id":"ITEM-5","issue":"4","issued":{"date-parts":[["2015"]]},"page":"704-722","title":"Do Physicists Have Geography Envy? And What Can Geographers Learn from It?","type":"article-journal","volume":"105"},"uris":["http://www.mendeley.com/documents/?uuid=716113a7-25d1-41b0-b16f-98f171b464bc"]}],"mendeley":{"formattedCitation":"(S. Manson et al., 2020; Millington et al., 2012; O’Sullivan &amp; Manson, 2015; David O’Sullivan et al., 2012; David O’Sullivan, 2018)","plainTextFormattedCitation":"(S. Manson et al., 2020; Millington et al., 2012; O’Sullivan &amp; Manson, 2015; David O’Sullivan et al., 2012; David O’Sullivan, 2018)","previouslyFormattedCitation":"(S. Manson et al., 2020; Millington et al., 2012; O’Sullivan &amp; Manson, 2015; David O’Sullivan et al., 2012; David O’Sullivan, 2018)"},"properties":{"noteIndex":0},"schema":"https://github.com/citation-style-language/schema/raw/master/csl-citation.json"}</w:instrText>
      </w:r>
      <w:r w:rsidRPr="003E0030">
        <w:rPr>
          <w:rFonts w:cstheme="minorHAnsi"/>
          <w:sz w:val="24"/>
          <w:szCs w:val="24"/>
        </w:rPr>
        <w:fldChar w:fldCharType="separate"/>
      </w:r>
      <w:r w:rsidR="009D2530" w:rsidRPr="009D2530">
        <w:rPr>
          <w:rFonts w:cstheme="minorHAnsi"/>
          <w:noProof/>
          <w:sz w:val="24"/>
          <w:szCs w:val="24"/>
        </w:rPr>
        <w:t>(S. Manson et al., 2020; Millington et al., 2012; O’Sullivan &amp; Manson, 2015; David O’Sullivan et al., 2012; David O’Sullivan, 2018)</w:t>
      </w:r>
      <w:r w:rsidRPr="003E0030">
        <w:rPr>
          <w:rFonts w:cstheme="minorHAnsi"/>
          <w:sz w:val="24"/>
          <w:szCs w:val="24"/>
        </w:rPr>
        <w:fldChar w:fldCharType="end"/>
      </w:r>
      <w:r w:rsidRPr="003E0030">
        <w:rPr>
          <w:rFonts w:cstheme="minorHAnsi"/>
          <w:sz w:val="24"/>
          <w:szCs w:val="24"/>
        </w:rPr>
        <w:t xml:space="preserve">. Also, maybe I’m making too much of this </w:t>
      </w:r>
      <w:r w:rsidRPr="003E0030">
        <w:rPr>
          <w:rFonts w:cstheme="minorHAnsi"/>
          <w:sz w:val="24"/>
          <w:szCs w:val="24"/>
        </w:rPr>
        <w:lastRenderedPageBreak/>
        <w:t xml:space="preserve">omission by Torrens? Two papers O’Sullivan authored or co-authored were discussed in Torren’s review </w:t>
      </w:r>
      <w:r w:rsidRPr="003E0030">
        <w:rPr>
          <w:rFonts w:cstheme="minorHAnsi"/>
          <w:sz w:val="24"/>
          <w:szCs w:val="24"/>
        </w:rPr>
        <w:fldChar w:fldCharType="begin" w:fldLock="1"/>
      </w:r>
      <w:r w:rsidR="008B1BCB">
        <w:rPr>
          <w:rFonts w:cstheme="minorHAnsi"/>
          <w:sz w:val="24"/>
          <w:szCs w:val="24"/>
        </w:rPr>
        <w:instrText>ADDIN CSL_CITATION {"citationItems":[{"id":"ITEM-1","itemData":{"DOI":"10.1068/b2758t","ISSN":"02658135","abstract":"Pedestrian movement models have been developed since the 1970s. A review of the literature shows that such models have been developed to explain and predict macro, meso, and micro movement patterns. However, recent developments in modelling techniques, and especially advances in agent-based simulation, open up the possibility of developing integrative and complex models which use existing models as 'building blocks'. In this paper we describe such integrative, modular approach to simulating pedestrian movement behaviour. The STREETS model, developed by using Swarm and GIS, is an agent-based model that focuses on the simulation of the behavioural aspects of pedestrian movement. The modular structure of the simulation is described in detail. This is followed by a discussion of the lessons learned from the development of STREETS, especially the advantages of adopting a modular approach and other aspects of using the agent-based paradigm for modelling.","author":[{"dropping-particle":"","family":"Haklay","given":"Mordechai","non-dropping-particle":"","parse-names":false,"suffix":""},{"dropping-particle":"","family":"O'Sullivan","given":"David","non-dropping-particle":"","parse-names":false,"suffix":""},{"dropping-particle":"","family":"Thurstain-Goodwin","given":"Mark","non-dropping-particle":"","parse-names":false,"suffix":""},{"dropping-particle":"","family":"Schelhorn","given":"Thorsten","non-dropping-particle":"","parse-names":false,"suffix":""}],"container-title":"Environment and Planning B: Planning and Design","id":"ITEM-1","issue":"3","issued":{"date-parts":[["2001"]]},"page":"343-359","title":"\"So go downtown\":simulating pedestrian movement in town centres","type":"article-journal","volume":"28"},"uris":["http://www.mendeley.com/documents/?uuid=ddf5fbce-be2a-4830-b856-053cadcce4c9"]},{"id":"ITEM-2","itemData":{"DOI":"10.1007/s101090200086","ISSN":"14355949","abstract":"A simple preliminary model of gentrification is presented. The model is based on an irregular cellular automaton architecture drawing on the concept of proximal space, which is well suited to the spatial externalities present in housing markets at the local scale. The rent gap hypothesis on which the model's cell transition rules are based is discussed. The model's transition rules are described in detail. Practical difficulties in configuring and initializing the model are described and its typical behavior reported. Prospects for further development of the model are discussed. The current model structure, while inadequate, is well suited to further elaboration and the incorporation of other interesting and relevant effects. © Springer-Verlag 2002.","author":[{"dropping-particle":"","family":"O'Sullivan","given":"David","non-dropping-particle":"","parse-names":false,"suffix":""}],"container-title":"Journal of Geographical Systems","id":"ITEM-2","issue":"3","issued":{"date-parts":[["2002"]]},"page":"251-274","title":"Toward micro-scale spatial modeling of gentrification","type":"article-journal","volume":"4"},"uris":["http://www.mendeley.com/documents/?uuid=1f26275a-dd57-4617-b575-493f163d4bc4"]}],"mendeley":{"formattedCitation":"(M. Haklay et al., 2001; David O’Sullivan, 2002)","plainTextFormattedCitation":"(M. Haklay et al., 2001; David O’Sullivan, 2002)","previouslyFormattedCitation":"(M. Haklay et al., 2001; David O’Sullivan, 2002)"},"properties":{"noteIndex":0},"schema":"https://github.com/citation-style-language/schema/raw/master/csl-citation.json"}</w:instrText>
      </w:r>
      <w:r w:rsidRPr="003E0030">
        <w:rPr>
          <w:rFonts w:cstheme="minorHAnsi"/>
          <w:sz w:val="24"/>
          <w:szCs w:val="24"/>
        </w:rPr>
        <w:fldChar w:fldCharType="separate"/>
      </w:r>
      <w:r w:rsidR="008B1BCB" w:rsidRPr="008B1BCB">
        <w:rPr>
          <w:rFonts w:cstheme="minorHAnsi"/>
          <w:noProof/>
          <w:sz w:val="24"/>
          <w:szCs w:val="24"/>
        </w:rPr>
        <w:t>(M. Haklay et al., 2001; David O’Sullivan, 2002)</w:t>
      </w:r>
      <w:r w:rsidRPr="003E0030">
        <w:rPr>
          <w:rFonts w:cstheme="minorHAnsi"/>
          <w:sz w:val="24"/>
          <w:szCs w:val="24"/>
        </w:rPr>
        <w:fldChar w:fldCharType="end"/>
      </w:r>
      <w:r w:rsidRPr="003E0030">
        <w:rPr>
          <w:rFonts w:cstheme="minorHAnsi"/>
          <w:sz w:val="24"/>
          <w:szCs w:val="24"/>
        </w:rPr>
        <w:t xml:space="preserve">. </w:t>
      </w:r>
    </w:p>
    <w:p w14:paraId="02598E2A" w14:textId="69E3A4A7" w:rsidR="0049395B" w:rsidRPr="003E0030" w:rsidRDefault="0049395B" w:rsidP="0049395B">
      <w:pPr>
        <w:spacing w:line="480" w:lineRule="auto"/>
        <w:ind w:firstLine="720"/>
        <w:rPr>
          <w:rFonts w:cstheme="minorHAnsi"/>
          <w:sz w:val="24"/>
          <w:szCs w:val="24"/>
        </w:rPr>
      </w:pPr>
      <w:r w:rsidRPr="003E0030">
        <w:rPr>
          <w:rFonts w:cstheme="minorHAnsi"/>
          <w:sz w:val="24"/>
          <w:szCs w:val="24"/>
        </w:rPr>
        <w:t xml:space="preserve">If it is true, as I have conjectured, that there is a split in the world of ABM applications in geography, reflected in the choice of computer languages as well as topics, then it is probably a messy fracture with splinters of each half on both sides. Note that Wilensky is on a veritable crusade, arguing that widespread ABM literacy will lead to a “restructuration” </w:t>
      </w:r>
      <w:r w:rsidRPr="003E0030">
        <w:rPr>
          <w:rFonts w:cstheme="minorHAnsi"/>
          <w:sz w:val="24"/>
          <w:szCs w:val="24"/>
        </w:rPr>
        <w:fldChar w:fldCharType="begin" w:fldLock="1"/>
      </w:r>
      <w:r w:rsidRPr="003E0030">
        <w:rPr>
          <w:rFonts w:cstheme="minorHAnsi"/>
          <w:sz w:val="24"/>
          <w:szCs w:val="24"/>
        </w:rPr>
        <w:instrText>ADDIN CSL_CITATION {"citationItems":[{"id":"ITEM-1","itemData":{"ISBN":"978-0-262-73189-8","abstract":"Modeling Natural, Social, and Engineered Complex Systems with NetLogo","author":[{"dropping-particle":"","family":"Wilensky","given":"Uri","non-dropping-particle":"","parse-names":false,"suffix":""},{"dropping-particle":"","family":"Rand","given":"William","non-dropping-particle":"","parse-names":false,"suffix":""}],"container-title":"Agent analyst","id":"ITEM-1","issue":"January","issued":{"date-parts":[["2015"]]},"number-of-pages":"1-504","title":"An introduction to agent-based modeling: Modeling Natural, Social, and Engineered Complex Systems with NetLogo","type":"book"},"uris":["http://www.mendeley.com/documents/?uuid=f8909c76-6ebd-4d37-aaa9-cad6d6e06a54"]},{"id":"ITEM-2","itemData":{"DOI":"10.1023/A:1009421303064","ISSN":"15731839","abstract":"The concept of emergent \"levels\" (i.e., levels that arise from interactions of objects at lower levels) is fundamental to scientific theory. In this paper, we argue for an expanded role for this concept of levels in science education. We show confusion of levels (and \"slippage\" between levels) as the source of many of people's deep misunderstandings about patterns and phenomena in the world. These misunderstandings are evidenced not only in students' difficulties in the formal study of science but also in their misconceptions about experiences in their everyday lives. The StarLogo modeling language is designed as a medium for students to build models of multi-leveled phenomena and through these constructions explore the concept of levels. We describe several case studies of students working in StarLogo. The cases illustrate students' difficulties with the concept of levels, and how they can begin to develop richer understandings. © 1999 Plenum Publishing Corporation.","author":[{"dropping-particle":"","family":"Wilensky","given":"Uri","non-dropping-particle":"","parse-names":false,"suffix":""},{"dropping-particle":"","family":"Resnick","given":"Mitchel","non-dropping-particle":"","parse-names":false,"suffix":""}],"container-title":"Journal of Science Education and Technology","id":"ITEM-2","issue":"1","issued":{"date-parts":[["1999"]]},"page":"3-19","title":"Thinking in levels: A dynamic systems approach to making sense of the world","type":"article-journal","volume":"8"},"uris":["http://www.mendeley.com/documents/?uuid=a70e132b-3e82-4558-a06d-d3e57d34be86"]}],"mendeley":{"formattedCitation":"(Wilensky &amp; Rand, 2015; Wilensky &amp; Resnick, 1999)","plainTextFormattedCitation":"(Wilensky &amp; Rand, 2015; Wilensky &amp; Resnick, 1999)","previouslyFormattedCitation":"(Wilensky &amp; Rand, 2015; Wilensky &amp; Resnick, 1999)"},"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Wilensky &amp; Rand, 2015; Wilensky &amp; Resnick, 1999)</w:t>
      </w:r>
      <w:r w:rsidRPr="003E0030">
        <w:rPr>
          <w:rFonts w:cstheme="minorHAnsi"/>
          <w:sz w:val="24"/>
          <w:szCs w:val="24"/>
        </w:rPr>
        <w:fldChar w:fldCharType="end"/>
      </w:r>
      <w:r w:rsidRPr="003E0030">
        <w:rPr>
          <w:rFonts w:cstheme="minorHAnsi"/>
          <w:sz w:val="24"/>
          <w:szCs w:val="24"/>
        </w:rPr>
        <w:t xml:space="preserve"> of knowledge that will nullify the gate-keeping function of mathematics in the modern world, radically democratizing access to understanding of complex systems subjects to all people and at much younger ages. </w:t>
      </w:r>
      <w:r w:rsidR="004C1614" w:rsidRPr="003E0030">
        <w:rPr>
          <w:rFonts w:cstheme="minorHAnsi"/>
          <w:sz w:val="24"/>
          <w:szCs w:val="24"/>
        </w:rPr>
        <w:t>This author both appreciates</w:t>
      </w:r>
      <w:r w:rsidRPr="003E0030">
        <w:rPr>
          <w:rFonts w:cstheme="minorHAnsi"/>
          <w:sz w:val="24"/>
          <w:szCs w:val="24"/>
        </w:rPr>
        <w:t xml:space="preserve"> the sentiment and see</w:t>
      </w:r>
      <w:r w:rsidR="004C1614" w:rsidRPr="003E0030">
        <w:rPr>
          <w:rFonts w:cstheme="minorHAnsi"/>
          <w:sz w:val="24"/>
          <w:szCs w:val="24"/>
        </w:rPr>
        <w:t>s</w:t>
      </w:r>
      <w:r w:rsidRPr="003E0030">
        <w:rPr>
          <w:rFonts w:cstheme="minorHAnsi"/>
          <w:sz w:val="24"/>
          <w:szCs w:val="24"/>
        </w:rPr>
        <w:t xml:space="preserve"> how it could put off th</w:t>
      </w:r>
      <w:r w:rsidR="004C1614" w:rsidRPr="003E0030">
        <w:rPr>
          <w:rFonts w:cstheme="minorHAnsi"/>
          <w:sz w:val="24"/>
          <w:szCs w:val="24"/>
        </w:rPr>
        <w:t xml:space="preserve">ose who take themselves </w:t>
      </w:r>
      <w:r w:rsidRPr="003E0030">
        <w:rPr>
          <w:rFonts w:cstheme="minorHAnsi"/>
          <w:sz w:val="24"/>
          <w:szCs w:val="24"/>
        </w:rPr>
        <w:t>serious</w:t>
      </w:r>
      <w:r w:rsidR="004C1614" w:rsidRPr="003E0030">
        <w:rPr>
          <w:rFonts w:cstheme="minorHAnsi"/>
          <w:sz w:val="24"/>
          <w:szCs w:val="24"/>
        </w:rPr>
        <w:t>ly</w:t>
      </w:r>
      <w:r w:rsidRPr="003E0030">
        <w:rPr>
          <w:rFonts w:cstheme="minorHAnsi"/>
          <w:sz w:val="24"/>
          <w:szCs w:val="24"/>
        </w:rPr>
        <w:t xml:space="preserve">— or those who might see it as naïve or even undesirable to challenge the status quo in this way. The aspirations of Wilensky’s project in this respect also strongly align with that of the proponents of critical quantitative geographies </w:t>
      </w:r>
      <w:r w:rsidRPr="003E0030">
        <w:rPr>
          <w:rFonts w:cstheme="minorHAnsi"/>
          <w:sz w:val="24"/>
          <w:szCs w:val="24"/>
        </w:rPr>
        <w:fldChar w:fldCharType="begin" w:fldLock="1"/>
      </w:r>
      <w:r w:rsidRPr="003E0030">
        <w:rPr>
          <w:rFonts w:cstheme="minorHAnsi"/>
          <w:sz w:val="24"/>
          <w:szCs w:val="24"/>
        </w:rPr>
        <w:instrText>ADDIN CSL_CITATION {"citationItems":[{"id":"ITEM-1","itemData":{"DOI":"10.1068/a41350","ISSN":"0308518X","author":[{"dropping-particle":"","family":"Kwan","given":"Mei Po","non-dropping-particle":"","parse-names":false,"suffix":""},{"dropping-particle":"","family":"Schwanen","given":"Tim","non-dropping-particle":"","parse-names":false,"suffix":""}],"container-title":"Environment and Planning A","id":"ITEM-1","issue":"2","issued":{"date-parts":[["2009"]]},"page":"261-264","title":"Critical quantative geographies","type":"article-journal","volume":"41"},"uris":["http://www.mendeley.com/documents/?uuid=23068664-0c9f-420e-a073-4ed112ddc465"]},{"id":"ITEM-2","itemData":{"DOI":"10.1068/d307","ISSN":"02637758","abstract":"Representations of quantitative geography, both by practitioners and by others, have tended to associate quantification with empiricism, positivism, and the social and academic status quo. Qualitative geography, by contrast is represented as nonempiricist or postempiricist, sensitive to complexity, contextual, and capable of empowering nonmainstream academic approaches and social groups. Attempts to engage in debate between these positions rarely challenge this dualism, reproducing the representation of quantitative geography as logical positivism, and a dualism separating quantitative and qualitative geography. I argue that this dualism can be broken down, by deconstructing the underlying representation. I discuss why this representation came into existence and how it was stabilized; how close attention to the practices of quantitative geographers, and particularly to the evolution of these practices, reveals its inadequacies; and what new possibilities for quantitative practices emerge from this deconstruction. GIS, one of the recent manifestations around which representations of quantitative geography polarize, is used as a case study to illustrate these arguments. I pay particular attention to the question of the relevance of quantitative practices for an emancipatory human geography.","author":[{"dropping-particle":"","family":"Sheppard","given":"Eric","non-dropping-particle":"","parse-names":false,"suffix":""}],"container-title":"Environment and Planning D: Society and Space","id":"ITEM-2","issue":"5","issued":{"date-parts":[["2001"]]},"page":"535-554","title":"Quantitative geography: Representations, practices, and possibilities","type":"article-journal","volume":"19"},"uris":["http://www.mendeley.com/documents/?uuid=2e2ed37c-656a-47f2-afc6-7ef55f71233c"]}],"mendeley":{"formattedCitation":"(Kwan &amp; Schwanen, 2009; Sheppard, 2001)","plainTextFormattedCitation":"(Kwan &amp; Schwanen, 2009; Sheppard, 2001)","previouslyFormattedCitation":"(Kwan &amp; Schwanen, 2009; Sheppard, 2001)"},"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Kwan &amp; Schwanen, 2009; Sheppard, 2001)</w:t>
      </w:r>
      <w:r w:rsidRPr="003E0030">
        <w:rPr>
          <w:rFonts w:cstheme="minorHAnsi"/>
          <w:sz w:val="24"/>
          <w:szCs w:val="24"/>
        </w:rPr>
        <w:fldChar w:fldCharType="end"/>
      </w:r>
      <w:r w:rsidRPr="003E0030">
        <w:rPr>
          <w:rFonts w:cstheme="minorHAnsi"/>
          <w:sz w:val="24"/>
          <w:szCs w:val="24"/>
        </w:rPr>
        <w:t xml:space="preserve">. In this sense, the split in the worlds of ABM scholarship may mirror splits around critical / quantitative dualism. As O’Sullivan </w:t>
      </w:r>
      <w:r w:rsidRPr="003E0030">
        <w:rPr>
          <w:rFonts w:cstheme="minorHAnsi"/>
          <w:sz w:val="24"/>
          <w:szCs w:val="24"/>
        </w:rPr>
        <w:fldChar w:fldCharType="begin" w:fldLock="1"/>
      </w:r>
      <w:r w:rsidR="008943C1" w:rsidRPr="003E0030">
        <w:rPr>
          <w:rFonts w:cstheme="minorHAnsi"/>
          <w:sz w:val="24"/>
          <w:szCs w:val="24"/>
        </w:rPr>
        <w:instrText>ADDIN CSL_CITATION {"citationItems":[{"id":"ITEM-1","itemData":{"DOI":"10.2307/j.ctt21h4z6m.7","ISBN":"9781496205377","author":[{"dropping-particle":"","family":"O'Sullivan","given":"David","non-dropping-particle":"","parse-names":false,"suffix":""}],"container-title":"Thinking Big Data in Geography: New Regimes, New Research","editor":[{"dropping-particle":"","family":"Thatcher","given":"Jim","non-dropping-particle":"","parse-names":false,"suffix":""},{"dropping-particle":"","family":"Eckert","given":"Josef","non-dropping-particle":"","parse-names":false,"suffix":""},{"dropping-particle":"","family":"Shears","given":"Andrew","non-dropping-particle":"","parse-names":false,"suffix":""}],"id":"ITEM-1","issued":{"date-parts":[["2018"]]},"page":"21-38","publisher":"University of Nebraska Press","title":"Big data . . .Why (Oh Why?) This computational social science?","type":"chapter"},"uris":["http://www.mendeley.com/documents/?uuid=85928d36-2f50-4ac3-b245-dbaee16e0280"]}],"mendeley":{"formattedCitation":"(David O’Sullivan, 2018)","manualFormatting":"(2018)","plainTextFormattedCitation":"(David O’Sullivan, 2018)","previouslyFormattedCitation":"(David O’Sullivan, 2018)"},"properties":{"noteIndex":0},"schema":"https://github.com/citation-style-language/schema/raw/master/csl-citation.json"}</w:instrText>
      </w:r>
      <w:r w:rsidRPr="003E0030">
        <w:rPr>
          <w:rFonts w:cstheme="minorHAnsi"/>
          <w:sz w:val="24"/>
          <w:szCs w:val="24"/>
        </w:rPr>
        <w:fldChar w:fldCharType="separate"/>
      </w:r>
      <w:r w:rsidR="001753B1" w:rsidRPr="003E0030">
        <w:rPr>
          <w:rFonts w:cstheme="minorHAnsi"/>
          <w:noProof/>
          <w:sz w:val="24"/>
          <w:szCs w:val="24"/>
        </w:rPr>
        <w:t>(2018)</w:t>
      </w:r>
      <w:r w:rsidRPr="003E0030">
        <w:rPr>
          <w:rFonts w:cstheme="minorHAnsi"/>
          <w:sz w:val="24"/>
          <w:szCs w:val="24"/>
        </w:rPr>
        <w:fldChar w:fldCharType="end"/>
      </w:r>
      <w:r w:rsidRPr="003E0030">
        <w:rPr>
          <w:rFonts w:cstheme="minorHAnsi"/>
          <w:sz w:val="24"/>
          <w:szCs w:val="24"/>
        </w:rPr>
        <w:t xml:space="preserve"> and Thrift </w:t>
      </w:r>
      <w:r w:rsidRPr="003E0030">
        <w:rPr>
          <w:rFonts w:cstheme="minorHAnsi"/>
          <w:sz w:val="24"/>
          <w:szCs w:val="24"/>
        </w:rPr>
        <w:fldChar w:fldCharType="begin" w:fldLock="1"/>
      </w:r>
      <w:r w:rsidR="008943C1" w:rsidRPr="003E0030">
        <w:rPr>
          <w:rFonts w:cstheme="minorHAnsi"/>
          <w:sz w:val="24"/>
          <w:szCs w:val="24"/>
        </w:rPr>
        <w:instrText>ADDIN CSL_CITATION {"citationItems":[{"id":"ITEM-1","itemData":{"author":[{"dropping-particle":"","family":"Thrift","given":"Nigel","non-dropping-particle":"","parse-names":false,"suffix":""}],"container-title":"Theory, Culture &amp; Society1","id":"ITEM-1","issue":"3","issued":{"date-parts":[["1999"]]},"page":"31-69","title":"The Place of Complexity.pdf","type":"article-journal","volume":"16"},"uris":["http://www.mendeley.com/documents/?uuid=8353feaa-7ca3-4014-a3e7-4916b7deb85a"]}],"mendeley":{"formattedCitation":"(Thrift, 1999)","manualFormatting":"(1999)","plainTextFormattedCitation":"(Thrift, 1999)","previouslyFormattedCitation":"(Thrift, 1999)"},"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1999)</w:t>
      </w:r>
      <w:r w:rsidRPr="003E0030">
        <w:rPr>
          <w:rFonts w:cstheme="minorHAnsi"/>
          <w:sz w:val="24"/>
          <w:szCs w:val="24"/>
        </w:rPr>
        <w:fldChar w:fldCharType="end"/>
      </w:r>
      <w:r w:rsidRPr="003E0030">
        <w:rPr>
          <w:rFonts w:cstheme="minorHAnsi"/>
          <w:sz w:val="24"/>
          <w:szCs w:val="24"/>
        </w:rPr>
        <w:t xml:space="preserve"> have written, we must resist the temptation to think that ABM is intrinsically antiauthoritarian, or that it will necessarily bring about a future of openness. But there are a lot of people who apparently believe in these visions. And it’s not for nothing because ABM does hold out some interesting promises.</w:t>
      </w:r>
    </w:p>
    <w:p w14:paraId="40279ED0" w14:textId="77777777" w:rsidR="00036C94" w:rsidRDefault="00036C94" w:rsidP="002C386E">
      <w:pPr>
        <w:spacing w:line="480" w:lineRule="auto"/>
        <w:rPr>
          <w:rFonts w:cstheme="minorHAnsi"/>
          <w:b/>
          <w:bCs/>
          <w:i/>
          <w:iCs/>
          <w:sz w:val="24"/>
          <w:szCs w:val="24"/>
        </w:rPr>
      </w:pPr>
    </w:p>
    <w:p w14:paraId="6B62E0E6" w14:textId="2F789638" w:rsidR="002C386E" w:rsidRPr="003E0030" w:rsidRDefault="002C386E" w:rsidP="002C386E">
      <w:pPr>
        <w:spacing w:line="480" w:lineRule="auto"/>
        <w:rPr>
          <w:rFonts w:cstheme="minorHAnsi"/>
          <w:b/>
          <w:bCs/>
          <w:i/>
          <w:iCs/>
          <w:sz w:val="24"/>
          <w:szCs w:val="24"/>
        </w:rPr>
      </w:pPr>
      <w:r w:rsidRPr="003E0030">
        <w:rPr>
          <w:rFonts w:cstheme="minorHAnsi"/>
          <w:b/>
          <w:bCs/>
          <w:i/>
          <w:iCs/>
          <w:sz w:val="24"/>
          <w:szCs w:val="24"/>
        </w:rPr>
        <w:t>Commons and Enclosures</w:t>
      </w:r>
    </w:p>
    <w:p w14:paraId="0134DBA4" w14:textId="06BDF5C3" w:rsidR="00036C94" w:rsidRPr="00C537D5" w:rsidRDefault="002C386E" w:rsidP="00C537D5">
      <w:pPr>
        <w:spacing w:line="480" w:lineRule="auto"/>
        <w:ind w:firstLine="720"/>
        <w:rPr>
          <w:rFonts w:cstheme="minorHAnsi"/>
          <w:sz w:val="24"/>
          <w:szCs w:val="24"/>
        </w:rPr>
      </w:pPr>
      <w:r w:rsidRPr="003E0030">
        <w:rPr>
          <w:rFonts w:cstheme="minorHAnsi"/>
          <w:sz w:val="24"/>
          <w:szCs w:val="24"/>
        </w:rPr>
        <w:lastRenderedPageBreak/>
        <w:t xml:space="preserve">Now that we have introduced the methodological issues around ABM, the problem of critical / quantitative dualism, new efforts to bridge that divide with critical GIS and critical quantitative </w:t>
      </w:r>
      <w:proofErr w:type="gramStart"/>
      <w:r w:rsidRPr="003E0030">
        <w:rPr>
          <w:rFonts w:cstheme="minorHAnsi"/>
          <w:sz w:val="24"/>
          <w:szCs w:val="24"/>
        </w:rPr>
        <w:t>geographies, and</w:t>
      </w:r>
      <w:proofErr w:type="gramEnd"/>
      <w:r w:rsidRPr="003E0030">
        <w:rPr>
          <w:rFonts w:cstheme="minorHAnsi"/>
          <w:sz w:val="24"/>
          <w:szCs w:val="24"/>
        </w:rPr>
        <w:t xml:space="preserve"> contextualized the split strands of ABM research in geography, we hope the significant absence of a critical ABM is clear. Now it is time to address the problem of the emergence of capitalist relations among the Lauje highlanders. As an abstract and heuristic ABM that makes little claim to represent the real world in a way that can be easily validated, it is difficult to evaluate what has been achieved. It remains mostly on the level of a thought experiment, but also a suggestion of what else might be accomplished with greater skills and more time. </w:t>
      </w:r>
    </w:p>
    <w:p w14:paraId="7450DF09" w14:textId="4B045B71" w:rsidR="002C386E" w:rsidRPr="003E0030" w:rsidRDefault="002C386E" w:rsidP="002C386E">
      <w:pPr>
        <w:spacing w:line="480" w:lineRule="auto"/>
        <w:rPr>
          <w:rFonts w:cstheme="minorHAnsi"/>
          <w:i/>
          <w:iCs/>
          <w:sz w:val="24"/>
          <w:szCs w:val="24"/>
        </w:rPr>
      </w:pPr>
      <w:r w:rsidRPr="003E0030">
        <w:rPr>
          <w:rFonts w:cstheme="minorHAnsi"/>
          <w:i/>
          <w:iCs/>
          <w:sz w:val="24"/>
          <w:szCs w:val="24"/>
        </w:rPr>
        <w:t>Background on the Lauje Highlanders</w:t>
      </w:r>
    </w:p>
    <w:p w14:paraId="5D894CF6" w14:textId="77777777" w:rsidR="002C386E" w:rsidRPr="003E0030" w:rsidRDefault="002C386E" w:rsidP="002C386E">
      <w:pPr>
        <w:autoSpaceDE w:val="0"/>
        <w:autoSpaceDN w:val="0"/>
        <w:adjustRightInd w:val="0"/>
        <w:spacing w:after="0" w:line="480" w:lineRule="auto"/>
        <w:ind w:firstLine="720"/>
        <w:rPr>
          <w:rFonts w:cstheme="minorHAnsi"/>
          <w:sz w:val="24"/>
          <w:szCs w:val="24"/>
        </w:rPr>
      </w:pPr>
      <w:r w:rsidRPr="003E0030">
        <w:rPr>
          <w:rFonts w:cstheme="minorHAnsi"/>
          <w:sz w:val="24"/>
          <w:szCs w:val="24"/>
        </w:rPr>
        <w:t xml:space="preserve">The Lauje highlanders remained somewhat insulated in a remote area of </w:t>
      </w:r>
      <w:proofErr w:type="gramStart"/>
      <w:r w:rsidRPr="003E0030">
        <w:rPr>
          <w:rFonts w:cstheme="minorHAnsi"/>
          <w:sz w:val="24"/>
          <w:szCs w:val="24"/>
        </w:rPr>
        <w:t>Sulawesi, and</w:t>
      </w:r>
      <w:proofErr w:type="gramEnd"/>
      <w:r w:rsidRPr="003E0030">
        <w:rPr>
          <w:rFonts w:cstheme="minorHAnsi"/>
          <w:sz w:val="24"/>
          <w:szCs w:val="24"/>
        </w:rPr>
        <w:t xml:space="preserve"> retained non-capitalist ways of living until the 1990s. Their system of shared access to common land, which stretched back countless generations </w:t>
      </w:r>
      <w:r w:rsidRPr="003E0030">
        <w:rPr>
          <w:rFonts w:cstheme="minorHAnsi"/>
          <w:sz w:val="24"/>
          <w:szCs w:val="24"/>
        </w:rPr>
        <w:fldChar w:fldCharType="begin" w:fldLock="1"/>
      </w:r>
      <w:r w:rsidRPr="003E0030">
        <w:rPr>
          <w:rFonts w:cstheme="minorHAnsi"/>
          <w:sz w:val="24"/>
          <w:szCs w:val="24"/>
        </w:rPr>
        <w:instrText>ADDIN CSL_CITATION {"citationItems":[{"id":"ITEM-1","itemData":{"author":[{"dropping-particle":"","family":"Li","given":"Tania Murray","non-dropping-particle":"","parse-names":false,"suffix":""}],"id":"ITEM-1","issued":{"date-parts":[["2014"]]},"publisher":"Duke University Press","publisher-place":"Durham","title":"Land's End: Capitalist relations on an indigenous frontier","type":"book"},"uris":["http://www.mendeley.com/documents/?uuid=00f11cce-f318-49cd-95a2-a01cfa358716"]}],"mendeley":{"formattedCitation":"(Li, 2014)","manualFormatting":"(Li, 2014, 15)","plainTextFormattedCitation":"(Li, 2014)","previouslyFormattedCitation":"(Li, 2014)"},"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Li, 2014, 15)</w:t>
      </w:r>
      <w:r w:rsidRPr="003E0030">
        <w:rPr>
          <w:rFonts w:cstheme="minorHAnsi"/>
          <w:sz w:val="24"/>
          <w:szCs w:val="24"/>
        </w:rPr>
        <w:fldChar w:fldCharType="end"/>
      </w:r>
      <w:r w:rsidRPr="003E0030">
        <w:rPr>
          <w:rFonts w:cstheme="minorHAnsi"/>
          <w:sz w:val="24"/>
          <w:szCs w:val="24"/>
        </w:rPr>
        <w:t>, enabled a remarkable degree of autonomy:</w:t>
      </w:r>
    </w:p>
    <w:p w14:paraId="604ADD82" w14:textId="61F65026" w:rsidR="002C386E" w:rsidRPr="003E0030" w:rsidRDefault="002C386E" w:rsidP="00DE111C">
      <w:pPr>
        <w:autoSpaceDE w:val="0"/>
        <w:autoSpaceDN w:val="0"/>
        <w:adjustRightInd w:val="0"/>
        <w:spacing w:after="0" w:line="480" w:lineRule="auto"/>
        <w:ind w:left="720"/>
        <w:rPr>
          <w:rFonts w:cstheme="minorHAnsi"/>
          <w:sz w:val="24"/>
          <w:szCs w:val="24"/>
        </w:rPr>
      </w:pPr>
      <w:r w:rsidRPr="003E0030">
        <w:rPr>
          <w:rFonts w:cstheme="minorHAnsi"/>
          <w:sz w:val="24"/>
          <w:szCs w:val="24"/>
        </w:rPr>
        <w:t xml:space="preserve">All highlanders who wanted to farm had free access to land, and they could survive on the food they grew for themselves. Their autonomy was only slightly modified by state rule and taxation, which were light and incomplete in this rather remote region. The big shift occurred when they started to plant tree crops, which had the effect of making their land into individual property. Initial landownership was unequal and over time, efficient farmers were able to accumulate land and capital, and pay workers to expand their farms and profits. Farmers who failed to compete lost control of their land and </w:t>
      </w:r>
      <w:r w:rsidRPr="003E0030">
        <w:rPr>
          <w:rFonts w:cstheme="minorHAnsi"/>
          <w:sz w:val="24"/>
          <w:szCs w:val="24"/>
        </w:rPr>
        <w:lastRenderedPageBreak/>
        <w:t xml:space="preserve">were compelled to sell their labor—if they could find someone who wanted to buy it </w:t>
      </w:r>
      <w:r w:rsidRPr="003E0030">
        <w:rPr>
          <w:rFonts w:cstheme="minorHAnsi"/>
          <w:sz w:val="24"/>
          <w:szCs w:val="24"/>
        </w:rPr>
        <w:fldChar w:fldCharType="begin" w:fldLock="1"/>
      </w:r>
      <w:r w:rsidRPr="003E0030">
        <w:rPr>
          <w:rFonts w:cstheme="minorHAnsi"/>
          <w:sz w:val="24"/>
          <w:szCs w:val="24"/>
        </w:rPr>
        <w:instrText>ADDIN CSL_CITATION {"citationItems":[{"id":"ITEM-1","itemData":{"author":[{"dropping-particle":"","family":"Li","given":"Tania Murray","non-dropping-particle":"","parse-names":false,"suffix":""}],"id":"ITEM-1","issued":{"date-parts":[["2014"]]},"publisher":"Duke University Press","publisher-place":"Durham","title":"Land's End: Capitalist relations on an indigenous frontier","type":"book"},"uris":["http://www.mendeley.com/documents/?uuid=00f11cce-f318-49cd-95a2-a01cfa358716"]}],"mendeley":{"formattedCitation":"(Li, 2014)","manualFormatting":"(Li, 2014, Pg. 6)","plainTextFormattedCitation":"(Li, 2014)","previouslyFormattedCitation":"(Li, 2014)"},"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Li, 2014, Pg. 6)</w:t>
      </w:r>
      <w:r w:rsidRPr="003E0030">
        <w:rPr>
          <w:rFonts w:cstheme="minorHAnsi"/>
          <w:sz w:val="24"/>
          <w:szCs w:val="24"/>
        </w:rPr>
        <w:fldChar w:fldCharType="end"/>
      </w:r>
      <w:r w:rsidRPr="003E0030">
        <w:rPr>
          <w:rFonts w:cstheme="minorHAnsi"/>
          <w:sz w:val="24"/>
          <w:szCs w:val="24"/>
        </w:rPr>
        <w:t>.</w:t>
      </w:r>
    </w:p>
    <w:p w14:paraId="3320B824" w14:textId="77777777" w:rsidR="002C386E" w:rsidRPr="003E0030" w:rsidRDefault="002C386E" w:rsidP="002C386E">
      <w:pPr>
        <w:autoSpaceDE w:val="0"/>
        <w:autoSpaceDN w:val="0"/>
        <w:adjustRightInd w:val="0"/>
        <w:spacing w:after="0" w:line="480" w:lineRule="auto"/>
        <w:rPr>
          <w:rFonts w:cstheme="minorHAnsi"/>
          <w:sz w:val="24"/>
          <w:szCs w:val="24"/>
        </w:rPr>
      </w:pPr>
      <w:r w:rsidRPr="003E0030">
        <w:rPr>
          <w:rFonts w:cstheme="minorHAnsi"/>
          <w:sz w:val="24"/>
          <w:szCs w:val="24"/>
        </w:rPr>
        <w:tab/>
        <w:t xml:space="preserve">Li both builds upon—but also challenges important aspects of—earlier explanations of the mechanisms involved in this transition. For Marx, Brenner, and Wood </w:t>
      </w:r>
      <w:r w:rsidRPr="003E0030">
        <w:rPr>
          <w:rFonts w:cstheme="minorHAnsi"/>
          <w:sz w:val="24"/>
          <w:szCs w:val="24"/>
        </w:rPr>
        <w:fldChar w:fldCharType="begin" w:fldLock="1"/>
      </w:r>
      <w:r w:rsidRPr="003E0030">
        <w:rPr>
          <w:rFonts w:cstheme="minorHAnsi"/>
          <w:sz w:val="24"/>
          <w:szCs w:val="24"/>
        </w:rPr>
        <w:instrText>ADDIN CSL_CITATION {"citationItems":[{"id":"ITEM-1","itemData":{"author":[{"dropping-particle":"","family":"Wood","given":"Ellen M.","non-dropping-particle":"","parse-names":false,"suffix":""}],"container-title":"Monthly Review","id":"ITEM-1","issue":"3","issued":{"date-parts":[["1998"]]},"title":"\"The agrarian origins of capitalism\"","type":"article-journal","volume":"50"},"uris":["http://www.mendeley.com/documents/?uuid=dfabd833-8123-41d7-b0e8-1986c9b30240"]},{"id":"ITEM-2","itemData":{"author":[{"dropping-particle":"","family":"Li","given":"Tania Murray","non-dropping-particle":"","parse-names":false,"suffix":""}],"id":"ITEM-2","issued":{"date-parts":[["2014"]]},"publisher":"Duke University Press","publisher-place":"Durham","title":"Land's End: Capitalist relations on an indigenous frontier","type":"book"},"uris":["http://www.mendeley.com/documents/?uuid=00f11cce-f318-49cd-95a2-a01cfa358716"]}],"mendeley":{"formattedCitation":"(Li, 2014; Wood, 1998)","manualFormatting":"(discussed in Li, 2014, Pg. 6; Wood, 1998)","plainTextFormattedCitation":"(Li, 2014; Wood, 1998)","previouslyFormattedCitation":"(Li, 2014; Wood, 1998)"},"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discussed in Li, 2014, Pg. 6; Wood, 1998)</w:t>
      </w:r>
      <w:r w:rsidRPr="003E0030">
        <w:rPr>
          <w:rFonts w:cstheme="minorHAnsi"/>
          <w:sz w:val="24"/>
          <w:szCs w:val="24"/>
        </w:rPr>
        <w:fldChar w:fldCharType="end"/>
      </w:r>
      <w:r w:rsidRPr="003E0030">
        <w:rPr>
          <w:rFonts w:cstheme="minorHAnsi"/>
          <w:sz w:val="24"/>
          <w:szCs w:val="24"/>
        </w:rPr>
        <w:t xml:space="preserve"> a shift from markets experienced as an opportunity to markets-as-coercion is the “critical diagnostic” of capitalist relations. Li does not deny this, but pushes back to an extent, emphasizing the importance of Foucauldian themes of power forming desires and identities </w:t>
      </w:r>
      <w:r w:rsidRPr="003E0030">
        <w:rPr>
          <w:rFonts w:cstheme="minorHAnsi"/>
          <w:sz w:val="24"/>
          <w:szCs w:val="24"/>
        </w:rPr>
        <w:fldChar w:fldCharType="begin" w:fldLock="1"/>
      </w:r>
      <w:r w:rsidRPr="003E0030">
        <w:rPr>
          <w:rFonts w:cstheme="minorHAnsi"/>
          <w:sz w:val="24"/>
          <w:szCs w:val="24"/>
        </w:rPr>
        <w:instrText>ADDIN CSL_CITATION {"citationItems":[{"id":"ITEM-1","itemData":{"author":[{"dropping-particle":"","family":"Li","given":"Tania Murray","non-dropping-particle":"","parse-names":false,"suffix":""}],"id":"ITEM-1","issued":{"date-parts":[["2014"]]},"publisher":"Duke University Press","publisher-place":"Durham","title":"Land's End: Capitalist relations on an indigenous frontier","type":"book"},"uris":["http://www.mendeley.com/documents/?uuid=00f11cce-f318-49cd-95a2-a01cfa358716"]}],"mendeley":{"formattedCitation":"(Li, 2014)","manualFormatting":"(Li, 2014, Pg. 18)","plainTextFormattedCitation":"(Li, 2014)","previouslyFormattedCitation":"(Li, 2014)"},"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Li, 2014, Pg. 18)</w:t>
      </w:r>
      <w:r w:rsidRPr="003E0030">
        <w:rPr>
          <w:rFonts w:cstheme="minorHAnsi"/>
          <w:sz w:val="24"/>
          <w:szCs w:val="24"/>
        </w:rPr>
        <w:fldChar w:fldCharType="end"/>
      </w:r>
      <w:r w:rsidRPr="003E0030">
        <w:rPr>
          <w:rFonts w:cstheme="minorHAnsi"/>
          <w:sz w:val="24"/>
          <w:szCs w:val="24"/>
        </w:rPr>
        <w:t xml:space="preserve">. She emphasizes that the Lauje had “long been familiar with markets,” selling food, cash crops, and their labor—but only occasionally, when the terms suited them. </w:t>
      </w:r>
    </w:p>
    <w:p w14:paraId="3A8A272C" w14:textId="4089EA3E" w:rsidR="002C386E" w:rsidRPr="003E0030" w:rsidRDefault="002C386E" w:rsidP="00C537D5">
      <w:pPr>
        <w:autoSpaceDE w:val="0"/>
        <w:autoSpaceDN w:val="0"/>
        <w:adjustRightInd w:val="0"/>
        <w:spacing w:after="0" w:line="480" w:lineRule="auto"/>
        <w:ind w:left="720"/>
        <w:rPr>
          <w:rFonts w:cstheme="minorHAnsi"/>
          <w:sz w:val="24"/>
          <w:szCs w:val="24"/>
        </w:rPr>
      </w:pPr>
      <w:r w:rsidRPr="003E0030">
        <w:rPr>
          <w:rFonts w:cstheme="minorHAnsi"/>
          <w:sz w:val="24"/>
          <w:szCs w:val="24"/>
        </w:rPr>
        <w:t xml:space="preserve">The powers shaping the enclosure of land included threats and coercion, but also desire: a desire to prosper, and to see kin and neighbors prosper as well. Spurred on by this desire, Lauje highlanders did not invoke custom to prevent enclosure or to manage and limit it. E. P. Thompson reports a similar process in England during the eighteenth century. Although many villagers opposed enclosure of common lands, some supported it because they hoped to claim some land for themselves. In so doing, they thought they could share in the wealth made possible by more productive land uses. Hope turned to despair when they later lost the few hectares they gained as prices turned against them, a process with echoes in the Lauje highlands </w:t>
      </w:r>
      <w:r w:rsidRPr="003E0030">
        <w:rPr>
          <w:rFonts w:cstheme="minorHAnsi"/>
          <w:sz w:val="24"/>
          <w:szCs w:val="24"/>
        </w:rPr>
        <w:fldChar w:fldCharType="begin" w:fldLock="1"/>
      </w:r>
      <w:r w:rsidRPr="003E0030">
        <w:rPr>
          <w:rFonts w:cstheme="minorHAnsi"/>
          <w:sz w:val="24"/>
          <w:szCs w:val="24"/>
        </w:rPr>
        <w:instrText>ADDIN CSL_CITATION {"citationItems":[{"id":"ITEM-1","itemData":{"author":[{"dropping-particle":"","family":"Li","given":"Tania Murray","non-dropping-particle":"","parse-names":false,"suffix":""}],"id":"ITEM-1","issued":{"date-parts":[["2014"]]},"publisher":"Duke University Press","publisher-place":"Durham","title":"Land's End: Capitalist relations on an indigenous frontier","type":"book"},"uris":["http://www.mendeley.com/documents/?uuid=00f11cce-f318-49cd-95a2-a01cfa358716"]}],"mendeley":{"formattedCitation":"(Li, 2014)","manualFormatting":"(Li, 2014, Pg. 114)","plainTextFormattedCitation":"(Li, 2014)","previouslyFormattedCitation":"(Li, 2014)"},"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Li, 2014, Pg. 114)</w:t>
      </w:r>
      <w:r w:rsidRPr="003E0030">
        <w:rPr>
          <w:rFonts w:cstheme="minorHAnsi"/>
          <w:sz w:val="24"/>
          <w:szCs w:val="24"/>
        </w:rPr>
        <w:fldChar w:fldCharType="end"/>
      </w:r>
      <w:r w:rsidRPr="003E0030">
        <w:rPr>
          <w:rFonts w:cstheme="minorHAnsi"/>
          <w:sz w:val="24"/>
          <w:szCs w:val="24"/>
        </w:rPr>
        <w:t>.</w:t>
      </w:r>
    </w:p>
    <w:p w14:paraId="610DA07E" w14:textId="77777777" w:rsidR="002C386E" w:rsidRPr="003E0030" w:rsidRDefault="002C386E" w:rsidP="002C386E">
      <w:pPr>
        <w:spacing w:line="480" w:lineRule="auto"/>
        <w:rPr>
          <w:rFonts w:cstheme="minorHAnsi"/>
          <w:i/>
          <w:iCs/>
          <w:sz w:val="24"/>
          <w:szCs w:val="24"/>
        </w:rPr>
      </w:pPr>
      <w:r w:rsidRPr="003E0030">
        <w:rPr>
          <w:rFonts w:cstheme="minorHAnsi"/>
          <w:i/>
          <w:iCs/>
          <w:sz w:val="24"/>
          <w:szCs w:val="24"/>
        </w:rPr>
        <w:t>Building an ABM of Capitalist Relations Emerging</w:t>
      </w:r>
    </w:p>
    <w:p w14:paraId="62D2F5FC" w14:textId="49715D1B" w:rsidR="002C386E" w:rsidRPr="003E0030" w:rsidRDefault="002C386E" w:rsidP="002C386E">
      <w:pPr>
        <w:spacing w:line="480" w:lineRule="auto"/>
        <w:ind w:firstLine="720"/>
        <w:rPr>
          <w:rFonts w:cstheme="minorHAnsi"/>
          <w:sz w:val="24"/>
          <w:szCs w:val="24"/>
        </w:rPr>
      </w:pPr>
      <w:r w:rsidRPr="003E0030">
        <w:rPr>
          <w:rFonts w:cstheme="minorHAnsi"/>
          <w:sz w:val="24"/>
          <w:szCs w:val="24"/>
        </w:rPr>
        <w:t xml:space="preserve">The reader may wish to download and familiarize themselves with the model and its attending, detailed documentation in the appendix before reading the discussion that follows. </w:t>
      </w:r>
    </w:p>
    <w:p w14:paraId="5233BA2F" w14:textId="77777777" w:rsidR="002C386E" w:rsidRPr="003E0030" w:rsidRDefault="002C386E" w:rsidP="002C386E">
      <w:pPr>
        <w:spacing w:line="480" w:lineRule="auto"/>
        <w:ind w:firstLine="720"/>
        <w:rPr>
          <w:rFonts w:cstheme="minorHAnsi"/>
          <w:sz w:val="24"/>
          <w:szCs w:val="24"/>
        </w:rPr>
      </w:pPr>
      <w:r w:rsidRPr="003E0030">
        <w:rPr>
          <w:rFonts w:cstheme="minorHAnsi"/>
          <w:sz w:val="24"/>
          <w:szCs w:val="24"/>
        </w:rPr>
        <w:lastRenderedPageBreak/>
        <w:t>Using Elinor Ostrom’s game theoretic terms</w:t>
      </w:r>
      <w:r w:rsidRPr="003E0030">
        <w:rPr>
          <w:rStyle w:val="FootnoteReference"/>
          <w:rFonts w:cstheme="minorHAnsi"/>
          <w:sz w:val="24"/>
          <w:szCs w:val="24"/>
        </w:rPr>
        <w:footnoteReference w:id="9"/>
      </w:r>
      <w:r w:rsidRPr="003E0030">
        <w:rPr>
          <w:rFonts w:cstheme="minorHAnsi"/>
          <w:sz w:val="24"/>
          <w:szCs w:val="24"/>
        </w:rPr>
        <w:t xml:space="preserve">, the Lauje highlanders can be said to have achieved a non-tragic equilibrium in a modified prisoner’s dilemma game </w:t>
      </w:r>
      <w:r w:rsidRPr="003E0030">
        <w:rPr>
          <w:rFonts w:cstheme="minorHAnsi"/>
          <w:sz w:val="24"/>
          <w:szCs w:val="24"/>
        </w:rPr>
        <w:fldChar w:fldCharType="begin" w:fldLock="1"/>
      </w:r>
      <w:r w:rsidRPr="003E0030">
        <w:rPr>
          <w:rFonts w:cstheme="minorHAnsi"/>
          <w:sz w:val="24"/>
          <w:szCs w:val="24"/>
        </w:rPr>
        <w:instrText>ADDIN CSL_CITATION {"citationItems":[{"id":"ITEM-1","itemData":{"author":[{"dropping-particle":"","family":"Ostrom","given":"Elinor","non-dropping-particle":"","parse-names":false,"suffix":""}],"id":"ITEM-1","issued":{"date-parts":[["1990"]]},"publisher":"Cambridge university press","title":"Governing the commons: The evolution of institutions for collective action","type":"book"},"uris":["http://www.mendeley.com/documents/?uuid=d57581a2-3c78-4ed0-aec6-38a26e398190"]}],"mendeley":{"formattedCitation":"(Ostrom, 1990)","manualFormatting":"(Ostrom, 1990, 7)","plainTextFormattedCitation":"(Ostrom, 1990)","previouslyFormattedCitation":"(Ostrom, 1990)"},"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Ostrom, 1990, 7)</w:t>
      </w:r>
      <w:r w:rsidRPr="003E0030">
        <w:rPr>
          <w:rFonts w:cstheme="minorHAnsi"/>
          <w:sz w:val="24"/>
          <w:szCs w:val="24"/>
        </w:rPr>
        <w:fldChar w:fldCharType="end"/>
      </w:r>
      <w:r w:rsidRPr="003E0030">
        <w:rPr>
          <w:rFonts w:cstheme="minorHAnsi"/>
          <w:sz w:val="24"/>
          <w:szCs w:val="24"/>
        </w:rPr>
        <w:t xml:space="preserve">, with the high level of cooperation in their traditional system. The dynamics of this cooperation forms a “self-governed commons” </w:t>
      </w:r>
      <w:r w:rsidRPr="003E0030">
        <w:rPr>
          <w:rFonts w:cstheme="minorHAnsi"/>
          <w:sz w:val="24"/>
          <w:szCs w:val="24"/>
        </w:rPr>
        <w:fldChar w:fldCharType="begin" w:fldLock="1"/>
      </w:r>
      <w:r w:rsidRPr="003E0030">
        <w:rPr>
          <w:rFonts w:cstheme="minorHAnsi"/>
          <w:sz w:val="24"/>
          <w:szCs w:val="24"/>
        </w:rPr>
        <w:instrText>ADDIN CSL_CITATION {"citationItems":[{"id":"ITEM-1","itemData":{"author":[{"dropping-particle":"","family":"Ostrom","given":"Elinor","non-dropping-particle":"","parse-names":false,"suffix":""}],"id":"ITEM-1","issued":{"date-parts":[["1990"]]},"publisher":"Cambridge university press","title":"Governing the commons: The evolution of institutions for collective action","type":"book"},"uris":["http://www.mendeley.com/documents/?uuid=d57581a2-3c78-4ed0-aec6-38a26e398190"]},{"id":"ITEM-2","itemData":{"author":[{"dropping-particle":"","family":"Janssen","given":"Marco","non-dropping-particle":"","parse-names":false,"suffix":""}],"id":"ITEM-2","issued":{"date-parts":[["2020"]]},"publisher":"Self-published","title":"Introduction to Agent-Based Modeling: with Applications to Social, Ecological, and Social-Ecological Systems","type":"book"},"uris":["http://www.mendeley.com/documents/?uuid=25dadeac-2838-48c6-a8e7-236770ff3529"]}],"mendeley":{"formattedCitation":"(M. Janssen, 2020; Ostrom, 1990)","manualFormatting":"(Janssen, 2020, 216; Ostrom, 1990)","plainTextFormattedCitation":"(M. Janssen, 2020; Ostrom, 1990)","previouslyFormattedCitation":"(M. Janssen, 2020; Ostrom, 1990)"},"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Janssen, 2020, 216; Ostrom, 1990)</w:t>
      </w:r>
      <w:r w:rsidRPr="003E0030">
        <w:rPr>
          <w:rFonts w:cstheme="minorHAnsi"/>
          <w:sz w:val="24"/>
          <w:szCs w:val="24"/>
        </w:rPr>
        <w:fldChar w:fldCharType="end"/>
      </w:r>
      <w:r w:rsidRPr="003E0030">
        <w:rPr>
          <w:rFonts w:cstheme="minorHAnsi"/>
          <w:sz w:val="24"/>
          <w:szCs w:val="24"/>
        </w:rPr>
        <w:t xml:space="preserve">, where people have been able to use a common pool resource for multiple generations sustainably. The highlanders thus avoided a "tragedy of the commons" </w:t>
      </w:r>
      <w:r w:rsidRPr="003E0030">
        <w:rPr>
          <w:rFonts w:cstheme="minorHAnsi"/>
          <w:sz w:val="24"/>
          <w:szCs w:val="24"/>
        </w:rPr>
        <w:fldChar w:fldCharType="begin" w:fldLock="1"/>
      </w:r>
      <w:r w:rsidRPr="003E0030">
        <w:rPr>
          <w:rFonts w:cstheme="minorHAnsi"/>
          <w:sz w:val="24"/>
          <w:szCs w:val="24"/>
        </w:rPr>
        <w:instrText>ADDIN CSL_CITATION {"citationItems":[{"id":"ITEM-1","itemData":{"author":[{"dropping-particle":"","family":"Hardin","given":"Garrett","non-dropping-particle":"","parse-names":false,"suffix":""}],"container-title":"Science1","id":"ITEM-1","issue":"3859","issued":{"date-parts":[["1968"]]},"page":"1243-1248","title":"The tragedy of the commons: the population problem has no technical solution; it requires a fundamental extension in morality","type":"article-journal","volume":"162"},"uris":["http://www.mendeley.com/documents/?uuid=97918fe6-ded6-48d7-aed4-2edd3732f26a"]},{"id":"ITEM-2","itemData":{"ISBN":"1111111111","author":[{"dropping-particle":"","family":"Blaikie","given":"Piers","non-dropping-particle":"","parse-names":false,"suffix":""}],"id":"ITEM-2","issued":{"date-parts":[["1985"]]},"publisher":"Longman Group Limited","title":"The Political Economy of Soil Erosion in Developing Countries","type":"book"},"uris":["http://www.mendeley.com/documents/?uuid=a51f6690-50de-4a71-888c-68ebd0924966"]}],"mendeley":{"formattedCitation":"(Blaikie, 1985; Hardin, 1968)","manualFormatting":"(Blaikie, 1985, 130; Hardin, 1968)","plainTextFormattedCitation":"(Blaikie, 1985; Hardin, 1968)","previouslyFormattedCitation":"(Blaikie, 1985; Hardin, 1968)"},"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Blaikie, 1985, 130; Hardin, 1968)</w:t>
      </w:r>
      <w:r w:rsidRPr="003E0030">
        <w:rPr>
          <w:rFonts w:cstheme="minorHAnsi"/>
          <w:sz w:val="24"/>
          <w:szCs w:val="24"/>
        </w:rPr>
        <w:fldChar w:fldCharType="end"/>
      </w:r>
      <w:r w:rsidRPr="003E0030">
        <w:rPr>
          <w:rFonts w:cstheme="minorHAnsi"/>
          <w:sz w:val="24"/>
          <w:szCs w:val="24"/>
        </w:rPr>
        <w:t xml:space="preserve">. And the high payoff of selling cacao can be seen as a temptation to “cheat” on this egalitarian equilibrium, fatally disrupting their control of collective land ownership. This is another way of looking at what Li sees in Marxian terms, as capitalist relations taking root, with social life now dominated by market exchange and competition. Ostrom’s game theoretic framework helps explain why this could happen in a way that does not fit the classical Marxian narrative of “primitive accumulation” </w:t>
      </w:r>
      <w:r w:rsidRPr="003E0030">
        <w:rPr>
          <w:rFonts w:cstheme="minorHAnsi"/>
          <w:sz w:val="24"/>
          <w:szCs w:val="24"/>
        </w:rPr>
        <w:fldChar w:fldCharType="begin" w:fldLock="1"/>
      </w:r>
      <w:r w:rsidRPr="003E0030">
        <w:rPr>
          <w:rFonts w:cstheme="minorHAnsi"/>
          <w:sz w:val="24"/>
          <w:szCs w:val="24"/>
        </w:rPr>
        <w:instrText>ADDIN CSL_CITATION {"citationItems":[{"id":"ITEM-1","itemData":{"author":[{"dropping-particle":"","family":"Li","given":"Tania Murray","non-dropping-particle":"","parse-names":false,"suffix":""}],"id":"ITEM-1","issued":{"date-parts":[["2014"]]},"publisher":"Duke University Press","publisher-place":"Durham","title":"Land's End: Capitalist relations on an indigenous frontier","type":"book"},"uris":["http://www.mendeley.com/documents/?uuid=00f11cce-f318-49cd-95a2-a01cfa358716"]}],"mendeley":{"formattedCitation":"(Li, 2014)","manualFormatting":"(Li, 2014, 3)","plainTextFormattedCitation":"(Li, 2014)","previouslyFormattedCitation":"(Li, 2014)"},"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Li, 2014, 3)</w:t>
      </w:r>
      <w:r w:rsidRPr="003E0030">
        <w:rPr>
          <w:rFonts w:cstheme="minorHAnsi"/>
          <w:sz w:val="24"/>
          <w:szCs w:val="24"/>
        </w:rPr>
        <w:fldChar w:fldCharType="end"/>
      </w:r>
      <w:r w:rsidRPr="003E0030">
        <w:rPr>
          <w:rFonts w:cstheme="minorHAnsi"/>
          <w:sz w:val="24"/>
          <w:szCs w:val="24"/>
        </w:rPr>
        <w:t>.</w:t>
      </w:r>
    </w:p>
    <w:p w14:paraId="257A7DA9" w14:textId="77777777" w:rsidR="002C386E" w:rsidRPr="003E0030" w:rsidRDefault="002C386E" w:rsidP="002C386E">
      <w:pPr>
        <w:spacing w:line="480" w:lineRule="auto"/>
        <w:ind w:firstLine="720"/>
        <w:rPr>
          <w:rFonts w:cstheme="minorHAnsi"/>
          <w:sz w:val="24"/>
          <w:szCs w:val="24"/>
        </w:rPr>
      </w:pPr>
      <w:r w:rsidRPr="003E0030">
        <w:rPr>
          <w:rFonts w:cstheme="minorHAnsi"/>
          <w:sz w:val="24"/>
          <w:szCs w:val="24"/>
        </w:rPr>
        <w:t xml:space="preserve">The ABM developed for this thesis uses Ostrom’s framework to give us an opportunity to examine some of the different facets of this process, both to make sense of what has happened, and to ask “what if” questions. It enables us to take a fresh look at some of the forces at play when self-governed commons come unraveled, versus staying resilient. What if the Lauje had had greater awareness of the threat the cacao boom posed to their way of life, </w:t>
      </w:r>
      <w:r w:rsidRPr="003E0030">
        <w:rPr>
          <w:rFonts w:cstheme="minorHAnsi"/>
          <w:sz w:val="24"/>
          <w:szCs w:val="24"/>
        </w:rPr>
        <w:lastRenderedPageBreak/>
        <w:t>for example? Might they have been able to resist the destruction of their self-governed commons, and for how many decades or centuries more? Is there any way that what has been lost could even be restored?</w:t>
      </w:r>
    </w:p>
    <w:p w14:paraId="6733750A" w14:textId="77777777" w:rsidR="002C386E" w:rsidRPr="003E0030" w:rsidRDefault="002C386E" w:rsidP="002C386E">
      <w:pPr>
        <w:spacing w:line="480" w:lineRule="auto"/>
        <w:ind w:firstLine="720"/>
        <w:rPr>
          <w:rFonts w:cstheme="minorHAnsi"/>
          <w:sz w:val="24"/>
          <w:szCs w:val="24"/>
        </w:rPr>
      </w:pPr>
      <w:bookmarkStart w:id="5" w:name="_Hlk110475379"/>
      <w:r w:rsidRPr="003E0030">
        <w:rPr>
          <w:rFonts w:cstheme="minorHAnsi"/>
          <w:sz w:val="24"/>
          <w:szCs w:val="24"/>
        </w:rPr>
        <w:t xml:space="preserve">The model here is based on the “Governing the Commons” model in Marco Janssen’s book, </w:t>
      </w:r>
      <w:r w:rsidRPr="003E0030">
        <w:rPr>
          <w:rFonts w:cstheme="minorHAnsi"/>
          <w:i/>
          <w:iCs/>
          <w:sz w:val="24"/>
          <w:szCs w:val="24"/>
        </w:rPr>
        <w:t>Introduction to Agent-Based Modeling: with Applications to Social, Ecological, and Social-Ecological Systems</w:t>
      </w:r>
      <w:r w:rsidRPr="003E0030">
        <w:rPr>
          <w:rFonts w:cstheme="minorHAnsi"/>
          <w:sz w:val="24"/>
          <w:szCs w:val="24"/>
        </w:rPr>
        <w:t xml:space="preserve"> </w:t>
      </w:r>
      <w:r w:rsidRPr="003E0030">
        <w:rPr>
          <w:rFonts w:cstheme="minorHAnsi"/>
          <w:sz w:val="24"/>
          <w:szCs w:val="24"/>
        </w:rPr>
        <w:fldChar w:fldCharType="begin" w:fldLock="1"/>
      </w:r>
      <w:r w:rsidRPr="003E0030">
        <w:rPr>
          <w:rFonts w:cstheme="minorHAnsi"/>
          <w:sz w:val="24"/>
          <w:szCs w:val="24"/>
        </w:rPr>
        <w:instrText>ADDIN CSL_CITATION {"citationItems":[{"id":"ITEM-1","itemData":{"author":[{"dropping-particle":"","family":"Janssen","given":"Marco","non-dropping-particle":"","parse-names":false,"suffix":""}],"id":"ITEM-1","issued":{"date-parts":[["2020"]]},"publisher":"Self-published","title":"Introduction to Agent-Based Modeling: with Applications to Social, Ecological, and Social-Ecological Systems","type":"book"},"uris":["http://www.mendeley.com/documents/?uuid=25dadeac-2838-48c6-a8e7-236770ff3529"]}],"mendeley":{"formattedCitation":"(M. Janssen, 2020)","manualFormatting":"(Janssen, 2020, page 214)","plainTextFormattedCitation":"(M. Janssen, 2020)","previouslyFormattedCitation":"(M. Janssen, 2020)"},"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Janssen, 2020, page 214)</w:t>
      </w:r>
      <w:r w:rsidRPr="003E0030">
        <w:rPr>
          <w:rFonts w:cstheme="minorHAnsi"/>
          <w:sz w:val="24"/>
          <w:szCs w:val="24"/>
        </w:rPr>
        <w:fldChar w:fldCharType="end"/>
      </w:r>
      <w:r w:rsidRPr="003E0030">
        <w:rPr>
          <w:rFonts w:cstheme="minorHAnsi"/>
          <w:sz w:val="24"/>
          <w:szCs w:val="24"/>
        </w:rPr>
        <w:t xml:space="preserve">, which is in turn based upon the “Wealth Distribution” model by Uri Wilensky </w:t>
      </w:r>
      <w:r w:rsidRPr="003E0030">
        <w:rPr>
          <w:rFonts w:cstheme="minorHAnsi"/>
          <w:sz w:val="24"/>
          <w:szCs w:val="24"/>
        </w:rPr>
        <w:fldChar w:fldCharType="begin" w:fldLock="1"/>
      </w:r>
      <w:r w:rsidRPr="003E0030">
        <w:rPr>
          <w:rFonts w:cstheme="minorHAnsi"/>
          <w:sz w:val="24"/>
          <w:szCs w:val="24"/>
        </w:rPr>
        <w:instrText>ADDIN CSL_CITATION {"citationItems":[{"id":"ITEM-1","itemData":{"author":[{"dropping-particle":"","family":"Wilensky","given":"Uri","non-dropping-particle":"","parse-names":false,"suffix":""}],"id":"ITEM-1","issued":{"date-parts":[["1998"]]},"publisher":"Center for Connected Learning and Computer-Based Modeling, Northwestern Institute on Complex Systems, Northwestern University, Evanston, IL.","title":"Wealth Distribution model","type":"article"},"uris":["http://www.mendeley.com/documents/?uuid=48237e99-954e-4371-8ff9-2a8ec05426b5"]}],"mendeley":{"formattedCitation":"(Wilensky, 1998)","manualFormatting":"(1998)","plainTextFormattedCitation":"(Wilensky, 1998)","previouslyFormattedCitation":"(Wilensky, 1998)"},"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1998)</w:t>
      </w:r>
      <w:r w:rsidRPr="003E0030">
        <w:rPr>
          <w:rFonts w:cstheme="minorHAnsi"/>
          <w:sz w:val="24"/>
          <w:szCs w:val="24"/>
        </w:rPr>
        <w:fldChar w:fldCharType="end"/>
      </w:r>
      <w:r w:rsidRPr="003E0030">
        <w:rPr>
          <w:rFonts w:cstheme="minorHAnsi"/>
          <w:sz w:val="24"/>
          <w:szCs w:val="24"/>
        </w:rPr>
        <w:t xml:space="preserve">, which in turn is built on </w:t>
      </w:r>
      <w:proofErr w:type="spellStart"/>
      <w:r w:rsidRPr="003E0030">
        <w:rPr>
          <w:rFonts w:cstheme="minorHAnsi"/>
          <w:sz w:val="24"/>
          <w:szCs w:val="24"/>
        </w:rPr>
        <w:t>Sugarscape</w:t>
      </w:r>
      <w:proofErr w:type="spellEnd"/>
      <w:r w:rsidRPr="003E0030">
        <w:rPr>
          <w:rFonts w:cstheme="minorHAnsi"/>
          <w:sz w:val="24"/>
          <w:szCs w:val="24"/>
        </w:rPr>
        <w:t xml:space="preserve"> </w:t>
      </w:r>
      <w:r w:rsidRPr="003E0030">
        <w:rPr>
          <w:rFonts w:cstheme="minorHAnsi"/>
          <w:sz w:val="24"/>
          <w:szCs w:val="24"/>
        </w:rPr>
        <w:fldChar w:fldCharType="begin" w:fldLock="1"/>
      </w:r>
      <w:r w:rsidRPr="003E0030">
        <w:rPr>
          <w:rFonts w:cstheme="minorHAnsi"/>
          <w:sz w:val="24"/>
          <w:szCs w:val="24"/>
        </w:rPr>
        <w:instrText>ADDIN CSL_CITATION {"citationItems":[{"id":"ITEM-1","itemData":{"author":[{"dropping-particle":"","family":"Epstein","given":"Joshua M","non-dropping-particle":"","parse-names":false,"suffix":""},{"dropping-particle":"","family":"Axtell","given":"Robert","non-dropping-particle":"","parse-names":false,"suffix":""}],"id":"ITEM-1","issued":{"date-parts":[["1996"]]},"publisher":"MIT Press","title":"Growing Artificial Societies: Social Science from the Bottom Up","type":"book"},"uris":["http://www.mendeley.com/documents/?uuid=c44a6cfb-0243-4e4a-9ca5-60266961cc61"]}],"mendeley":{"formattedCitation":"(Epstein &amp; Axtell, 1996)","plainTextFormattedCitation":"(Epstein &amp; Axtell, 1996)","previouslyFormattedCitation":"(Epstein &amp; Axtell, 1996)"},"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Epstein &amp; Axtell, 1996)</w:t>
      </w:r>
      <w:r w:rsidRPr="003E0030">
        <w:rPr>
          <w:rFonts w:cstheme="minorHAnsi"/>
          <w:sz w:val="24"/>
          <w:szCs w:val="24"/>
        </w:rPr>
        <w:fldChar w:fldCharType="end"/>
      </w:r>
      <w:r w:rsidRPr="003E0030">
        <w:rPr>
          <w:rFonts w:cstheme="minorHAnsi"/>
          <w:sz w:val="24"/>
          <w:szCs w:val="24"/>
        </w:rPr>
        <w:t xml:space="preserve">. Janssen’s model gave a basic ABM of both Hardin’s tragedy of the commons </w:t>
      </w:r>
      <w:r w:rsidRPr="003E0030">
        <w:rPr>
          <w:rFonts w:cstheme="minorHAnsi"/>
          <w:sz w:val="24"/>
          <w:szCs w:val="24"/>
        </w:rPr>
        <w:fldChar w:fldCharType="begin" w:fldLock="1"/>
      </w:r>
      <w:r w:rsidRPr="003E0030">
        <w:rPr>
          <w:rFonts w:cstheme="minorHAnsi"/>
          <w:sz w:val="24"/>
          <w:szCs w:val="24"/>
        </w:rPr>
        <w:instrText>ADDIN CSL_CITATION {"citationItems":[{"id":"ITEM-1","itemData":{"author":[{"dropping-particle":"","family":"Hardin","given":"Garrett","non-dropping-particle":"","parse-names":false,"suffix":""}],"container-title":"Science1","id":"ITEM-1","issue":"3859","issued":{"date-parts":[["1968"]]},"page":"1243-1248","title":"The tragedy of the commons: the population problem has no technical solution; it requires a fundamental extension in morality","type":"article-journal","volume":"162"},"uris":["http://www.mendeley.com/documents/?uuid=97918fe6-ded6-48d7-aed4-2edd3732f26a"]}],"mendeley":{"formattedCitation":"(Hardin, 1968)","plainTextFormattedCitation":"(Hardin, 1968)","previouslyFormattedCitation":"(Hardin, 1968)"},"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Hardin, 1968)</w:t>
      </w:r>
      <w:r w:rsidRPr="003E0030">
        <w:rPr>
          <w:rFonts w:cstheme="minorHAnsi"/>
          <w:sz w:val="24"/>
          <w:szCs w:val="24"/>
        </w:rPr>
        <w:fldChar w:fldCharType="end"/>
      </w:r>
      <w:r w:rsidRPr="003E0030">
        <w:rPr>
          <w:rFonts w:cstheme="minorHAnsi"/>
          <w:sz w:val="24"/>
          <w:szCs w:val="24"/>
        </w:rPr>
        <w:t xml:space="preserve"> and how non-tragic outcomes can be found through self-government, if cooperative norms are enforced. What the current model adds to that is an investigation of certain geographically specific, market-related threats to self-governed commons, and how these threats can be combatted. </w:t>
      </w:r>
    </w:p>
    <w:p w14:paraId="3C1DE6C3" w14:textId="6529C406" w:rsidR="002C386E" w:rsidRPr="003E0030" w:rsidRDefault="002C386E" w:rsidP="002C386E">
      <w:pPr>
        <w:spacing w:line="480" w:lineRule="auto"/>
        <w:ind w:firstLine="720"/>
        <w:rPr>
          <w:rFonts w:cstheme="minorHAnsi"/>
          <w:sz w:val="24"/>
          <w:szCs w:val="24"/>
        </w:rPr>
      </w:pPr>
      <w:bookmarkStart w:id="6" w:name="_Hlk110475491"/>
      <w:bookmarkEnd w:id="5"/>
      <w:r w:rsidRPr="003E0030">
        <w:rPr>
          <w:rFonts w:cstheme="minorHAnsi"/>
          <w:sz w:val="24"/>
          <w:szCs w:val="24"/>
        </w:rPr>
        <w:t xml:space="preserve">Although this model is loosely based on Li’s work on the Lauje </w:t>
      </w:r>
      <w:r w:rsidRPr="003E0030">
        <w:rPr>
          <w:rFonts w:cstheme="minorHAnsi"/>
          <w:sz w:val="24"/>
          <w:szCs w:val="24"/>
        </w:rPr>
        <w:fldChar w:fldCharType="begin" w:fldLock="1"/>
      </w:r>
      <w:r w:rsidRPr="003E0030">
        <w:rPr>
          <w:rFonts w:cstheme="minorHAnsi"/>
          <w:sz w:val="24"/>
          <w:szCs w:val="24"/>
        </w:rPr>
        <w:instrText>ADDIN CSL_CITATION {"citationItems":[{"id":"ITEM-1","itemData":{"author":[{"dropping-particle":"","family":"Li","given":"Tania Murray","non-dropping-particle":"","parse-names":false,"suffix":""}],"id":"ITEM-1","issued":{"date-parts":[["2014"]]},"publisher":"Duke University Press","publisher-place":"Durham","title":"Land's End: Capitalist relations on an indigenous frontier","type":"book"},"uris":["http://www.mendeley.com/documents/?uuid=00f11cce-f318-49cd-95a2-a01cfa358716"]}],"mendeley":{"formattedCitation":"(Li, 2014)","plainTextFormattedCitation":"(Li, 2014)","previouslyFormattedCitation":"(Li, 2014)"},"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Li, 2014)</w:t>
      </w:r>
      <w:r w:rsidRPr="003E0030">
        <w:rPr>
          <w:rFonts w:cstheme="minorHAnsi"/>
          <w:sz w:val="24"/>
          <w:szCs w:val="24"/>
        </w:rPr>
        <w:fldChar w:fldCharType="end"/>
      </w:r>
      <w:r w:rsidRPr="003E0030">
        <w:rPr>
          <w:rFonts w:cstheme="minorHAnsi"/>
          <w:sz w:val="24"/>
          <w:szCs w:val="24"/>
        </w:rPr>
        <w:t xml:space="preserve">, </w:t>
      </w:r>
      <w:r w:rsidR="00784571" w:rsidRPr="003E0030">
        <w:rPr>
          <w:rFonts w:cstheme="minorHAnsi"/>
          <w:sz w:val="24"/>
          <w:szCs w:val="24"/>
        </w:rPr>
        <w:t>there is no</w:t>
      </w:r>
      <w:r w:rsidRPr="003E0030">
        <w:rPr>
          <w:rFonts w:cstheme="minorHAnsi"/>
          <w:sz w:val="24"/>
          <w:szCs w:val="24"/>
        </w:rPr>
        <w:t xml:space="preserve"> attempt </w:t>
      </w:r>
      <w:r w:rsidR="00784571" w:rsidRPr="003E0030">
        <w:rPr>
          <w:rFonts w:cstheme="minorHAnsi"/>
          <w:sz w:val="24"/>
          <w:szCs w:val="24"/>
        </w:rPr>
        <w:t xml:space="preserve">at </w:t>
      </w:r>
      <w:r w:rsidRPr="003E0030">
        <w:rPr>
          <w:rFonts w:cstheme="minorHAnsi"/>
          <w:sz w:val="24"/>
          <w:szCs w:val="24"/>
        </w:rPr>
        <w:t xml:space="preserve">any great deal of realism or detail in representing that case. There is not enough reference data to do justice to that. Also, there is always a trade-off between realism, detail, and generality, when it comes to modeling </w:t>
      </w:r>
      <w:r w:rsidRPr="003E0030">
        <w:rPr>
          <w:rFonts w:cstheme="minorHAnsi"/>
          <w:sz w:val="24"/>
          <w:szCs w:val="24"/>
        </w:rPr>
        <w:fldChar w:fldCharType="begin" w:fldLock="1"/>
      </w:r>
      <w:r w:rsidRPr="003E0030">
        <w:rPr>
          <w:rFonts w:cstheme="minorHAnsi"/>
          <w:sz w:val="24"/>
          <w:szCs w:val="24"/>
        </w:rPr>
        <w:instrText>ADDIN CSL_CITATION {"citationItems":[{"id":"ITEM-1","itemData":{"author":[{"dropping-particle":"","family":"O'Sullivan","given":"David","non-dropping-particle":"","parse-names":false,"suffix":""},{"dropping-particle":"","family":"Perry","given":"George L.W.","non-dropping-particle":"","parse-names":false,"suffix":""}],"id":"ITEM-1","issued":{"date-parts":[["2013"]]},"publisher":"Wiley-Blackwell","title":"Spatial Simulation: Exploring Pattern and Process","type":"book"},"uris":["http://www.mendeley.com/documents/?uuid=9bee4fe9-89fb-44b0-bf9d-675079aaed2c"]}],"mendeley":{"formattedCitation":"(David O’Sullivan &amp; Perry, 2013)","manualFormatting":"(O’Sullivan &amp; Perry, 2013, page 23)","plainTextFormattedCitation":"(David O’Sullivan &amp; Perry, 2013)","previouslyFormattedCitation":"(David O’Sullivan &amp; Perry, 2013)"},"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O’Sullivan &amp; Perry, 2013, page 23)</w:t>
      </w:r>
      <w:r w:rsidRPr="003E0030">
        <w:rPr>
          <w:rFonts w:cstheme="minorHAnsi"/>
          <w:sz w:val="24"/>
          <w:szCs w:val="24"/>
        </w:rPr>
        <w:fldChar w:fldCharType="end"/>
      </w:r>
      <w:r w:rsidRPr="003E0030">
        <w:rPr>
          <w:rFonts w:cstheme="minorHAnsi"/>
          <w:sz w:val="24"/>
          <w:szCs w:val="24"/>
        </w:rPr>
        <w:t>. Instead, Li’s work and the case of the Lauje focalizes the dynamics of the model. But it must be seen as a rough approximation that can hopefully be useful in an abstract, heuristic way. There are, after all, many diverse cases of common property systems that have struggled to survive in the face of market pressures</w:t>
      </w:r>
      <w:r w:rsidR="0029318D">
        <w:rPr>
          <w:rFonts w:cstheme="minorHAnsi"/>
          <w:sz w:val="24"/>
          <w:szCs w:val="24"/>
        </w:rPr>
        <w:t>—</w:t>
      </w:r>
      <w:r w:rsidRPr="003E0030">
        <w:rPr>
          <w:rFonts w:cstheme="minorHAnsi"/>
          <w:sz w:val="24"/>
          <w:szCs w:val="24"/>
        </w:rPr>
        <w:t xml:space="preserve">a common theme in the literature of political ecology </w:t>
      </w:r>
      <w:r w:rsidRPr="003E0030">
        <w:rPr>
          <w:rFonts w:cstheme="minorHAnsi"/>
          <w:sz w:val="24"/>
          <w:szCs w:val="24"/>
        </w:rPr>
        <w:fldChar w:fldCharType="begin" w:fldLock="1"/>
      </w:r>
      <w:r w:rsidRPr="003E0030">
        <w:rPr>
          <w:rFonts w:cstheme="minorHAnsi"/>
          <w:sz w:val="24"/>
          <w:szCs w:val="24"/>
        </w:rPr>
        <w:instrText>ADDIN CSL_CITATION {"citationItems":[{"id":"ITEM-1","itemData":{"author":[{"dropping-particle":"","family":"Robbins","given":"Paul","non-dropping-particle":"","parse-names":false,"suffix":""}],"id":"ITEM-1","issued":{"date-parts":[["2012"]]},"number-of-pages":"111","publisher":"Wiley-Blackwell","title":"Political Ecology: A Critical Introduction","type":"book"},"uris":["http://www.mendeley.com/documents/?uuid=44ae2b2f-261f-4a98-b1c3-4538f3e799b6"]}],"mendeley":{"formattedCitation":"(Robbins, 2012)","manualFormatting":"(Robbins, 2012, 45, 51)","plainTextFormattedCitation":"(Robbins, 2012)","previouslyFormattedCitation":"(Robbins, 2012)"},"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Robbins, 2012, 45, 51)</w:t>
      </w:r>
      <w:r w:rsidRPr="003E0030">
        <w:rPr>
          <w:rFonts w:cstheme="minorHAnsi"/>
          <w:sz w:val="24"/>
          <w:szCs w:val="24"/>
        </w:rPr>
        <w:fldChar w:fldCharType="end"/>
      </w:r>
      <w:bookmarkEnd w:id="6"/>
      <w:r w:rsidRPr="003E0030">
        <w:rPr>
          <w:rFonts w:cstheme="minorHAnsi"/>
          <w:sz w:val="24"/>
          <w:szCs w:val="24"/>
        </w:rPr>
        <w:t xml:space="preserve"> [</w:t>
      </w:r>
      <w:r w:rsidRPr="003E0030">
        <w:rPr>
          <w:rFonts w:cstheme="minorHAnsi"/>
          <w:sz w:val="24"/>
          <w:szCs w:val="24"/>
          <w:highlight w:val="yellow"/>
        </w:rPr>
        <w:t>FIND REF TO CITE IN BLAIKIE</w:t>
      </w:r>
      <w:r w:rsidRPr="003E0030">
        <w:rPr>
          <w:rFonts w:cstheme="minorHAnsi"/>
          <w:sz w:val="24"/>
          <w:szCs w:val="24"/>
        </w:rPr>
        <w:t>].</w:t>
      </w:r>
    </w:p>
    <w:p w14:paraId="622A906B" w14:textId="77777777" w:rsidR="002C386E" w:rsidRPr="003E0030" w:rsidRDefault="002C386E" w:rsidP="002C386E">
      <w:pPr>
        <w:spacing w:line="480" w:lineRule="auto"/>
        <w:ind w:firstLine="720"/>
        <w:rPr>
          <w:rFonts w:cstheme="minorHAnsi"/>
          <w:sz w:val="24"/>
          <w:szCs w:val="24"/>
        </w:rPr>
      </w:pPr>
      <w:r w:rsidRPr="003E0030">
        <w:rPr>
          <w:rFonts w:cstheme="minorHAnsi"/>
          <w:sz w:val="24"/>
          <w:szCs w:val="24"/>
        </w:rPr>
        <w:lastRenderedPageBreak/>
        <w:t xml:space="preserve">As described in more detail in the appendix, </w:t>
      </w:r>
      <w:bookmarkStart w:id="7" w:name="_Hlk110475746"/>
      <w:r w:rsidRPr="003E0030">
        <w:rPr>
          <w:rFonts w:cstheme="minorHAnsi"/>
          <w:sz w:val="24"/>
          <w:szCs w:val="24"/>
        </w:rPr>
        <w:t xml:space="preserve">the agents in the present model represent groups of highlanders. There is a </w:t>
      </w:r>
      <w:bookmarkStart w:id="8" w:name="_Hlk110512334"/>
      <w:r w:rsidRPr="003E0030">
        <w:rPr>
          <w:rFonts w:cstheme="minorHAnsi"/>
          <w:sz w:val="24"/>
          <w:szCs w:val="24"/>
        </w:rPr>
        <w:t xml:space="preserve">grid of patches which is </w:t>
      </w:r>
      <w:bookmarkEnd w:id="8"/>
      <w:r w:rsidRPr="003E0030">
        <w:rPr>
          <w:rFonts w:cstheme="minorHAnsi"/>
          <w:sz w:val="24"/>
          <w:szCs w:val="24"/>
        </w:rPr>
        <w:t xml:space="preserve">initialized upon starting each model run, which have different amounts of resources which regrow at a logistic rate. The agents move about the patches harvesting resources every “tick,” which represents a few years, the typical amount of time highlanders would stay in a clearing before letting it fallow </w:t>
      </w:r>
      <w:r w:rsidRPr="003E0030">
        <w:rPr>
          <w:rFonts w:cstheme="minorHAnsi"/>
          <w:sz w:val="24"/>
          <w:szCs w:val="24"/>
        </w:rPr>
        <w:fldChar w:fldCharType="begin" w:fldLock="1"/>
      </w:r>
      <w:r w:rsidRPr="003E0030">
        <w:rPr>
          <w:rFonts w:cstheme="minorHAnsi"/>
          <w:sz w:val="24"/>
          <w:szCs w:val="24"/>
        </w:rPr>
        <w:instrText>ADDIN CSL_CITATION {"citationItems":[{"id":"ITEM-1","itemData":{"author":[{"dropping-particle":"","family":"Li","given":"Tania Murray","non-dropping-particle":"","parse-names":false,"suffix":""}],"id":"ITEM-1","issued":{"date-parts":[["2014"]]},"publisher":"Duke University Press","publisher-place":"Durham","title":"Land's End: Capitalist relations on an indigenous frontier","type":"book"},"uris":["http://www.mendeley.com/documents/?uuid=00f11cce-f318-49cd-95a2-a01cfa358716"]}],"mendeley":{"formattedCitation":"(Li, 2014)","manualFormatting":"(Li, 2014, 88)","plainTextFormattedCitation":"(Li, 2014)","previouslyFormattedCitation":"(Li, 2014)"},"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Li, 2014, 88)</w:t>
      </w:r>
      <w:r w:rsidRPr="003E0030">
        <w:rPr>
          <w:rFonts w:cstheme="minorHAnsi"/>
          <w:sz w:val="24"/>
          <w:szCs w:val="24"/>
        </w:rPr>
        <w:fldChar w:fldCharType="end"/>
      </w:r>
      <w:r w:rsidRPr="003E0030">
        <w:rPr>
          <w:rFonts w:cstheme="minorHAnsi"/>
          <w:sz w:val="24"/>
          <w:szCs w:val="24"/>
        </w:rPr>
        <w:t xml:space="preserve">. </w:t>
      </w:r>
    </w:p>
    <w:p w14:paraId="15F340F3" w14:textId="77777777" w:rsidR="002C386E" w:rsidRPr="003E0030" w:rsidRDefault="002C386E" w:rsidP="002C386E">
      <w:pPr>
        <w:spacing w:line="480" w:lineRule="auto"/>
        <w:ind w:firstLine="720"/>
        <w:rPr>
          <w:rFonts w:cstheme="minorHAnsi"/>
          <w:sz w:val="24"/>
          <w:szCs w:val="24"/>
        </w:rPr>
      </w:pPr>
      <w:r w:rsidRPr="003E0030">
        <w:rPr>
          <w:rFonts w:cstheme="minorHAnsi"/>
          <w:sz w:val="24"/>
          <w:szCs w:val="24"/>
        </w:rPr>
        <w:t>There are five important optional parameters that will be highlighted here: the switches labeled “cacao?”, “tobacco?”, “punish-traditional?”, “punish-c-growers?” and a slider, labeled “accumulators”.  Tobacco represents a crop that highlanders grew in recent centuries with an intermediate amount of production for market. Cacao-growing, which only started in the 1980s, was produced solely for market</w:t>
      </w:r>
      <w:r w:rsidRPr="003E0030">
        <w:rPr>
          <w:rStyle w:val="FootnoteReference"/>
          <w:rFonts w:cstheme="minorHAnsi"/>
          <w:sz w:val="24"/>
          <w:szCs w:val="24"/>
        </w:rPr>
        <w:footnoteReference w:id="10"/>
      </w:r>
      <w:r w:rsidRPr="003E0030">
        <w:rPr>
          <w:rFonts w:cstheme="minorHAnsi"/>
          <w:sz w:val="24"/>
          <w:szCs w:val="24"/>
        </w:rPr>
        <w:t xml:space="preserve">. </w:t>
      </w:r>
    </w:p>
    <w:p w14:paraId="300F6938" w14:textId="1D64F595" w:rsidR="002C386E" w:rsidRPr="003E0030" w:rsidRDefault="002C386E" w:rsidP="002C386E">
      <w:pPr>
        <w:spacing w:line="480" w:lineRule="auto"/>
        <w:ind w:firstLine="720"/>
        <w:rPr>
          <w:rFonts w:cstheme="minorHAnsi"/>
          <w:sz w:val="24"/>
          <w:szCs w:val="24"/>
        </w:rPr>
      </w:pPr>
      <w:r w:rsidRPr="003E0030">
        <w:rPr>
          <w:rFonts w:cstheme="minorHAnsi"/>
          <w:sz w:val="24"/>
          <w:szCs w:val="24"/>
        </w:rPr>
        <w:t xml:space="preserve">When the model is run with the default parameters, and with all switches “off” and the “accumulators” slider set to zero, what we see is the “tragedy of the commons” </w:t>
      </w:r>
      <w:r w:rsidRPr="003E0030">
        <w:rPr>
          <w:rFonts w:cstheme="minorHAnsi"/>
          <w:sz w:val="24"/>
          <w:szCs w:val="24"/>
        </w:rPr>
        <w:fldChar w:fldCharType="begin" w:fldLock="1"/>
      </w:r>
      <w:r w:rsidRPr="003E0030">
        <w:rPr>
          <w:rFonts w:cstheme="minorHAnsi"/>
          <w:sz w:val="24"/>
          <w:szCs w:val="24"/>
        </w:rPr>
        <w:instrText>ADDIN CSL_CITATION {"citationItems":[{"id":"ITEM-1","itemData":{"author":[{"dropping-particle":"","family":"Hardin","given":"Garrett","non-dropping-particle":"","parse-names":false,"suffix":""}],"container-title":"Science1","id":"ITEM-1","issue":"3859","issued":{"date-parts":[["1968"]]},"page":"1243-1248","title":"The tragedy of the commons: the population problem has no technical solution; it requires a fundamental extension in morality","type":"article-journal","volume":"162"},"uris":["http://www.mendeley.com/documents/?uuid=97918fe6-ded6-48d7-aed4-2edd3732f26a"]}],"mendeley":{"formattedCitation":"(Hardin, 1968)","plainTextFormattedCitation":"(Hardin, 1968)","previouslyFormattedCitation":"(Hardin, 1968)"},"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Hardin, 1968)</w:t>
      </w:r>
      <w:r w:rsidRPr="003E0030">
        <w:rPr>
          <w:rFonts w:cstheme="minorHAnsi"/>
          <w:sz w:val="24"/>
          <w:szCs w:val="24"/>
        </w:rPr>
        <w:fldChar w:fldCharType="end"/>
      </w:r>
      <w:r w:rsidRPr="003E0030">
        <w:rPr>
          <w:rFonts w:cstheme="minorHAnsi"/>
          <w:sz w:val="24"/>
          <w:szCs w:val="24"/>
        </w:rPr>
        <w:t xml:space="preserve">. The resource collapses </w:t>
      </w:r>
      <w:proofErr w:type="gramStart"/>
      <w:r w:rsidRPr="003E0030">
        <w:rPr>
          <w:rFonts w:cstheme="minorHAnsi"/>
          <w:sz w:val="24"/>
          <w:szCs w:val="24"/>
        </w:rPr>
        <w:t>fairly quickly</w:t>
      </w:r>
      <w:proofErr w:type="gramEnd"/>
      <w:r w:rsidRPr="003E0030">
        <w:rPr>
          <w:rFonts w:cstheme="minorHAnsi"/>
          <w:sz w:val="24"/>
          <w:szCs w:val="24"/>
        </w:rPr>
        <w:t xml:space="preserve"> and the wealth level of </w:t>
      </w:r>
      <w:r w:rsidR="009A1B70" w:rsidRPr="003E0030">
        <w:rPr>
          <w:rFonts w:cstheme="minorHAnsi"/>
          <w:sz w:val="24"/>
          <w:szCs w:val="24"/>
        </w:rPr>
        <w:t>highlander groups</w:t>
      </w:r>
      <w:r w:rsidRPr="003E0030">
        <w:rPr>
          <w:rFonts w:cstheme="minorHAnsi"/>
          <w:sz w:val="24"/>
          <w:szCs w:val="24"/>
        </w:rPr>
        <w:t xml:space="preserve"> plummets. By turning “punish-traditional?” on, we have enforcement of norms against overharvesting, such that agents who are found to be harvesting from a patch that is at less than half its maximum resource value are punished by others who can afford the cost of punishing. In this way</w:t>
      </w:r>
      <w:r w:rsidR="00C27217" w:rsidRPr="003E0030">
        <w:rPr>
          <w:rFonts w:cstheme="minorHAnsi"/>
          <w:sz w:val="24"/>
          <w:szCs w:val="24"/>
        </w:rPr>
        <w:t xml:space="preserve">, </w:t>
      </w:r>
      <w:r w:rsidRPr="003E0030">
        <w:rPr>
          <w:rFonts w:cstheme="minorHAnsi"/>
          <w:sz w:val="24"/>
          <w:szCs w:val="24"/>
        </w:rPr>
        <w:t>resource collapse can be averted in the model for the equivalent of millennia. This represents a self-governed commons</w:t>
      </w:r>
      <w:r w:rsidR="00C27217" w:rsidRPr="003E0030">
        <w:rPr>
          <w:rFonts w:cstheme="minorHAnsi"/>
          <w:sz w:val="24"/>
          <w:szCs w:val="24"/>
        </w:rPr>
        <w:t xml:space="preserve"> </w:t>
      </w:r>
      <w:r w:rsidR="00C27217" w:rsidRPr="003E0030">
        <w:rPr>
          <w:rFonts w:cstheme="minorHAnsi"/>
          <w:sz w:val="24"/>
          <w:szCs w:val="24"/>
        </w:rPr>
        <w:fldChar w:fldCharType="begin" w:fldLock="1"/>
      </w:r>
      <w:r w:rsidR="00834842" w:rsidRPr="003E0030">
        <w:rPr>
          <w:rFonts w:cstheme="minorHAnsi"/>
          <w:sz w:val="24"/>
          <w:szCs w:val="24"/>
        </w:rPr>
        <w:instrText>ADDIN CSL_CITATION {"citationItems":[{"id":"ITEM-1","itemData":{"author":[{"dropping-particle":"","family":"Ostrom","given":"Elinor","non-dropping-particle":"","parse-names":false,"suffix":""}],"id":"ITEM-1","issued":{"date-parts":[["1990"]]},"publisher":"Cambridge university press","title":"Governing the commons: The evolution of institutions for collective action","type":"book"},"uris":["http://www.mendeley.com/documents/?uuid=d57581a2-3c78-4ed0-aec6-38a26e398190"]},{"id":"ITEM-2","itemData":{"author":[{"dropping-particle":"","family":"Janssen","given":"Marco","non-dropping-particle":"","parse-names":false,"suffix":""}],"id":"ITEM-2","issued":{"date-parts":[["2020"]]},"publisher":"Self-published","title":"Introduction to Agent-Based Modeling: with Applications to Social, Ecological, and Social-Ecological Systems","type":"book"},"uris":["http://www.mendeley.com/documents/?uuid=25dadeac-2838-48c6-a8e7-236770ff3529"]}],"mendeley":{"formattedCitation":"(M. Janssen, 2020; Ostrom, 1990)","manualFormatting":"(M. Janssen, 2020, 214; Ostrom, 1990)","plainTextFormattedCitation":"(M. Janssen, 2020; Ostrom, 1990)","previouslyFormattedCitation":"(M. Janssen, 2020; Ostrom, 1990)"},"properties":{"noteIndex":0},"schema":"https://github.com/citation-style-language/schema/raw/master/csl-citation.json"}</w:instrText>
      </w:r>
      <w:r w:rsidR="00C27217" w:rsidRPr="003E0030">
        <w:rPr>
          <w:rFonts w:cstheme="minorHAnsi"/>
          <w:sz w:val="24"/>
          <w:szCs w:val="24"/>
        </w:rPr>
        <w:fldChar w:fldCharType="separate"/>
      </w:r>
      <w:r w:rsidR="00C27217" w:rsidRPr="003E0030">
        <w:rPr>
          <w:rFonts w:cstheme="minorHAnsi"/>
          <w:noProof/>
          <w:sz w:val="24"/>
          <w:szCs w:val="24"/>
        </w:rPr>
        <w:t>(M. Janssen, 2020, 214; Ostrom, 1990)</w:t>
      </w:r>
      <w:r w:rsidR="00C27217" w:rsidRPr="003E0030">
        <w:rPr>
          <w:rFonts w:cstheme="minorHAnsi"/>
          <w:sz w:val="24"/>
          <w:szCs w:val="24"/>
        </w:rPr>
        <w:fldChar w:fldCharType="end"/>
      </w:r>
      <w:r w:rsidR="00122620" w:rsidRPr="003E0030">
        <w:rPr>
          <w:rFonts w:cstheme="minorHAnsi"/>
          <w:sz w:val="24"/>
          <w:szCs w:val="24"/>
        </w:rPr>
        <w:t>.</w:t>
      </w:r>
    </w:p>
    <w:p w14:paraId="5A4452FF" w14:textId="68401A18" w:rsidR="002C386E" w:rsidRPr="003E0030" w:rsidRDefault="002C386E" w:rsidP="002C386E">
      <w:pPr>
        <w:spacing w:line="480" w:lineRule="auto"/>
        <w:ind w:firstLine="720"/>
        <w:rPr>
          <w:rFonts w:cstheme="minorHAnsi"/>
          <w:sz w:val="24"/>
          <w:szCs w:val="24"/>
        </w:rPr>
      </w:pPr>
      <w:r w:rsidRPr="003E0030">
        <w:rPr>
          <w:rFonts w:cstheme="minorHAnsi"/>
          <w:sz w:val="24"/>
          <w:szCs w:val="24"/>
        </w:rPr>
        <w:t xml:space="preserve">The behavior of the model thus far is equivalent to what is shown by Janssen’s model </w:t>
      </w:r>
      <w:r w:rsidRPr="003E0030">
        <w:rPr>
          <w:rFonts w:cstheme="minorHAnsi"/>
          <w:sz w:val="24"/>
          <w:szCs w:val="24"/>
        </w:rPr>
        <w:fldChar w:fldCharType="begin" w:fldLock="1"/>
      </w:r>
      <w:r w:rsidRPr="003E0030">
        <w:rPr>
          <w:rFonts w:cstheme="minorHAnsi"/>
          <w:sz w:val="24"/>
          <w:szCs w:val="24"/>
        </w:rPr>
        <w:instrText>ADDIN CSL_CITATION {"citationItems":[{"id":"ITEM-1","itemData":{"author":[{"dropping-particle":"","family":"Janssen","given":"Marco","non-dropping-particle":"","parse-names":false,"suffix":""}],"id":"ITEM-1","issued":{"date-parts":[["2020"]]},"publisher":"Self-published","title":"Introduction to Agent-Based Modeling: with Applications to Social, Ecological, and Social-Ecological Systems","type":"book"},"uris":["http://www.mendeley.com/documents/?uuid=25dadeac-2838-48c6-a8e7-236770ff3529"]}],"mendeley":{"formattedCitation":"(M. Janssen, 2020)","manualFormatting":"(Janssen, 2020, page 214)","plainTextFormattedCitation":"(M. Janssen, 2020)","previouslyFormattedCitation":"(M. Janssen, 2020)"},"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Janssen, 2020, page 214)</w:t>
      </w:r>
      <w:r w:rsidRPr="003E0030">
        <w:rPr>
          <w:rFonts w:cstheme="minorHAnsi"/>
          <w:sz w:val="24"/>
          <w:szCs w:val="24"/>
        </w:rPr>
        <w:fldChar w:fldCharType="end"/>
      </w:r>
      <w:r w:rsidRPr="003E0030">
        <w:rPr>
          <w:rFonts w:cstheme="minorHAnsi"/>
          <w:sz w:val="24"/>
          <w:szCs w:val="24"/>
        </w:rPr>
        <w:t xml:space="preserve">. If “tobacco?” is now switched on, those within a certain radius of a </w:t>
      </w:r>
      <w:r w:rsidRPr="003E0030">
        <w:rPr>
          <w:rFonts w:cstheme="minorHAnsi"/>
          <w:sz w:val="24"/>
          <w:szCs w:val="24"/>
        </w:rPr>
        <w:lastRenderedPageBreak/>
        <w:t xml:space="preserve">randomly placed “market” are tempted </w:t>
      </w:r>
      <w:r w:rsidR="00122620" w:rsidRPr="003E0030">
        <w:rPr>
          <w:rFonts w:cstheme="minorHAnsi"/>
          <w:sz w:val="24"/>
          <w:szCs w:val="24"/>
        </w:rPr>
        <w:t xml:space="preserve">by higher payoffs </w:t>
      </w:r>
      <w:r w:rsidRPr="003E0030">
        <w:rPr>
          <w:rFonts w:cstheme="minorHAnsi"/>
          <w:sz w:val="24"/>
          <w:szCs w:val="24"/>
        </w:rPr>
        <w:t>to grow tobacco, which is represented in the model by overharvesting</w:t>
      </w:r>
      <w:r w:rsidRPr="003E0030">
        <w:rPr>
          <w:rStyle w:val="FootnoteReference"/>
          <w:rFonts w:cstheme="minorHAnsi"/>
          <w:sz w:val="24"/>
          <w:szCs w:val="24"/>
        </w:rPr>
        <w:footnoteReference w:id="11"/>
      </w:r>
      <w:r w:rsidRPr="003E0030">
        <w:rPr>
          <w:rFonts w:cstheme="minorHAnsi"/>
          <w:sz w:val="24"/>
          <w:szCs w:val="24"/>
        </w:rPr>
        <w:t xml:space="preserve">. Some of this mid-level commodification, when localized near the market, can coexist with a </w:t>
      </w:r>
      <w:proofErr w:type="gramStart"/>
      <w:r w:rsidRPr="003E0030">
        <w:rPr>
          <w:rFonts w:cstheme="minorHAnsi"/>
          <w:sz w:val="24"/>
          <w:szCs w:val="24"/>
        </w:rPr>
        <w:t>self-governed commons</w:t>
      </w:r>
      <w:proofErr w:type="gramEnd"/>
      <w:r w:rsidRPr="003E0030">
        <w:rPr>
          <w:rFonts w:cstheme="minorHAnsi"/>
          <w:sz w:val="24"/>
          <w:szCs w:val="24"/>
        </w:rPr>
        <w:t xml:space="preserve"> for the equivalent of many centuries. This matches what appears to have happened with Lauje highlanders </w:t>
      </w:r>
      <w:r w:rsidRPr="003E0030">
        <w:rPr>
          <w:rFonts w:cstheme="minorHAnsi"/>
          <w:sz w:val="24"/>
          <w:szCs w:val="24"/>
        </w:rPr>
        <w:fldChar w:fldCharType="begin" w:fldLock="1"/>
      </w:r>
      <w:r w:rsidRPr="003E0030">
        <w:rPr>
          <w:rFonts w:cstheme="minorHAnsi"/>
          <w:sz w:val="24"/>
          <w:szCs w:val="24"/>
        </w:rPr>
        <w:instrText>ADDIN CSL_CITATION {"citationItems":[{"id":"ITEM-1","itemData":{"author":[{"dropping-particle":"","family":"Li","given":"Tania Murray","non-dropping-particle":"","parse-names":false,"suffix":""}],"id":"ITEM-1","issued":{"date-parts":[["2014"]]},"publisher":"Duke University Press","publisher-place":"Durham","title":"Land's End: Capitalist relations on an indigenous frontier","type":"book"},"uris":["http://www.mendeley.com/documents/?uuid=00f11cce-f318-49cd-95a2-a01cfa358716"]}],"mendeley":{"formattedCitation":"(Li, 2014)","manualFormatting":"(Li, 2014, 25)","plainTextFormattedCitation":"(Li, 2014)","previouslyFormattedCitation":"(Li, 2014)"},"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Li, 2014, 25)</w:t>
      </w:r>
      <w:r w:rsidRPr="003E0030">
        <w:rPr>
          <w:rFonts w:cstheme="minorHAnsi"/>
          <w:sz w:val="24"/>
          <w:szCs w:val="24"/>
        </w:rPr>
        <w:fldChar w:fldCharType="end"/>
      </w:r>
      <w:r w:rsidRPr="003E0030">
        <w:rPr>
          <w:rFonts w:cstheme="minorHAnsi"/>
          <w:sz w:val="24"/>
          <w:szCs w:val="24"/>
        </w:rPr>
        <w:t xml:space="preserve">. </w:t>
      </w:r>
    </w:p>
    <w:p w14:paraId="0A30EFAF" w14:textId="234C8E9E" w:rsidR="002C386E" w:rsidRPr="003E0030" w:rsidRDefault="002C386E" w:rsidP="002C386E">
      <w:pPr>
        <w:spacing w:line="480" w:lineRule="auto"/>
        <w:ind w:firstLine="720"/>
        <w:rPr>
          <w:rFonts w:cstheme="minorHAnsi"/>
          <w:sz w:val="24"/>
          <w:szCs w:val="24"/>
        </w:rPr>
      </w:pPr>
      <w:r w:rsidRPr="003E0030">
        <w:rPr>
          <w:rFonts w:cstheme="minorHAnsi"/>
          <w:sz w:val="24"/>
          <w:szCs w:val="24"/>
        </w:rPr>
        <w:t xml:space="preserve">When “cacao?” is switched on, </w:t>
      </w:r>
      <w:r w:rsidR="00122620" w:rsidRPr="003E0030">
        <w:rPr>
          <w:rFonts w:cstheme="minorHAnsi"/>
          <w:sz w:val="24"/>
          <w:szCs w:val="24"/>
        </w:rPr>
        <w:t>highlander groups</w:t>
      </w:r>
      <w:r w:rsidRPr="003E0030">
        <w:rPr>
          <w:rFonts w:cstheme="minorHAnsi"/>
          <w:sz w:val="24"/>
          <w:szCs w:val="24"/>
        </w:rPr>
        <w:t xml:space="preserve"> are tempted</w:t>
      </w:r>
      <w:r w:rsidR="00122620" w:rsidRPr="003E0030">
        <w:rPr>
          <w:rFonts w:cstheme="minorHAnsi"/>
          <w:sz w:val="24"/>
          <w:szCs w:val="24"/>
        </w:rPr>
        <w:t xml:space="preserve"> by much higher payoffs</w:t>
      </w:r>
      <w:r w:rsidRPr="003E0030">
        <w:rPr>
          <w:rFonts w:cstheme="minorHAnsi"/>
          <w:sz w:val="24"/>
          <w:szCs w:val="24"/>
        </w:rPr>
        <w:t xml:space="preserve"> to start growing cacao. The closer they are to the market, the higher the likelihood of them starting to grow it. When they do grow cacao, they take a group of patches as private property and cease to circulate or share their patches with others</w:t>
      </w:r>
      <w:r w:rsidRPr="003E0030">
        <w:rPr>
          <w:rStyle w:val="FootnoteReference"/>
          <w:rFonts w:cstheme="minorHAnsi"/>
          <w:sz w:val="24"/>
          <w:szCs w:val="24"/>
        </w:rPr>
        <w:footnoteReference w:id="12"/>
      </w:r>
      <w:r w:rsidRPr="003E0030">
        <w:rPr>
          <w:rFonts w:cstheme="minorHAnsi"/>
          <w:sz w:val="24"/>
          <w:szCs w:val="24"/>
        </w:rPr>
        <w:t xml:space="preserve">. With “accumulators” set to zero, we see equitable development of cacao farming. With that slider set higher, some accumulate many patches for cacao farms and other agents are left without any. The former scenario could be seen as a cacao-promoting NGO’s dream, and the latter scenario is more like realism in the case of the Lauje highlanders </w:t>
      </w:r>
      <w:r w:rsidRPr="003E0030">
        <w:rPr>
          <w:rFonts w:cstheme="minorHAnsi"/>
          <w:sz w:val="24"/>
          <w:szCs w:val="24"/>
        </w:rPr>
        <w:fldChar w:fldCharType="begin" w:fldLock="1"/>
      </w:r>
      <w:r w:rsidRPr="003E0030">
        <w:rPr>
          <w:rFonts w:cstheme="minorHAnsi"/>
          <w:sz w:val="24"/>
          <w:szCs w:val="24"/>
        </w:rPr>
        <w:instrText>ADDIN CSL_CITATION {"citationItems":[{"id":"ITEM-1","itemData":{"author":[{"dropping-particle":"","family":"Li","given":"Tania Murray","non-dropping-particle":"","parse-names":false,"suffix":""}],"id":"ITEM-1","issued":{"date-parts":[["2014"]]},"publisher":"Duke University Press","publisher-place":"Durham","title":"Land's End: Capitalist relations on an indigenous frontier","type":"book"},"uris":["http://www.mendeley.com/documents/?uuid=00f11cce-f318-49cd-95a2-a01cfa358716"]}],"mendeley":{"formattedCitation":"(Li, 2014)","manualFormatting":"(Li, 2014, 139)","plainTextFormattedCitation":"(Li, 2014)","previouslyFormattedCitation":"(Li, 2014)"},"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Li, 2014, 139)</w:t>
      </w:r>
      <w:r w:rsidRPr="003E0030">
        <w:rPr>
          <w:rFonts w:cstheme="minorHAnsi"/>
          <w:sz w:val="24"/>
          <w:szCs w:val="24"/>
        </w:rPr>
        <w:fldChar w:fldCharType="end"/>
      </w:r>
      <w:r w:rsidRPr="003E0030">
        <w:rPr>
          <w:rFonts w:cstheme="minorHAnsi"/>
          <w:sz w:val="24"/>
          <w:szCs w:val="24"/>
        </w:rPr>
        <w:t xml:space="preserve">. </w:t>
      </w:r>
    </w:p>
    <w:p w14:paraId="5C92116C" w14:textId="05EC3367" w:rsidR="00036C94" w:rsidRPr="00C537D5" w:rsidRDefault="002C386E" w:rsidP="00C537D5">
      <w:pPr>
        <w:spacing w:line="480" w:lineRule="auto"/>
        <w:ind w:firstLine="720"/>
        <w:rPr>
          <w:rFonts w:cstheme="minorHAnsi"/>
          <w:sz w:val="24"/>
          <w:szCs w:val="24"/>
        </w:rPr>
      </w:pPr>
      <w:r w:rsidRPr="003E0030">
        <w:rPr>
          <w:rFonts w:cstheme="minorHAnsi"/>
          <w:sz w:val="24"/>
          <w:szCs w:val="24"/>
        </w:rPr>
        <w:t>Lastly, with “punish-c-growers?” turned on, agents can punish cacao-growers</w:t>
      </w:r>
      <w:r w:rsidRPr="003E0030">
        <w:rPr>
          <w:rStyle w:val="FootnoteReference"/>
          <w:rFonts w:cstheme="minorHAnsi"/>
          <w:sz w:val="24"/>
          <w:szCs w:val="24"/>
        </w:rPr>
        <w:footnoteReference w:id="13"/>
      </w:r>
      <w:r w:rsidRPr="003E0030">
        <w:rPr>
          <w:rFonts w:cstheme="minorHAnsi"/>
          <w:sz w:val="24"/>
          <w:szCs w:val="24"/>
        </w:rPr>
        <w:t xml:space="preserve">. To an extent, this can represent the “weapons of the weak” </w:t>
      </w:r>
      <w:r w:rsidRPr="003E0030">
        <w:rPr>
          <w:rFonts w:cstheme="minorHAnsi"/>
          <w:sz w:val="24"/>
          <w:szCs w:val="24"/>
        </w:rPr>
        <w:fldChar w:fldCharType="begin" w:fldLock="1"/>
      </w:r>
      <w:r w:rsidRPr="003E0030">
        <w:rPr>
          <w:rFonts w:cstheme="minorHAnsi"/>
          <w:sz w:val="24"/>
          <w:szCs w:val="24"/>
        </w:rPr>
        <w:instrText>ADDIN CSL_CITATION {"citationItems":[{"id":"ITEM-1","itemData":{"ISBN":"9772081415","ISSN":"17549469","PMID":"25246403","author":[{"dropping-particle":"","family":"Scott","given":"James C.","non-dropping-particle":"","parse-names":false,"suffix":""}],"container-title":"Syria Studies","id":"ITEM-1","issue":"1","issued":{"date-parts":[["1985"]]},"publisher":"Yale University Press","title":"Weapons of the Weak: Everyday Forms of Peasant Resistance","type":"book","volume":"7"},"uris":["http://www.mendeley.com/documents/?uuid=776a7159-28b4-4758-9ffd-8e4fc1817225"]},{"id":"ITEM-2","itemData":{"author":[{"dropping-particle":"","family":"Li","given":"Tania Murray","non-dropping-particle":"","parse-names":false,"suffix":""}],"id":"ITEM-2","issued":{"date-parts":[["2014"]]},"publisher":"Duke University Press","publisher-place":"Durham","title":"Land's End: Capitalist relations on an indigenous frontier","type":"book"},"uris":["http://www.mendeley.com/documents/?uuid=00f11cce-f318-49cd-95a2-a01cfa358716"]}],"mendeley":{"formattedCitation":"(Li, 2014; Scott, 1985)","manualFormatting":"(Li, 2014, 155; Scott, 1985)","plainTextFormattedCitation":"(Li, 2014; Scott, 1985)","previouslyFormattedCitation":"(Li, 2014; Scott, 1985)"},"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Li, 2014, 155; Scott, 1985)</w:t>
      </w:r>
      <w:r w:rsidRPr="003E0030">
        <w:rPr>
          <w:rFonts w:cstheme="minorHAnsi"/>
          <w:sz w:val="24"/>
          <w:szCs w:val="24"/>
        </w:rPr>
        <w:fldChar w:fldCharType="end"/>
      </w:r>
      <w:r w:rsidRPr="003E0030">
        <w:rPr>
          <w:rFonts w:cstheme="minorHAnsi"/>
          <w:sz w:val="24"/>
          <w:szCs w:val="24"/>
        </w:rPr>
        <w:t xml:space="preserve">, such as gossip, theft, arson and slander, that highlanders did actually use against cacao-growers. In the model, however, we can turn up the dial on that punishment and adjust it until cacao-growing ceases, if we please. This can represent some of the “what if?” questions, alluded to earlier. </w:t>
      </w:r>
      <w:r w:rsidRPr="003E0030">
        <w:rPr>
          <w:rFonts w:cstheme="minorHAnsi"/>
          <w:sz w:val="24"/>
          <w:szCs w:val="24"/>
        </w:rPr>
        <w:lastRenderedPageBreak/>
        <w:t xml:space="preserve">What if the highlanders had had greater awareness of the threat the cacao boom posed to their way of life? Might they have been able to resist the destruction of their self-governed commons, and for how many decades or centuries more? With the model we can adjust this variously to represent </w:t>
      </w:r>
      <w:r w:rsidR="00BF01D4" w:rsidRPr="003E0030">
        <w:rPr>
          <w:rFonts w:cstheme="minorHAnsi"/>
          <w:sz w:val="24"/>
          <w:szCs w:val="24"/>
        </w:rPr>
        <w:t>alternate,</w:t>
      </w:r>
      <w:r w:rsidRPr="003E0030">
        <w:rPr>
          <w:rFonts w:cstheme="minorHAnsi"/>
          <w:sz w:val="24"/>
          <w:szCs w:val="24"/>
        </w:rPr>
        <w:t xml:space="preserve"> </w:t>
      </w:r>
      <w:r w:rsidR="00DC7849" w:rsidRPr="003E0030">
        <w:rPr>
          <w:rFonts w:cstheme="minorHAnsi"/>
          <w:sz w:val="24"/>
          <w:szCs w:val="24"/>
        </w:rPr>
        <w:t xml:space="preserve">hypothetical </w:t>
      </w:r>
      <w:r w:rsidRPr="003E0030">
        <w:rPr>
          <w:rFonts w:cstheme="minorHAnsi"/>
          <w:sz w:val="24"/>
          <w:szCs w:val="24"/>
        </w:rPr>
        <w:t xml:space="preserve">historical scenarios. </w:t>
      </w:r>
      <w:bookmarkEnd w:id="7"/>
    </w:p>
    <w:p w14:paraId="325937B9" w14:textId="63DAD108" w:rsidR="002C386E" w:rsidRPr="003E0030" w:rsidRDefault="002C386E" w:rsidP="002C386E">
      <w:pPr>
        <w:spacing w:line="480" w:lineRule="auto"/>
        <w:rPr>
          <w:rFonts w:cstheme="minorHAnsi"/>
          <w:i/>
          <w:iCs/>
          <w:sz w:val="24"/>
          <w:szCs w:val="24"/>
        </w:rPr>
      </w:pPr>
      <w:r w:rsidRPr="003E0030">
        <w:rPr>
          <w:rFonts w:cstheme="minorHAnsi"/>
          <w:i/>
          <w:iCs/>
          <w:sz w:val="24"/>
          <w:szCs w:val="24"/>
        </w:rPr>
        <w:t>Evaluating the Model</w:t>
      </w:r>
    </w:p>
    <w:p w14:paraId="23BB795E" w14:textId="341E15AD" w:rsidR="002C386E" w:rsidRPr="003E0030" w:rsidRDefault="002C386E" w:rsidP="002C386E">
      <w:pPr>
        <w:spacing w:line="480" w:lineRule="auto"/>
        <w:ind w:firstLine="720"/>
        <w:rPr>
          <w:rFonts w:cstheme="minorHAnsi"/>
          <w:sz w:val="24"/>
          <w:szCs w:val="24"/>
        </w:rPr>
      </w:pPr>
      <w:r w:rsidRPr="003E0030">
        <w:rPr>
          <w:rFonts w:cstheme="minorHAnsi"/>
          <w:sz w:val="24"/>
          <w:szCs w:val="24"/>
        </w:rPr>
        <w:t>Certain shortcomings of the model must be frankly admitted. Li’s highly nuanced account is caricatured by the model’s treatment. The reliance on Janssen’s ABM only very crudely approximates the dynamics of Lauje highlander swidden agriculture, for example. According to Li, th</w:t>
      </w:r>
      <w:r w:rsidR="00E25801" w:rsidRPr="003E0030">
        <w:rPr>
          <w:rFonts w:cstheme="minorHAnsi"/>
          <w:sz w:val="24"/>
          <w:szCs w:val="24"/>
        </w:rPr>
        <w:t>ese dynamics</w:t>
      </w:r>
      <w:r w:rsidRPr="003E0030">
        <w:rPr>
          <w:rFonts w:cstheme="minorHAnsi"/>
          <w:sz w:val="24"/>
          <w:szCs w:val="24"/>
        </w:rPr>
        <w:t xml:space="preserve"> involved reciprocation of festive work parties </w:t>
      </w:r>
      <w:r w:rsidRPr="003E0030">
        <w:rPr>
          <w:rFonts w:cstheme="minorHAnsi"/>
          <w:sz w:val="24"/>
          <w:szCs w:val="24"/>
        </w:rPr>
        <w:fldChar w:fldCharType="begin" w:fldLock="1"/>
      </w:r>
      <w:r w:rsidRPr="003E0030">
        <w:rPr>
          <w:rFonts w:cstheme="minorHAnsi"/>
          <w:sz w:val="24"/>
          <w:szCs w:val="24"/>
        </w:rPr>
        <w:instrText>ADDIN CSL_CITATION {"citationItems":[{"id":"ITEM-1","itemData":{"author":[{"dropping-particle":"","family":"Li","given":"Tania Murray","non-dropping-particle":"","parse-names":false,"suffix":""}],"id":"ITEM-1","issued":{"date-parts":[["2014"]]},"publisher":"Duke University Press","publisher-place":"Durham","title":"Land's End: Capitalist relations on an indigenous frontier","type":"book"},"uris":["http://www.mendeley.com/documents/?uuid=00f11cce-f318-49cd-95a2-a01cfa358716"]}],"mendeley":{"formattedCitation":"(Li, 2014)","manualFormatting":"(Li, 2014, 63)","plainTextFormattedCitation":"(Li, 2014)","previouslyFormattedCitation":"(Li, 2014)"},"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Li, 2014, 63)</w:t>
      </w:r>
      <w:r w:rsidRPr="003E0030">
        <w:rPr>
          <w:rFonts w:cstheme="minorHAnsi"/>
          <w:sz w:val="24"/>
          <w:szCs w:val="24"/>
        </w:rPr>
        <w:fldChar w:fldCharType="end"/>
      </w:r>
      <w:r w:rsidRPr="003E0030">
        <w:rPr>
          <w:rFonts w:cstheme="minorHAnsi"/>
          <w:sz w:val="24"/>
          <w:szCs w:val="24"/>
        </w:rPr>
        <w:t xml:space="preserve">, for example, which were more or less difficult to pull off, and disappeared later, as the social fabric unraveled </w:t>
      </w:r>
      <w:r w:rsidRPr="003E0030">
        <w:rPr>
          <w:rFonts w:cstheme="minorHAnsi"/>
          <w:sz w:val="24"/>
          <w:szCs w:val="24"/>
        </w:rPr>
        <w:fldChar w:fldCharType="begin" w:fldLock="1"/>
      </w:r>
      <w:r w:rsidRPr="003E0030">
        <w:rPr>
          <w:rFonts w:cstheme="minorHAnsi"/>
          <w:sz w:val="24"/>
          <w:szCs w:val="24"/>
        </w:rPr>
        <w:instrText>ADDIN CSL_CITATION {"citationItems":[{"id":"ITEM-1","itemData":{"author":[{"dropping-particle":"","family":"Li","given":"Tania Murray","non-dropping-particle":"","parse-names":false,"suffix":""}],"id":"ITEM-1","issued":{"date-parts":[["2014"]]},"publisher":"Duke University Press","publisher-place":"Durham","title":"Land's End: Capitalist relations on an indigenous frontier","type":"book"},"uris":["http://www.mendeley.com/documents/?uuid=00f11cce-f318-49cd-95a2-a01cfa358716"]}],"mendeley":{"formattedCitation":"(Li, 2014)","manualFormatting":"(Li, 2014, 123)","plainTextFormattedCitation":"(Li, 2014)","previouslyFormattedCitation":"(Li, 2014)"},"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Li, 2014, 123)</w:t>
      </w:r>
      <w:r w:rsidRPr="003E0030">
        <w:rPr>
          <w:rFonts w:cstheme="minorHAnsi"/>
          <w:sz w:val="24"/>
          <w:szCs w:val="24"/>
        </w:rPr>
        <w:fldChar w:fldCharType="end"/>
      </w:r>
      <w:r w:rsidRPr="003E0030">
        <w:rPr>
          <w:rFonts w:cstheme="minorHAnsi"/>
          <w:sz w:val="24"/>
          <w:szCs w:val="24"/>
        </w:rPr>
        <w:t xml:space="preserve">. </w:t>
      </w:r>
      <w:r w:rsidR="00E25801" w:rsidRPr="003E0030">
        <w:rPr>
          <w:rFonts w:cstheme="minorHAnsi"/>
          <w:sz w:val="24"/>
          <w:szCs w:val="24"/>
        </w:rPr>
        <w:t xml:space="preserve">Various more sophisticated schemes to represent those dynamics game-theoretically suggest </w:t>
      </w:r>
      <w:proofErr w:type="gramStart"/>
      <w:r w:rsidR="00E25801" w:rsidRPr="003E0030">
        <w:rPr>
          <w:rFonts w:cstheme="minorHAnsi"/>
          <w:sz w:val="24"/>
          <w:szCs w:val="24"/>
        </w:rPr>
        <w:t>themselves, but</w:t>
      </w:r>
      <w:proofErr w:type="gramEnd"/>
      <w:r w:rsidR="00E25801" w:rsidRPr="003E0030">
        <w:rPr>
          <w:rFonts w:cstheme="minorHAnsi"/>
          <w:sz w:val="24"/>
          <w:szCs w:val="24"/>
        </w:rPr>
        <w:t xml:space="preserve"> were beyond the scope of this project</w:t>
      </w:r>
      <w:r w:rsidR="008543BE" w:rsidRPr="003E0030">
        <w:rPr>
          <w:rStyle w:val="FootnoteReference"/>
          <w:rFonts w:cstheme="minorHAnsi"/>
          <w:sz w:val="24"/>
          <w:szCs w:val="24"/>
        </w:rPr>
        <w:footnoteReference w:id="14"/>
      </w:r>
      <w:r w:rsidR="00E25801" w:rsidRPr="003E0030">
        <w:rPr>
          <w:rFonts w:cstheme="minorHAnsi"/>
          <w:sz w:val="24"/>
          <w:szCs w:val="24"/>
        </w:rPr>
        <w:t>.</w:t>
      </w:r>
    </w:p>
    <w:p w14:paraId="6A2BD7B9" w14:textId="57388CB9" w:rsidR="002C386E" w:rsidRPr="003E0030" w:rsidRDefault="002C386E" w:rsidP="002C386E">
      <w:pPr>
        <w:spacing w:line="480" w:lineRule="auto"/>
        <w:ind w:firstLine="720"/>
        <w:rPr>
          <w:rFonts w:cstheme="minorHAnsi"/>
          <w:sz w:val="24"/>
          <w:szCs w:val="24"/>
        </w:rPr>
      </w:pPr>
      <w:r w:rsidRPr="003E0030">
        <w:rPr>
          <w:rFonts w:cstheme="minorHAnsi"/>
          <w:sz w:val="24"/>
          <w:szCs w:val="24"/>
        </w:rPr>
        <w:t>Representation of space in the model is very inadequate. It is simply a grid that is toroidally wrapped, with a diffusion of resources</w:t>
      </w:r>
      <w:r w:rsidRPr="003E0030">
        <w:rPr>
          <w:rStyle w:val="FootnoteReference"/>
          <w:rFonts w:cstheme="minorHAnsi"/>
          <w:sz w:val="24"/>
          <w:szCs w:val="24"/>
        </w:rPr>
        <w:footnoteReference w:id="15"/>
      </w:r>
      <w:r w:rsidRPr="003E0030">
        <w:rPr>
          <w:rFonts w:cstheme="minorHAnsi"/>
          <w:sz w:val="24"/>
          <w:szCs w:val="24"/>
        </w:rPr>
        <w:t xml:space="preserve"> that regrow at a logistic rate</w:t>
      </w:r>
      <w:r w:rsidR="000C0AC6" w:rsidRPr="003E0030">
        <w:rPr>
          <w:rStyle w:val="FootnoteReference"/>
          <w:rFonts w:cstheme="minorHAnsi"/>
          <w:sz w:val="24"/>
          <w:szCs w:val="24"/>
        </w:rPr>
        <w:footnoteReference w:id="16"/>
      </w:r>
      <w:r w:rsidRPr="003E0030">
        <w:rPr>
          <w:rFonts w:cstheme="minorHAnsi"/>
          <w:sz w:val="24"/>
          <w:szCs w:val="24"/>
        </w:rPr>
        <w:t>. Turning it into an island shape</w:t>
      </w:r>
      <w:r w:rsidR="000C0AC6" w:rsidRPr="003E0030">
        <w:rPr>
          <w:rFonts w:cstheme="minorHAnsi"/>
          <w:sz w:val="24"/>
          <w:szCs w:val="24"/>
        </w:rPr>
        <w:t>—</w:t>
      </w:r>
      <w:r w:rsidRPr="003E0030">
        <w:rPr>
          <w:rFonts w:cstheme="minorHAnsi"/>
          <w:sz w:val="24"/>
          <w:szCs w:val="24"/>
        </w:rPr>
        <w:t xml:space="preserve">such as in the model of moa extinction rates due to early </w:t>
      </w:r>
      <w:proofErr w:type="spellStart"/>
      <w:r w:rsidRPr="003E0030">
        <w:rPr>
          <w:rFonts w:cstheme="minorHAnsi"/>
          <w:sz w:val="24"/>
          <w:szCs w:val="24"/>
        </w:rPr>
        <w:t>Maori</w:t>
      </w:r>
      <w:proofErr w:type="spellEnd"/>
      <w:r w:rsidRPr="003E0030">
        <w:rPr>
          <w:rFonts w:cstheme="minorHAnsi"/>
          <w:sz w:val="24"/>
          <w:szCs w:val="24"/>
        </w:rPr>
        <w:t xml:space="preserve"> colonization of New Zealand by O’Sullivan and Perry </w:t>
      </w:r>
      <w:r w:rsidRPr="003E0030">
        <w:rPr>
          <w:rFonts w:cstheme="minorHAnsi"/>
          <w:sz w:val="24"/>
          <w:szCs w:val="24"/>
        </w:rPr>
        <w:fldChar w:fldCharType="begin" w:fldLock="1"/>
      </w:r>
      <w:r w:rsidRPr="003E0030">
        <w:rPr>
          <w:rFonts w:cstheme="minorHAnsi"/>
          <w:sz w:val="24"/>
          <w:szCs w:val="24"/>
        </w:rPr>
        <w:instrText>ADDIN CSL_CITATION {"citationItems":[{"id":"ITEM-1","itemData":{"author":[{"dropping-particle":"","family":"O'Sullivan","given":"David","non-dropping-particle":"","parse-names":false,"suffix":""},{"dropping-particle":"","family":"Perry","given":"George L.W.","non-dropping-particle":"","parse-names":false,"suffix":""}],"id":"ITEM-1","issued":{"date-parts":[["2013"]]},"publisher":"Wiley-Blackwell","title":"Spatial Simulation: Exploring Pattern and Process","type":"book"},"uris":["http://www.mendeley.com/documents/?uuid=9bee4fe9-89fb-44b0-bf9d-675079aaed2c"]}],"mendeley":{"formattedCitation":"(David O’Sullivan &amp; Perry, 2013)","manualFormatting":"(2013, 230)","plainTextFormattedCitation":"(David O’Sullivan &amp; Perry, 2013)","previouslyFormattedCitation":"(David O’Sullivan &amp; Perry, 2013)"},"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2013, 230)</w:t>
      </w:r>
      <w:r w:rsidRPr="003E0030">
        <w:rPr>
          <w:rFonts w:cstheme="minorHAnsi"/>
          <w:sz w:val="24"/>
          <w:szCs w:val="24"/>
        </w:rPr>
        <w:fldChar w:fldCharType="end"/>
      </w:r>
      <w:r w:rsidR="000C0AC6" w:rsidRPr="003E0030">
        <w:rPr>
          <w:rFonts w:cstheme="minorHAnsi"/>
          <w:sz w:val="24"/>
          <w:szCs w:val="24"/>
        </w:rPr>
        <w:t>—</w:t>
      </w:r>
      <w:r w:rsidRPr="003E0030">
        <w:rPr>
          <w:rFonts w:cstheme="minorHAnsi"/>
          <w:sz w:val="24"/>
          <w:szCs w:val="24"/>
        </w:rPr>
        <w:t xml:space="preserve">could be considered for future iterations of the present model. But if realism were seriously to be attempted, the </w:t>
      </w:r>
      <w:r w:rsidRPr="003E0030">
        <w:rPr>
          <w:rFonts w:cstheme="minorHAnsi"/>
          <w:sz w:val="24"/>
          <w:szCs w:val="24"/>
        </w:rPr>
        <w:lastRenderedPageBreak/>
        <w:t>rugged topography of central Sulawesi would need to be incorporated, along with considerations of what areas have different levels of precipitation</w:t>
      </w:r>
      <w:r w:rsidRPr="003E0030">
        <w:rPr>
          <w:rStyle w:val="FootnoteReference"/>
          <w:rFonts w:cstheme="minorHAnsi"/>
          <w:sz w:val="24"/>
          <w:szCs w:val="24"/>
        </w:rPr>
        <w:footnoteReference w:id="17"/>
      </w:r>
      <w:r w:rsidRPr="003E0030">
        <w:rPr>
          <w:rFonts w:cstheme="minorHAnsi"/>
          <w:sz w:val="24"/>
          <w:szCs w:val="24"/>
        </w:rPr>
        <w:t xml:space="preserve">. </w:t>
      </w:r>
    </w:p>
    <w:p w14:paraId="2EFFC679" w14:textId="77777777" w:rsidR="002C386E" w:rsidRPr="003E0030" w:rsidRDefault="002C386E" w:rsidP="002C386E">
      <w:pPr>
        <w:spacing w:line="480" w:lineRule="auto"/>
        <w:ind w:firstLine="720"/>
        <w:rPr>
          <w:rFonts w:cstheme="minorHAnsi"/>
          <w:sz w:val="24"/>
          <w:szCs w:val="24"/>
        </w:rPr>
      </w:pPr>
      <w:r w:rsidRPr="003E0030">
        <w:rPr>
          <w:rFonts w:cstheme="minorHAnsi"/>
          <w:sz w:val="24"/>
          <w:szCs w:val="24"/>
        </w:rPr>
        <w:t xml:space="preserve">However, if shooting for realistic detail, one might consider adding all kinds of factors from Li’s account, like levels of taxation </w:t>
      </w:r>
      <w:r w:rsidRPr="003E0030">
        <w:rPr>
          <w:rFonts w:cstheme="minorHAnsi"/>
          <w:sz w:val="24"/>
          <w:szCs w:val="24"/>
        </w:rPr>
        <w:fldChar w:fldCharType="begin" w:fldLock="1"/>
      </w:r>
      <w:r w:rsidRPr="003E0030">
        <w:rPr>
          <w:rFonts w:cstheme="minorHAnsi"/>
          <w:sz w:val="24"/>
          <w:szCs w:val="24"/>
        </w:rPr>
        <w:instrText>ADDIN CSL_CITATION {"citationItems":[{"id":"ITEM-1","itemData":{"author":[{"dropping-particle":"","family":"Li","given":"Tania Murray","non-dropping-particle":"","parse-names":false,"suffix":""}],"id":"ITEM-1","issued":{"date-parts":[["2014"]]},"publisher":"Duke University Press","publisher-place":"Durham","title":"Land's End: Capitalist relations on an indigenous frontier","type":"book"},"uris":["http://www.mendeley.com/documents/?uuid=00f11cce-f318-49cd-95a2-a01cfa358716"]}],"mendeley":{"formattedCitation":"(Li, 2014)","manualFormatting":"(Li, 2014, 47)","plainTextFormattedCitation":"(Li, 2014)","previouslyFormattedCitation":"(Li, 2014)"},"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Li, 2014, 47)</w:t>
      </w:r>
      <w:r w:rsidRPr="003E0030">
        <w:rPr>
          <w:rFonts w:cstheme="minorHAnsi"/>
          <w:sz w:val="24"/>
          <w:szCs w:val="24"/>
        </w:rPr>
        <w:fldChar w:fldCharType="end"/>
      </w:r>
      <w:r w:rsidRPr="003E0030">
        <w:rPr>
          <w:rFonts w:cstheme="minorHAnsi"/>
          <w:sz w:val="24"/>
          <w:szCs w:val="24"/>
        </w:rPr>
        <w:t xml:space="preserve">, levels of male gambling behavior </w:t>
      </w:r>
      <w:r w:rsidRPr="003E0030">
        <w:rPr>
          <w:rFonts w:cstheme="minorHAnsi"/>
          <w:sz w:val="24"/>
          <w:szCs w:val="24"/>
        </w:rPr>
        <w:fldChar w:fldCharType="begin" w:fldLock="1"/>
      </w:r>
      <w:r w:rsidRPr="003E0030">
        <w:rPr>
          <w:rFonts w:cstheme="minorHAnsi"/>
          <w:sz w:val="24"/>
          <w:szCs w:val="24"/>
        </w:rPr>
        <w:instrText>ADDIN CSL_CITATION {"citationItems":[{"id":"ITEM-1","itemData":{"author":[{"dropping-particle":"","family":"Li","given":"Tania Murray","non-dropping-particle":"","parse-names":false,"suffix":""}],"id":"ITEM-1","issued":{"date-parts":[["2014"]]},"publisher":"Duke University Press","publisher-place":"Durham","title":"Land's End: Capitalist relations on an indigenous frontier","type":"book"},"uris":["http://www.mendeley.com/documents/?uuid=00f11cce-f318-49cd-95a2-a01cfa358716"]}],"mendeley":{"formattedCitation":"(Li, 2014)","manualFormatting":"(Li, 2014, 52)","plainTextFormattedCitation":"(Li, 2014)","previouslyFormattedCitation":"(Li, 2014)"},"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Li, 2014, 52)</w:t>
      </w:r>
      <w:r w:rsidRPr="003E0030">
        <w:rPr>
          <w:rFonts w:cstheme="minorHAnsi"/>
          <w:sz w:val="24"/>
          <w:szCs w:val="24"/>
        </w:rPr>
        <w:fldChar w:fldCharType="end"/>
      </w:r>
      <w:r w:rsidRPr="003E0030">
        <w:rPr>
          <w:rFonts w:cstheme="minorHAnsi"/>
          <w:sz w:val="24"/>
          <w:szCs w:val="24"/>
        </w:rPr>
        <w:t xml:space="preserve">, levels of intra-kin feuds </w:t>
      </w:r>
      <w:r w:rsidRPr="003E0030">
        <w:rPr>
          <w:rFonts w:cstheme="minorHAnsi"/>
          <w:sz w:val="24"/>
          <w:szCs w:val="24"/>
        </w:rPr>
        <w:fldChar w:fldCharType="begin" w:fldLock="1"/>
      </w:r>
      <w:r w:rsidRPr="003E0030">
        <w:rPr>
          <w:rFonts w:cstheme="minorHAnsi"/>
          <w:sz w:val="24"/>
          <w:szCs w:val="24"/>
        </w:rPr>
        <w:instrText>ADDIN CSL_CITATION {"citationItems":[{"id":"ITEM-1","itemData":{"author":[{"dropping-particle":"","family":"Li","given":"Tania Murray","non-dropping-particle":"","parse-names":false,"suffix":""}],"id":"ITEM-1","issued":{"date-parts":[["2014"]]},"publisher":"Duke University Press","publisher-place":"Durham","title":"Land's End: Capitalist relations on an indigenous frontier","type":"book"},"uris":["http://www.mendeley.com/documents/?uuid=00f11cce-f318-49cd-95a2-a01cfa358716"]}],"mendeley":{"formattedCitation":"(Li, 2014)","manualFormatting":"(Li, 2014, 10)","plainTextFormattedCitation":"(Li, 2014)","previouslyFormattedCitation":"(Li, 2014)"},"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Li, 2014, 10)</w:t>
      </w:r>
      <w:r w:rsidRPr="003E0030">
        <w:rPr>
          <w:rFonts w:cstheme="minorHAnsi"/>
          <w:sz w:val="24"/>
          <w:szCs w:val="24"/>
        </w:rPr>
        <w:fldChar w:fldCharType="end"/>
      </w:r>
      <w:r w:rsidRPr="003E0030">
        <w:rPr>
          <w:rFonts w:cstheme="minorHAnsi"/>
          <w:sz w:val="24"/>
          <w:szCs w:val="24"/>
        </w:rPr>
        <w:t xml:space="preserve"> that were upsetting to people and made them rely on officials at the coast in some instances, to resolve disputes </w:t>
      </w:r>
      <w:r w:rsidRPr="003E0030">
        <w:rPr>
          <w:rFonts w:cstheme="minorHAnsi"/>
          <w:sz w:val="24"/>
          <w:szCs w:val="24"/>
        </w:rPr>
        <w:fldChar w:fldCharType="begin" w:fldLock="1"/>
      </w:r>
      <w:r w:rsidRPr="003E0030">
        <w:rPr>
          <w:rFonts w:cstheme="minorHAnsi"/>
          <w:sz w:val="24"/>
          <w:szCs w:val="24"/>
        </w:rPr>
        <w:instrText>ADDIN CSL_CITATION {"citationItems":[{"id":"ITEM-1","itemData":{"author":[{"dropping-particle":"","family":"Li","given":"Tania Murray","non-dropping-particle":"","parse-names":false,"suffix":""}],"id":"ITEM-1","issued":{"date-parts":[["2014"]]},"publisher":"Duke University Press","publisher-place":"Durham","title":"Land's End: Capitalist relations on an indigenous frontier","type":"book"},"uris":["http://www.mendeley.com/documents/?uuid=00f11cce-f318-49cd-95a2-a01cfa358716"]}],"mendeley":{"formattedCitation":"(Li, 2014)","manualFormatting":"(Li, 2014, 37)","plainTextFormattedCitation":"(Li, 2014)","previouslyFormattedCitation":"(Li, 2014)"},"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Li, 2014, 37)</w:t>
      </w:r>
      <w:r w:rsidRPr="003E0030">
        <w:rPr>
          <w:rFonts w:cstheme="minorHAnsi"/>
          <w:sz w:val="24"/>
          <w:szCs w:val="24"/>
        </w:rPr>
        <w:fldChar w:fldCharType="end"/>
      </w:r>
      <w:r w:rsidRPr="003E0030">
        <w:rPr>
          <w:rFonts w:cstheme="minorHAnsi"/>
          <w:sz w:val="24"/>
          <w:szCs w:val="24"/>
        </w:rPr>
        <w:t xml:space="preserve">. </w:t>
      </w:r>
    </w:p>
    <w:p w14:paraId="256DE9DF" w14:textId="77777777" w:rsidR="002C386E" w:rsidRPr="003E0030" w:rsidRDefault="002C386E" w:rsidP="002C386E">
      <w:pPr>
        <w:spacing w:line="480" w:lineRule="auto"/>
        <w:ind w:firstLine="720"/>
        <w:rPr>
          <w:rFonts w:cstheme="minorHAnsi"/>
          <w:sz w:val="24"/>
          <w:szCs w:val="24"/>
        </w:rPr>
      </w:pPr>
      <w:r w:rsidRPr="003E0030">
        <w:rPr>
          <w:rFonts w:cstheme="minorHAnsi"/>
          <w:sz w:val="24"/>
          <w:szCs w:val="24"/>
        </w:rPr>
        <w:t xml:space="preserve">There was also a secondary type of highlanders’ commons, that of primary forest, believed to be protected by feared spirits, and loosely presided over by ritual specialists </w:t>
      </w:r>
      <w:r w:rsidRPr="003E0030">
        <w:rPr>
          <w:rFonts w:cstheme="minorHAnsi"/>
          <w:sz w:val="24"/>
          <w:szCs w:val="24"/>
        </w:rPr>
        <w:fldChar w:fldCharType="begin" w:fldLock="1"/>
      </w:r>
      <w:r w:rsidRPr="003E0030">
        <w:rPr>
          <w:rFonts w:cstheme="minorHAnsi"/>
          <w:sz w:val="24"/>
          <w:szCs w:val="24"/>
        </w:rPr>
        <w:instrText>ADDIN CSL_CITATION {"citationItems":[{"id":"ITEM-1","itemData":{"author":[{"dropping-particle":"","family":"Li","given":"Tania Murray","non-dropping-particle":"","parse-names":false,"suffix":""}],"id":"ITEM-1","issued":{"date-parts":[["2014"]]},"publisher":"Duke University Press","publisher-place":"Durham","title":"Land's End: Capitalist relations on an indigenous frontier","type":"book"},"uris":["http://www.mendeley.com/documents/?uuid=00f11cce-f318-49cd-95a2-a01cfa358716"]}],"mendeley":{"formattedCitation":"(Li, 2014)","manualFormatting":"(Li, 2014, 87)","plainTextFormattedCitation":"(Li, 2014)","previouslyFormattedCitation":"(Li, 2014)"},"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Li, 2014, 87)</w:t>
      </w:r>
      <w:r w:rsidRPr="003E0030">
        <w:rPr>
          <w:rFonts w:cstheme="minorHAnsi"/>
          <w:sz w:val="24"/>
          <w:szCs w:val="24"/>
        </w:rPr>
        <w:fldChar w:fldCharType="end"/>
      </w:r>
      <w:r w:rsidRPr="003E0030">
        <w:rPr>
          <w:rFonts w:cstheme="minorHAnsi"/>
          <w:sz w:val="24"/>
          <w:szCs w:val="24"/>
        </w:rPr>
        <w:t>. The present model does not touch that fact, and many others in Li’s nuanced account.</w:t>
      </w:r>
    </w:p>
    <w:p w14:paraId="04B1E8A8" w14:textId="2639B210" w:rsidR="002C386E" w:rsidRPr="003E0030" w:rsidRDefault="002C386E" w:rsidP="002C386E">
      <w:pPr>
        <w:spacing w:line="480" w:lineRule="auto"/>
        <w:ind w:firstLine="720"/>
        <w:rPr>
          <w:rFonts w:cstheme="minorHAnsi"/>
          <w:sz w:val="24"/>
          <w:szCs w:val="24"/>
        </w:rPr>
      </w:pPr>
      <w:r w:rsidRPr="003E0030">
        <w:rPr>
          <w:rFonts w:cstheme="minorHAnsi"/>
          <w:sz w:val="24"/>
          <w:szCs w:val="24"/>
        </w:rPr>
        <w:t xml:space="preserve">But the question remains, would adding more details such as these help the model to illuminate anything? Or would it just clutter, leading to the </w:t>
      </w:r>
      <w:r w:rsidR="0041785C">
        <w:rPr>
          <w:rFonts w:cstheme="minorHAnsi"/>
          <w:sz w:val="24"/>
          <w:szCs w:val="24"/>
        </w:rPr>
        <w:t xml:space="preserve">kind of </w:t>
      </w:r>
      <w:r w:rsidRPr="003E0030">
        <w:rPr>
          <w:rFonts w:cstheme="minorHAnsi"/>
          <w:sz w:val="24"/>
          <w:szCs w:val="24"/>
        </w:rPr>
        <w:t>scenario</w:t>
      </w:r>
      <w:r w:rsidR="006654C9" w:rsidRPr="003E0030">
        <w:rPr>
          <w:rFonts w:cstheme="minorHAnsi"/>
          <w:sz w:val="24"/>
          <w:szCs w:val="24"/>
        </w:rPr>
        <w:t xml:space="preserve"> written </w:t>
      </w:r>
      <w:r w:rsidR="0041785C">
        <w:rPr>
          <w:rFonts w:cstheme="minorHAnsi"/>
          <w:sz w:val="24"/>
          <w:szCs w:val="24"/>
        </w:rPr>
        <w:t xml:space="preserve">about </w:t>
      </w:r>
      <w:r w:rsidR="006654C9" w:rsidRPr="003E0030">
        <w:rPr>
          <w:rFonts w:cstheme="minorHAnsi"/>
          <w:sz w:val="24"/>
          <w:szCs w:val="24"/>
        </w:rPr>
        <w:t>by</w:t>
      </w:r>
      <w:r w:rsidRPr="003E0030">
        <w:rPr>
          <w:rFonts w:cstheme="minorHAnsi"/>
          <w:sz w:val="24"/>
          <w:szCs w:val="24"/>
        </w:rPr>
        <w:t xml:space="preserve"> </w:t>
      </w:r>
      <w:proofErr w:type="spellStart"/>
      <w:r w:rsidRPr="003E0030">
        <w:rPr>
          <w:rFonts w:cstheme="minorHAnsi"/>
          <w:sz w:val="24"/>
          <w:szCs w:val="24"/>
        </w:rPr>
        <w:t>McElreath</w:t>
      </w:r>
      <w:proofErr w:type="spellEnd"/>
      <w:r w:rsidRPr="003E0030">
        <w:rPr>
          <w:rFonts w:cstheme="minorHAnsi"/>
          <w:sz w:val="24"/>
          <w:szCs w:val="24"/>
        </w:rPr>
        <w:t xml:space="preserve"> and Boyd </w:t>
      </w:r>
      <w:r w:rsidR="000C0AC6" w:rsidRPr="003E0030">
        <w:rPr>
          <w:rFonts w:cstheme="minorHAnsi"/>
          <w:sz w:val="24"/>
          <w:szCs w:val="24"/>
        </w:rPr>
        <w:fldChar w:fldCharType="begin" w:fldLock="1"/>
      </w:r>
      <w:r w:rsidR="000C0AC6" w:rsidRPr="003E0030">
        <w:rPr>
          <w:rFonts w:cstheme="minorHAnsi"/>
          <w:sz w:val="24"/>
          <w:szCs w:val="24"/>
        </w:rPr>
        <w:instrText>ADDIN CSL_CITATION {"citationItems":[{"id":"ITEM-1","itemData":{"author":[{"dropping-particle":"","family":"McElreath","given":"Richard","non-dropping-particle":"","parse-names":false,"suffix":""},{"dropping-particle":"","family":"Boyd","given":"Robert","non-dropping-particle":"","parse-names":false,"suffix":""}],"id":"ITEM-1","issued":{"date-parts":[["2007"]]},"publisher":"The University of Chicago Press","title":"Mathematical Models of Social Evolution: A Guide for the Perplexed","type":"book"},"uris":["http://www.mendeley.com/documents/?uuid=798f686b-a349-49c9-80b7-56ca7683e24e"]}],"mendeley":{"formattedCitation":"(McElreath &amp; Boyd, 2007)","manualFormatting":"(2007, page 8)","plainTextFormattedCitation":"(McElreath &amp; Boyd, 2007)","previouslyFormattedCitation":"(McElreath &amp; Boyd, 2007)"},"properties":{"noteIndex":0},"schema":"https://github.com/citation-style-language/schema/raw/master/csl-citation.json"}</w:instrText>
      </w:r>
      <w:r w:rsidR="000C0AC6" w:rsidRPr="003E0030">
        <w:rPr>
          <w:rFonts w:cstheme="minorHAnsi"/>
          <w:sz w:val="24"/>
          <w:szCs w:val="24"/>
        </w:rPr>
        <w:fldChar w:fldCharType="separate"/>
      </w:r>
      <w:r w:rsidR="000C0AC6" w:rsidRPr="003E0030">
        <w:rPr>
          <w:rFonts w:cstheme="minorHAnsi"/>
          <w:noProof/>
          <w:sz w:val="24"/>
          <w:szCs w:val="24"/>
        </w:rPr>
        <w:t>(2007, page 8)</w:t>
      </w:r>
      <w:r w:rsidR="000C0AC6" w:rsidRPr="003E0030">
        <w:rPr>
          <w:rFonts w:cstheme="minorHAnsi"/>
          <w:sz w:val="24"/>
          <w:szCs w:val="24"/>
        </w:rPr>
        <w:fldChar w:fldCharType="end"/>
      </w:r>
      <w:r w:rsidRPr="003E0030">
        <w:rPr>
          <w:rFonts w:cstheme="minorHAnsi"/>
          <w:sz w:val="24"/>
          <w:szCs w:val="24"/>
        </w:rPr>
        <w:t>: “we had a world we didn’t understand and now we have added a model we don’t understand.”</w:t>
      </w:r>
    </w:p>
    <w:p w14:paraId="3ECB6B75" w14:textId="77777777" w:rsidR="002F65B2" w:rsidRPr="003E0030" w:rsidRDefault="002C386E" w:rsidP="002C386E">
      <w:pPr>
        <w:spacing w:line="480" w:lineRule="auto"/>
        <w:ind w:firstLine="720"/>
        <w:rPr>
          <w:rFonts w:cstheme="minorHAnsi"/>
          <w:sz w:val="24"/>
          <w:szCs w:val="24"/>
        </w:rPr>
      </w:pPr>
      <w:r w:rsidRPr="003E0030">
        <w:rPr>
          <w:rFonts w:cstheme="minorHAnsi"/>
          <w:sz w:val="24"/>
          <w:szCs w:val="24"/>
        </w:rPr>
        <w:t xml:space="preserve">More </w:t>
      </w:r>
      <w:r w:rsidR="002F65B2" w:rsidRPr="003E0030">
        <w:rPr>
          <w:rFonts w:cstheme="minorHAnsi"/>
          <w:sz w:val="24"/>
          <w:szCs w:val="24"/>
        </w:rPr>
        <w:t>generally, to address some common</w:t>
      </w:r>
      <w:r w:rsidRPr="003E0030">
        <w:rPr>
          <w:rFonts w:cstheme="minorHAnsi"/>
          <w:sz w:val="24"/>
          <w:szCs w:val="24"/>
        </w:rPr>
        <w:t xml:space="preserve"> questions</w:t>
      </w:r>
      <w:r w:rsidR="002F65B2" w:rsidRPr="003E0030">
        <w:rPr>
          <w:rFonts w:cstheme="minorHAnsi"/>
          <w:sz w:val="24"/>
          <w:szCs w:val="24"/>
        </w:rPr>
        <w:t>:</w:t>
      </w:r>
      <w:r w:rsidRPr="003E0030">
        <w:rPr>
          <w:rFonts w:cstheme="minorHAnsi"/>
          <w:sz w:val="24"/>
          <w:szCs w:val="24"/>
        </w:rPr>
        <w:t xml:space="preserve"> </w:t>
      </w:r>
    </w:p>
    <w:p w14:paraId="0762EE13" w14:textId="77777777" w:rsidR="002F65B2" w:rsidRPr="003E0030" w:rsidRDefault="002C386E" w:rsidP="002F65B2">
      <w:pPr>
        <w:pStyle w:val="ListParagraph"/>
        <w:numPr>
          <w:ilvl w:val="0"/>
          <w:numId w:val="1"/>
        </w:numPr>
        <w:spacing w:line="480" w:lineRule="auto"/>
        <w:rPr>
          <w:rStyle w:val="cf01"/>
          <w:rFonts w:asciiTheme="minorHAnsi" w:hAnsiTheme="minorHAnsi" w:cstheme="minorHAnsi"/>
          <w:sz w:val="24"/>
          <w:szCs w:val="24"/>
        </w:rPr>
      </w:pPr>
      <w:r w:rsidRPr="003E0030">
        <w:rPr>
          <w:rStyle w:val="cf01"/>
          <w:rFonts w:asciiTheme="minorHAnsi" w:hAnsiTheme="minorHAnsi" w:cstheme="minorHAnsi"/>
          <w:sz w:val="24"/>
          <w:szCs w:val="24"/>
        </w:rPr>
        <w:t xml:space="preserve">Is this model predictive in any sense? </w:t>
      </w:r>
    </w:p>
    <w:p w14:paraId="49F4F567" w14:textId="1C370FB9" w:rsidR="002F65B2" w:rsidRPr="003E0030" w:rsidRDefault="006654C9" w:rsidP="002F65B2">
      <w:pPr>
        <w:spacing w:line="480" w:lineRule="auto"/>
        <w:rPr>
          <w:rStyle w:val="cf01"/>
          <w:rFonts w:asciiTheme="minorHAnsi" w:hAnsiTheme="minorHAnsi" w:cstheme="minorHAnsi"/>
          <w:sz w:val="24"/>
          <w:szCs w:val="24"/>
        </w:rPr>
      </w:pPr>
      <w:r w:rsidRPr="003E0030">
        <w:rPr>
          <w:rStyle w:val="cf01"/>
          <w:rFonts w:asciiTheme="minorHAnsi" w:hAnsiTheme="minorHAnsi" w:cstheme="minorHAnsi"/>
          <w:sz w:val="24"/>
          <w:szCs w:val="24"/>
        </w:rPr>
        <w:t xml:space="preserve">The answer is no. </w:t>
      </w:r>
    </w:p>
    <w:p w14:paraId="28F6105F" w14:textId="77777777" w:rsidR="002F65B2" w:rsidRPr="003E0030" w:rsidRDefault="002C386E" w:rsidP="002F65B2">
      <w:pPr>
        <w:pStyle w:val="ListParagraph"/>
        <w:numPr>
          <w:ilvl w:val="0"/>
          <w:numId w:val="1"/>
        </w:numPr>
        <w:spacing w:line="480" w:lineRule="auto"/>
        <w:rPr>
          <w:rStyle w:val="cf01"/>
          <w:rFonts w:asciiTheme="minorHAnsi" w:hAnsiTheme="minorHAnsi" w:cstheme="minorHAnsi"/>
          <w:sz w:val="24"/>
          <w:szCs w:val="24"/>
        </w:rPr>
      </w:pPr>
      <w:r w:rsidRPr="003E0030">
        <w:rPr>
          <w:rStyle w:val="cf01"/>
          <w:rFonts w:asciiTheme="minorHAnsi" w:hAnsiTheme="minorHAnsi" w:cstheme="minorHAnsi"/>
          <w:sz w:val="24"/>
          <w:szCs w:val="24"/>
        </w:rPr>
        <w:t xml:space="preserve">Do model forecasts correlate with subsequently observed reality? </w:t>
      </w:r>
    </w:p>
    <w:p w14:paraId="24AB666D" w14:textId="76313B61" w:rsidR="002F65B2" w:rsidRPr="003E0030" w:rsidRDefault="006654C9" w:rsidP="002F65B2">
      <w:pPr>
        <w:spacing w:line="480" w:lineRule="auto"/>
        <w:rPr>
          <w:rStyle w:val="cf01"/>
          <w:rFonts w:asciiTheme="minorHAnsi" w:hAnsiTheme="minorHAnsi" w:cstheme="minorHAnsi"/>
          <w:sz w:val="24"/>
          <w:szCs w:val="24"/>
        </w:rPr>
      </w:pPr>
      <w:r w:rsidRPr="003E0030">
        <w:rPr>
          <w:rStyle w:val="cf01"/>
          <w:rFonts w:asciiTheme="minorHAnsi" w:hAnsiTheme="minorHAnsi" w:cstheme="minorHAnsi"/>
          <w:sz w:val="24"/>
          <w:szCs w:val="24"/>
        </w:rPr>
        <w:lastRenderedPageBreak/>
        <w:t xml:space="preserve">In this case, </w:t>
      </w:r>
      <w:r w:rsidR="002F65B2" w:rsidRPr="003E0030">
        <w:rPr>
          <w:rStyle w:val="cf01"/>
          <w:rFonts w:asciiTheme="minorHAnsi" w:hAnsiTheme="minorHAnsi" w:cstheme="minorHAnsi"/>
          <w:sz w:val="24"/>
          <w:szCs w:val="24"/>
        </w:rPr>
        <w:t>a “forecast” is really a “</w:t>
      </w:r>
      <w:proofErr w:type="spellStart"/>
      <w:r w:rsidR="002F65B2" w:rsidRPr="003E0030">
        <w:rPr>
          <w:rStyle w:val="cf01"/>
          <w:rFonts w:asciiTheme="minorHAnsi" w:hAnsiTheme="minorHAnsi" w:cstheme="minorHAnsi"/>
          <w:sz w:val="24"/>
          <w:szCs w:val="24"/>
        </w:rPr>
        <w:t>hindcaste</w:t>
      </w:r>
      <w:proofErr w:type="spellEnd"/>
      <w:r w:rsidR="002F65B2" w:rsidRPr="003E0030">
        <w:rPr>
          <w:rStyle w:val="cf01"/>
          <w:rFonts w:asciiTheme="minorHAnsi" w:hAnsiTheme="minorHAnsi" w:cstheme="minorHAnsi"/>
          <w:sz w:val="24"/>
          <w:szCs w:val="24"/>
        </w:rPr>
        <w:t xml:space="preserve">,” and </w:t>
      </w:r>
      <w:r w:rsidRPr="003E0030">
        <w:rPr>
          <w:rStyle w:val="cf01"/>
          <w:rFonts w:asciiTheme="minorHAnsi" w:hAnsiTheme="minorHAnsi" w:cstheme="minorHAnsi"/>
          <w:sz w:val="24"/>
          <w:szCs w:val="24"/>
        </w:rPr>
        <w:t xml:space="preserve">“subsequently observed” would mean looking back at information about what happened in the past, with an ecological and social system that no longer exists. </w:t>
      </w:r>
      <w:r w:rsidR="002F65B2" w:rsidRPr="003E0030">
        <w:rPr>
          <w:rStyle w:val="cf01"/>
          <w:rFonts w:asciiTheme="minorHAnsi" w:hAnsiTheme="minorHAnsi" w:cstheme="minorHAnsi"/>
          <w:sz w:val="24"/>
          <w:szCs w:val="24"/>
        </w:rPr>
        <w:t xml:space="preserve">It can be argued, as above, that certain scenarios </w:t>
      </w:r>
      <w:r w:rsidR="00834842" w:rsidRPr="003E0030">
        <w:rPr>
          <w:rStyle w:val="cf01"/>
          <w:rFonts w:asciiTheme="minorHAnsi" w:hAnsiTheme="minorHAnsi" w:cstheme="minorHAnsi"/>
          <w:sz w:val="24"/>
          <w:szCs w:val="24"/>
        </w:rPr>
        <w:t>roughly approximate what happened, according to Li’s account: a</w:t>
      </w:r>
      <w:r w:rsidR="002F65B2" w:rsidRPr="003E0030">
        <w:rPr>
          <w:rStyle w:val="cf01"/>
          <w:rFonts w:asciiTheme="minorHAnsi" w:hAnsiTheme="minorHAnsi" w:cstheme="minorHAnsi"/>
          <w:sz w:val="24"/>
          <w:szCs w:val="24"/>
        </w:rPr>
        <w:t>ccumulation, where a small number of highlander groups became relatively wealthy, and most became destitute, with the loss of traditional usufruct property rights and thus free access to land</w:t>
      </w:r>
      <w:r w:rsidR="00834842" w:rsidRPr="003E0030">
        <w:rPr>
          <w:rStyle w:val="cf01"/>
          <w:rFonts w:asciiTheme="minorHAnsi" w:hAnsiTheme="minorHAnsi" w:cstheme="minorHAnsi"/>
          <w:sz w:val="24"/>
          <w:szCs w:val="24"/>
        </w:rPr>
        <w:t xml:space="preserve"> </w:t>
      </w:r>
      <w:r w:rsidR="00834842" w:rsidRPr="003E0030">
        <w:rPr>
          <w:rStyle w:val="cf01"/>
          <w:rFonts w:asciiTheme="minorHAnsi" w:hAnsiTheme="minorHAnsi" w:cstheme="minorHAnsi"/>
          <w:sz w:val="24"/>
          <w:szCs w:val="24"/>
        </w:rPr>
        <w:fldChar w:fldCharType="begin" w:fldLock="1"/>
      </w:r>
      <w:r w:rsidR="00E57AB4" w:rsidRPr="003E0030">
        <w:rPr>
          <w:rStyle w:val="cf01"/>
          <w:rFonts w:asciiTheme="minorHAnsi" w:hAnsiTheme="minorHAnsi" w:cstheme="minorHAnsi"/>
          <w:sz w:val="24"/>
          <w:szCs w:val="24"/>
        </w:rPr>
        <w:instrText>ADDIN CSL_CITATION {"citationItems":[{"id":"ITEM-1","itemData":{"author":[{"dropping-particle":"","family":"Li","given":"Tania Murray","non-dropping-particle":"","parse-names":false,"suffix":""}],"id":"ITEM-1","issued":{"date-parts":[["2014"]]},"publisher":"Duke University Press","publisher-place":"Durham","title":"Land's End: Capitalist relations on an indigenous frontier","type":"book"},"uris":["http://www.mendeley.com/documents/?uuid=00f11cce-f318-49cd-95a2-a01cfa358716"]}],"mendeley":{"formattedCitation":"(Li, 2014)","manualFormatting":"(Li, 2014, 139)","plainTextFormattedCitation":"(Li, 2014)","previouslyFormattedCitation":"(Li, 2014)"},"properties":{"noteIndex":0},"schema":"https://github.com/citation-style-language/schema/raw/master/csl-citation.json"}</w:instrText>
      </w:r>
      <w:r w:rsidR="00834842" w:rsidRPr="003E0030">
        <w:rPr>
          <w:rStyle w:val="cf01"/>
          <w:rFonts w:asciiTheme="minorHAnsi" w:hAnsiTheme="minorHAnsi" w:cstheme="minorHAnsi"/>
          <w:sz w:val="24"/>
          <w:szCs w:val="24"/>
        </w:rPr>
        <w:fldChar w:fldCharType="separate"/>
      </w:r>
      <w:r w:rsidR="00834842" w:rsidRPr="003E0030">
        <w:rPr>
          <w:rStyle w:val="cf01"/>
          <w:rFonts w:asciiTheme="minorHAnsi" w:hAnsiTheme="minorHAnsi" w:cstheme="minorHAnsi"/>
          <w:noProof/>
          <w:sz w:val="24"/>
          <w:szCs w:val="24"/>
        </w:rPr>
        <w:t>(Li, 2014, 139)</w:t>
      </w:r>
      <w:r w:rsidR="00834842" w:rsidRPr="003E0030">
        <w:rPr>
          <w:rStyle w:val="cf01"/>
          <w:rFonts w:asciiTheme="minorHAnsi" w:hAnsiTheme="minorHAnsi" w:cstheme="minorHAnsi"/>
          <w:sz w:val="24"/>
          <w:szCs w:val="24"/>
        </w:rPr>
        <w:fldChar w:fldCharType="end"/>
      </w:r>
      <w:r w:rsidR="00834842" w:rsidRPr="003E0030">
        <w:rPr>
          <w:rStyle w:val="cf01"/>
          <w:rFonts w:asciiTheme="minorHAnsi" w:hAnsiTheme="minorHAnsi" w:cstheme="minorHAnsi"/>
          <w:sz w:val="24"/>
          <w:szCs w:val="24"/>
        </w:rPr>
        <w:t>.</w:t>
      </w:r>
    </w:p>
    <w:p w14:paraId="383723F0" w14:textId="4A0D5C5D" w:rsidR="002C386E" w:rsidRPr="003E0030" w:rsidRDefault="002C386E" w:rsidP="00834842">
      <w:pPr>
        <w:pStyle w:val="ListParagraph"/>
        <w:numPr>
          <w:ilvl w:val="0"/>
          <w:numId w:val="1"/>
        </w:numPr>
        <w:spacing w:line="480" w:lineRule="auto"/>
        <w:rPr>
          <w:rStyle w:val="cf01"/>
          <w:rFonts w:asciiTheme="minorHAnsi" w:hAnsiTheme="minorHAnsi" w:cstheme="minorHAnsi"/>
          <w:sz w:val="24"/>
          <w:szCs w:val="24"/>
        </w:rPr>
      </w:pPr>
      <w:r w:rsidRPr="003E0030">
        <w:rPr>
          <w:rStyle w:val="cf01"/>
          <w:rFonts w:asciiTheme="minorHAnsi" w:hAnsiTheme="minorHAnsi" w:cstheme="minorHAnsi"/>
          <w:sz w:val="24"/>
          <w:szCs w:val="24"/>
        </w:rPr>
        <w:t xml:space="preserve">Does the ABM offer coherent results that do not actually touch reality? </w:t>
      </w:r>
    </w:p>
    <w:p w14:paraId="7D9D408F" w14:textId="25B96638" w:rsidR="00834842" w:rsidRDefault="00834842" w:rsidP="00834842">
      <w:pPr>
        <w:spacing w:line="480" w:lineRule="auto"/>
        <w:rPr>
          <w:rFonts w:cstheme="minorHAnsi"/>
          <w:sz w:val="24"/>
          <w:szCs w:val="24"/>
        </w:rPr>
      </w:pPr>
      <w:r w:rsidRPr="003E0030">
        <w:rPr>
          <w:rFonts w:cstheme="minorHAnsi"/>
          <w:sz w:val="24"/>
          <w:szCs w:val="24"/>
        </w:rPr>
        <w:t xml:space="preserve">If by “reality” we mean </w:t>
      </w:r>
      <w:r w:rsidR="00E44B56" w:rsidRPr="003E0030">
        <w:rPr>
          <w:rFonts w:cstheme="minorHAnsi"/>
          <w:sz w:val="24"/>
          <w:szCs w:val="24"/>
        </w:rPr>
        <w:t xml:space="preserve">what we know to have happened, then </w:t>
      </w:r>
      <w:proofErr w:type="gramStart"/>
      <w:r w:rsidR="00E44B56" w:rsidRPr="003E0030">
        <w:rPr>
          <w:rFonts w:cstheme="minorHAnsi"/>
          <w:sz w:val="24"/>
          <w:szCs w:val="24"/>
        </w:rPr>
        <w:t>yes it is</w:t>
      </w:r>
      <w:proofErr w:type="gramEnd"/>
      <w:r w:rsidR="00E44B56" w:rsidRPr="003E0030">
        <w:rPr>
          <w:rFonts w:cstheme="minorHAnsi"/>
          <w:sz w:val="24"/>
          <w:szCs w:val="24"/>
        </w:rPr>
        <w:t xml:space="preserve"> possible to argue that the model </w:t>
      </w:r>
      <w:r w:rsidR="00E44B56" w:rsidRPr="003E0030">
        <w:rPr>
          <w:rFonts w:cstheme="minorHAnsi"/>
          <w:i/>
          <w:iCs/>
          <w:sz w:val="24"/>
          <w:szCs w:val="24"/>
        </w:rPr>
        <w:t>can</w:t>
      </w:r>
      <w:r w:rsidR="00E44B56" w:rsidRPr="003E0030">
        <w:rPr>
          <w:rFonts w:cstheme="minorHAnsi"/>
          <w:sz w:val="24"/>
          <w:szCs w:val="24"/>
        </w:rPr>
        <w:t xml:space="preserve"> give results that </w:t>
      </w:r>
      <w:r w:rsidR="003F75CF" w:rsidRPr="003E0030">
        <w:rPr>
          <w:rFonts w:cstheme="minorHAnsi"/>
          <w:sz w:val="24"/>
          <w:szCs w:val="24"/>
        </w:rPr>
        <w:t>contradict that, and are thus “unreal”. Parameters for punishment of cacao-growers, as discussed above, can be adjusted in such a way that cacao-growing never booms, or is beaten back. But doesn’t this be</w:t>
      </w:r>
      <w:r w:rsidR="00B6422A" w:rsidRPr="003E0030">
        <w:rPr>
          <w:rFonts w:cstheme="minorHAnsi"/>
          <w:sz w:val="24"/>
          <w:szCs w:val="24"/>
        </w:rPr>
        <w:t>g</w:t>
      </w:r>
      <w:r w:rsidR="003F75CF" w:rsidRPr="003E0030">
        <w:rPr>
          <w:rFonts w:cstheme="minorHAnsi"/>
          <w:sz w:val="24"/>
          <w:szCs w:val="24"/>
        </w:rPr>
        <w:t xml:space="preserve"> the question of what “reality” is, when speaking of complex historical processes? It can be argued that these alternative, hypothetical historical scenarios are just as “real”. </w:t>
      </w:r>
      <w:r w:rsidR="003D6001" w:rsidRPr="003E0030">
        <w:rPr>
          <w:rFonts w:cstheme="minorHAnsi"/>
          <w:sz w:val="24"/>
          <w:szCs w:val="24"/>
        </w:rPr>
        <w:t>If, for example, in 1990, when the cacao boom was just starting, highlanders became determined to commit arson to any cacao plantation, would this contingency not</w:t>
      </w:r>
      <w:r w:rsidR="008B2B73" w:rsidRPr="003E0030">
        <w:rPr>
          <w:rFonts w:cstheme="minorHAnsi"/>
          <w:sz w:val="24"/>
          <w:szCs w:val="24"/>
        </w:rPr>
        <w:t xml:space="preserve"> have</w:t>
      </w:r>
      <w:r w:rsidR="003D6001" w:rsidRPr="003E0030">
        <w:rPr>
          <w:rFonts w:cstheme="minorHAnsi"/>
          <w:sz w:val="24"/>
          <w:szCs w:val="24"/>
        </w:rPr>
        <w:t xml:space="preserve"> altered the course of history? </w:t>
      </w:r>
    </w:p>
    <w:p w14:paraId="54932BD0" w14:textId="068FA6CE" w:rsidR="00F84729" w:rsidRDefault="00F84729" w:rsidP="00834842">
      <w:pPr>
        <w:spacing w:line="480" w:lineRule="auto"/>
        <w:rPr>
          <w:rFonts w:cstheme="minorHAnsi"/>
          <w:sz w:val="24"/>
          <w:szCs w:val="24"/>
        </w:rPr>
      </w:pPr>
      <w:r>
        <w:rPr>
          <w:rFonts w:cstheme="minorHAnsi"/>
          <w:sz w:val="24"/>
          <w:szCs w:val="24"/>
        </w:rPr>
        <w:tab/>
        <w:t>Note that more realist ABMs are certainly possible</w:t>
      </w:r>
      <w:r w:rsidR="001F53F8">
        <w:rPr>
          <w:rStyle w:val="FootnoteReference"/>
          <w:rFonts w:cstheme="minorHAnsi"/>
          <w:sz w:val="24"/>
          <w:szCs w:val="24"/>
        </w:rPr>
        <w:footnoteReference w:id="18"/>
      </w:r>
      <w:r>
        <w:rPr>
          <w:rFonts w:cstheme="minorHAnsi"/>
          <w:sz w:val="24"/>
          <w:szCs w:val="24"/>
        </w:rPr>
        <w:t xml:space="preserve">. The current high bar—in terms of realism with ABMs that are at least somewhat akin to what has been attempted with the present model—has been set by Stephen J. Lansing and James Kremer’s work on the water </w:t>
      </w:r>
      <w:r>
        <w:rPr>
          <w:rFonts w:cstheme="minorHAnsi"/>
          <w:sz w:val="24"/>
          <w:szCs w:val="24"/>
        </w:rPr>
        <w:lastRenderedPageBreak/>
        <w:t xml:space="preserve">temples system of irrigation in Bali, Indonesia </w:t>
      </w:r>
      <w:r>
        <w:rPr>
          <w:rFonts w:cstheme="minorHAnsi"/>
          <w:sz w:val="24"/>
          <w:szCs w:val="24"/>
        </w:rPr>
        <w:fldChar w:fldCharType="begin" w:fldLock="1"/>
      </w:r>
      <w:r>
        <w:rPr>
          <w:rFonts w:cstheme="minorHAnsi"/>
          <w:sz w:val="24"/>
          <w:szCs w:val="24"/>
        </w:rPr>
        <w:instrText>ADDIN CSL_CITATION {"citationItems":[{"id":"ITEM-1","itemData":{"DOI":"10.1525/aa.1993.95.1.02a00050","ISSN":"0002-7294","abstract":"For over a thousand years, generations of Balinese farmers have gradually transformed the landscape of their island, clearing forests, digging irrigation canals, and terracing hillsides to enable themselves and their descendants to grow irrigated rice. Paralleling the physical system of terraces and irrigation works, the Balinese have also constructed intricate networks of shrines and temples dedicated to agricultural deities. Ecological modeling shows that water temple networks can have macroscopic effects on the topography of the adaptive landscape, and may be representative of a class of complex adaptive systems that have evolved to manage agroecosystems.","author":[{"dropping-particle":"","family":"Lansing","given":"J. Stephen","non-dropping-particle":"","parse-names":false,"suffix":""},{"dropping-particle":"","family":"Kremer","given":"James N.","non-dropping-particle":"","parse-names":false,"suffix":""}],"container-title":"American Anthropologist","id":"ITEM-1","issue":"1","issued":{"date-parts":[["1993"]]},"page":"97-114","title":"Emergent Properties of Balinese Water Temple Networks: Coadaptation on a Rugged Fitness Landscape","type":"article-journal","volume":"95"},"uris":["http://www.mendeley.com/documents/?uuid=3de6f0b9-0927-4b8c-ab78-973dc87dd7ed"]},{"id":"ITEM-2","itemData":{"author":[{"dropping-particle":"","family":"Janssen","given":"Marco","non-dropping-particle":"","parse-names":false,"suffix":""}],"id":"ITEM-2","issued":{"date-parts":[["2020"]]},"publisher":"Self-published","title":"Introduction to Agent-Based Modeling: with Applications to Social, Ecological, and Social-Ecological Systems","type":"book"},"uris":["http://www.mendeley.com/documents/?uuid=25dadeac-2838-48c6-a8e7-236770ff3529"]}],"mendeley":{"formattedCitation":"(M. Janssen, 2020; Lansing &amp; Kremer, 1993)","manualFormatting":"(Lansing &amp; Kremer, 1993; see also the Netlogo version of Lansing's model and discussion in Janssen, 2020)","plainTextFormattedCitation":"(M. Janssen, 2020; Lansing &amp; Kremer, 1993)","previouslyFormattedCitation":"(M. Janssen, 2020; Lansing &amp; Kremer, 1993)"},"properties":{"noteIndex":0},"schema":"https://github.com/citation-style-language/schema/raw/master/csl-citation.json"}</w:instrText>
      </w:r>
      <w:r>
        <w:rPr>
          <w:rFonts w:cstheme="minorHAnsi"/>
          <w:sz w:val="24"/>
          <w:szCs w:val="24"/>
        </w:rPr>
        <w:fldChar w:fldCharType="separate"/>
      </w:r>
      <w:r>
        <w:rPr>
          <w:rFonts w:cstheme="minorHAnsi"/>
          <w:noProof/>
          <w:sz w:val="24"/>
          <w:szCs w:val="24"/>
        </w:rPr>
        <w:t>(Lansing &amp; Kremer, 1993; see also the Netlogo version of Lansing's model and discussion in Janssen, 2020)</w:t>
      </w:r>
      <w:r>
        <w:rPr>
          <w:rFonts w:cstheme="minorHAnsi"/>
          <w:sz w:val="24"/>
          <w:szCs w:val="24"/>
        </w:rPr>
        <w:fldChar w:fldCharType="end"/>
      </w:r>
      <w:r>
        <w:rPr>
          <w:rFonts w:cstheme="minorHAnsi"/>
          <w:sz w:val="24"/>
          <w:szCs w:val="24"/>
        </w:rPr>
        <w:t xml:space="preserve">. Over at least a </w:t>
      </w:r>
      <w:proofErr w:type="gramStart"/>
      <w:r>
        <w:rPr>
          <w:rFonts w:cstheme="minorHAnsi"/>
          <w:sz w:val="24"/>
          <w:szCs w:val="24"/>
        </w:rPr>
        <w:t>thousand year</w:t>
      </w:r>
      <w:proofErr w:type="gramEnd"/>
      <w:r>
        <w:rPr>
          <w:rFonts w:cstheme="minorHAnsi"/>
          <w:sz w:val="24"/>
          <w:szCs w:val="24"/>
        </w:rPr>
        <w:t xml:space="preserve"> period, a system of elaborate rituals were developed by rice farmers in Bali, in which local, direct-democratic assemblies, organized as water temples, coordinate planting and fallow periods in such a way to both manage pests and equitably distribute water. In the 1960s, the development plans of the Green Revolution </w:t>
      </w:r>
      <w:r>
        <w:rPr>
          <w:rFonts w:cstheme="minorHAnsi"/>
          <w:sz w:val="24"/>
          <w:szCs w:val="24"/>
        </w:rPr>
        <w:fldChar w:fldCharType="begin" w:fldLock="1"/>
      </w:r>
      <w:r w:rsidR="00140A54">
        <w:rPr>
          <w:rFonts w:cstheme="minorHAnsi"/>
          <w:sz w:val="24"/>
          <w:szCs w:val="24"/>
        </w:rPr>
        <w:instrText>ADDIN CSL_CITATION {"citationItems":[{"id":"ITEM-1","itemData":{"author":[{"dropping-particle":"","family":"Perkins","given":"","non-dropping-particle":"","parse-names":false,"suffix":""}],"id":"ITEM-1","issued":{"date-parts":[["1997"]]},"publisher":"Oxford University Press","title":"Geopolitics and the Green Revolution: Wheat, Genes, and the Cold War","type":"book"},"uris":["http://www.mendeley.com/documents/?uuid=96c75ca0-eeb3-4b77-a56f-262a0ef63519"]}],"mendeley":{"formattedCitation":"(Perkins, 1997)","plainTextFormattedCitation":"(Perkins, 1997)","previouslyFormattedCitation":"(Perkins, 1997)"},"properties":{"noteIndex":0},"schema":"https://github.com/citation-style-language/schema/raw/master/csl-citation.json"}</w:instrText>
      </w:r>
      <w:r>
        <w:rPr>
          <w:rFonts w:cstheme="minorHAnsi"/>
          <w:sz w:val="24"/>
          <w:szCs w:val="24"/>
        </w:rPr>
        <w:fldChar w:fldCharType="separate"/>
      </w:r>
      <w:r w:rsidRPr="001E42F1">
        <w:rPr>
          <w:rFonts w:cstheme="minorHAnsi"/>
          <w:noProof/>
          <w:sz w:val="24"/>
          <w:szCs w:val="24"/>
        </w:rPr>
        <w:t>(Perkins, 1997)</w:t>
      </w:r>
      <w:r>
        <w:rPr>
          <w:rFonts w:cstheme="minorHAnsi"/>
          <w:sz w:val="24"/>
          <w:szCs w:val="24"/>
        </w:rPr>
        <w:fldChar w:fldCharType="end"/>
      </w:r>
      <w:r>
        <w:rPr>
          <w:rFonts w:cstheme="minorHAnsi"/>
          <w:sz w:val="24"/>
          <w:szCs w:val="24"/>
        </w:rPr>
        <w:t xml:space="preserve"> imposed a regime of hybrid miracle varieties of rice, fertilizer and pesticide use, and constant planting of as much rice as possible—not allowing any fallowing. Within a few years the results were disastrous. By the 1980s, many rice farmers wanted to return to their traditional system, but the powerful funders of the </w:t>
      </w:r>
      <w:proofErr w:type="gramStart"/>
      <w:r>
        <w:rPr>
          <w:rFonts w:cstheme="minorHAnsi"/>
          <w:sz w:val="24"/>
          <w:szCs w:val="24"/>
        </w:rPr>
        <w:t>Green</w:t>
      </w:r>
      <w:proofErr w:type="gramEnd"/>
      <w:r>
        <w:rPr>
          <w:rFonts w:cstheme="minorHAnsi"/>
          <w:sz w:val="24"/>
          <w:szCs w:val="24"/>
        </w:rPr>
        <w:t xml:space="preserve"> revolution could not be convinced, and farmers faced fines and even jail time if they did not comply. Lansing and Kramer built an ABM that effectively demonstrated that the complex system of water temples was far more efficient than the Green Revolution system. They were even able to convince the funders of the Green Revolution to back off.</w:t>
      </w:r>
    </w:p>
    <w:p w14:paraId="0DFAD52C" w14:textId="3A82A9DD" w:rsidR="00140A54" w:rsidRPr="003E0030" w:rsidRDefault="00F84729" w:rsidP="00834842">
      <w:pPr>
        <w:spacing w:line="480" w:lineRule="auto"/>
        <w:rPr>
          <w:rFonts w:cstheme="minorHAnsi"/>
          <w:sz w:val="24"/>
          <w:szCs w:val="24"/>
        </w:rPr>
      </w:pPr>
      <w:r>
        <w:rPr>
          <w:rFonts w:cstheme="minorHAnsi"/>
          <w:sz w:val="24"/>
          <w:szCs w:val="24"/>
        </w:rPr>
        <w:tab/>
      </w:r>
      <w:r w:rsidR="00CC6E52">
        <w:rPr>
          <w:rFonts w:cstheme="minorHAnsi"/>
          <w:sz w:val="24"/>
          <w:szCs w:val="24"/>
        </w:rPr>
        <w:t xml:space="preserve">Lansing </w:t>
      </w:r>
      <w:r w:rsidR="00140A54">
        <w:rPr>
          <w:rFonts w:cstheme="minorHAnsi"/>
          <w:sz w:val="24"/>
          <w:szCs w:val="24"/>
        </w:rPr>
        <w:t xml:space="preserve">and colleagues </w:t>
      </w:r>
      <w:r w:rsidR="00140A54">
        <w:rPr>
          <w:rFonts w:cstheme="minorHAnsi"/>
          <w:sz w:val="24"/>
          <w:szCs w:val="24"/>
        </w:rPr>
        <w:fldChar w:fldCharType="begin" w:fldLock="1"/>
      </w:r>
      <w:r w:rsidR="004C4336">
        <w:rPr>
          <w:rFonts w:cstheme="minorHAnsi"/>
          <w:sz w:val="24"/>
          <w:szCs w:val="24"/>
        </w:rPr>
        <w:instrText>ADDIN CSL_CITATION {"citationItems":[{"id":"ITEM-1","itemData":{"author":[{"dropping-particle":"","family":"Lansing","given":"J. Stephen","non-dropping-particle":"","parse-names":false,"suffix":""},{"dropping-particle":"","family":"Cox","given":"Murray P.","non-dropping-particle":"","parse-names":false,"suffix":""}],"id":"ITEM-1","issued":{"date-parts":[["2019"]]},"publisher":"Princeton University Press","title":"Islands of Order: a guide to complexity modeling for the social sciences","type":"book"},"uris":["http://www.mendeley.com/documents/?uuid=8c759d5f-b1de-4552-9089-782bd3e22927"]},{"id":"ITEM-2","itemData":{"ISBN":"9780691027272","author":[{"dropping-particle":"","family":"Lansing","given":"J. Stephen","non-dropping-particle":"","parse-names":false,"suffix":""}],"id":"ITEM-2","issued":{"date-parts":[["2006"]]},"publisher":"2006","title":"Perfect Order: RECOGNIZING COMPLEXITY IN BALI","type":"book"},"uris":["http://www.mendeley.com/documents/?uuid=61b65932-5459-4503-a3fe-5c1a3a816660"]}],"mendeley":{"formattedCitation":"(Lansing, 2006; Lansing &amp; Cox, 2019)","plainTextFormattedCitation":"(Lansing, 2006; Lansing &amp; Cox, 2019)","previouslyFormattedCitation":"(Lansing, 2006; Lansing &amp; Cox, 2019)"},"properties":{"noteIndex":0},"schema":"https://github.com/citation-style-language/schema/raw/master/csl-citation.json"}</w:instrText>
      </w:r>
      <w:r w:rsidR="00140A54">
        <w:rPr>
          <w:rFonts w:cstheme="minorHAnsi"/>
          <w:sz w:val="24"/>
          <w:szCs w:val="24"/>
        </w:rPr>
        <w:fldChar w:fldCharType="separate"/>
      </w:r>
      <w:r w:rsidR="00140A54" w:rsidRPr="00140A54">
        <w:rPr>
          <w:rFonts w:cstheme="minorHAnsi"/>
          <w:noProof/>
          <w:sz w:val="24"/>
          <w:szCs w:val="24"/>
        </w:rPr>
        <w:t>(Lansing, 2006; Lansing &amp; Cox, 2019)</w:t>
      </w:r>
      <w:r w:rsidR="00140A54">
        <w:rPr>
          <w:rFonts w:cstheme="minorHAnsi"/>
          <w:sz w:val="24"/>
          <w:szCs w:val="24"/>
        </w:rPr>
        <w:fldChar w:fldCharType="end"/>
      </w:r>
      <w:r w:rsidR="00140A54">
        <w:rPr>
          <w:rFonts w:cstheme="minorHAnsi"/>
          <w:sz w:val="24"/>
          <w:szCs w:val="24"/>
        </w:rPr>
        <w:t xml:space="preserve"> </w:t>
      </w:r>
      <w:r w:rsidR="00CC6E52">
        <w:rPr>
          <w:rFonts w:cstheme="minorHAnsi"/>
          <w:sz w:val="24"/>
          <w:szCs w:val="24"/>
        </w:rPr>
        <w:t>ha</w:t>
      </w:r>
      <w:r w:rsidR="00140A54">
        <w:rPr>
          <w:rFonts w:cstheme="minorHAnsi"/>
          <w:sz w:val="24"/>
          <w:szCs w:val="24"/>
        </w:rPr>
        <w:t>ve</w:t>
      </w:r>
      <w:r w:rsidR="00CC6E52">
        <w:rPr>
          <w:rFonts w:cstheme="minorHAnsi"/>
          <w:sz w:val="24"/>
          <w:szCs w:val="24"/>
        </w:rPr>
        <w:t xml:space="preserve"> </w:t>
      </w:r>
      <w:r w:rsidR="00140A54">
        <w:rPr>
          <w:rFonts w:cstheme="minorHAnsi"/>
          <w:sz w:val="24"/>
          <w:szCs w:val="24"/>
        </w:rPr>
        <w:t xml:space="preserve">argued that there are many examples of </w:t>
      </w:r>
      <w:r w:rsidR="00684B7B">
        <w:rPr>
          <w:rFonts w:cstheme="minorHAnsi"/>
          <w:sz w:val="24"/>
          <w:szCs w:val="24"/>
        </w:rPr>
        <w:t xml:space="preserve">sustainable, self-organizing, complex socio-ecological systems like the water temples system—that are invisible to moderns and are being lost at an alarming rate. The present thesis and ABM attempts to argue that the traditional system of the Lauje highlanders is one such example. Unfortunately, without much more reference data, it would be difficult to make this case with more realism. </w:t>
      </w:r>
    </w:p>
    <w:p w14:paraId="366A7CCA" w14:textId="07B7711E" w:rsidR="002C386E" w:rsidRPr="003E0030" w:rsidRDefault="002C386E" w:rsidP="002C386E">
      <w:pPr>
        <w:spacing w:line="480" w:lineRule="auto"/>
        <w:rPr>
          <w:rFonts w:cstheme="minorHAnsi"/>
          <w:sz w:val="24"/>
          <w:szCs w:val="24"/>
        </w:rPr>
      </w:pPr>
      <w:r w:rsidRPr="003E0030">
        <w:rPr>
          <w:rFonts w:cstheme="minorHAnsi"/>
          <w:sz w:val="24"/>
          <w:szCs w:val="24"/>
        </w:rPr>
        <w:tab/>
        <w:t xml:space="preserve">The situation of the Lauje highlanders is not the kind of thing that we’re ever going to be able to test experimentally. Data on it is ethnographic and historical. As for other accounts of the emergence of capitalist relations, the data is almost exclusively historical and mostly from </w:t>
      </w:r>
      <w:r w:rsidRPr="003E0030">
        <w:rPr>
          <w:rFonts w:cstheme="minorHAnsi"/>
          <w:sz w:val="24"/>
          <w:szCs w:val="24"/>
        </w:rPr>
        <w:lastRenderedPageBreak/>
        <w:t xml:space="preserve">the relatively distant past. </w:t>
      </w:r>
      <w:proofErr w:type="gramStart"/>
      <w:r w:rsidRPr="003E0030">
        <w:rPr>
          <w:rFonts w:cstheme="minorHAnsi"/>
          <w:sz w:val="24"/>
          <w:szCs w:val="24"/>
        </w:rPr>
        <w:t>So</w:t>
      </w:r>
      <w:proofErr w:type="gramEnd"/>
      <w:r w:rsidRPr="003E0030">
        <w:rPr>
          <w:rFonts w:cstheme="minorHAnsi"/>
          <w:sz w:val="24"/>
          <w:szCs w:val="24"/>
        </w:rPr>
        <w:t xml:space="preserve"> validation of the model,</w:t>
      </w:r>
      <w:r w:rsidR="00E64BA4" w:rsidRPr="003E0030">
        <w:rPr>
          <w:rFonts w:cstheme="minorHAnsi"/>
          <w:sz w:val="24"/>
          <w:szCs w:val="24"/>
        </w:rPr>
        <w:t xml:space="preserve"> or any model of this kind at different scales or for different cases,</w:t>
      </w:r>
      <w:r w:rsidRPr="003E0030">
        <w:rPr>
          <w:rFonts w:cstheme="minorHAnsi"/>
          <w:sz w:val="24"/>
          <w:szCs w:val="24"/>
        </w:rPr>
        <w:t xml:space="preserve"> in terms of it representing reality, is bound to be difficult and limited. There’s no repeatable or easily testable experiment that’s going to be possible. But like studying extinction rates of the moa, in relation to different </w:t>
      </w:r>
      <w:r w:rsidR="00E64BA4" w:rsidRPr="003E0030">
        <w:rPr>
          <w:rFonts w:cstheme="minorHAnsi"/>
          <w:sz w:val="24"/>
          <w:szCs w:val="24"/>
        </w:rPr>
        <w:t>hypothetical</w:t>
      </w:r>
      <w:r w:rsidR="003A6763" w:rsidRPr="003E0030">
        <w:rPr>
          <w:rFonts w:cstheme="minorHAnsi"/>
          <w:sz w:val="24"/>
          <w:szCs w:val="24"/>
        </w:rPr>
        <w:t>,</w:t>
      </w:r>
      <w:r w:rsidR="00E64BA4" w:rsidRPr="003E0030">
        <w:rPr>
          <w:rFonts w:cstheme="minorHAnsi"/>
          <w:sz w:val="24"/>
          <w:szCs w:val="24"/>
        </w:rPr>
        <w:t xml:space="preserve"> early Māori </w:t>
      </w:r>
      <w:r w:rsidRPr="003E0030">
        <w:rPr>
          <w:rFonts w:cstheme="minorHAnsi"/>
          <w:sz w:val="24"/>
          <w:szCs w:val="24"/>
        </w:rPr>
        <w:t xml:space="preserve">hunting behaviors </w:t>
      </w:r>
      <w:r w:rsidRPr="003E0030">
        <w:rPr>
          <w:rFonts w:cstheme="minorHAnsi"/>
          <w:sz w:val="24"/>
          <w:szCs w:val="24"/>
        </w:rPr>
        <w:fldChar w:fldCharType="begin" w:fldLock="1"/>
      </w:r>
      <w:r w:rsidRPr="003E0030">
        <w:rPr>
          <w:rFonts w:cstheme="minorHAnsi"/>
          <w:sz w:val="24"/>
          <w:szCs w:val="24"/>
        </w:rPr>
        <w:instrText>ADDIN CSL_CITATION {"citationItems":[{"id":"ITEM-1","itemData":{"author":[{"dropping-particle":"","family":"O'Sullivan","given":"David","non-dropping-particle":"","parse-names":false,"suffix":""},{"dropping-particle":"","family":"Perry","given":"George L.W.","non-dropping-particle":"","parse-names":false,"suffix":""}],"id":"ITEM-1","issued":{"date-parts":[["2013"]]},"publisher":"Wiley-Blackwell","title":"Spatial Simulation: Exploring Pattern and Process","type":"book"},"uris":["http://www.mendeley.com/documents/?uuid=9bee4fe9-89fb-44b0-bf9d-675079aaed2c"]}],"mendeley":{"formattedCitation":"(David O’Sullivan &amp; Perry, 2013)","manualFormatting":"(O’Sullivan &amp; Perry, 2013, 230)","plainTextFormattedCitation":"(David O’Sullivan &amp; Perry, 2013)","previouslyFormattedCitation":"(David O’Sullivan &amp; Perry, 2013)"},"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O’Sullivan &amp; Perry, 2013, 230)</w:t>
      </w:r>
      <w:r w:rsidRPr="003E0030">
        <w:rPr>
          <w:rFonts w:cstheme="minorHAnsi"/>
          <w:sz w:val="24"/>
          <w:szCs w:val="24"/>
        </w:rPr>
        <w:fldChar w:fldCharType="end"/>
      </w:r>
      <w:r w:rsidRPr="003E0030">
        <w:rPr>
          <w:rFonts w:cstheme="minorHAnsi"/>
          <w:sz w:val="24"/>
          <w:szCs w:val="24"/>
        </w:rPr>
        <w:t xml:space="preserve">, even though the ecological and cultural system studied here no longer exists, hindcasting </w:t>
      </w:r>
      <w:r w:rsidRPr="003E0030">
        <w:rPr>
          <w:rFonts w:cstheme="minorHAnsi"/>
          <w:sz w:val="24"/>
          <w:szCs w:val="24"/>
        </w:rPr>
        <w:fldChar w:fldCharType="begin" w:fldLock="1"/>
      </w:r>
      <w:r w:rsidRPr="003E0030">
        <w:rPr>
          <w:rFonts w:cstheme="minorHAnsi"/>
          <w:sz w:val="24"/>
          <w:szCs w:val="24"/>
        </w:rPr>
        <w:instrText>ADDIN CSL_CITATION {"citationItems":[{"id":"ITEM-1","itemData":{"author":[{"dropping-particle":"","family":"Torrens","given":"Paul M.","non-dropping-particle":"","parse-names":false,"suffix":""}],"container-title":"Geography Compass","id":"ITEM-1","issue":"5","issued":{"date-parts":[["2010"]]},"page":"428-448","title":"Agent-based Models and the Spatial Sciences","type":"article-journal","volume":"4"},"uris":["http://www.mendeley.com/documents/?uuid=7bbb7d8d-88b2-43fd-94bb-4ed05cad1a57"]}],"mendeley":{"formattedCitation":"(Torrens, 2010)","manualFormatting":"(Torrens, 2010, 428)","plainTextFormattedCitation":"(Torrens, 2010)","previouslyFormattedCitation":"(Torrens, 2010)"},"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Torrens, 2010, 428)</w:t>
      </w:r>
      <w:r w:rsidRPr="003E0030">
        <w:rPr>
          <w:rFonts w:cstheme="minorHAnsi"/>
          <w:sz w:val="24"/>
          <w:szCs w:val="24"/>
        </w:rPr>
        <w:fldChar w:fldCharType="end"/>
      </w:r>
      <w:r w:rsidRPr="003E0030">
        <w:rPr>
          <w:rFonts w:cstheme="minorHAnsi"/>
          <w:sz w:val="24"/>
          <w:szCs w:val="24"/>
        </w:rPr>
        <w:t xml:space="preserve"> is still possible to the extent that corroborating data can be found. </w:t>
      </w:r>
    </w:p>
    <w:p w14:paraId="293BAE1C" w14:textId="7F7E275F" w:rsidR="001E42F1" w:rsidRPr="003E0030" w:rsidRDefault="002C386E" w:rsidP="002C386E">
      <w:pPr>
        <w:spacing w:line="480" w:lineRule="auto"/>
        <w:rPr>
          <w:rFonts w:cstheme="minorHAnsi"/>
          <w:sz w:val="24"/>
          <w:szCs w:val="24"/>
        </w:rPr>
      </w:pPr>
      <w:r w:rsidRPr="003E0030">
        <w:rPr>
          <w:rFonts w:cstheme="minorHAnsi"/>
          <w:sz w:val="24"/>
          <w:szCs w:val="24"/>
        </w:rPr>
        <w:tab/>
        <w:t xml:space="preserve">It might be interesting, for example, to reorient the present model to be focused on the question of the importance of low-cost, local conflict resolution, in terms of the resilience of self-governed commons. This is one of Ostrom’s </w:t>
      </w:r>
      <w:r w:rsidR="0039255A" w:rsidRPr="003E0030">
        <w:rPr>
          <w:rFonts w:cstheme="minorHAnsi"/>
          <w:sz w:val="24"/>
          <w:szCs w:val="24"/>
        </w:rPr>
        <w:fldChar w:fldCharType="begin" w:fldLock="1"/>
      </w:r>
      <w:r w:rsidR="0039255A" w:rsidRPr="003E0030">
        <w:rPr>
          <w:rFonts w:cstheme="minorHAnsi"/>
          <w:sz w:val="24"/>
          <w:szCs w:val="24"/>
        </w:rPr>
        <w:instrText>ADDIN CSL_CITATION {"citationItems":[{"id":"ITEM-1","itemData":{"author":[{"dropping-particle":"","family":"Ostrom","given":"Elinor","non-dropping-particle":"","parse-names":false,"suffix":""}],"container-title":"Journal of Economic Perspectives","id":"ITEM-1","issue":"3","issued":{"date-parts":[["2000"]]},"page":"137-158","title":"Collective Action and the Evolution of Social Norms","type":"article-journal","volume":"14"},"uris":["http://www.mendeley.com/documents/?uuid=6ddd90f2-59e0-4d32-bb95-a52e28defe89"]}],"mendeley":{"formattedCitation":"(Ostrom, 2000)","manualFormatting":"(2000, 152)","plainTextFormattedCitation":"(Ostrom, 2000)","previouslyFormattedCitation":"(Ostrom, 2000)"},"properties":{"noteIndex":0},"schema":"https://github.com/citation-style-language/schema/raw/master/csl-citation.json"}</w:instrText>
      </w:r>
      <w:r w:rsidR="0039255A" w:rsidRPr="003E0030">
        <w:rPr>
          <w:rFonts w:cstheme="minorHAnsi"/>
          <w:sz w:val="24"/>
          <w:szCs w:val="24"/>
        </w:rPr>
        <w:fldChar w:fldCharType="separate"/>
      </w:r>
      <w:r w:rsidR="0039255A" w:rsidRPr="003E0030">
        <w:rPr>
          <w:rFonts w:cstheme="minorHAnsi"/>
          <w:noProof/>
          <w:sz w:val="24"/>
          <w:szCs w:val="24"/>
        </w:rPr>
        <w:t>(2000, 152)</w:t>
      </w:r>
      <w:r w:rsidR="0039255A" w:rsidRPr="003E0030">
        <w:rPr>
          <w:rFonts w:cstheme="minorHAnsi"/>
          <w:sz w:val="24"/>
          <w:szCs w:val="24"/>
        </w:rPr>
        <w:fldChar w:fldCharType="end"/>
      </w:r>
      <w:r w:rsidR="0039255A" w:rsidRPr="003E0030">
        <w:rPr>
          <w:rFonts w:cstheme="minorHAnsi"/>
          <w:sz w:val="24"/>
          <w:szCs w:val="24"/>
        </w:rPr>
        <w:t xml:space="preserve"> </w:t>
      </w:r>
      <w:r w:rsidRPr="003E0030">
        <w:rPr>
          <w:rFonts w:cstheme="minorHAnsi"/>
          <w:sz w:val="24"/>
          <w:szCs w:val="24"/>
        </w:rPr>
        <w:t>eight “design principles” that she sees as key to such resilience</w:t>
      </w:r>
      <w:r w:rsidRPr="003E0030">
        <w:rPr>
          <w:rStyle w:val="FootnoteReference"/>
          <w:rFonts w:cstheme="minorHAnsi"/>
          <w:sz w:val="24"/>
          <w:szCs w:val="24"/>
        </w:rPr>
        <w:footnoteReference w:id="19"/>
      </w:r>
      <w:r w:rsidRPr="003E0030">
        <w:rPr>
          <w:rFonts w:cstheme="minorHAnsi"/>
          <w:sz w:val="24"/>
          <w:szCs w:val="24"/>
        </w:rPr>
        <w:t>. In the case of the Lauje highlanders, it appears that they must have lost much of their indigenous conflict resolution processes. At least, they believed that their whole system of dealing with conflict was given to them by the Dutch colonists. Highlanders "welcomed their inclusion in the [modern] system of rule through headmen situated on the coast that had been in place since Dutch colonial times because they found it helpful in keeping the peace, and resolving disputes."</w:t>
      </w:r>
      <w:r w:rsidRPr="003E0030">
        <w:rPr>
          <w:rFonts w:cstheme="minorHAnsi"/>
          <w:sz w:val="24"/>
          <w:szCs w:val="24"/>
        </w:rPr>
        <w:fldChar w:fldCharType="begin" w:fldLock="1"/>
      </w:r>
      <w:r w:rsidRPr="003E0030">
        <w:rPr>
          <w:rFonts w:cstheme="minorHAnsi"/>
          <w:sz w:val="24"/>
          <w:szCs w:val="24"/>
        </w:rPr>
        <w:instrText>ADDIN CSL_CITATION {"citationItems":[{"id":"ITEM-1","itemData":{"author":[{"dropping-particle":"","family":"Li","given":"Tania Murray","non-dropping-particle":"","parse-names":false,"suffix":""}],"id":"ITEM-1","issued":{"date-parts":[["2014"]]},"publisher":"Duke University Press","publisher-place":"Durham","title":"Land's End: Capitalist relations on an indigenous frontier","type":"book"},"uris":["http://www.mendeley.com/documents/?uuid=00f11cce-f318-49cd-95a2-a01cfa358716"]}],"mendeley":{"formattedCitation":"(Li, 2014)","manualFormatting":"(Li, 2014, 10)","plainTextFormattedCitation":"(Li, 2014)","previouslyFormattedCitation":"(Li, 2014)"},"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Li, 2014, 10)</w:t>
      </w:r>
      <w:r w:rsidRPr="003E0030">
        <w:rPr>
          <w:rFonts w:cstheme="minorHAnsi"/>
          <w:sz w:val="24"/>
          <w:szCs w:val="24"/>
        </w:rPr>
        <w:fldChar w:fldCharType="end"/>
      </w:r>
      <w:r w:rsidRPr="003E0030">
        <w:rPr>
          <w:rFonts w:cstheme="minorHAnsi"/>
          <w:sz w:val="24"/>
          <w:szCs w:val="24"/>
        </w:rPr>
        <w:t xml:space="preserve">. And although they did have their own unique ways of dealing with conflict, locally at low cost, it was not too infrequent that </w:t>
      </w:r>
      <w:r w:rsidRPr="003E0030">
        <w:rPr>
          <w:rFonts w:cstheme="minorHAnsi"/>
          <w:sz w:val="24"/>
          <w:szCs w:val="24"/>
        </w:rPr>
        <w:lastRenderedPageBreak/>
        <w:t xml:space="preserve">they depended on modern authorities on the coast to adjudicate when they could not work things out on their own. </w:t>
      </w:r>
    </w:p>
    <w:p w14:paraId="38DD79C5" w14:textId="5245BF6D" w:rsidR="002C386E" w:rsidRPr="003E0030" w:rsidRDefault="002C386E" w:rsidP="002C386E">
      <w:pPr>
        <w:spacing w:line="480" w:lineRule="auto"/>
        <w:rPr>
          <w:rFonts w:cstheme="minorHAnsi"/>
          <w:sz w:val="24"/>
          <w:szCs w:val="24"/>
        </w:rPr>
      </w:pPr>
      <w:r w:rsidRPr="003E0030">
        <w:rPr>
          <w:rFonts w:cstheme="minorHAnsi"/>
          <w:sz w:val="24"/>
          <w:szCs w:val="24"/>
        </w:rPr>
        <w:tab/>
        <w:t xml:space="preserve">Emily T. Yeh’s objections to both ABM and Ostrom’s socio-ecological systems (SES) framework need to be considered here. Working with an interdisciplinary climate change research team on the Tibetan Plateau </w:t>
      </w:r>
      <w:r w:rsidRPr="003E0030">
        <w:rPr>
          <w:rFonts w:cstheme="minorHAnsi"/>
          <w:sz w:val="24"/>
          <w:szCs w:val="24"/>
        </w:rPr>
        <w:fldChar w:fldCharType="begin" w:fldLock="1"/>
      </w:r>
      <w:r w:rsidRPr="003E0030">
        <w:rPr>
          <w:rFonts w:cstheme="minorHAnsi"/>
          <w:sz w:val="24"/>
          <w:szCs w:val="24"/>
        </w:rPr>
        <w:instrText>ADDIN CSL_CITATION {"citationItems":[{"id":"ITEM-1","itemData":{"DOI":"10.1016/j.gloenvcha.2014.03.007","ISSN":"09593780","abstract":"Knowledge of climate change and its impacts can facilitate adaptation efforts. However, complex system dynamics, data scarcity, and heterogeneity often generate both contradictory findings and unexpected climate change impacts. Here we present local ecological knowledge of climate and ecological change in central Tibet to support the finding of delayed summer on the Tibetan Plateau, a finding that has been subject to vigorous, ongoing debate based on Western scientific data. Tibetans who actively herd on a daily basis and are located at higher elevations were most likely to notice changes in seasonality, reported as later start of summer and green-up, and as delayed and shortened livestock milking season. Local meteorological data, indigenous observations of higher snowlines and long-term animal number data suggest that a regional warming trend, rather than land use change, may underlie the delayed phenology trends. We demonstrate that local ecological knowledge can reveal counter-intuitive outcomes and help resolve apparent contradictions through its strengths in situations of high variability, ability to integrate over a range of variables and time scales, and operation outside of Western scientific logic. This suggests local knowledge does not exist to be confirmed or disproved by Western science, but rather can also advance Western science and help contribute to its debates. It is precisely points of apparent contradiction within and between knowledge systems that are most productive for more extensive inquiry. Future research on climate change, and climate adaptation policy-making, will benefit from careful, contextual dialog with local observations, focusing on observable biophysical phenomena that are affected by temperature and precipitation and that are important to livelihoods.","author":[{"dropping-particle":"","family":"Klein","given":"Julia A.","non-dropping-particle":"","parse-names":false,"suffix":""},{"dropping-particle":"","family":"Hopping","given":"Kelly A.","non-dropping-particle":"","parse-names":false,"suffix":""},{"dropping-particle":"","family":"Yeh","given":"Emily T.","non-dropping-particle":"","parse-names":false,"suffix":""},{"dropping-particle":"","family":"Nyima","given":"Yonten","non-dropping-particle":"","parse-names":false,"suffix":""},{"dropping-particle":"","family":"Boone","given":"Randall B.","non-dropping-particle":"","parse-names":false,"suffix":""},{"dropping-particle":"","family":"Galvin","given":"Kathleen A.","non-dropping-particle":"","parse-names":false,"suffix":""}],"container-title":"Global Environmental Change","id":"ITEM-1","issue":"1","issued":{"date-parts":[["2014"]]},"page":"141-152","publisher":"Elsevier Ltd","title":"Unexpected climate impacts on the Tibetan Plateau: LOCAL and scientific knowledge in findings of delayed summer","type":"article-journal","volume":"28"},"uris":["http://www.mendeley.com/documents/?uuid=b88d3116-dac3-457f-bf17-5a6e6005f31f"]}],"mendeley":{"formattedCitation":"(Klein et al., 2014)","plainTextFormattedCitation":"(Klein et al., 2014)","previouslyFormattedCitation":"(Klein et al., 2014)"},"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Klein et al., 2014)</w:t>
      </w:r>
      <w:r w:rsidRPr="003E0030">
        <w:rPr>
          <w:rFonts w:cstheme="minorHAnsi"/>
          <w:sz w:val="24"/>
          <w:szCs w:val="24"/>
        </w:rPr>
        <w:fldChar w:fldCharType="end"/>
      </w:r>
      <w:r w:rsidRPr="003E0030">
        <w:rPr>
          <w:rFonts w:cstheme="minorHAnsi"/>
          <w:sz w:val="24"/>
          <w:szCs w:val="24"/>
        </w:rPr>
        <w:t xml:space="preserve">, Yeh </w:t>
      </w:r>
      <w:r w:rsidR="0039255A" w:rsidRPr="003E0030">
        <w:rPr>
          <w:rFonts w:cstheme="minorHAnsi"/>
          <w:sz w:val="24"/>
          <w:szCs w:val="24"/>
        </w:rPr>
        <w:fldChar w:fldCharType="begin" w:fldLock="1"/>
      </w:r>
      <w:r w:rsidR="0039255A" w:rsidRPr="003E0030">
        <w:rPr>
          <w:rFonts w:cstheme="minorHAnsi"/>
          <w:sz w:val="24"/>
          <w:szCs w:val="24"/>
        </w:rPr>
        <w:instrText>ADDIN CSL_CITATION {"citationItems":[{"id":"ITEM-1","itemData":{"DOI":"10.1111/area.12189","ISSN":"14754762","abstract":"Despite widespread acceptance of the idea of working across disciplines and methods in climate change research, the interpretive social sciences continue to be relatively neglected in interdisciplinary research endeavours. Much greater appreciation across epistemological differences is necessary for inclusive collaborative efforts, which in turn requires explicit discussion of what those differences are. Based on the author’s participation in an interdisciplinary research project on climate change in Tibet, this article discusses three conceptual challenges: knowledge, system and ontology.","author":[{"dropping-particle":"","family":"Yeh","given":"Emily T.","non-dropping-particle":"","parse-names":false,"suffix":""}],"container-title":"Area","id":"ITEM-1","issue":"1","issued":{"date-parts":[["2016"]]},"page":"34-40","title":"‘How can experience of local residents be “knowledge”?’ Challenges in interdisciplinary climate change research","type":"article-journal","volume":"48"},"uris":["http://www.mendeley.com/documents/?uuid=08297597-580c-42f1-9326-8cd021e4486e"]}],"mendeley":{"formattedCitation":"(Yeh, 2016)","manualFormatting":"(2016, 37)","plainTextFormattedCitation":"(Yeh, 2016)","previouslyFormattedCitation":"(Yeh, 2016)"},"properties":{"noteIndex":0},"schema":"https://github.com/citation-style-language/schema/raw/master/csl-citation.json"}</w:instrText>
      </w:r>
      <w:r w:rsidR="0039255A" w:rsidRPr="003E0030">
        <w:rPr>
          <w:rFonts w:cstheme="minorHAnsi"/>
          <w:sz w:val="24"/>
          <w:szCs w:val="24"/>
        </w:rPr>
        <w:fldChar w:fldCharType="separate"/>
      </w:r>
      <w:r w:rsidR="0039255A" w:rsidRPr="003E0030">
        <w:rPr>
          <w:rFonts w:cstheme="minorHAnsi"/>
          <w:noProof/>
          <w:sz w:val="24"/>
          <w:szCs w:val="24"/>
        </w:rPr>
        <w:t>(2016, 37)</w:t>
      </w:r>
      <w:r w:rsidR="0039255A" w:rsidRPr="003E0030">
        <w:rPr>
          <w:rFonts w:cstheme="minorHAnsi"/>
          <w:sz w:val="24"/>
          <w:szCs w:val="24"/>
        </w:rPr>
        <w:fldChar w:fldCharType="end"/>
      </w:r>
      <w:r w:rsidR="0039255A" w:rsidRPr="003E0030">
        <w:rPr>
          <w:rFonts w:cstheme="minorHAnsi"/>
          <w:sz w:val="24"/>
          <w:szCs w:val="24"/>
        </w:rPr>
        <w:t xml:space="preserve"> </w:t>
      </w:r>
      <w:r w:rsidRPr="003E0030">
        <w:rPr>
          <w:rFonts w:cstheme="minorHAnsi"/>
          <w:sz w:val="24"/>
          <w:szCs w:val="24"/>
        </w:rPr>
        <w:t>reports that the project was “funded only when we included a coupled ecological and agent-based household decision-making model as the primary ‘integration’ piece of the project”. According to Yeh</w:t>
      </w:r>
      <w:r w:rsidR="0039255A" w:rsidRPr="003E0030">
        <w:rPr>
          <w:rFonts w:cstheme="minorHAnsi"/>
          <w:sz w:val="24"/>
          <w:szCs w:val="24"/>
        </w:rPr>
        <w:t xml:space="preserve"> </w:t>
      </w:r>
      <w:r w:rsidR="0039255A" w:rsidRPr="003E0030">
        <w:rPr>
          <w:rFonts w:cstheme="minorHAnsi"/>
          <w:sz w:val="24"/>
          <w:szCs w:val="24"/>
        </w:rPr>
        <w:fldChar w:fldCharType="begin" w:fldLock="1"/>
      </w:r>
      <w:r w:rsidR="00E57AB4" w:rsidRPr="003E0030">
        <w:rPr>
          <w:rFonts w:cstheme="minorHAnsi"/>
          <w:sz w:val="24"/>
          <w:szCs w:val="24"/>
        </w:rPr>
        <w:instrText>ADDIN CSL_CITATION {"citationItems":[{"id":"ITEM-1","itemData":{"DOI":"10.1111/area.12189","ISSN":"14754762","abstract":"Despite widespread acceptance of the idea of working across disciplines and methods in climate change research, the interpretive social sciences continue to be relatively neglected in interdisciplinary research endeavours. Much greater appreciation across epistemological differences is necessary for inclusive collaborative efforts, which in turn requires explicit discussion of what those differences are. Based on the author’s participation in an interdisciplinary research project on climate change in Tibet, this article discusses three conceptual challenges: knowledge, system and ontology.","author":[{"dropping-particle":"","family":"Yeh","given":"Emily T.","non-dropping-particle":"","parse-names":false,"suffix":""}],"container-title":"Area","id":"ITEM-1","issue":"1","issued":{"date-parts":[["2016"]]},"page":"34-40","title":"‘How can experience of local residents be “knowledge”?’ Challenges in interdisciplinary climate change research","type":"article-journal","volume":"48"},"uris":["http://www.mendeley.com/documents/?uuid=08297597-580c-42f1-9326-8cd021e4486e"]}],"mendeley":{"formattedCitation":"(Yeh, 2016)","manualFormatting":"(2016, 37)","plainTextFormattedCitation":"(Yeh, 2016)","previouslyFormattedCitation":"(Yeh, 2016)"},"properties":{"noteIndex":0},"schema":"https://github.com/citation-style-language/schema/raw/master/csl-citation.json"}</w:instrText>
      </w:r>
      <w:r w:rsidR="0039255A" w:rsidRPr="003E0030">
        <w:rPr>
          <w:rFonts w:cstheme="minorHAnsi"/>
          <w:sz w:val="24"/>
          <w:szCs w:val="24"/>
        </w:rPr>
        <w:fldChar w:fldCharType="separate"/>
      </w:r>
      <w:r w:rsidR="0039255A" w:rsidRPr="003E0030">
        <w:rPr>
          <w:rFonts w:cstheme="minorHAnsi"/>
          <w:noProof/>
          <w:sz w:val="24"/>
          <w:szCs w:val="24"/>
        </w:rPr>
        <w:t>(2016, 37)</w:t>
      </w:r>
      <w:r w:rsidR="0039255A" w:rsidRPr="003E0030">
        <w:rPr>
          <w:rFonts w:cstheme="minorHAnsi"/>
          <w:sz w:val="24"/>
          <w:szCs w:val="24"/>
        </w:rPr>
        <w:fldChar w:fldCharType="end"/>
      </w:r>
      <w:r w:rsidRPr="003E0030">
        <w:rPr>
          <w:rFonts w:cstheme="minorHAnsi"/>
          <w:sz w:val="24"/>
          <w:szCs w:val="24"/>
        </w:rPr>
        <w:t>, methodological individualism</w:t>
      </w:r>
      <w:r w:rsidRPr="003E0030">
        <w:rPr>
          <w:rStyle w:val="FootnoteReference"/>
          <w:rFonts w:cstheme="minorHAnsi"/>
          <w:sz w:val="24"/>
          <w:szCs w:val="24"/>
        </w:rPr>
        <w:footnoteReference w:id="20"/>
      </w:r>
      <w:r w:rsidRPr="003E0030">
        <w:rPr>
          <w:rFonts w:cstheme="minorHAnsi"/>
          <w:sz w:val="24"/>
          <w:szCs w:val="24"/>
        </w:rPr>
        <w:t xml:space="preserve"> is “at the core” of ABM.</w:t>
      </w:r>
    </w:p>
    <w:p w14:paraId="23955D53" w14:textId="77777777" w:rsidR="002C386E" w:rsidRPr="003E0030" w:rsidRDefault="002C386E" w:rsidP="002C386E">
      <w:pPr>
        <w:spacing w:line="480" w:lineRule="auto"/>
        <w:ind w:left="720"/>
        <w:rPr>
          <w:rFonts w:cstheme="minorHAnsi"/>
          <w:sz w:val="24"/>
          <w:szCs w:val="24"/>
        </w:rPr>
      </w:pPr>
      <w:r w:rsidRPr="003E0030">
        <w:rPr>
          <w:rFonts w:cstheme="minorHAnsi"/>
          <w:sz w:val="24"/>
          <w:szCs w:val="24"/>
        </w:rPr>
        <w:t xml:space="preserve">[ABM] elide[s] power relations as manifested in the dynamics of capitalism and class differentiation, racial </w:t>
      </w:r>
      <w:proofErr w:type="gramStart"/>
      <w:r w:rsidRPr="003E0030">
        <w:rPr>
          <w:rFonts w:cstheme="minorHAnsi"/>
          <w:sz w:val="24"/>
          <w:szCs w:val="24"/>
        </w:rPr>
        <w:t>formations</w:t>
      </w:r>
      <w:proofErr w:type="gramEnd"/>
      <w:r w:rsidRPr="003E0030">
        <w:rPr>
          <w:rFonts w:cstheme="minorHAnsi"/>
          <w:sz w:val="24"/>
          <w:szCs w:val="24"/>
        </w:rPr>
        <w:t xml:space="preserve"> and gender ideologies. Simple household decision rules stand in for what are in fact complicated decisions made recursively through the interplay of cultural politics and political-economic pressures, emotions as well as facts </w:t>
      </w:r>
      <w:r w:rsidRPr="003E0030">
        <w:rPr>
          <w:rFonts w:cstheme="minorHAnsi"/>
          <w:sz w:val="24"/>
          <w:szCs w:val="24"/>
        </w:rPr>
        <w:fldChar w:fldCharType="begin" w:fldLock="1"/>
      </w:r>
      <w:r w:rsidRPr="003E0030">
        <w:rPr>
          <w:rFonts w:cstheme="minorHAnsi"/>
          <w:sz w:val="24"/>
          <w:szCs w:val="24"/>
        </w:rPr>
        <w:instrText>ADDIN CSL_CITATION {"citationItems":[{"id":"ITEM-1","itemData":{"DOI":"10.1111/area.12189","ISSN":"14754762","abstract":"Despite widespread acceptance of the idea of working across disciplines and methods in climate change research, the interpretive social sciences continue to be relatively neglected in interdisciplinary research endeavours. Much greater appreciation across epistemological differences is necessary for inclusive collaborative efforts, which in turn requires explicit discussion of what those differences are. Based on the author’s participation in an interdisciplinary research project on climate change in Tibet, this article discusses three conceptual challenges: knowledge, system and ontology.","author":[{"dropping-particle":"","family":"Yeh","given":"Emily T.","non-dropping-particle":"","parse-names":false,"suffix":""}],"container-title":"Area","id":"ITEM-1","issue":"1","issued":{"date-parts":[["2016"]]},"page":"34-40","title":"‘How can experience of local residents be “knowledge”?’ Challenges in interdisciplinary climate change research","type":"article-journal","volume":"48"},"uris":["http://www.mendeley.com/documents/?uuid=08297597-580c-42f1-9326-8cd021e4486e"]}],"mendeley":{"formattedCitation":"(Yeh, 2016)","manualFormatting":"(Yeh, 2016, 37)","plainTextFormattedCitation":"(Yeh, 2016)","previouslyFormattedCitation":"(Yeh, 2016)"},"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Yeh, 2016, 37)</w:t>
      </w:r>
      <w:r w:rsidRPr="003E0030">
        <w:rPr>
          <w:rFonts w:cstheme="minorHAnsi"/>
          <w:sz w:val="24"/>
          <w:szCs w:val="24"/>
        </w:rPr>
        <w:fldChar w:fldCharType="end"/>
      </w:r>
      <w:r w:rsidRPr="003E0030">
        <w:rPr>
          <w:rFonts w:cstheme="minorHAnsi"/>
          <w:sz w:val="24"/>
          <w:szCs w:val="24"/>
        </w:rPr>
        <w:t>.</w:t>
      </w:r>
    </w:p>
    <w:p w14:paraId="3429FC10" w14:textId="77777777" w:rsidR="002C386E" w:rsidRPr="003E0030" w:rsidRDefault="002C386E" w:rsidP="002C386E">
      <w:pPr>
        <w:spacing w:line="480" w:lineRule="auto"/>
        <w:rPr>
          <w:rFonts w:cstheme="minorHAnsi"/>
          <w:sz w:val="24"/>
          <w:szCs w:val="24"/>
        </w:rPr>
      </w:pPr>
      <w:r w:rsidRPr="003E0030">
        <w:rPr>
          <w:rFonts w:cstheme="minorHAnsi"/>
          <w:sz w:val="24"/>
          <w:szCs w:val="24"/>
        </w:rPr>
        <w:t xml:space="preserve">Extending this critique to Ostrom’s SES: </w:t>
      </w:r>
    </w:p>
    <w:p w14:paraId="2C3A69C3" w14:textId="56FF57F3" w:rsidR="002C386E" w:rsidRPr="003E0030" w:rsidRDefault="002C386E" w:rsidP="000E58F2">
      <w:pPr>
        <w:spacing w:line="480" w:lineRule="auto"/>
        <w:ind w:left="720"/>
        <w:rPr>
          <w:rFonts w:cstheme="minorHAnsi"/>
          <w:sz w:val="24"/>
          <w:szCs w:val="24"/>
        </w:rPr>
      </w:pPr>
      <w:proofErr w:type="gramStart"/>
      <w:r w:rsidRPr="003E0030">
        <w:rPr>
          <w:rFonts w:cstheme="minorHAnsi"/>
          <w:sz w:val="24"/>
          <w:szCs w:val="24"/>
        </w:rPr>
        <w:t>a number of</w:t>
      </w:r>
      <w:proofErr w:type="gramEnd"/>
      <w:r w:rsidRPr="003E0030">
        <w:rPr>
          <w:rFonts w:cstheme="minorHAnsi"/>
          <w:sz w:val="24"/>
          <w:szCs w:val="24"/>
        </w:rPr>
        <w:t xml:space="preserve"> [the] characteristics [of methodological individualism] can also be found in the... predominantly mathematical, economic and rational choice approaches...worked into a broader framework of socio-ecological systems (SES)…The drawing of a bounded system, and the way in which the representational form of SES privileges proximate rather than underlying structural and historical processes, has some major </w:t>
      </w:r>
      <w:r w:rsidRPr="003E0030">
        <w:rPr>
          <w:rFonts w:cstheme="minorHAnsi"/>
          <w:sz w:val="24"/>
          <w:szCs w:val="24"/>
        </w:rPr>
        <w:lastRenderedPageBreak/>
        <w:t>shortcomings. Relational power, interest, multiple social identities, and the interplay of structure and agency, are difficult to represent and thus easy to lose sight of. As a result, normative questions are ignored, but this elision itself has normative consequences: the tendency toward a conservative approach to social change, and a propensity for diagnoses and solutions that are either top-down or laissez-faire…The dynamics of capitalist accumulation and class struggle are...strikingly absent from SES framework studies of resilience and adaptation…So too is colonialism... The framing of social-ecological systems in the here-and-now leaves no space for an investigation of colonialism’s</w:t>
      </w:r>
      <w:r w:rsidR="000E58F2" w:rsidRPr="003E0030">
        <w:rPr>
          <w:rFonts w:cstheme="minorHAnsi"/>
          <w:sz w:val="24"/>
          <w:szCs w:val="24"/>
        </w:rPr>
        <w:t xml:space="preserve"> </w:t>
      </w:r>
      <w:r w:rsidRPr="003E0030">
        <w:rPr>
          <w:rFonts w:cstheme="minorHAnsi"/>
          <w:sz w:val="24"/>
          <w:szCs w:val="24"/>
        </w:rPr>
        <w:t xml:space="preserve">ongoing effects </w:t>
      </w:r>
      <w:r w:rsidRPr="003E0030">
        <w:rPr>
          <w:rFonts w:cstheme="minorHAnsi"/>
          <w:sz w:val="24"/>
          <w:szCs w:val="24"/>
        </w:rPr>
        <w:fldChar w:fldCharType="begin" w:fldLock="1"/>
      </w:r>
      <w:r w:rsidRPr="003E0030">
        <w:rPr>
          <w:rFonts w:cstheme="minorHAnsi"/>
          <w:sz w:val="24"/>
          <w:szCs w:val="24"/>
        </w:rPr>
        <w:instrText>ADDIN CSL_CITATION {"citationItems":[{"id":"ITEM-1","itemData":{"DOI":"10.1111/area.12189","ISSN":"14754762","abstract":"Despite widespread acceptance of the idea of working across disciplines and methods in climate change research, the interpretive social sciences continue to be relatively neglected in interdisciplinary research endeavours. Much greater appreciation across epistemological differences is necessary for inclusive collaborative efforts, which in turn requires explicit discussion of what those differences are. Based on the author’s participation in an interdisciplinary research project on climate change in Tibet, this article discusses three conceptual challenges: knowledge, system and ontology.","author":[{"dropping-particle":"","family":"Yeh","given":"Emily T.","non-dropping-particle":"","parse-names":false,"suffix":""}],"container-title":"Area","id":"ITEM-1","issue":"1","issued":{"date-parts":[["2016"]]},"page":"34-40","title":"‘How can experience of local residents be “knowledge”?’ Challenges in interdisciplinary climate change research","type":"article-journal","volume":"48"},"uris":["http://www.mendeley.com/documents/?uuid=08297597-580c-42f1-9326-8cd021e4486e"]}],"mendeley":{"formattedCitation":"(Yeh, 2016)","manualFormatting":"(Yeh, 2016, 37)","plainTextFormattedCitation":"(Yeh, 2016)","previouslyFormattedCitation":"(Yeh, 2016)"},"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Yeh, 2016, 37)</w:t>
      </w:r>
      <w:r w:rsidRPr="003E0030">
        <w:rPr>
          <w:rFonts w:cstheme="minorHAnsi"/>
          <w:sz w:val="24"/>
          <w:szCs w:val="24"/>
        </w:rPr>
        <w:fldChar w:fldCharType="end"/>
      </w:r>
      <w:r w:rsidRPr="003E0030">
        <w:rPr>
          <w:rFonts w:cstheme="minorHAnsi"/>
          <w:sz w:val="24"/>
          <w:szCs w:val="24"/>
        </w:rPr>
        <w:t>.</w:t>
      </w:r>
    </w:p>
    <w:p w14:paraId="57F82C83" w14:textId="04AD5AF6" w:rsidR="002C386E" w:rsidRPr="003E0030" w:rsidRDefault="002C386E" w:rsidP="002C386E">
      <w:pPr>
        <w:spacing w:line="480" w:lineRule="auto"/>
        <w:rPr>
          <w:rFonts w:cstheme="minorHAnsi"/>
          <w:sz w:val="24"/>
          <w:szCs w:val="24"/>
        </w:rPr>
      </w:pPr>
      <w:r w:rsidRPr="003E0030">
        <w:rPr>
          <w:rFonts w:cstheme="minorHAnsi"/>
          <w:sz w:val="24"/>
          <w:szCs w:val="24"/>
        </w:rPr>
        <w:tab/>
        <w:t>These are biting criticisms and definitive answer</w:t>
      </w:r>
      <w:r w:rsidR="000A489F" w:rsidRPr="003E0030">
        <w:rPr>
          <w:rFonts w:cstheme="minorHAnsi"/>
          <w:sz w:val="24"/>
          <w:szCs w:val="24"/>
        </w:rPr>
        <w:t>s to</w:t>
      </w:r>
      <w:r w:rsidRPr="003E0030">
        <w:rPr>
          <w:rFonts w:cstheme="minorHAnsi"/>
          <w:sz w:val="24"/>
          <w:szCs w:val="24"/>
        </w:rPr>
        <w:t xml:space="preserve"> them</w:t>
      </w:r>
      <w:r w:rsidR="000A489F" w:rsidRPr="003E0030">
        <w:rPr>
          <w:rFonts w:cstheme="minorHAnsi"/>
          <w:sz w:val="24"/>
          <w:szCs w:val="24"/>
        </w:rPr>
        <w:t xml:space="preserve"> will not be attempted here</w:t>
      </w:r>
      <w:r w:rsidRPr="003E0030">
        <w:rPr>
          <w:rFonts w:cstheme="minorHAnsi"/>
          <w:sz w:val="24"/>
          <w:szCs w:val="24"/>
        </w:rPr>
        <w:t>. It is worth noting, however, that in similar criticism of methodological individualism within ABM</w:t>
      </w:r>
      <w:r w:rsidR="001D7E67">
        <w:rPr>
          <w:rFonts w:cstheme="minorHAnsi"/>
          <w:sz w:val="24"/>
          <w:szCs w:val="24"/>
        </w:rPr>
        <w:t>—</w:t>
      </w:r>
      <w:r w:rsidRPr="003E0030">
        <w:rPr>
          <w:rFonts w:cstheme="minorHAnsi"/>
          <w:sz w:val="24"/>
          <w:szCs w:val="24"/>
        </w:rPr>
        <w:t>by geographers who know it well</w:t>
      </w:r>
      <w:r w:rsidR="001D7E67">
        <w:rPr>
          <w:rFonts w:cstheme="minorHAnsi"/>
          <w:sz w:val="24"/>
          <w:szCs w:val="24"/>
        </w:rPr>
        <w:t>—</w:t>
      </w:r>
      <w:r w:rsidRPr="003E0030">
        <w:rPr>
          <w:rFonts w:cstheme="minorHAnsi"/>
          <w:sz w:val="24"/>
          <w:szCs w:val="24"/>
        </w:rPr>
        <w:t xml:space="preserve">there is a key difference with Yeh’s view. O’Sullivan and </w:t>
      </w:r>
      <w:proofErr w:type="spellStart"/>
      <w:r w:rsidRPr="003E0030">
        <w:rPr>
          <w:rFonts w:cstheme="minorHAnsi"/>
          <w:sz w:val="24"/>
          <w:szCs w:val="24"/>
        </w:rPr>
        <w:t>Haklay</w:t>
      </w:r>
      <w:proofErr w:type="spellEnd"/>
      <w:r w:rsidRPr="003E0030">
        <w:rPr>
          <w:rFonts w:cstheme="minorHAnsi"/>
          <w:sz w:val="24"/>
          <w:szCs w:val="24"/>
        </w:rPr>
        <w:t xml:space="preserve"> </w:t>
      </w:r>
      <w:r w:rsidRPr="003E0030">
        <w:rPr>
          <w:rFonts w:cstheme="minorHAnsi"/>
          <w:sz w:val="24"/>
          <w:szCs w:val="24"/>
        </w:rPr>
        <w:fldChar w:fldCharType="begin" w:fldLock="1"/>
      </w:r>
      <w:r w:rsidR="00E57AB4" w:rsidRPr="003E0030">
        <w:rPr>
          <w:rFonts w:cstheme="minorHAnsi"/>
          <w:sz w:val="24"/>
          <w:szCs w:val="24"/>
        </w:rPr>
        <w:instrText>ADDIN CSL_CITATION {"citationItems":[{"id":"ITEM-1","itemData":{"DOI":"10.1068/a32140","ISSN":"0308518X","abstract":"Agent-based models (ABMs) are an increasingly popular tool in the social sciences. This trend seems likely to continue, so that they will become widely used in geography and in urban and regional planning. We present an overview of examples of these models in the life sciences, economics, planning, sociology, and archaeology. We conclude that ABMs strongly tend towards an individualist view of the social world. This point is reinforced by closer consideration of particular examples. This discussion pays attention to the inadequacy of an individualist model of society with reference to debates in social theory. We argue that because models are closed representations of an open world it is important that institutions and other social structures be explicitly included, or that their omission be explained. A tentative explanation for the bias of ABMs is offered, based on an examination of early research in artificial intelligence and distributed artificial intelligence from which disciplines the approach is derived. Some implications of these findings are discussed. We indicate some useful research directions which are beginning to tackle the individualism issue directly. We further note that the underlying assumptions of ABMs are often hidden in the implementation details. We conclude that such models must be subject to critical examination of their assumptions, and that model builders should engage with social theory if the approach is to realise its full potential.","author":[{"dropping-particle":"","family":"O'Sullivan","given":"D.","non-dropping-particle":"","parse-names":false,"suffix":""},{"dropping-particle":"","family":"Haklay","given":"M.","non-dropping-particle":"","parse-names":false,"suffix":""}],"container-title":"Environment and Planning A","id":"ITEM-1","issue":"8","issued":{"date-parts":[["2000"]]},"page":"1409-1425","title":"Agent-based models and individualism: Is the world agent-based?","type":"article-journal","volume":"32"},"uris":["http://www.mendeley.com/documents/?uuid=5796975d-5b75-4601-abdf-31c684080c40"]}],"mendeley":{"formattedCitation":"(D. O’Sullivan &amp; Haklay, 2000)","manualFormatting":"(2000, 1413)","plainTextFormattedCitation":"(D. O’Sullivan &amp; Haklay, 2000)","previouslyFormattedCitation":"(D. O’Sullivan &amp; Haklay, 2000)"},"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2000, 1413)</w:t>
      </w:r>
      <w:r w:rsidRPr="003E0030">
        <w:rPr>
          <w:rFonts w:cstheme="minorHAnsi"/>
          <w:sz w:val="24"/>
          <w:szCs w:val="24"/>
        </w:rPr>
        <w:fldChar w:fldCharType="end"/>
      </w:r>
      <w:r w:rsidRPr="003E0030">
        <w:rPr>
          <w:rFonts w:cstheme="minorHAnsi"/>
          <w:sz w:val="24"/>
          <w:szCs w:val="24"/>
        </w:rPr>
        <w:t xml:space="preserve"> argued that "ABMs often tend strongly towards methodological individualism…not that methodological individualism is unavoidable, but that it is a frequently unacknowledged assumption of models of this kind." Rather than being intrinsic to ABM, they find the roots of individualism in its origins in computer science </w:t>
      </w:r>
      <w:r w:rsidRPr="003E0030">
        <w:rPr>
          <w:rFonts w:cstheme="minorHAnsi"/>
          <w:sz w:val="24"/>
          <w:szCs w:val="24"/>
        </w:rPr>
        <w:fldChar w:fldCharType="begin" w:fldLock="1"/>
      </w:r>
      <w:r w:rsidRPr="003E0030">
        <w:rPr>
          <w:rFonts w:cstheme="minorHAnsi"/>
          <w:sz w:val="24"/>
          <w:szCs w:val="24"/>
        </w:rPr>
        <w:instrText>ADDIN CSL_CITATION {"citationItems":[{"id":"ITEM-1","itemData":{"DOI":"10.1068/a32140","ISSN":"0308518X","abstract":"Agent-based models (ABMs) are an increasingly popular tool in the social sciences. This trend seems likely to continue, so that they will become widely used in geography and in urban and regional planning. We present an overview of examples of these models in the life sciences, economics, planning, sociology, and archaeology. We conclude that ABMs strongly tend towards an individualist view of the social world. This point is reinforced by closer consideration of particular examples. This discussion pays attention to the inadequacy of an individualist model of society with reference to debates in social theory. We argue that because models are closed representations of an open world it is important that institutions and other social structures be explicitly included, or that their omission be explained. A tentative explanation for the bias of ABMs is offered, based on an examination of early research in artificial intelligence and distributed artificial intelligence from which disciplines the approach is derived. Some implications of these findings are discussed. We indicate some useful research directions which are beginning to tackle the individualism issue directly. We further note that the underlying assumptions of ABMs are often hidden in the implementation details. We conclude that such models must be subject to critical examination of their assumptions, and that model builders should engage with social theory if the approach is to realise its full potential.","author":[{"dropping-particle":"","family":"O'Sullivan","given":"D.","non-dropping-particle":"","parse-names":false,"suffix":""},{"dropping-particle":"","family":"Haklay","given":"M.","non-dropping-particle":"","parse-names":false,"suffix":""}],"container-title":"Environment and Planning A","id":"ITEM-1","issue":"8","issued":{"date-parts":[["2000"]]},"page":"1409-1425","title":"Agent-based models and individualism: Is the world agent-based?","type":"article-journal","volume":"32"},"uris":["http://www.mendeley.com/documents/?uuid=5796975d-5b75-4601-abdf-31c684080c40"]}],"mendeley":{"formattedCitation":"(D. O’Sullivan &amp; Haklay, 2000)","manualFormatting":"(D. O’Sullivan &amp; Haklay, 2000, 1416-17)","plainTextFormattedCitation":"(D. O’Sullivan &amp; Haklay, 2000)","previouslyFormattedCitation":"(D. O’Sullivan &amp; Haklay, 2000)"},"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D. O’Sullivan &amp; Haklay, 2000, 1416-17)</w:t>
      </w:r>
      <w:r w:rsidRPr="003E0030">
        <w:rPr>
          <w:rFonts w:cstheme="minorHAnsi"/>
          <w:sz w:val="24"/>
          <w:szCs w:val="24"/>
        </w:rPr>
        <w:fldChar w:fldCharType="end"/>
      </w:r>
      <w:r w:rsidRPr="003E0030">
        <w:rPr>
          <w:rFonts w:cstheme="minorHAnsi"/>
          <w:sz w:val="24"/>
          <w:szCs w:val="24"/>
        </w:rPr>
        <w:t xml:space="preserve"> and in various intellectual trends in social science </w:t>
      </w:r>
      <w:r w:rsidRPr="003E0030">
        <w:rPr>
          <w:rFonts w:cstheme="minorHAnsi"/>
          <w:sz w:val="24"/>
          <w:szCs w:val="24"/>
        </w:rPr>
        <w:fldChar w:fldCharType="begin" w:fldLock="1"/>
      </w:r>
      <w:r w:rsidRPr="003E0030">
        <w:rPr>
          <w:rFonts w:cstheme="minorHAnsi"/>
          <w:sz w:val="24"/>
          <w:szCs w:val="24"/>
        </w:rPr>
        <w:instrText>ADDIN CSL_CITATION {"citationItems":[{"id":"ITEM-1","itemData":{"DOI":"10.1068/a32140","ISSN":"0308518X","abstract":"Agent-based models (ABMs) are an increasingly popular tool in the social sciences. This trend seems likely to continue, so that they will become widely used in geography and in urban and regional planning. We present an overview of examples of these models in the life sciences, economics, planning, sociology, and archaeology. We conclude that ABMs strongly tend towards an individualist view of the social world. This point is reinforced by closer consideration of particular examples. This discussion pays attention to the inadequacy of an individualist model of society with reference to debates in social theory. We argue that because models are closed representations of an open world it is important that institutions and other social structures be explicitly included, or that their omission be explained. A tentative explanation for the bias of ABMs is offered, based on an examination of early research in artificial intelligence and distributed artificial intelligence from which disciplines the approach is derived. Some implications of these findings are discussed. We indicate some useful research directions which are beginning to tackle the individualism issue directly. We further note that the underlying assumptions of ABMs are often hidden in the implementation details. We conclude that such models must be subject to critical examination of their assumptions, and that model builders should engage with social theory if the approach is to realise its full potential.","author":[{"dropping-particle":"","family":"O'Sullivan","given":"D.","non-dropping-particle":"","parse-names":false,"suffix":""},{"dropping-particle":"","family":"Haklay","given":"M.","non-dropping-particle":"","parse-names":false,"suffix":""}],"container-title":"Environment and Planning A","id":"ITEM-1","issue":"8","issued":{"date-parts":[["2000"]]},"page":"1409-1425","title":"Agent-based models and individualism: Is the world agent-based?","type":"article-journal","volume":"32"},"uris":["http://www.mendeley.com/documents/?uuid=5796975d-5b75-4601-abdf-31c684080c40"]}],"mendeley":{"formattedCitation":"(D. O’Sullivan &amp; Haklay, 2000)","manualFormatting":"(D. O’Sullivan &amp; Haklay, 2000, 1417-18)","plainTextFormattedCitation":"(D. O’Sullivan &amp; Haklay, 2000)","previouslyFormattedCitation":"(D. O’Sullivan &amp; Haklay, 2000)"},"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D. O’Sullivan &amp; Haklay, 2000, 1417-18)</w:t>
      </w:r>
      <w:r w:rsidRPr="003E0030">
        <w:rPr>
          <w:rFonts w:cstheme="minorHAnsi"/>
          <w:sz w:val="24"/>
          <w:szCs w:val="24"/>
        </w:rPr>
        <w:fldChar w:fldCharType="end"/>
      </w:r>
      <w:r w:rsidRPr="003E0030">
        <w:rPr>
          <w:rFonts w:cstheme="minorHAnsi"/>
          <w:sz w:val="24"/>
          <w:szCs w:val="24"/>
        </w:rPr>
        <w:t xml:space="preserve">. Herbert Gintis, an avid proponent of ABM </w:t>
      </w:r>
      <w:r w:rsidRPr="003E0030">
        <w:rPr>
          <w:rFonts w:cstheme="minorHAnsi"/>
          <w:sz w:val="24"/>
          <w:szCs w:val="24"/>
        </w:rPr>
        <w:fldChar w:fldCharType="begin" w:fldLock="1"/>
      </w:r>
      <w:r w:rsidR="00834842" w:rsidRPr="003E0030">
        <w:rPr>
          <w:rFonts w:cstheme="minorHAnsi"/>
          <w:sz w:val="24"/>
          <w:szCs w:val="24"/>
        </w:rPr>
        <w:instrText>ADDIN CSL_CITATION {"citationItems":[{"id":"ITEM-1","itemData":{"author":[{"dropping-particle":"","family":"Gintis","given":"Herbert","non-dropping-particle":"","parse-names":false,"suffix":""}],"container-title":"The Economic Journal","id":"ITEM-1","issue":"523","issued":{"date-parts":[["2007"]]},"page":"1280-1309","title":"The Dynamics of General Equilibrium","type":"article-journal","volume":"117"},"uris":["http://www.mendeley.com/documents/?uuid=e5929879-1e10-4116-a149-f4e0ac50b6ec"]},{"id":"ITEM-2","itemData":{"DOI":"10.4324/9780203165669","ISBN":"9780691160849","author":[{"dropping-particle":"","family":"Gintis","given":"Herbert","non-dropping-particle":"","parse-names":false,"suffix":""}],"id":"ITEM-2","issued":{"date-parts":[["2014"]]},"publisher":"Princeton University Press","title":"The Bounds of Reason: Game Theory and the Unification of the Social Sciences","type":"book"},"uris":["http://www.mendeley.com/documents/?uuid=7ec9cd40-9f66-4de5-9c16-140d5cc1dffb"]}],"mendeley":{"formattedCitation":"(Gintis, 2007b, 2014)","manualFormatting":"(Gintis, 2007; 2014, 196)","plainTextFormattedCitation":"(Gintis, 2007b, 2014)","previouslyFormattedCitation":"(Gintis, 2007b, 2014)"},"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Gintis, 2007; 2014, 196)</w:t>
      </w:r>
      <w:r w:rsidRPr="003E0030">
        <w:rPr>
          <w:rFonts w:cstheme="minorHAnsi"/>
          <w:sz w:val="24"/>
          <w:szCs w:val="24"/>
        </w:rPr>
        <w:fldChar w:fldCharType="end"/>
      </w:r>
      <w:r w:rsidRPr="003E0030">
        <w:rPr>
          <w:rFonts w:cstheme="minorHAnsi"/>
          <w:sz w:val="24"/>
          <w:szCs w:val="24"/>
        </w:rPr>
        <w:t xml:space="preserve">, is also </w:t>
      </w:r>
      <w:r w:rsidR="00E57AB4" w:rsidRPr="003E0030">
        <w:rPr>
          <w:rFonts w:cstheme="minorHAnsi"/>
          <w:sz w:val="24"/>
          <w:szCs w:val="24"/>
        </w:rPr>
        <w:t>one of the most</w:t>
      </w:r>
      <w:r w:rsidRPr="003E0030">
        <w:rPr>
          <w:rFonts w:cstheme="minorHAnsi"/>
          <w:sz w:val="24"/>
          <w:szCs w:val="24"/>
        </w:rPr>
        <w:t xml:space="preserve"> vociferous critic</w:t>
      </w:r>
      <w:r w:rsidR="00E57AB4" w:rsidRPr="003E0030">
        <w:rPr>
          <w:rFonts w:cstheme="minorHAnsi"/>
          <w:sz w:val="24"/>
          <w:szCs w:val="24"/>
        </w:rPr>
        <w:t>s</w:t>
      </w:r>
      <w:r w:rsidRPr="003E0030">
        <w:rPr>
          <w:rFonts w:cstheme="minorHAnsi"/>
          <w:sz w:val="24"/>
          <w:szCs w:val="24"/>
        </w:rPr>
        <w:t xml:space="preserve"> of methodological individualism</w:t>
      </w:r>
      <w:r w:rsidR="00E57AB4" w:rsidRPr="003E0030">
        <w:rPr>
          <w:rFonts w:cstheme="minorHAnsi"/>
          <w:sz w:val="24"/>
          <w:szCs w:val="24"/>
        </w:rPr>
        <w:t xml:space="preserve"> </w:t>
      </w:r>
      <w:r w:rsidR="00E57AB4" w:rsidRPr="003E0030">
        <w:rPr>
          <w:rFonts w:cstheme="minorHAnsi"/>
          <w:sz w:val="24"/>
          <w:szCs w:val="24"/>
        </w:rPr>
        <w:fldChar w:fldCharType="begin" w:fldLock="1"/>
      </w:r>
      <w:r w:rsidR="00CB5748" w:rsidRPr="003E0030">
        <w:rPr>
          <w:rFonts w:cstheme="minorHAnsi"/>
          <w:sz w:val="24"/>
          <w:szCs w:val="24"/>
        </w:rPr>
        <w:instrText>ADDIN CSL_CITATION {"citationItems":[{"id":"ITEM-1","itemData":{"DOI":"10.1016/j.beproc.2018.01.007","author":[{"dropping-particle":"","family":"Gintis","given":"Herbert","non-dropping-particle":"","parse-names":false,"suffix":""},{"dropping-particle":"Van","family":"Schaik","given":"Carel","non-dropping-particle":"","parse-names":false,"suffix":""},{"dropping-particle":"","family":"Boehm","given":"Christopher","non-dropping-particle":"","parse-names":false,"suffix":""},{"dropping-particle":"","family":"King","given":"Martin Luther","non-dropping-particle":"","parse-names":false,"suffix":""},{"dropping-particle":"","family":"Thatcher","given":"Margaret","non-dropping-particle":"","parse-names":false,"suffix":""}],"container-title":"Behavioural Processes","id":"ITEM-1","issue":"January 2018","issued":{"date-parts":[["2019"]]},"page":"17-30","publisher":"Elsevier","title":"Zoon politikon : The evolutionary origins of human socio-political systems","type":"article-journal","volume":"161"},"uris":["http://www.mendeley.com/documents/?uuid=42b43ac5-9449-4976-9d56-ecdd1c8f3f5f"]},{"id":"ITEM-2","itemData":{"DOI":"10.4324/9780203165669","ISBN":"9780691160849","author":[{"dropping-particle":"","family":"Gintis","given":"Herbert","non-dropping-particle":"","parse-names":false,"suffix":""}],"id":"ITEM-2","issued":{"date-parts":[["2014"]]},"publisher":"Princeton University Press","title":"The Bounds of Reason: Game Theory and the Unification of the Social Sciences","type":"book"},"uris":["http://www.mendeley.com/documents/?uuid=7ec9cd40-9f66-4de5-9c16-140d5cc1dffb"]}],"mendeley":{"formattedCitation":"(Gintis, 2014; Gintis et al., 2019)","manualFormatting":"(Gintis, 2014, 171; Gintis et al., 2019, 27)","plainTextFormattedCitation":"(Gintis, 2014; Gintis et al., 2019)","previouslyFormattedCitation":"(Gintis, 2014; Gintis et al., 2019)"},"properties":{"noteIndex":0},"schema":"https://github.com/citation-style-language/schema/raw/master/csl-citation.json"}</w:instrText>
      </w:r>
      <w:r w:rsidR="00E57AB4" w:rsidRPr="003E0030">
        <w:rPr>
          <w:rFonts w:cstheme="minorHAnsi"/>
          <w:sz w:val="24"/>
          <w:szCs w:val="24"/>
        </w:rPr>
        <w:fldChar w:fldCharType="separate"/>
      </w:r>
      <w:r w:rsidR="00E57AB4" w:rsidRPr="003E0030">
        <w:rPr>
          <w:rFonts w:cstheme="minorHAnsi"/>
          <w:noProof/>
          <w:sz w:val="24"/>
          <w:szCs w:val="24"/>
        </w:rPr>
        <w:t>(Gintis, 2014, 171; Gintis et al., 2019, 27)</w:t>
      </w:r>
      <w:r w:rsidR="00E57AB4" w:rsidRPr="003E0030">
        <w:rPr>
          <w:rFonts w:cstheme="minorHAnsi"/>
          <w:sz w:val="24"/>
          <w:szCs w:val="24"/>
        </w:rPr>
        <w:fldChar w:fldCharType="end"/>
      </w:r>
      <w:r w:rsidRPr="003E0030">
        <w:rPr>
          <w:rFonts w:cstheme="minorHAnsi"/>
          <w:sz w:val="24"/>
          <w:szCs w:val="24"/>
        </w:rPr>
        <w:t>.</w:t>
      </w:r>
    </w:p>
    <w:p w14:paraId="66D09326" w14:textId="22799BD5" w:rsidR="002C386E" w:rsidRPr="003E0030" w:rsidRDefault="002C386E" w:rsidP="002C386E">
      <w:pPr>
        <w:spacing w:line="480" w:lineRule="auto"/>
        <w:rPr>
          <w:rFonts w:cstheme="minorHAnsi"/>
          <w:sz w:val="24"/>
          <w:szCs w:val="24"/>
        </w:rPr>
      </w:pPr>
      <w:r w:rsidRPr="003E0030">
        <w:rPr>
          <w:rFonts w:cstheme="minorHAnsi"/>
          <w:sz w:val="24"/>
          <w:szCs w:val="24"/>
        </w:rPr>
        <w:tab/>
        <w:t xml:space="preserve">For O’Sullivan and </w:t>
      </w:r>
      <w:proofErr w:type="spellStart"/>
      <w:r w:rsidRPr="003E0030">
        <w:rPr>
          <w:rFonts w:cstheme="minorHAnsi"/>
          <w:sz w:val="24"/>
          <w:szCs w:val="24"/>
        </w:rPr>
        <w:t>Haklay</w:t>
      </w:r>
      <w:proofErr w:type="spellEnd"/>
      <w:r w:rsidRPr="003E0030">
        <w:rPr>
          <w:rFonts w:cstheme="minorHAnsi"/>
          <w:sz w:val="24"/>
          <w:szCs w:val="24"/>
        </w:rPr>
        <w:t xml:space="preserve">, it makes a difference if the agents in a model represent individuals. The fact that they almost invariably do </w:t>
      </w:r>
      <w:r w:rsidRPr="003E0030">
        <w:rPr>
          <w:rFonts w:cstheme="minorHAnsi"/>
          <w:sz w:val="24"/>
          <w:szCs w:val="24"/>
        </w:rPr>
        <w:fldChar w:fldCharType="begin" w:fldLock="1"/>
      </w:r>
      <w:r w:rsidRPr="003E0030">
        <w:rPr>
          <w:rFonts w:cstheme="minorHAnsi"/>
          <w:sz w:val="24"/>
          <w:szCs w:val="24"/>
        </w:rPr>
        <w:instrText>ADDIN CSL_CITATION {"citationItems":[{"id":"ITEM-1","itemData":{"DOI":"10.1068/a32140","ISSN":"0308518X","abstract":"Agent-based models (ABMs) are an increasingly popular tool in the social sciences. This trend seems likely to continue, so that they will become widely used in geography and in urban and regional planning. We present an overview of examples of these models in the life sciences, economics, planning, sociology, and archaeology. We conclude that ABMs strongly tend towards an individualist view of the social world. This point is reinforced by closer consideration of particular examples. This discussion pays attention to the inadequacy of an individualist model of society with reference to debates in social theory. We argue that because models are closed representations of an open world it is important that institutions and other social structures be explicitly included, or that their omission be explained. A tentative explanation for the bias of ABMs is offered, based on an examination of early research in artificial intelligence and distributed artificial intelligence from which disciplines the approach is derived. Some implications of these findings are discussed. We indicate some useful research directions which are beginning to tackle the individualism issue directly. We further note that the underlying assumptions of ABMs are often hidden in the implementation details. We conclude that such models must be subject to critical examination of their assumptions, and that model builders should engage with social theory if the approach is to realise its full potential.","author":[{"dropping-particle":"","family":"O'Sullivan","given":"D.","non-dropping-particle":"","parse-names":false,"suffix":""},{"dropping-particle":"","family":"Haklay","given":"M.","non-dropping-particle":"","parse-names":false,"suffix":""}],"container-title":"Environment and Planning A","id":"ITEM-1","issue":"8","issued":{"date-parts":[["2000"]]},"page":"1409-1425","title":"Agent-based models and individualism: Is the world agent-based?","type":"article-journal","volume":"32"},"uris":["http://www.mendeley.com/documents/?uuid=5796975d-5b75-4601-abdf-31c684080c40"]}],"mendeley":{"formattedCitation":"(D. O’Sullivan &amp; Haklay, 2000)","manualFormatting":"(D. O’Sullivan &amp; Haklay, 2000, 1413)","plainTextFormattedCitation":"(D. O’Sullivan &amp; Haklay, 2000)","previouslyFormattedCitation":"(D. O’Sullivan &amp; Haklay, 2000)"},"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D. O’Sullivan &amp; Haklay, 2000, 1413)</w:t>
      </w:r>
      <w:r w:rsidRPr="003E0030">
        <w:rPr>
          <w:rFonts w:cstheme="minorHAnsi"/>
          <w:sz w:val="24"/>
          <w:szCs w:val="24"/>
        </w:rPr>
        <w:fldChar w:fldCharType="end"/>
      </w:r>
      <w:r w:rsidRPr="003E0030">
        <w:rPr>
          <w:rFonts w:cstheme="minorHAnsi"/>
          <w:sz w:val="24"/>
          <w:szCs w:val="24"/>
        </w:rPr>
        <w:t xml:space="preserve"> does not mean that they have to. In the present model, for example, agents primarily represent </w:t>
      </w:r>
      <w:r w:rsidRPr="003E0030">
        <w:rPr>
          <w:rFonts w:cstheme="minorHAnsi"/>
          <w:sz w:val="24"/>
          <w:szCs w:val="24"/>
        </w:rPr>
        <w:lastRenderedPageBreak/>
        <w:t xml:space="preserve">groups of people, or in one case a market center. It could be that Yeh would disagree with this reasoning, but it is not clear what she means by methodological individualism being “at the core” </w:t>
      </w:r>
      <w:r w:rsidRPr="003E0030">
        <w:rPr>
          <w:rFonts w:cstheme="minorHAnsi"/>
          <w:sz w:val="24"/>
          <w:szCs w:val="24"/>
        </w:rPr>
        <w:fldChar w:fldCharType="begin" w:fldLock="1"/>
      </w:r>
      <w:r w:rsidRPr="003E0030">
        <w:rPr>
          <w:rFonts w:cstheme="minorHAnsi"/>
          <w:sz w:val="24"/>
          <w:szCs w:val="24"/>
        </w:rPr>
        <w:instrText>ADDIN CSL_CITATION {"citationItems":[{"id":"ITEM-1","itemData":{"DOI":"10.1111/area.12189","ISSN":"14754762","abstract":"Despite widespread acceptance of the idea of working across disciplines and methods in climate change research, the interpretive social sciences continue to be relatively neglected in interdisciplinary research endeavours. Much greater appreciation across epistemological differences is necessary for inclusive collaborative efforts, which in turn requires explicit discussion of what those differences are. Based on the author’s participation in an interdisciplinary research project on climate change in Tibet, this article discusses three conceptual challenges: knowledge, system and ontology.","author":[{"dropping-particle":"","family":"Yeh","given":"Emily T.","non-dropping-particle":"","parse-names":false,"suffix":""}],"container-title":"Area","id":"ITEM-1","issue":"1","issued":{"date-parts":[["2016"]]},"page":"34-40","title":"‘How can experience of local residents be “knowledge”?’ Challenges in interdisciplinary climate change research","type":"article-journal","volume":"48"},"uris":["http://www.mendeley.com/documents/?uuid=08297597-580c-42f1-9326-8cd021e4486e"]}],"mendeley":{"formattedCitation":"(Yeh, 2016)","manualFormatting":"(Yeh, 2016, 37)","plainTextFormattedCitation":"(Yeh, 2016)","previouslyFormattedCitation":"(Yeh, 2016)"},"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Yeh, 2016, 37)</w:t>
      </w:r>
      <w:r w:rsidRPr="003E0030">
        <w:rPr>
          <w:rFonts w:cstheme="minorHAnsi"/>
          <w:sz w:val="24"/>
          <w:szCs w:val="24"/>
        </w:rPr>
        <w:fldChar w:fldCharType="end"/>
      </w:r>
      <w:r w:rsidRPr="003E0030">
        <w:rPr>
          <w:rFonts w:cstheme="minorHAnsi"/>
          <w:sz w:val="24"/>
          <w:szCs w:val="24"/>
        </w:rPr>
        <w:t xml:space="preserve"> of ABM</w:t>
      </w:r>
      <w:r w:rsidR="00DE1192" w:rsidRPr="003E0030">
        <w:rPr>
          <w:rFonts w:cstheme="minorHAnsi"/>
          <w:sz w:val="24"/>
          <w:szCs w:val="24"/>
        </w:rPr>
        <w:t>.</w:t>
      </w:r>
    </w:p>
    <w:p w14:paraId="6AAA18C8" w14:textId="4991E6D1" w:rsidR="002C386E" w:rsidRPr="003E0030" w:rsidRDefault="002C386E" w:rsidP="002C386E">
      <w:pPr>
        <w:spacing w:line="480" w:lineRule="auto"/>
        <w:rPr>
          <w:rFonts w:cstheme="minorHAnsi"/>
          <w:sz w:val="24"/>
          <w:szCs w:val="24"/>
        </w:rPr>
      </w:pPr>
      <w:r w:rsidRPr="003E0030">
        <w:rPr>
          <w:rFonts w:cstheme="minorHAnsi"/>
          <w:sz w:val="24"/>
          <w:szCs w:val="24"/>
        </w:rPr>
        <w:tab/>
        <w:t xml:space="preserve">As for Yeh’s claim that ABM elides power relations, her critique is very </w:t>
      </w:r>
      <w:proofErr w:type="gramStart"/>
      <w:r w:rsidRPr="003E0030">
        <w:rPr>
          <w:rFonts w:cstheme="minorHAnsi"/>
          <w:sz w:val="24"/>
          <w:szCs w:val="24"/>
        </w:rPr>
        <w:t>welcome</w:t>
      </w:r>
      <w:proofErr w:type="gramEnd"/>
      <w:r w:rsidRPr="003E0030">
        <w:rPr>
          <w:rFonts w:cstheme="minorHAnsi"/>
          <w:sz w:val="24"/>
          <w:szCs w:val="24"/>
        </w:rPr>
        <w:t xml:space="preserve"> and it is not surprising that this may hit the nail on the head in </w:t>
      </w:r>
      <w:r w:rsidR="00EC75BC">
        <w:rPr>
          <w:rFonts w:cstheme="minorHAnsi"/>
          <w:sz w:val="24"/>
          <w:szCs w:val="24"/>
        </w:rPr>
        <w:t xml:space="preserve">a majority of </w:t>
      </w:r>
      <w:r w:rsidRPr="003E0030">
        <w:rPr>
          <w:rFonts w:cstheme="minorHAnsi"/>
          <w:sz w:val="24"/>
          <w:szCs w:val="24"/>
        </w:rPr>
        <w:t xml:space="preserve">cases of ABM. But again, it is questionable whether this elision is intrinsic to ABM, or a historical artifact of its use. In fact, although Yeh </w:t>
      </w:r>
      <w:r w:rsidR="004855BD" w:rsidRPr="003E0030">
        <w:rPr>
          <w:rFonts w:cstheme="minorHAnsi"/>
          <w:sz w:val="24"/>
          <w:szCs w:val="24"/>
        </w:rPr>
        <w:fldChar w:fldCharType="begin" w:fldLock="1"/>
      </w:r>
      <w:r w:rsidR="004855BD" w:rsidRPr="003E0030">
        <w:rPr>
          <w:rFonts w:cstheme="minorHAnsi"/>
          <w:sz w:val="24"/>
          <w:szCs w:val="24"/>
        </w:rPr>
        <w:instrText>ADDIN CSL_CITATION {"citationItems":[{"id":"ITEM-1","itemData":{"DOI":"10.1111/area.12189","ISSN":"14754762","abstract":"Despite widespread acceptance of the idea of working across disciplines and methods in climate change research, the interpretive social sciences continue to be relatively neglected in interdisciplinary research endeavours. Much greater appreciation across epistemological differences is necessary for inclusive collaborative efforts, which in turn requires explicit discussion of what those differences are. Based on the author’s participation in an interdisciplinary research project on climate change in Tibet, this article discusses three conceptual challenges: knowledge, system and ontology.","author":[{"dropping-particle":"","family":"Yeh","given":"Emily T.","non-dropping-particle":"","parse-names":false,"suffix":""}],"container-title":"Area","id":"ITEM-1","issue":"1","issued":{"date-parts":[["2016"]]},"page":"34-40","title":"‘How can experience of local residents be “knowledge”?’ Challenges in interdisciplinary climate change research","type":"article-journal","volume":"48"},"uris":["http://www.mendeley.com/documents/?uuid=08297597-580c-42f1-9326-8cd021e4486e"]}],"mendeley":{"formattedCitation":"(Yeh, 2016)","manualFormatting":"(2016, 37)","plainTextFormattedCitation":"(Yeh, 2016)","previouslyFormattedCitation":"(Yeh, 2016)"},"properties":{"noteIndex":0},"schema":"https://github.com/citation-style-language/schema/raw/master/csl-citation.json"}</w:instrText>
      </w:r>
      <w:r w:rsidR="004855BD" w:rsidRPr="003E0030">
        <w:rPr>
          <w:rFonts w:cstheme="minorHAnsi"/>
          <w:sz w:val="24"/>
          <w:szCs w:val="24"/>
        </w:rPr>
        <w:fldChar w:fldCharType="separate"/>
      </w:r>
      <w:r w:rsidR="004855BD" w:rsidRPr="003E0030">
        <w:rPr>
          <w:rFonts w:cstheme="minorHAnsi"/>
          <w:noProof/>
          <w:sz w:val="24"/>
          <w:szCs w:val="24"/>
        </w:rPr>
        <w:t>(2016, 37)</w:t>
      </w:r>
      <w:r w:rsidR="004855BD" w:rsidRPr="003E0030">
        <w:rPr>
          <w:rFonts w:cstheme="minorHAnsi"/>
          <w:sz w:val="24"/>
          <w:szCs w:val="24"/>
        </w:rPr>
        <w:fldChar w:fldCharType="end"/>
      </w:r>
      <w:r w:rsidR="004855BD" w:rsidRPr="003E0030">
        <w:rPr>
          <w:rFonts w:cstheme="minorHAnsi"/>
          <w:sz w:val="24"/>
          <w:szCs w:val="24"/>
        </w:rPr>
        <w:t xml:space="preserve"> </w:t>
      </w:r>
      <w:r w:rsidRPr="003E0030">
        <w:rPr>
          <w:rFonts w:cstheme="minorHAnsi"/>
          <w:sz w:val="24"/>
          <w:szCs w:val="24"/>
        </w:rPr>
        <w:t xml:space="preserve">appears to imply that this particular shortcoming of ABM is absolutely intrinsic to it, this is not explicitly clear in her own account. While it </w:t>
      </w:r>
      <w:r w:rsidR="004855BD" w:rsidRPr="003E0030">
        <w:rPr>
          <w:rFonts w:cstheme="minorHAnsi"/>
          <w:sz w:val="24"/>
          <w:szCs w:val="24"/>
        </w:rPr>
        <w:t xml:space="preserve">is difficult to evaluate the effectiveness of </w:t>
      </w:r>
      <w:r w:rsidRPr="003E0030">
        <w:rPr>
          <w:rFonts w:cstheme="minorHAnsi"/>
          <w:sz w:val="24"/>
          <w:szCs w:val="24"/>
        </w:rPr>
        <w:t xml:space="preserve">the current ABM in this regard, </w:t>
      </w:r>
      <w:r w:rsidR="004855BD" w:rsidRPr="003E0030">
        <w:rPr>
          <w:rFonts w:cstheme="minorHAnsi"/>
          <w:sz w:val="24"/>
          <w:szCs w:val="24"/>
        </w:rPr>
        <w:t>the intention for it was</w:t>
      </w:r>
      <w:r w:rsidRPr="003E0030">
        <w:rPr>
          <w:rFonts w:cstheme="minorHAnsi"/>
          <w:sz w:val="24"/>
          <w:szCs w:val="24"/>
        </w:rPr>
        <w:t xml:space="preserve"> certainly to eschew the elision of “power relations as manifested in the dynamics of capitalism and class differentiation” </w:t>
      </w:r>
      <w:r w:rsidRPr="003E0030">
        <w:rPr>
          <w:rFonts w:cstheme="minorHAnsi"/>
          <w:sz w:val="24"/>
          <w:szCs w:val="24"/>
        </w:rPr>
        <w:fldChar w:fldCharType="begin" w:fldLock="1"/>
      </w:r>
      <w:r w:rsidRPr="003E0030">
        <w:rPr>
          <w:rFonts w:cstheme="minorHAnsi"/>
          <w:sz w:val="24"/>
          <w:szCs w:val="24"/>
        </w:rPr>
        <w:instrText>ADDIN CSL_CITATION {"citationItems":[{"id":"ITEM-1","itemData":{"DOI":"10.1111/area.12189","ISSN":"14754762","abstract":"Despite widespread acceptance of the idea of working across disciplines and methods in climate change research, the interpretive social sciences continue to be relatively neglected in interdisciplinary research endeavours. Much greater appreciation across epistemological differences is necessary for inclusive collaborative efforts, which in turn requires explicit discussion of what those differences are. Based on the author’s participation in an interdisciplinary research project on climate change in Tibet, this article discusses three conceptual challenges: knowledge, system and ontology.","author":[{"dropping-particle":"","family":"Yeh","given":"Emily T.","non-dropping-particle":"","parse-names":false,"suffix":""}],"container-title":"Area","id":"ITEM-1","issue":"1","issued":{"date-parts":[["2016"]]},"page":"34-40","title":"‘How can experience of local residents be “knowledge”?’ Challenges in interdisciplinary climate change research","type":"article-journal","volume":"48"},"uris":["http://www.mendeley.com/documents/?uuid=08297597-580c-42f1-9326-8cd021e4486e"]}],"mendeley":{"formattedCitation":"(Yeh, 2016)","manualFormatting":"(Yeh, 2016, 37)","plainTextFormattedCitation":"(Yeh, 2016)","previouslyFormattedCitation":"(Yeh, 2016)"},"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Yeh, 2016, 37)</w:t>
      </w:r>
      <w:r w:rsidRPr="003E0030">
        <w:rPr>
          <w:rFonts w:cstheme="minorHAnsi"/>
          <w:sz w:val="24"/>
          <w:szCs w:val="24"/>
        </w:rPr>
        <w:fldChar w:fldCharType="end"/>
      </w:r>
      <w:r w:rsidRPr="003E0030">
        <w:rPr>
          <w:rFonts w:cstheme="minorHAnsi"/>
          <w:sz w:val="24"/>
          <w:szCs w:val="24"/>
        </w:rPr>
        <w:t xml:space="preserve">. </w:t>
      </w:r>
    </w:p>
    <w:p w14:paraId="1A8593CA" w14:textId="5796E67D" w:rsidR="002C386E" w:rsidRPr="003E0030" w:rsidRDefault="002C386E" w:rsidP="002C386E">
      <w:pPr>
        <w:spacing w:line="480" w:lineRule="auto"/>
        <w:rPr>
          <w:rFonts w:cstheme="minorHAnsi"/>
          <w:sz w:val="24"/>
          <w:szCs w:val="24"/>
        </w:rPr>
      </w:pPr>
      <w:r w:rsidRPr="003E0030">
        <w:rPr>
          <w:rFonts w:cstheme="minorHAnsi"/>
          <w:sz w:val="24"/>
          <w:szCs w:val="24"/>
        </w:rPr>
        <w:tab/>
        <w:t>Yeh’s broader criticism of the ahistoricism in SES will have to wait for someone more knowledgeable than I for an incisive response. To my knowledge, Yeh is the only political ecologist to have collaborated with agent-based modelers. Could it be that she is also the only political ecologist to have collaborated with scholars in SES? SES and political ecology appear to this author to be closely allied fields</w:t>
      </w:r>
      <w:r w:rsidR="00CB5748" w:rsidRPr="003E0030">
        <w:rPr>
          <w:rStyle w:val="FootnoteReference"/>
          <w:rFonts w:cstheme="minorHAnsi"/>
          <w:sz w:val="24"/>
          <w:szCs w:val="24"/>
        </w:rPr>
        <w:footnoteReference w:id="21"/>
      </w:r>
      <w:r w:rsidRPr="003E0030">
        <w:rPr>
          <w:rFonts w:cstheme="minorHAnsi"/>
          <w:sz w:val="24"/>
          <w:szCs w:val="24"/>
        </w:rPr>
        <w:t xml:space="preserve">. The lack of dialogue between the two could be a symptom of the general critical-quantitative divide discussed above. In any case, it is hoped that Yeh’s criticism of SES can be welcomed and responded to by people who are more firmly rooted in it. </w:t>
      </w:r>
    </w:p>
    <w:p w14:paraId="11836BC6" w14:textId="5B19B95D" w:rsidR="002C386E" w:rsidRPr="003E0030" w:rsidRDefault="002C386E" w:rsidP="002C386E">
      <w:pPr>
        <w:spacing w:line="480" w:lineRule="auto"/>
        <w:rPr>
          <w:rFonts w:cstheme="minorHAnsi"/>
          <w:sz w:val="24"/>
          <w:szCs w:val="24"/>
        </w:rPr>
      </w:pPr>
      <w:r w:rsidRPr="003E0030">
        <w:rPr>
          <w:rFonts w:cstheme="minorHAnsi"/>
          <w:sz w:val="24"/>
          <w:szCs w:val="24"/>
        </w:rPr>
        <w:lastRenderedPageBreak/>
        <w:tab/>
        <w:t xml:space="preserve">It may be true, as Yeh claims, that “normative questions are ignored” in SES </w:t>
      </w:r>
      <w:r w:rsidRPr="003E0030">
        <w:rPr>
          <w:rFonts w:cstheme="minorHAnsi"/>
          <w:sz w:val="24"/>
          <w:szCs w:val="24"/>
        </w:rPr>
        <w:fldChar w:fldCharType="begin" w:fldLock="1"/>
      </w:r>
      <w:r w:rsidRPr="003E0030">
        <w:rPr>
          <w:rFonts w:cstheme="minorHAnsi"/>
          <w:sz w:val="24"/>
          <w:szCs w:val="24"/>
        </w:rPr>
        <w:instrText>ADDIN CSL_CITATION {"citationItems":[{"id":"ITEM-1","itemData":{"DOI":"10.1111/area.12189","ISSN":"14754762","abstract":"Despite widespread acceptance of the idea of working across disciplines and methods in climate change research, the interpretive social sciences continue to be relatively neglected in interdisciplinary research endeavours. Much greater appreciation across epistemological differences is necessary for inclusive collaborative efforts, which in turn requires explicit discussion of what those differences are. Based on the author’s participation in an interdisciplinary research project on climate change in Tibet, this article discusses three conceptual challenges: knowledge, system and ontology.","author":[{"dropping-particle":"","family":"Yeh","given":"Emily T.","non-dropping-particle":"","parse-names":false,"suffix":""}],"container-title":"Area","id":"ITEM-1","issue":"1","issued":{"date-parts":[["2016"]]},"page":"34-40","title":"‘How can experience of local residents be “knowledge”?’ Challenges in interdisciplinary climate change research","type":"article-journal","volume":"48"},"uris":["http://www.mendeley.com/documents/?uuid=08297597-580c-42f1-9326-8cd021e4486e"]}],"mendeley":{"formattedCitation":"(Yeh, 2016)","manualFormatting":"(Yeh, 2016, 37)","plainTextFormattedCitation":"(Yeh, 2016)","previouslyFormattedCitation":"(Yeh, 2016)"},"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Yeh, 2016, 37)</w:t>
      </w:r>
      <w:r w:rsidRPr="003E0030">
        <w:rPr>
          <w:rFonts w:cstheme="minorHAnsi"/>
          <w:sz w:val="24"/>
          <w:szCs w:val="24"/>
        </w:rPr>
        <w:fldChar w:fldCharType="end"/>
      </w:r>
      <w:r w:rsidRPr="003E0030">
        <w:rPr>
          <w:rFonts w:cstheme="minorHAnsi"/>
          <w:sz w:val="24"/>
          <w:szCs w:val="24"/>
        </w:rPr>
        <w:t xml:space="preserve">. But social norms are certainly not. The question of the evolution of social norms is at the heart of Ostrom’s </w:t>
      </w:r>
      <w:r w:rsidR="00A44EF0" w:rsidRPr="003E0030">
        <w:rPr>
          <w:rFonts w:cstheme="minorHAnsi"/>
          <w:sz w:val="24"/>
          <w:szCs w:val="24"/>
        </w:rPr>
        <w:fldChar w:fldCharType="begin" w:fldLock="1"/>
      </w:r>
      <w:r w:rsidR="00A44EF0" w:rsidRPr="003E0030">
        <w:rPr>
          <w:rFonts w:cstheme="minorHAnsi"/>
          <w:sz w:val="24"/>
          <w:szCs w:val="24"/>
        </w:rPr>
        <w:instrText>ADDIN CSL_CITATION {"citationItems":[{"id":"ITEM-1","itemData":{"author":[{"dropping-particle":"","family":"Ostrom","given":"Elinor","non-dropping-particle":"","parse-names":false,"suffix":""}],"container-title":"Journal of Economic Perspectives","id":"ITEM-1","issue":"3","issued":{"date-parts":[["2000"]]},"page":"137-158","title":"Collective Action and the Evolution of Social Norms","type":"article-journal","volume":"14"},"uris":["http://www.mendeley.com/documents/?uuid=6ddd90f2-59e0-4d32-bb95-a52e28defe89"]}],"mendeley":{"formattedCitation":"(Ostrom, 2000)","manualFormatting":"(2000)","plainTextFormattedCitation":"(Ostrom, 2000)","previouslyFormattedCitation":"(Ostrom, 2000)"},"properties":{"noteIndex":0},"schema":"https://github.com/citation-style-language/schema/raw/master/csl-citation.json"}</w:instrText>
      </w:r>
      <w:r w:rsidR="00A44EF0" w:rsidRPr="003E0030">
        <w:rPr>
          <w:rFonts w:cstheme="minorHAnsi"/>
          <w:sz w:val="24"/>
          <w:szCs w:val="24"/>
        </w:rPr>
        <w:fldChar w:fldCharType="separate"/>
      </w:r>
      <w:r w:rsidR="00A44EF0" w:rsidRPr="003E0030">
        <w:rPr>
          <w:rFonts w:cstheme="minorHAnsi"/>
          <w:noProof/>
          <w:sz w:val="24"/>
          <w:szCs w:val="24"/>
        </w:rPr>
        <w:t>(2000)</w:t>
      </w:r>
      <w:r w:rsidR="00A44EF0" w:rsidRPr="003E0030">
        <w:rPr>
          <w:rFonts w:cstheme="minorHAnsi"/>
          <w:sz w:val="24"/>
          <w:szCs w:val="24"/>
        </w:rPr>
        <w:fldChar w:fldCharType="end"/>
      </w:r>
      <w:r w:rsidR="00A44EF0" w:rsidRPr="003E0030">
        <w:rPr>
          <w:rFonts w:cstheme="minorHAnsi"/>
          <w:sz w:val="24"/>
          <w:szCs w:val="24"/>
        </w:rPr>
        <w:t xml:space="preserve"> </w:t>
      </w:r>
      <w:r w:rsidRPr="003E0030">
        <w:rPr>
          <w:rFonts w:cstheme="minorHAnsi"/>
          <w:sz w:val="24"/>
          <w:szCs w:val="24"/>
        </w:rPr>
        <w:t>approach</w:t>
      </w:r>
      <w:r w:rsidR="00A44EF0" w:rsidRPr="003E0030">
        <w:rPr>
          <w:rFonts w:cstheme="minorHAnsi"/>
          <w:sz w:val="24"/>
          <w:szCs w:val="24"/>
        </w:rPr>
        <w:t>.</w:t>
      </w:r>
      <w:r w:rsidRPr="003E0030">
        <w:rPr>
          <w:rFonts w:cstheme="minorHAnsi"/>
          <w:sz w:val="24"/>
          <w:szCs w:val="24"/>
        </w:rPr>
        <w:t xml:space="preserve"> As I discussed above, the reliance of the present ABM – with its use of the “punish-traditional?” switch</w:t>
      </w:r>
      <w:r w:rsidR="00A44EF0" w:rsidRPr="003E0030">
        <w:rPr>
          <w:rFonts w:cstheme="minorHAnsi"/>
          <w:sz w:val="24"/>
          <w:szCs w:val="24"/>
        </w:rPr>
        <w:t>,</w:t>
      </w:r>
      <w:r w:rsidRPr="003E0030">
        <w:rPr>
          <w:rFonts w:cstheme="minorHAnsi"/>
          <w:sz w:val="24"/>
          <w:szCs w:val="24"/>
        </w:rPr>
        <w:t xml:space="preserve"> which simply turns on the enforcement of norms</w:t>
      </w:r>
      <w:r w:rsidR="00A44EF0" w:rsidRPr="003E0030">
        <w:rPr>
          <w:rFonts w:cstheme="minorHAnsi"/>
          <w:sz w:val="24"/>
          <w:szCs w:val="24"/>
        </w:rPr>
        <w:t xml:space="preserve"> against overharvesting</w:t>
      </w:r>
      <w:r w:rsidRPr="003E0030">
        <w:rPr>
          <w:rFonts w:cstheme="minorHAnsi"/>
          <w:sz w:val="24"/>
          <w:szCs w:val="24"/>
        </w:rPr>
        <w:t xml:space="preserve"> – </w:t>
      </w:r>
      <w:r w:rsidR="001300B5" w:rsidRPr="003E0030">
        <w:rPr>
          <w:rFonts w:cstheme="minorHAnsi"/>
          <w:sz w:val="24"/>
          <w:szCs w:val="24"/>
        </w:rPr>
        <w:t>in</w:t>
      </w:r>
      <w:r w:rsidRPr="003E0030">
        <w:rPr>
          <w:rFonts w:cstheme="minorHAnsi"/>
          <w:sz w:val="24"/>
          <w:szCs w:val="24"/>
        </w:rPr>
        <w:t xml:space="preserve"> Janssen’s </w:t>
      </w:r>
      <w:r w:rsidR="001300B5" w:rsidRPr="003E0030">
        <w:rPr>
          <w:rFonts w:cstheme="minorHAnsi"/>
          <w:sz w:val="24"/>
          <w:szCs w:val="24"/>
        </w:rPr>
        <w:fldChar w:fldCharType="begin" w:fldLock="1"/>
      </w:r>
      <w:r w:rsidR="001300B5" w:rsidRPr="003E0030">
        <w:rPr>
          <w:rFonts w:cstheme="minorHAnsi"/>
          <w:sz w:val="24"/>
          <w:szCs w:val="24"/>
        </w:rPr>
        <w:instrText>ADDIN CSL_CITATION {"citationItems":[{"id":"ITEM-1","itemData":{"author":[{"dropping-particle":"","family":"Janssen","given":"Marco","non-dropping-particle":"","parse-names":false,"suffix":""}],"id":"ITEM-1","issued":{"date-parts":[["2020"]]},"publisher":"Self-published","title":"Introduction to Agent-Based Modeling: with Applications to Social, Ecological, and Social-Ecological Systems","type":"book"},"uris":["http://www.mendeley.com/documents/?uuid=25dadeac-2838-48c6-a8e7-236770ff3529"]}],"mendeley":{"formattedCitation":"(M. Janssen, 2020)","manualFormatting":"(2020, 214)","plainTextFormattedCitation":"(M. Janssen, 2020)","previouslyFormattedCitation":"(M. Janssen, 2020)"},"properties":{"noteIndex":0},"schema":"https://github.com/citation-style-language/schema/raw/master/csl-citation.json"}</w:instrText>
      </w:r>
      <w:r w:rsidR="001300B5" w:rsidRPr="003E0030">
        <w:rPr>
          <w:rFonts w:cstheme="minorHAnsi"/>
          <w:sz w:val="24"/>
          <w:szCs w:val="24"/>
        </w:rPr>
        <w:fldChar w:fldCharType="separate"/>
      </w:r>
      <w:r w:rsidR="001300B5" w:rsidRPr="003E0030">
        <w:rPr>
          <w:rFonts w:cstheme="minorHAnsi"/>
          <w:noProof/>
          <w:sz w:val="24"/>
          <w:szCs w:val="24"/>
        </w:rPr>
        <w:t>(2020, 214)</w:t>
      </w:r>
      <w:r w:rsidR="001300B5" w:rsidRPr="003E0030">
        <w:rPr>
          <w:rFonts w:cstheme="minorHAnsi"/>
          <w:sz w:val="24"/>
          <w:szCs w:val="24"/>
        </w:rPr>
        <w:fldChar w:fldCharType="end"/>
      </w:r>
      <w:r w:rsidR="001300B5" w:rsidRPr="003E0030">
        <w:rPr>
          <w:rFonts w:cstheme="minorHAnsi"/>
          <w:sz w:val="24"/>
          <w:szCs w:val="24"/>
        </w:rPr>
        <w:t xml:space="preserve"> </w:t>
      </w:r>
      <w:r w:rsidRPr="003E0030">
        <w:rPr>
          <w:rFonts w:cstheme="minorHAnsi"/>
          <w:sz w:val="24"/>
          <w:szCs w:val="24"/>
        </w:rPr>
        <w:t>model, makes for a very crude approximation of the dynamics of Lauje highlander swidden agriculture. This is primarily because the treatment of social norms there is very minimal. However, it can be argued that Janssen and I should not be criticized too harshly for making a simple presentation of this topic. The game</w:t>
      </w:r>
      <w:r w:rsidR="00C565ED" w:rsidRPr="003E0030">
        <w:rPr>
          <w:rFonts w:cstheme="minorHAnsi"/>
          <w:sz w:val="24"/>
          <w:szCs w:val="24"/>
        </w:rPr>
        <w:t xml:space="preserve"> theoretic</w:t>
      </w:r>
      <w:r w:rsidRPr="003E0030">
        <w:rPr>
          <w:rFonts w:cstheme="minorHAnsi"/>
          <w:sz w:val="24"/>
          <w:szCs w:val="24"/>
        </w:rPr>
        <w:t xml:space="preserve"> modeling of social norms is in fact an overwhelmingly active area of research, with no consensus on a best approach</w:t>
      </w:r>
      <w:r w:rsidR="001300B5" w:rsidRPr="003E0030">
        <w:rPr>
          <w:rFonts w:cstheme="minorHAnsi"/>
          <w:sz w:val="24"/>
          <w:szCs w:val="24"/>
        </w:rPr>
        <w:t xml:space="preserve"> at present</w:t>
      </w:r>
      <w:r w:rsidR="009E28D4" w:rsidRPr="003E0030">
        <w:rPr>
          <w:rStyle w:val="FootnoteReference"/>
          <w:rFonts w:cstheme="minorHAnsi"/>
          <w:sz w:val="24"/>
          <w:szCs w:val="24"/>
        </w:rPr>
        <w:footnoteReference w:id="22"/>
      </w:r>
      <w:r w:rsidRPr="003E0030">
        <w:rPr>
          <w:rFonts w:cstheme="minorHAnsi"/>
          <w:sz w:val="24"/>
          <w:szCs w:val="24"/>
        </w:rPr>
        <w:t>. This connects to a range of debates that warrant geographers’ attention</w:t>
      </w:r>
      <w:r w:rsidR="00C565ED" w:rsidRPr="003E0030">
        <w:rPr>
          <w:rFonts w:cstheme="minorHAnsi"/>
          <w:sz w:val="24"/>
          <w:szCs w:val="24"/>
        </w:rPr>
        <w:t xml:space="preserve">, </w:t>
      </w:r>
      <w:r w:rsidR="003F6283" w:rsidRPr="003E0030">
        <w:rPr>
          <w:rFonts w:cstheme="minorHAnsi"/>
          <w:sz w:val="24"/>
          <w:szCs w:val="24"/>
        </w:rPr>
        <w:t>to which we will turn shortly</w:t>
      </w:r>
      <w:r w:rsidRPr="003E0030">
        <w:rPr>
          <w:rFonts w:cstheme="minorHAnsi"/>
          <w:sz w:val="24"/>
          <w:szCs w:val="24"/>
        </w:rPr>
        <w:t xml:space="preserve">. </w:t>
      </w:r>
    </w:p>
    <w:p w14:paraId="7673F466" w14:textId="77777777" w:rsidR="0090256A" w:rsidRDefault="0090256A" w:rsidP="002C386E">
      <w:pPr>
        <w:spacing w:line="480" w:lineRule="auto"/>
        <w:rPr>
          <w:rFonts w:cstheme="minorHAnsi"/>
          <w:b/>
          <w:bCs/>
          <w:i/>
          <w:iCs/>
          <w:sz w:val="24"/>
          <w:szCs w:val="24"/>
        </w:rPr>
      </w:pPr>
    </w:p>
    <w:p w14:paraId="57D5F30B" w14:textId="218B421C" w:rsidR="002C386E" w:rsidRPr="003E0030" w:rsidRDefault="002C386E" w:rsidP="002C386E">
      <w:pPr>
        <w:spacing w:line="480" w:lineRule="auto"/>
        <w:rPr>
          <w:rFonts w:cstheme="minorHAnsi"/>
          <w:sz w:val="24"/>
          <w:szCs w:val="24"/>
        </w:rPr>
      </w:pPr>
      <w:r w:rsidRPr="003E0030">
        <w:rPr>
          <w:rFonts w:cstheme="minorHAnsi"/>
          <w:b/>
          <w:bCs/>
          <w:i/>
          <w:iCs/>
          <w:sz w:val="24"/>
          <w:szCs w:val="24"/>
        </w:rPr>
        <w:t>Complexity Evolving: Norms, Games, Space</w:t>
      </w:r>
    </w:p>
    <w:p w14:paraId="7AF72880" w14:textId="517CB8F4" w:rsidR="00036C94" w:rsidRPr="00C537D5" w:rsidRDefault="002C386E" w:rsidP="00C537D5">
      <w:pPr>
        <w:spacing w:line="480" w:lineRule="auto"/>
        <w:ind w:firstLine="720"/>
        <w:rPr>
          <w:rFonts w:cstheme="minorHAnsi"/>
          <w:sz w:val="24"/>
          <w:szCs w:val="24"/>
        </w:rPr>
      </w:pPr>
      <w:r w:rsidRPr="003E0030">
        <w:rPr>
          <w:rFonts w:cstheme="minorHAnsi"/>
          <w:sz w:val="24"/>
          <w:szCs w:val="24"/>
        </w:rPr>
        <w:t xml:space="preserve">Biology has recently seen a debate raging about the nature of social cooperation </w:t>
      </w:r>
      <w:r w:rsidRPr="003E0030">
        <w:rPr>
          <w:rFonts w:cstheme="minorHAnsi"/>
          <w:sz w:val="24"/>
          <w:szCs w:val="24"/>
        </w:rPr>
        <w:fldChar w:fldCharType="begin" w:fldLock="1"/>
      </w:r>
      <w:r w:rsidRPr="003E0030">
        <w:rPr>
          <w:rFonts w:cstheme="minorHAnsi"/>
          <w:sz w:val="24"/>
          <w:szCs w:val="24"/>
        </w:rPr>
        <w:instrText>ADDIN CSL_CITATION {"citationItems":[{"id":"ITEM-1","itemData":{"DOI":"10.1038/nature09205","ISSN":"0028-0836","author":[{"dropping-particle":"","family":"Nowak","given":"Martin A","non-dropping-particle":"","parse-names":false,"suffix":""},{"dropping-particle":"","family":"Tarnita","given":"Corina E","non-dropping-particle":"","parse-names":false,"suffix":""},{"dropping-particle":"","family":"Wilson","given":"Edward O","non-dropping-particle":"","parse-names":false,"suffix":""}],"container-title":"Nature","id":"ITEM-1","issue":"7310","issued":{"date-parts":[["2010"]]},"page":"1057-1062","publisher":"Nature Publishing Group","title":"The evolution of eusociality","type":"article-journal","volume":"466"},"uris":["http://www.mendeley.com/documents/?uuid=6ca9aba7-5d5d-4d16-93c0-c2f908c96e51"]},{"id":"ITEM-2","itemData":{"DOI":"10.1038/nature09831","author":[{"dropping-particle":"","family":"Abbot","given":"Patrick","non-dropping-particle":"","parse-names":false,"suffix":""},{"dropping-particle":"","family":"Jun Abe, John Alcock, Samuel Alizon4","given":"Joao A.","non-dropping-particle":"","parse-names":false,"suffix":""},{"dropping-particle":"van","family":"C. Alpedrinha, Malte Andersson, Jean-Baptiste Andre","given":"Minus","non-dropping-particle":"","parse-names":false,"suffix":""},{"dropping-particle":"","family":"Baalen, Francois Balloux, Sigal Balshine","given":"Nick Barton","non-dropping-particle":"","parse-names":false,"suffix":""},{"dropping-particle":"","family":"Leo W. Beukeboom, JayM. Biernaskie","given":"TrineBilde","non-dropping-particle":"","parse-names":false,"suffix":""},{"dropping-particle":"","family":"Gerald Borgia, Michael Breed, SamBrown","given":"Redouan Bshary","non-dropping-particle":"","parse-names":false,"suffix":""},{"dropping-particle":"","family":"Angus Buckling, Nancy T. Burley","given":"Max N. Burton-Chellew","non-dropping-particle":"","parse-names":false,"suffix":""},{"dropping-particle":"","family":"Michael A. Cant, Michel Chapuisat","given":"Eric L. Charnov","non-dropping-particle":"","parse-names":false,"suffix":""},{"dropping-particle":"","family":"Tim Clutton-Brock, Andrew Cockburn","given":"Blaine J. Cole","non-dropping-particle":"","parse-names":false,"suffix":""},{"dropping-particle":"","family":"Nick Colegrave, LedaCosmides, IainD.Couzin","given":"Jerry A. Coyne","non-dropping-particle":"","parse-names":false,"suffix":""},{"dropping-particle":"","family":"Scott Creel, BernardCrespi, Robert L. Curry","given":"Sasha R. X.Dall","non-dropping-particle":"","parse-names":false,"suffix":""},{"dropping-particle":"","family":"Troy Day, Janis L. Dickinson","given":"Lee AlanDugatkin","non-dropping-particle":"","parse-names":false,"suffix":""},{"dropping-particle":"","family":"Claire El Mouden, Stephen T. Emlen, Jay Evans","given":"Regis Ferriere","non-dropping-particle":"","parse-names":false,"suffix":""},{"dropping-particle":"","family":"Jeremy Field, Susanne Foitzik, Kevin Foster","given":"William A. Foster","non-dropping-particle":"","parse-names":false,"suffix":""},{"dropping-particle":"","family":"CharlesW. Fox, Juergen Gadau, SylvainGandon","given":"AndyGardner","non-dropping-particle":"","parse-names":false,"suffix":""},{"dropping-particle":"","family":"Michael G. Gardner, Thomas Getty","given":"Michael A. D. Goodisman","non-dropping-particle":"","parse-names":false,"suffix":""},{"dropping-particle":"","family":"Alan Grafen, Rick Grosberg","given":"Christina M. Grozinger","non-dropping-particle":"","parse-names":false,"suffix":""},{"dropping-particle":"","family":"Pierre-Henri Gouyon, Darryl Gwynne","given":"Paul H. Harvey","non-dropping-particle":"","parse-names":false,"suffix":""},{"dropping-particle":"","family":"J. Hatchwell, Ju¨rgen Heinze","given":"Heikki Helantera","non-dropping-particle":"Ben","parse-names":false,"suffix":""},{"dropping-particle":"","family":"Ken R. Helms, KimHill, Natalie Jiricny","given":"Rufus A. Johnstone","non-dropping-particle":"","parse-names":false,"suffix":""},{"dropping-particle":"","family":"Alex Kacelnik, E. Toby Kiers, Hanna Kokko","given":"Jan Komdeur","non-dropping-particle":"","parse-names":false,"suffix":""},{"dropping-particle":"","family":"Judith Korb, Daniel Kronauer","given":"Rolf Ku¨mmerli","non-dropping-particle":"","parse-names":false,"suffix":""},{"dropping-particle":"","family":"Laurent Lehmann, Timothy A. Linksvayer","given":"Se´bastien Lion","non-dropping-particle":"","parse-names":false,"suffix":""},{"dropping-particle":"","family":"Bruce Lyon, James A. R. Marshall","given":"Richard McElreath","non-dropping-particle":"","parse-names":false,"suffix":""},{"dropping-particle":"","family":"Yannis Michalakis, Richard E. Michod","given":"Douglas Mock","non-dropping-particle":"","parse-names":false,"suffix":""},{"dropping-particle":"","family":"Thibaud Monnin, Robert Montgomerie","given":"Allen J. Moore","non-dropping-particle":"","parse-names":false,"suffix":""},{"dropping-particle":"","family":"Ulrich G. Mueller, Ronald Noe¨, SamirOkasha","given":"Pekka Pamilo","non-dropping-particle":"","parse-names":false,"suffix":""},{"dropping-particle":"","family":"Geoff A. Parker, Jes S. Pedersen, Ido Pen","given":"David Pfennig","non-dropping-particle":"","parse-names":false,"suffix":""},{"dropping-particle":"","family":"David C. Queller, Daniel J.Rankin","given":"Sarah E. Reece","non-dropping-particle":"","parse-names":false,"suffix":""},{"dropping-particle":"","family":"Hudson K. Reeve, Max Reuter, Gilbert Roberts","given":"Simon K.","non-dropping-particle":"","parse-names":false,"suffix":""},{"dropping-particle":"","family":"A. Robson, Denis Roze, Francois Rousset","given":"Olav Rueppell","non-dropping-particle":"","parse-names":false,"suffix":""},{"dropping-particle":"","family":"Joel L. Sachs, Lorenzo Santorelli","given":"Paul Schmid-Hempel","non-dropping-particle":"","parse-names":false,"suffix":""},{"dropping-particle":"","family":"Michael P. Schwarz","given":"Tom Scott-Phillips","non-dropping-particle":"","parse-names":false,"suffix":""},{"dropping-particle":"","family":"Janet Shellmann-Sherman, Paul W. Sherman","given":"David M. Shuker","non-dropping-particle":"","parse-names":false,"suffix":""},{"dropping-particle":"","family":"Jeff Smith, Joseph C. Spagna","given":"Beverly Strassmann","non-dropping-particle":"","parse-names":false,"suffix":""},{"dropping-particle":"","family":"Andrew V. Suarez, Liselotte Sundstro¨m","given":"Michael Taborsky","non-dropping-particle":"","parse-names":false,"suffix":""},{"dropping-particle":"","family":"Peter Taylor, Graham Thompson, John Tooby","given":"Neil D. Tsutsui","non-dropping-particle":"","parse-names":false,"suffix":""},{"dropping-particle":"","family":"Kazuki Tsuji, Stefano Turillazzi","given":"FranciscoU´ beda","non-dropping-particle":"","parse-names":false,"suffix":""},{"dropping-particle":"","family":"Edward L. Vargo, Bernard Voelkl","given":"Tom Wenseleers","non-dropping-particle":"","parse-names":false,"suffix":""},{"dropping-particle":"","family":"Stuart A. West, Mary Jane West-Eberhard","given":"David F. Westneat","non-dropping-particle":"","parse-names":false,"suffix":""},{"dropping-particle":"","family":"Diane C. Wiernasz, Geoff Wild","given":"Richard Wrangham","non-dropping-particle":"","parse-names":false,"suffix":""},{"dropping-particle":"","family":"Andrew J. Young, DavidW. Zeh","given":"Jeanne A. Zeh","non-dropping-particle":"","parse-names":false,"suffix":""},{"dropping-particle":"","family":"Zink","given":"Andrew","non-dropping-particle":"","parse-names":false,"suffix":""}],"id":"ITEM-2","issue":"2010","issued":{"date-parts":[["2011"]]},"page":"1057-1062","title":"Inclusive fitness theory and eusociality","type":"article-journal","volume":"1062"},"uris":["http://www.mendeley.com/documents/?uuid=8ab9c386-1792-4d61-8c41-39ff61f90de2"]}],"mendeley":{"formattedCitation":"(Abbot et al., 2011; M. A. Nowak et al., 2010)","plainTextFormattedCitation":"(Abbot et al., 2011; M. A. Nowak et al., 2010)","previouslyFormattedCitation":"(Abbot et al., 2011; M. A. Nowak et al., 2010)"},"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Abbot et al., 2011; M. A. Nowak et al., 2010)</w:t>
      </w:r>
      <w:r w:rsidRPr="003E0030">
        <w:rPr>
          <w:rFonts w:cstheme="minorHAnsi"/>
          <w:sz w:val="24"/>
          <w:szCs w:val="24"/>
        </w:rPr>
        <w:fldChar w:fldCharType="end"/>
      </w:r>
      <w:r w:rsidRPr="003E0030">
        <w:rPr>
          <w:rFonts w:cstheme="minorHAnsi"/>
          <w:sz w:val="24"/>
          <w:szCs w:val="24"/>
        </w:rPr>
        <w:t xml:space="preserve">—a “clash of the titans,” </w:t>
      </w:r>
      <w:r w:rsidRPr="003E0030">
        <w:rPr>
          <w:rFonts w:cstheme="minorHAnsi"/>
          <w:sz w:val="24"/>
          <w:szCs w:val="24"/>
        </w:rPr>
        <w:fldChar w:fldCharType="begin" w:fldLock="1"/>
      </w:r>
      <w:r w:rsidRPr="003E0030">
        <w:rPr>
          <w:rFonts w:cstheme="minorHAnsi"/>
          <w:sz w:val="24"/>
          <w:szCs w:val="24"/>
        </w:rPr>
        <w:instrText>ADDIN CSL_CITATION {"citationItems":[{"id":"ITEM-1","itemData":{"DOI":"10.14778/2831360.2831365","ISBN":"9780871404138","ISSN":"00390895","author":[{"dropping-particle":"","family":"Gintis","given":"Herbert","non-dropping-particle":"","parse-names":false,"suffix":""}],"container-title":"Bioscience","id":"ITEM-1","issue":"11","issued":{"date-parts":[["2012"]]},"page":"9","title":"Clash of the Titans","type":"article-journal","volume":"62"},"uris":["http://www.mendeley.com/documents/?uuid=63394c37-8e37-4621-846a-335ca61f818e"]}],"mendeley":{"formattedCitation":"(Gintis, 2012)","plainTextFormattedCitation":"(Gintis, 2012)","previouslyFormattedCitation":"(Gintis, 2012)"},"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Gintis, 2012)</w:t>
      </w:r>
      <w:r w:rsidRPr="003E0030">
        <w:rPr>
          <w:rFonts w:cstheme="minorHAnsi"/>
          <w:sz w:val="24"/>
          <w:szCs w:val="24"/>
        </w:rPr>
        <w:fldChar w:fldCharType="end"/>
      </w:r>
      <w:r w:rsidRPr="003E0030">
        <w:rPr>
          <w:rStyle w:val="FootnoteReference"/>
          <w:rFonts w:cstheme="minorHAnsi"/>
          <w:sz w:val="24"/>
          <w:szCs w:val="24"/>
        </w:rPr>
        <w:footnoteReference w:id="23"/>
      </w:r>
      <w:r w:rsidRPr="003E0030">
        <w:rPr>
          <w:rFonts w:cstheme="minorHAnsi"/>
          <w:sz w:val="24"/>
          <w:szCs w:val="24"/>
        </w:rPr>
        <w:t xml:space="preserve"> rarely seen in the sciences. In short, the “selfish gene” paradigm </w:t>
      </w:r>
      <w:r w:rsidRPr="003E0030">
        <w:rPr>
          <w:rFonts w:cstheme="minorHAnsi"/>
          <w:sz w:val="24"/>
          <w:szCs w:val="24"/>
        </w:rPr>
        <w:fldChar w:fldCharType="begin" w:fldLock="1"/>
      </w:r>
      <w:r w:rsidRPr="003E0030">
        <w:rPr>
          <w:rFonts w:cstheme="minorHAnsi"/>
          <w:sz w:val="24"/>
          <w:szCs w:val="24"/>
        </w:rPr>
        <w:instrText>ADDIN CSL_CITATION {"citationItems":[{"id":"ITEM-1","itemData":{"author":[{"dropping-particle":"","family":"Dawkins","given":"Richard","non-dropping-particle":"","parse-names":false,"suffix":""}],"id":"ITEM-1","issued":{"date-parts":[["2006"]]},"publisher":"Oxford University Press","title":"The Selfish Gene","type":"book"},"uris":["http://www.mendeley.com/documents/?uuid=d91030a9-5000-4e30-acba-92e843f20e87"]}],"mendeley":{"formattedCitation":"(Dawkins, 2006)","plainTextFormattedCitation":"(Dawkins, 2006)","previouslyFormattedCitation":"(Dawkins, 2006)"},"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Dawkins, 2006)</w:t>
      </w:r>
      <w:r w:rsidRPr="003E0030">
        <w:rPr>
          <w:rFonts w:cstheme="minorHAnsi"/>
          <w:sz w:val="24"/>
          <w:szCs w:val="24"/>
        </w:rPr>
        <w:fldChar w:fldCharType="end"/>
      </w:r>
      <w:r w:rsidRPr="003E0030">
        <w:rPr>
          <w:rFonts w:cstheme="minorHAnsi"/>
          <w:sz w:val="24"/>
          <w:szCs w:val="24"/>
        </w:rPr>
        <w:t xml:space="preserve">, which convinced a generation of biologists that cooperative behavior could be explained solely in terms of organisms helping others that share their genes, has come under attack. In its place, a new paradigm has been </w:t>
      </w:r>
      <w:r w:rsidRPr="003E0030">
        <w:rPr>
          <w:rFonts w:cstheme="minorHAnsi"/>
          <w:sz w:val="24"/>
          <w:szCs w:val="24"/>
        </w:rPr>
        <w:lastRenderedPageBreak/>
        <w:t xml:space="preserve">proposed which recognizes that there is a complex evolutionary dynamic within the genome itself, where genes effect each other, making for more than single loci additive dynamics assumed by the influential Hamilton’s Rule </w:t>
      </w:r>
      <w:r w:rsidRPr="003E0030">
        <w:rPr>
          <w:rFonts w:cstheme="minorHAnsi"/>
          <w:sz w:val="24"/>
          <w:szCs w:val="24"/>
        </w:rPr>
        <w:fldChar w:fldCharType="begin" w:fldLock="1"/>
      </w:r>
      <w:r w:rsidRPr="003E0030">
        <w:rPr>
          <w:rFonts w:cstheme="minorHAnsi"/>
          <w:sz w:val="24"/>
          <w:szCs w:val="24"/>
        </w:rPr>
        <w:instrText>ADDIN CSL_CITATION {"citationItems":[{"id":"ITEM-1","itemData":{"author":[{"dropping-particle":"","family":"Gintis","given":"Herbert","non-dropping-particle":"","parse-names":false,"suffix":""}],"container-title":"Biology &amp; Philosophy","id":"ITEM-1","issued":{"date-parts":[["2013"]]},"page":"447-515","title":"Inclusive Fitness and the Sociobiology of the Genome","type":"article-journal","volume":"29"},"uris":["http://www.mendeley.com/documents/?uuid=d148eb29-de26-4e17-ba35-2a103e474854"]},{"id":"ITEM-2","itemData":{"author":[{"dropping-particle":"","family":"Hamilton","given":"W. D.","non-dropping-particle":"","parse-names":false,"suffix":""}],"container-title":"The American Naturalist","id":"ITEM-2","issue":"896","issued":{"date-parts":[["1963"]]},"title":"The Evolution of Altruistic Behavior","type":"article-journal","volume":"97"},"uris":["http://www.mendeley.com/documents/?uuid=56e57040-187d-4d5e-a8cd-68a34b61d6ae"]}],"mendeley":{"formattedCitation":"(Gintis, 2013a; Hamilton, 1963)","plainTextFormattedCitation":"(Gintis, 2013a; Hamilton, 1963)","previouslyFormattedCitation":"(Gintis, 2013a; Hamilton, 1963)"},"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Gintis, 2013a; Hamilton, 1963)</w:t>
      </w:r>
      <w:r w:rsidRPr="003E0030">
        <w:rPr>
          <w:rFonts w:cstheme="minorHAnsi"/>
          <w:sz w:val="24"/>
          <w:szCs w:val="24"/>
        </w:rPr>
        <w:fldChar w:fldCharType="end"/>
      </w:r>
      <w:r w:rsidRPr="003E0030">
        <w:rPr>
          <w:rFonts w:cstheme="minorHAnsi"/>
          <w:sz w:val="24"/>
          <w:szCs w:val="24"/>
        </w:rPr>
        <w:t xml:space="preserve">. </w:t>
      </w:r>
      <w:r w:rsidR="006E7A1B">
        <w:rPr>
          <w:rFonts w:cstheme="minorHAnsi"/>
          <w:sz w:val="24"/>
          <w:szCs w:val="24"/>
        </w:rPr>
        <w:t>A revised theory of group selection—once considered discredited—has been formulated, which recognizes the legitimacy of Hamilton’s Rule is limited, and when it comes to social species needs to be understood in a broader context of multilevel selection</w:t>
      </w:r>
      <w:r w:rsidR="002C525C">
        <w:rPr>
          <w:rFonts w:cstheme="minorHAnsi"/>
          <w:sz w:val="24"/>
          <w:szCs w:val="24"/>
        </w:rPr>
        <w:t xml:space="preserve"> </w:t>
      </w:r>
      <w:r w:rsidR="007A2B36">
        <w:rPr>
          <w:rFonts w:cstheme="minorHAnsi"/>
          <w:sz w:val="24"/>
          <w:szCs w:val="24"/>
        </w:rPr>
        <w:fldChar w:fldCharType="begin" w:fldLock="1"/>
      </w:r>
      <w:r w:rsidR="00FA651F">
        <w:rPr>
          <w:rFonts w:cstheme="minorHAnsi"/>
          <w:sz w:val="24"/>
          <w:szCs w:val="24"/>
        </w:rPr>
        <w:instrText>ADDIN CSL_CITATION {"citationItems":[{"id":"ITEM-1","itemData":{"author":[{"dropping-particle":"","family":"Traulsen","given":"Arne","non-dropping-particle":"","parse-names":false,"suffix":""},{"dropping-particle":"","family":"Nowak","given":"Martin A","non-dropping-particle":"","parse-names":false,"suffix":""}],"container-title":"Proceedings of the National Academy of Sciences","id":"ITEM-1","issue":"29","issued":{"date-parts":[["2006"]]},"title":"Evolution of Cooperation by Multilevel Selection","type":"article-journal","volume":"103"},"uris":["http://www.mendeley.com/documents/?uuid=e0ea791b-33e1-423c-a0b6-9043a27a2304"]}],"mendeley":{"formattedCitation":"(Traulsen &amp; Nowak, 2006)","plainTextFormattedCitation":"(Traulsen &amp; Nowak, 2006)","previouslyFormattedCitation":"(Traulsen &amp; Nowak, 2006)"},"properties":{"noteIndex":0},"schema":"https://github.com/citation-style-language/schema/raw/master/csl-citation.json"}</w:instrText>
      </w:r>
      <w:r w:rsidR="007A2B36">
        <w:rPr>
          <w:rFonts w:cstheme="minorHAnsi"/>
          <w:sz w:val="24"/>
          <w:szCs w:val="24"/>
        </w:rPr>
        <w:fldChar w:fldCharType="separate"/>
      </w:r>
      <w:r w:rsidR="007A2B36" w:rsidRPr="007A2B36">
        <w:rPr>
          <w:rFonts w:cstheme="minorHAnsi"/>
          <w:noProof/>
          <w:sz w:val="24"/>
          <w:szCs w:val="24"/>
        </w:rPr>
        <w:t>(Traulsen &amp; Nowak, 2006)</w:t>
      </w:r>
      <w:r w:rsidR="007A2B36">
        <w:rPr>
          <w:rFonts w:cstheme="minorHAnsi"/>
          <w:sz w:val="24"/>
          <w:szCs w:val="24"/>
        </w:rPr>
        <w:fldChar w:fldCharType="end"/>
      </w:r>
      <w:r w:rsidR="007A2B36">
        <w:rPr>
          <w:rFonts w:cstheme="minorHAnsi"/>
          <w:sz w:val="24"/>
          <w:szCs w:val="24"/>
        </w:rPr>
        <w:t xml:space="preserve">. </w:t>
      </w:r>
      <w:r w:rsidRPr="003E0030">
        <w:rPr>
          <w:rFonts w:cstheme="minorHAnsi"/>
          <w:sz w:val="24"/>
          <w:szCs w:val="24"/>
        </w:rPr>
        <w:t xml:space="preserve">This new sociobiology is helping to spawn a new transdisciplinary “behavioral sciences” paradigm </w:t>
      </w:r>
      <w:r w:rsidRPr="003E0030">
        <w:rPr>
          <w:rFonts w:cstheme="minorHAnsi"/>
          <w:sz w:val="24"/>
          <w:szCs w:val="24"/>
        </w:rPr>
        <w:fldChar w:fldCharType="begin" w:fldLock="1"/>
      </w:r>
      <w:r w:rsidRPr="003E0030">
        <w:rPr>
          <w:rFonts w:cstheme="minorHAnsi"/>
          <w:sz w:val="24"/>
          <w:szCs w:val="24"/>
        </w:rPr>
        <w:instrText>ADDIN CSL_CITATION {"citationItems":[{"id":"ITEM-1","itemData":{"DOI":"10.4324/9780203165669","ISBN":"9780691160849","author":[{"dropping-particle":"","family":"Gintis","given":"Herbert","non-dropping-particle":"","parse-names":false,"suffix":""}],"id":"ITEM-1","issued":{"date-parts":[["2014"]]},"publisher":"Princeton University Press","title":"The Bounds of Reason: Game Theory and the Unification of the Social Sciences","type":"book"},"uris":["http://www.mendeley.com/documents/?uuid=7ec9cd40-9f66-4de5-9c16-140d5cc1dffb"]}],"mendeley":{"formattedCitation":"(Gintis, 2014)","manualFormatting":"(Gintis, 2014, 194)","plainTextFormattedCitation":"(Gintis, 2014)","previouslyFormattedCitation":"(Gintis, 2014)"},"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Gintis, 2014, 194)</w:t>
      </w:r>
      <w:r w:rsidRPr="003E0030">
        <w:rPr>
          <w:rFonts w:cstheme="minorHAnsi"/>
          <w:sz w:val="24"/>
          <w:szCs w:val="24"/>
        </w:rPr>
        <w:fldChar w:fldCharType="end"/>
      </w:r>
      <w:r w:rsidRPr="003E0030">
        <w:rPr>
          <w:rFonts w:cstheme="minorHAnsi"/>
          <w:sz w:val="24"/>
          <w:szCs w:val="24"/>
        </w:rPr>
        <w:t xml:space="preserve"> with striking implications for all the social sciences, and deep resonances with</w:t>
      </w:r>
      <w:r w:rsidR="00FA651F">
        <w:rPr>
          <w:rFonts w:cstheme="minorHAnsi"/>
          <w:sz w:val="24"/>
          <w:szCs w:val="24"/>
        </w:rPr>
        <w:t xml:space="preserve"> </w:t>
      </w:r>
      <w:r w:rsidR="004D381D">
        <w:rPr>
          <w:rFonts w:cstheme="minorHAnsi"/>
          <w:sz w:val="24"/>
          <w:szCs w:val="24"/>
        </w:rPr>
        <w:t>an important</w:t>
      </w:r>
      <w:r w:rsidR="00FA651F">
        <w:rPr>
          <w:rFonts w:cstheme="minorHAnsi"/>
          <w:sz w:val="24"/>
          <w:szCs w:val="24"/>
        </w:rPr>
        <w:t xml:space="preserve"> forerunner of critical</w:t>
      </w:r>
      <w:r w:rsidRPr="003E0030">
        <w:rPr>
          <w:rFonts w:cstheme="minorHAnsi"/>
          <w:sz w:val="24"/>
          <w:szCs w:val="24"/>
        </w:rPr>
        <w:t xml:space="preserve"> geograph</w:t>
      </w:r>
      <w:r w:rsidR="00FA651F">
        <w:rPr>
          <w:rFonts w:cstheme="minorHAnsi"/>
          <w:sz w:val="24"/>
          <w:szCs w:val="24"/>
        </w:rPr>
        <w:t>y</w:t>
      </w:r>
      <w:r w:rsidRPr="003E0030">
        <w:rPr>
          <w:rFonts w:cstheme="minorHAnsi"/>
          <w:sz w:val="24"/>
          <w:szCs w:val="24"/>
        </w:rPr>
        <w:t xml:space="preserve">, </w:t>
      </w:r>
      <w:proofErr w:type="spellStart"/>
      <w:r w:rsidRPr="003E0030">
        <w:rPr>
          <w:rFonts w:cstheme="minorHAnsi"/>
          <w:sz w:val="24"/>
          <w:szCs w:val="24"/>
        </w:rPr>
        <w:t>Pyotr</w:t>
      </w:r>
      <w:proofErr w:type="spellEnd"/>
      <w:r w:rsidRPr="003E0030">
        <w:rPr>
          <w:rFonts w:cstheme="minorHAnsi"/>
          <w:sz w:val="24"/>
          <w:szCs w:val="24"/>
        </w:rPr>
        <w:t xml:space="preserve"> Kropotkin </w:t>
      </w:r>
      <w:r w:rsidRPr="003E0030">
        <w:rPr>
          <w:rFonts w:cstheme="minorHAnsi"/>
          <w:sz w:val="24"/>
          <w:szCs w:val="24"/>
        </w:rPr>
        <w:fldChar w:fldCharType="begin" w:fldLock="1"/>
      </w:r>
      <w:r w:rsidR="00E95830">
        <w:rPr>
          <w:rFonts w:cstheme="minorHAnsi"/>
          <w:sz w:val="24"/>
          <w:szCs w:val="24"/>
        </w:rPr>
        <w:instrText>ADDIN CSL_CITATION {"citationItems":[{"id":"ITEM-1","itemData":{"author":[{"dropping-particle":"","family":"Bowles","given":"Samuel","non-dropping-particle":"","parse-names":false,"suffix":""},{"dropping-particle":"","family":"Gintis","given":"Herbert","non-dropping-particle":"","parse-names":false,"suffix":""}],"id":"ITEM-1","issued":{"date-parts":[["2011"]]},"publisher":"Princeton University Press","title":"A Cooperative Species: HUMAN RECIPROCITY AND ITS EVOLUTION","type":"book"},"uris":["http://www.mendeley.com/documents/?uuid=03975fb5-f82e-484f-b13f-413ecacd7dd9"]}],"mendeley":{"formattedCitation":"(Bowles &amp; Gintis, 2011)","manualFormatting":"(Bowles &amp; Gintis, 2011, 7; Kropotkin, 1885)","plainTextFormattedCitation":"(Bowles &amp; Gintis, 2011)","previouslyFormattedCitation":"(Bowles &amp; Gintis, 2011)"},"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Bowles &amp; Gintis, 2011, 7</w:t>
      </w:r>
      <w:r w:rsidR="004D381D">
        <w:rPr>
          <w:rFonts w:cstheme="minorHAnsi"/>
          <w:noProof/>
          <w:sz w:val="24"/>
          <w:szCs w:val="24"/>
        </w:rPr>
        <w:t xml:space="preserve">; </w:t>
      </w:r>
      <w:r w:rsidR="004D381D" w:rsidRPr="00FA651F">
        <w:rPr>
          <w:rFonts w:cstheme="minorHAnsi"/>
          <w:noProof/>
          <w:sz w:val="24"/>
          <w:szCs w:val="24"/>
        </w:rPr>
        <w:t>Kropotkin, 1885</w:t>
      </w:r>
      <w:r w:rsidRPr="003E0030">
        <w:rPr>
          <w:rFonts w:cstheme="minorHAnsi"/>
          <w:noProof/>
          <w:sz w:val="24"/>
          <w:szCs w:val="24"/>
        </w:rPr>
        <w:t>)</w:t>
      </w:r>
      <w:r w:rsidRPr="003E0030">
        <w:rPr>
          <w:rFonts w:cstheme="minorHAnsi"/>
          <w:sz w:val="24"/>
          <w:szCs w:val="24"/>
        </w:rPr>
        <w:fldChar w:fldCharType="end"/>
      </w:r>
      <w:r w:rsidRPr="003E0030">
        <w:rPr>
          <w:rFonts w:cstheme="minorHAnsi"/>
          <w:sz w:val="24"/>
          <w:szCs w:val="24"/>
        </w:rPr>
        <w:t>. In this final section we will explore the contours of these and related, new complexity science-</w:t>
      </w:r>
      <w:r w:rsidR="00F0241F" w:rsidRPr="003E0030">
        <w:rPr>
          <w:rFonts w:cstheme="minorHAnsi"/>
          <w:sz w:val="24"/>
          <w:szCs w:val="24"/>
        </w:rPr>
        <w:t>infused</w:t>
      </w:r>
      <w:r w:rsidRPr="003E0030">
        <w:rPr>
          <w:rFonts w:cstheme="minorHAnsi"/>
          <w:sz w:val="24"/>
          <w:szCs w:val="24"/>
        </w:rPr>
        <w:t xml:space="preserve"> developments. But first, it is necessary to attend to the fraught historical relationship between biology and geography.</w:t>
      </w:r>
    </w:p>
    <w:p w14:paraId="4D7FFEFE" w14:textId="6AB348A7" w:rsidR="002C386E" w:rsidRPr="003E0030" w:rsidRDefault="002C386E" w:rsidP="002C386E">
      <w:pPr>
        <w:spacing w:line="480" w:lineRule="auto"/>
        <w:rPr>
          <w:rFonts w:cstheme="minorHAnsi"/>
          <w:i/>
          <w:iCs/>
          <w:sz w:val="24"/>
          <w:szCs w:val="24"/>
        </w:rPr>
      </w:pPr>
      <w:r w:rsidRPr="003E0030">
        <w:rPr>
          <w:rFonts w:cstheme="minorHAnsi"/>
          <w:i/>
          <w:iCs/>
          <w:sz w:val="24"/>
          <w:szCs w:val="24"/>
        </w:rPr>
        <w:t xml:space="preserve">The </w:t>
      </w:r>
      <w:proofErr w:type="gramStart"/>
      <w:r w:rsidRPr="003E0030">
        <w:rPr>
          <w:rFonts w:cstheme="minorHAnsi"/>
          <w:i/>
          <w:iCs/>
          <w:sz w:val="24"/>
          <w:szCs w:val="24"/>
        </w:rPr>
        <w:t>Biology</w:t>
      </w:r>
      <w:proofErr w:type="gramEnd"/>
      <w:r w:rsidRPr="003E0030">
        <w:rPr>
          <w:rFonts w:cstheme="minorHAnsi"/>
          <w:i/>
          <w:iCs/>
          <w:sz w:val="24"/>
          <w:szCs w:val="24"/>
        </w:rPr>
        <w:t>-Geography Disciplinary Nexus</w:t>
      </w:r>
    </w:p>
    <w:p w14:paraId="42663A61" w14:textId="2FB6572F" w:rsidR="002C386E" w:rsidRPr="003E0030" w:rsidRDefault="002C386E" w:rsidP="002C386E">
      <w:pPr>
        <w:spacing w:line="480" w:lineRule="auto"/>
        <w:ind w:firstLine="720"/>
        <w:rPr>
          <w:rFonts w:cstheme="minorHAnsi"/>
          <w:sz w:val="24"/>
          <w:szCs w:val="24"/>
        </w:rPr>
      </w:pPr>
      <w:r w:rsidRPr="003E0030">
        <w:rPr>
          <w:rFonts w:cstheme="minorHAnsi"/>
          <w:sz w:val="24"/>
          <w:szCs w:val="24"/>
        </w:rPr>
        <w:t xml:space="preserve">It is no wonder that geographers have been wary of engaging with biology for the last hundred years. Virtually every major figure in geography around the turn of the twentieth century—from Sir Thomas H. </w:t>
      </w:r>
      <w:proofErr w:type="spellStart"/>
      <w:r w:rsidRPr="003E0030">
        <w:rPr>
          <w:rFonts w:cstheme="minorHAnsi"/>
          <w:sz w:val="24"/>
          <w:szCs w:val="24"/>
        </w:rPr>
        <w:t>Holdich</w:t>
      </w:r>
      <w:proofErr w:type="spellEnd"/>
      <w:r w:rsidRPr="003E0030">
        <w:rPr>
          <w:rFonts w:cstheme="minorHAnsi"/>
          <w:sz w:val="24"/>
          <w:szCs w:val="24"/>
        </w:rPr>
        <w:t xml:space="preserve"> and Siegfried </w:t>
      </w:r>
      <w:proofErr w:type="spellStart"/>
      <w:r w:rsidRPr="003E0030">
        <w:rPr>
          <w:rFonts w:cstheme="minorHAnsi"/>
          <w:sz w:val="24"/>
          <w:szCs w:val="24"/>
        </w:rPr>
        <w:t>Passarge</w:t>
      </w:r>
      <w:proofErr w:type="spellEnd"/>
      <w:r w:rsidRPr="003E0030">
        <w:rPr>
          <w:rFonts w:cstheme="minorHAnsi"/>
          <w:sz w:val="24"/>
          <w:szCs w:val="24"/>
        </w:rPr>
        <w:t xml:space="preserve"> to Isaiah Bowman and various French counterparts—justified their views with Darwinian-sounding language</w:t>
      </w:r>
      <w:r w:rsidRPr="003E0030">
        <w:rPr>
          <w:rStyle w:val="FootnoteReference"/>
          <w:rFonts w:cstheme="minorHAnsi"/>
          <w:sz w:val="24"/>
          <w:szCs w:val="24"/>
        </w:rPr>
        <w:footnoteReference w:id="24"/>
      </w:r>
      <w:r w:rsidRPr="003E0030">
        <w:rPr>
          <w:rFonts w:cstheme="minorHAnsi"/>
          <w:sz w:val="24"/>
          <w:szCs w:val="24"/>
        </w:rPr>
        <w:t xml:space="preserve"> </w:t>
      </w:r>
      <w:r w:rsidRPr="003E0030">
        <w:rPr>
          <w:rFonts w:cstheme="minorHAnsi"/>
          <w:sz w:val="24"/>
          <w:szCs w:val="24"/>
        </w:rPr>
        <w:fldChar w:fldCharType="begin" w:fldLock="1"/>
      </w:r>
      <w:r w:rsidRPr="003E0030">
        <w:rPr>
          <w:rFonts w:cstheme="minorHAnsi"/>
          <w:sz w:val="24"/>
          <w:szCs w:val="24"/>
        </w:rPr>
        <w:instrText>ADDIN CSL_CITATION {"citationItems":[{"id":"ITEM-1","itemData":{"author":[{"dropping-particle":"","family":"Livingstone","given":"David N.","non-dropping-particle":"","parse-names":false,"suffix":""}],"id":"ITEM-1","issued":{"date-parts":[["1993"]]},"publisher":"Wiley","title":"The Geographical Tradition: Episodes in the History of a Contested Enterprise","type":"book"},"uris":["http://www.mendeley.com/documents/?uuid=0b0b8054-c744-4734-9c43-6aad3ac2552e"]}],"mendeley":{"formattedCitation":"(Livingstone, 1993)","manualFormatting":"(Livingstone, 1993, 216-218, 244, 249)","plainTextFormattedCitation":"(Livingstone, 1993)","previouslyFormattedCitation":"(Livingstone, 1993)"},"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Livingstone, 1993, 216-218, 244, 249)</w:t>
      </w:r>
      <w:r w:rsidRPr="003E0030">
        <w:rPr>
          <w:rFonts w:cstheme="minorHAnsi"/>
          <w:sz w:val="24"/>
          <w:szCs w:val="24"/>
        </w:rPr>
        <w:fldChar w:fldCharType="end"/>
      </w:r>
      <w:r w:rsidRPr="003E0030">
        <w:rPr>
          <w:rFonts w:cstheme="minorHAnsi"/>
          <w:sz w:val="24"/>
          <w:szCs w:val="24"/>
        </w:rPr>
        <w:t xml:space="preserve">. And with only one exception, they did so to rationalize racism and serve empire. Kropotkin is the only one that was distinctly </w:t>
      </w:r>
      <w:r w:rsidRPr="003E0030">
        <w:rPr>
          <w:rFonts w:cstheme="minorHAnsi"/>
          <w:i/>
          <w:sz w:val="24"/>
          <w:szCs w:val="24"/>
        </w:rPr>
        <w:t>against</w:t>
      </w:r>
      <w:r w:rsidRPr="003E0030">
        <w:rPr>
          <w:rFonts w:cstheme="minorHAnsi"/>
          <w:sz w:val="24"/>
          <w:szCs w:val="24"/>
        </w:rPr>
        <w:t xml:space="preserve"> empire, colonialism, and the state (Livingstone, 1993, page 254).  What Livingstone fails to point out is that Kropotkin is also </w:t>
      </w:r>
      <w:r w:rsidRPr="003E0030">
        <w:rPr>
          <w:rFonts w:cstheme="minorHAnsi"/>
          <w:sz w:val="24"/>
          <w:szCs w:val="24"/>
        </w:rPr>
        <w:lastRenderedPageBreak/>
        <w:t xml:space="preserve">the only one of these geographers who is taken seriously by biologists, and considered to have made enduring, significant contributions to the field of evolutionary biology itself </w:t>
      </w:r>
      <w:r w:rsidR="00C23C93" w:rsidRPr="003E0030">
        <w:rPr>
          <w:rFonts w:cstheme="minorHAnsi"/>
          <w:sz w:val="24"/>
          <w:szCs w:val="24"/>
        </w:rPr>
        <w:fldChar w:fldCharType="begin" w:fldLock="1"/>
      </w:r>
      <w:r w:rsidR="00FA1E3A" w:rsidRPr="003E0030">
        <w:rPr>
          <w:rFonts w:cstheme="minorHAnsi"/>
          <w:sz w:val="24"/>
          <w:szCs w:val="24"/>
        </w:rPr>
        <w:instrText>ADDIN CSL_CITATION {"citationItems":[{"id":"ITEM-1","itemData":{"author":[{"dropping-particle":"","family":"Kropotkin","given":"Piotr","non-dropping-particle":"","parse-names":false,"suffix":""}],"id":"ITEM-1","issued":{"date-parts":[["2021"]]},"publisher":"PM Press","title":"Mutual Aid: An Illuminated Factor of Evolution","type":"book"},"uris":["http://www.mendeley.com/documents/?uuid=f4ccb005-eeeb-42dc-826a-d88de22afc7b"]},{"id":"ITEM-2","itemData":{"author":[{"dropping-particle":"","family":"Gould","given":"Stephen Jay","non-dropping-particle":"","parse-names":false,"suffix":""}],"container-title":"Natural History","id":"ITEM-2","issued":{"date-parts":[["1997"]]},"title":"Kropotkin was no crackpot","type":"article-journal"},"uris":["http://www.mendeley.com/documents/?uuid=120cdc36-a3c2-48f0-8888-7c9cd3fdafb7"]},{"id":"ITEM-3","itemData":{"author":[{"dropping-particle":"","family":"Boucher","given":"Douglas H.","non-dropping-particle":"","parse-names":false,"suffix":""}],"container-title":"The Biology of Mutualism: Ecology and Evolution","editor":[{"dropping-particle":"","family":"Boucher","given":"Douglas H.","non-dropping-particle":"","parse-names":false,"suffix":""}],"id":"ITEM-3","issued":{"date-parts":[["1985"]]},"publisher":"Croom Helm","title":"\"The Idea of Mutualism, Past and Future\"","type":"chapter"},"uris":["http://www.mendeley.com/documents/?uuid=5b0038ab-309b-4657-a991-1d646de82306"]}],"mendeley":{"formattedCitation":"(Boucher, 1985; Gould, 1997; Kropotkin, 2021)","manualFormatting":"(Boucher, 1985, 17; Gould, 1997, 12-21; Kropotkin, 2021 [1902])","plainTextFormattedCitation":"(Boucher, 1985; Gould, 1997; Kropotkin, 2021)","previouslyFormattedCitation":"(Boucher, 1985; Gould, 1997; Kropotkin, 2021)"},"properties":{"noteIndex":0},"schema":"https://github.com/citation-style-language/schema/raw/master/csl-citation.json"}</w:instrText>
      </w:r>
      <w:r w:rsidR="00C23C93" w:rsidRPr="003E0030">
        <w:rPr>
          <w:rFonts w:cstheme="minorHAnsi"/>
          <w:sz w:val="24"/>
          <w:szCs w:val="24"/>
        </w:rPr>
        <w:fldChar w:fldCharType="separate"/>
      </w:r>
      <w:r w:rsidR="001E56B9" w:rsidRPr="003E0030">
        <w:rPr>
          <w:rFonts w:cstheme="minorHAnsi"/>
          <w:noProof/>
          <w:sz w:val="24"/>
          <w:szCs w:val="24"/>
        </w:rPr>
        <w:t>(Boucher, 1985, 17; Gould, 1997, 12-21; Kropotkin, 2021</w:t>
      </w:r>
      <w:r w:rsidR="00FA1E3A" w:rsidRPr="003E0030">
        <w:rPr>
          <w:rFonts w:cstheme="minorHAnsi"/>
          <w:noProof/>
          <w:sz w:val="24"/>
          <w:szCs w:val="24"/>
        </w:rPr>
        <w:t xml:space="preserve"> [1902]</w:t>
      </w:r>
      <w:r w:rsidR="001E56B9" w:rsidRPr="003E0030">
        <w:rPr>
          <w:rFonts w:cstheme="minorHAnsi"/>
          <w:noProof/>
          <w:sz w:val="24"/>
          <w:szCs w:val="24"/>
        </w:rPr>
        <w:t>)</w:t>
      </w:r>
      <w:r w:rsidR="00C23C93" w:rsidRPr="003E0030">
        <w:rPr>
          <w:rFonts w:cstheme="minorHAnsi"/>
          <w:sz w:val="24"/>
          <w:szCs w:val="24"/>
        </w:rPr>
        <w:fldChar w:fldCharType="end"/>
      </w:r>
      <w:r w:rsidR="001E56B9" w:rsidRPr="003E0030">
        <w:rPr>
          <w:rFonts w:cstheme="minorHAnsi"/>
          <w:sz w:val="24"/>
          <w:szCs w:val="24"/>
        </w:rPr>
        <w:t>.</w:t>
      </w:r>
    </w:p>
    <w:p w14:paraId="66DA687D" w14:textId="23C90C88" w:rsidR="002C386E" w:rsidRPr="003E0030" w:rsidRDefault="002C386E" w:rsidP="002C386E">
      <w:pPr>
        <w:spacing w:line="480" w:lineRule="auto"/>
        <w:ind w:firstLine="720"/>
        <w:rPr>
          <w:rFonts w:cstheme="minorHAnsi"/>
          <w:sz w:val="24"/>
          <w:szCs w:val="24"/>
        </w:rPr>
      </w:pPr>
      <w:bookmarkStart w:id="10" w:name="_Hlk109853853"/>
      <w:r w:rsidRPr="003E0030">
        <w:rPr>
          <w:rFonts w:cstheme="minorHAnsi"/>
          <w:sz w:val="24"/>
          <w:szCs w:val="24"/>
        </w:rPr>
        <w:t xml:space="preserve">According to </w:t>
      </w:r>
      <w:proofErr w:type="spellStart"/>
      <w:r w:rsidRPr="003E0030">
        <w:rPr>
          <w:rFonts w:cstheme="minorHAnsi"/>
          <w:sz w:val="24"/>
          <w:szCs w:val="24"/>
        </w:rPr>
        <w:t>Stallins</w:t>
      </w:r>
      <w:proofErr w:type="spellEnd"/>
      <w:r w:rsidRPr="003E0030">
        <w:rPr>
          <w:rFonts w:cstheme="minorHAnsi"/>
          <w:sz w:val="24"/>
          <w:szCs w:val="24"/>
        </w:rPr>
        <w:t>, “evolution helped North American academic geography unify in its formative years around the study of human–environment interactions (Stoddart, 1966, 1986</w:t>
      </w:r>
      <w:r w:rsidR="001E56B9" w:rsidRPr="003E0030">
        <w:rPr>
          <w:rFonts w:cstheme="minorHAnsi"/>
          <w:sz w:val="24"/>
          <w:szCs w:val="24"/>
        </w:rPr>
        <w:t xml:space="preserve"> – [cited in </w:t>
      </w:r>
      <w:proofErr w:type="spellStart"/>
      <w:r w:rsidR="001E56B9" w:rsidRPr="003E0030">
        <w:rPr>
          <w:rFonts w:cstheme="minorHAnsi"/>
          <w:sz w:val="24"/>
          <w:szCs w:val="24"/>
        </w:rPr>
        <w:t>Stallins</w:t>
      </w:r>
      <w:proofErr w:type="spellEnd"/>
      <w:r w:rsidR="001E56B9" w:rsidRPr="003E0030">
        <w:rPr>
          <w:rFonts w:cstheme="minorHAnsi"/>
          <w:sz w:val="24"/>
          <w:szCs w:val="24"/>
        </w:rPr>
        <w:t>]</w:t>
      </w:r>
      <w:r w:rsidRPr="003E0030">
        <w:rPr>
          <w:rFonts w:cstheme="minorHAnsi"/>
          <w:sz w:val="24"/>
          <w:szCs w:val="24"/>
        </w:rPr>
        <w:t xml:space="preserve">). </w:t>
      </w:r>
      <w:bookmarkEnd w:id="10"/>
      <w:r w:rsidRPr="003E0030">
        <w:rPr>
          <w:rFonts w:cstheme="minorHAnsi"/>
          <w:sz w:val="24"/>
          <w:szCs w:val="24"/>
        </w:rPr>
        <w:t xml:space="preserve">Geographers reworked these evolutionary outlooks to construct their academic niche, but backed away from them when their incompleteness, their social implications, and their blatant falseness became visible” </w:t>
      </w:r>
      <w:r w:rsidRPr="003E0030">
        <w:rPr>
          <w:rFonts w:cstheme="minorHAnsi"/>
          <w:sz w:val="24"/>
          <w:szCs w:val="24"/>
        </w:rPr>
        <w:fldChar w:fldCharType="begin" w:fldLock="1"/>
      </w:r>
      <w:r w:rsidRPr="003E0030">
        <w:rPr>
          <w:rFonts w:cstheme="minorHAnsi"/>
          <w:sz w:val="24"/>
          <w:szCs w:val="24"/>
        </w:rPr>
        <w:instrText>ADDIN CSL_CITATION {"citationItems":[{"id":"ITEM-1","itemData":{"DOI":"10.1016/j.geoforum.2011.10.011","ISSN":"00167185","abstract":"The fallout from environmental determinism of the early 20th century steered geography away from biological and evolutionary thought. Yet it also set in motion the diversification of how geographers conceive environment, how these environments shape and are shaped by humans, and how scaling negotiates the interpretation of this causality. I illustrate how this plurality of scalar perspectives and practices in geography is embedded in the organism-environment interaction recently articulated in the life sciences. I describe the new fields of epigenetics and niche construction to communicate how ideas about scale from human and physical geography come together in the life sciences. I argue that the two subdisciplinary modes or 'moments' of scalar thinking in geography are compatible, even necessary, through their embodiment in organisms. To procure predictability, organisms practice an epistemological scaling to rework the mental and material boundaries and scales in their environment. Yet organisms are also embedded in ontological flux. Boundaries and scales do not remain static because of the agency of other organisms to shape their own predictability. I formally define biological scaling as arising from the interplay of epistemological and ontological moments of scale. This third moment of scale creates local assemblages or topologies with a propensity for persistence. These 'lumpy' material outcomes of the new organism-environment interaction have analogues in posthuman and new materialist geographies. They also give formerly discredited Lamarckian modes of inheritance a renewed, but revised acceptance. This article argues for a biological view of scale and causality in geography. © 2011 Elsevier Ltd.","author":[{"dropping-particle":"","family":"Stallins","given":"J. Anthony","non-dropping-particle":"","parse-names":false,"suffix":""}],"container-title":"Geoforum","id":"ITEM-1","issue":"3","issued":{"date-parts":[["2012"]]},"page":"427-441","title":"Scale, causality, and the new organism-environment interaction","type":"article-journal","volume":"43"},"uris":["http://www.mendeley.com/documents/?uuid=b6e27e15-6632-4862-9c62-171d783fcc47"]}],"mendeley":{"formattedCitation":"(Stallins, 2012)","manualFormatting":"(Stallins, 2012, 427)","plainTextFormattedCitation":"(Stallins, 2012)","previouslyFormattedCitation":"(Stallins, 2012)"},"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Stallins, 2012, 427)</w:t>
      </w:r>
      <w:r w:rsidRPr="003E0030">
        <w:rPr>
          <w:rFonts w:cstheme="minorHAnsi"/>
          <w:sz w:val="24"/>
          <w:szCs w:val="24"/>
        </w:rPr>
        <w:fldChar w:fldCharType="end"/>
      </w:r>
      <w:r w:rsidRPr="003E0030">
        <w:rPr>
          <w:rFonts w:cstheme="minorHAnsi"/>
          <w:sz w:val="24"/>
          <w:szCs w:val="24"/>
        </w:rPr>
        <w:t xml:space="preserve">. Ironically, this may have been productive, in that, “geography’s subsequent self-imposed exile from biology and evolutionary thought set in motion geography’s ongoing pluralization of ideas about how environment, scale, and causality are intertwined” </w:t>
      </w:r>
      <w:r w:rsidRPr="003E0030">
        <w:rPr>
          <w:rFonts w:cstheme="minorHAnsi"/>
          <w:sz w:val="24"/>
          <w:szCs w:val="24"/>
        </w:rPr>
        <w:fldChar w:fldCharType="begin" w:fldLock="1"/>
      </w:r>
      <w:r w:rsidRPr="003E0030">
        <w:rPr>
          <w:rFonts w:cstheme="minorHAnsi"/>
          <w:sz w:val="24"/>
          <w:szCs w:val="24"/>
        </w:rPr>
        <w:instrText>ADDIN CSL_CITATION {"citationItems":[{"id":"ITEM-1","itemData":{"DOI":"10.1016/j.geoforum.2011.10.011","ISSN":"00167185","abstract":"The fallout from environmental determinism of the early 20th century steered geography away from biological and evolutionary thought. Yet it also set in motion the diversification of how geographers conceive environment, how these environments shape and are shaped by humans, and how scaling negotiates the interpretation of this causality. I illustrate how this plurality of scalar perspectives and practices in geography is embedded in the organism-environment interaction recently articulated in the life sciences. I describe the new fields of epigenetics and niche construction to communicate how ideas about scale from human and physical geography come together in the life sciences. I argue that the two subdisciplinary modes or 'moments' of scalar thinking in geography are compatible, even necessary, through their embodiment in organisms. To procure predictability, organisms practice an epistemological scaling to rework the mental and material boundaries and scales in their environment. Yet organisms are also embedded in ontological flux. Boundaries and scales do not remain static because of the agency of other organisms to shape their own predictability. I formally define biological scaling as arising from the interplay of epistemological and ontological moments of scale. This third moment of scale creates local assemblages or topologies with a propensity for persistence. These 'lumpy' material outcomes of the new organism-environment interaction have analogues in posthuman and new materialist geographies. They also give formerly discredited Lamarckian modes of inheritance a renewed, but revised acceptance. This article argues for a biological view of scale and causality in geography. © 2011 Elsevier Ltd.","author":[{"dropping-particle":"","family":"Stallins","given":"J. Anthony","non-dropping-particle":"","parse-names":false,"suffix":""}],"container-title":"Geoforum","id":"ITEM-1","issue":"3","issued":{"date-parts":[["2012"]]},"page":"427-441","title":"Scale, causality, and the new organism-environment interaction","type":"article-journal","volume":"43"},"uris":["http://www.mendeley.com/documents/?uuid=b6e27e15-6632-4862-9c62-171d783fcc47"]}],"mendeley":{"formattedCitation":"(Stallins, 2012)","manualFormatting":"(Stallins, 2012, 428)","plainTextFormattedCitation":"(Stallins, 2012)","previouslyFormattedCitation":"(Stallins, 2012)"},"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Stallins, 2012, 428)</w:t>
      </w:r>
      <w:r w:rsidRPr="003E0030">
        <w:rPr>
          <w:rFonts w:cstheme="minorHAnsi"/>
          <w:sz w:val="24"/>
          <w:szCs w:val="24"/>
        </w:rPr>
        <w:fldChar w:fldCharType="end"/>
      </w:r>
      <w:r w:rsidRPr="003E0030">
        <w:rPr>
          <w:rFonts w:cstheme="minorHAnsi"/>
          <w:sz w:val="24"/>
          <w:szCs w:val="24"/>
        </w:rPr>
        <w:t>.</w:t>
      </w:r>
    </w:p>
    <w:p w14:paraId="63E767AA" w14:textId="520F6BBF" w:rsidR="002C386E" w:rsidRPr="003E0030" w:rsidRDefault="002C386E" w:rsidP="002C386E">
      <w:pPr>
        <w:spacing w:line="480" w:lineRule="auto"/>
        <w:ind w:firstLine="720"/>
        <w:rPr>
          <w:rFonts w:cstheme="minorHAnsi"/>
          <w:sz w:val="24"/>
          <w:szCs w:val="24"/>
        </w:rPr>
      </w:pPr>
      <w:r w:rsidRPr="003E0030">
        <w:rPr>
          <w:rFonts w:cstheme="minorHAnsi"/>
          <w:sz w:val="24"/>
          <w:szCs w:val="24"/>
        </w:rPr>
        <w:t xml:space="preserve">There was a parallel self-imposed exile from biology in the social sciences in general, and sociology in particular, according to David L. Harvey and Michael Reed </w:t>
      </w:r>
      <w:r w:rsidRPr="003E0030">
        <w:rPr>
          <w:rFonts w:cstheme="minorHAnsi"/>
          <w:sz w:val="24"/>
          <w:szCs w:val="24"/>
        </w:rPr>
        <w:fldChar w:fldCharType="begin" w:fldLock="1"/>
      </w:r>
      <w:r w:rsidR="00834842" w:rsidRPr="003E0030">
        <w:rPr>
          <w:rFonts w:cstheme="minorHAnsi"/>
          <w:sz w:val="24"/>
          <w:szCs w:val="24"/>
        </w:rPr>
        <w:instrText>ADDIN CSL_CITATION {"citationItems":[{"id":"ITEM-1","itemData":{"DOI":"10.1016/1061-7361(94)90020-5","ISSN":"10617361","author":[{"dropping-particle":"","family":"Harvey","given":"David L.","non-dropping-particle":"","parse-names":false,"suffix":""},{"dropping-particle":"","family":"Reed","given":"Michael H.","non-dropping-particle":"","parse-names":false,"suffix":""}],"container-title":"Journal of Social and Evolutionary Systems","id":"ITEM-1","issue":"4","issued":{"date-parts":[["1994"]]},"page":"371-411","title":"The evolution of dissipative social systems","type":"article-journal","volume":"17"},"uris":["http://www.mendeley.com/documents/?uuid=cdfac26f-e58f-4352-9d4f-a963785761c4"]}],"mendeley":{"formattedCitation":"(D. L. Harvey &amp; Reed, 1994)","manualFormatting":"(Harvey &amp; Reed, 1994, 371)","plainTextFormattedCitation":"(D. L. Harvey &amp; Reed, 1994)","previouslyFormattedCitation":"(D. L. Harvey &amp; Reed, 1994)"},"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Harvey &amp; Reed, 1994, 371)</w:t>
      </w:r>
      <w:r w:rsidRPr="003E0030">
        <w:rPr>
          <w:rFonts w:cstheme="minorHAnsi"/>
          <w:sz w:val="24"/>
          <w:szCs w:val="24"/>
        </w:rPr>
        <w:fldChar w:fldCharType="end"/>
      </w:r>
      <w:r w:rsidRPr="003E0030">
        <w:rPr>
          <w:rFonts w:cstheme="minorHAnsi"/>
          <w:sz w:val="24"/>
          <w:szCs w:val="24"/>
        </w:rPr>
        <w:t xml:space="preserve">. “At one point the idea of social evolution seemed to have been ceded to anthropologists and antiquarians for safe keeping, as sociologists and political scientists turned </w:t>
      </w:r>
      <w:proofErr w:type="spellStart"/>
      <w:r w:rsidRPr="003E0030">
        <w:rPr>
          <w:rFonts w:cstheme="minorHAnsi"/>
          <w:sz w:val="24"/>
          <w:szCs w:val="24"/>
        </w:rPr>
        <w:t>en</w:t>
      </w:r>
      <w:proofErr w:type="spellEnd"/>
      <w:r w:rsidRPr="003E0030">
        <w:rPr>
          <w:rFonts w:cstheme="minorHAnsi"/>
          <w:sz w:val="24"/>
          <w:szCs w:val="24"/>
        </w:rPr>
        <w:t xml:space="preserve"> masse to a strangely ahistorical Cold War science” </w:t>
      </w:r>
      <w:r w:rsidRPr="003E0030">
        <w:rPr>
          <w:rFonts w:cstheme="minorHAnsi"/>
          <w:sz w:val="24"/>
          <w:szCs w:val="24"/>
        </w:rPr>
        <w:fldChar w:fldCharType="begin" w:fldLock="1"/>
      </w:r>
      <w:r w:rsidR="00834842" w:rsidRPr="003E0030">
        <w:rPr>
          <w:rFonts w:cstheme="minorHAnsi"/>
          <w:sz w:val="24"/>
          <w:szCs w:val="24"/>
        </w:rPr>
        <w:instrText>ADDIN CSL_CITATION {"citationItems":[{"id":"ITEM-1","itemData":{"DOI":"10.1016/1061-7361(94)90020-5","ISSN":"10617361","author":[{"dropping-particle":"","family":"Harvey","given":"David L.","non-dropping-particle":"","parse-names":false,"suffix":""},{"dropping-particle":"","family":"Reed","given":"Michael H.","non-dropping-particle":"","parse-names":false,"suffix":""}],"container-title":"Journal of Social and Evolutionary Systems","id":"ITEM-1","issue":"4","issued":{"date-parts":[["1994"]]},"page":"371-411","title":"The evolution of dissipative social systems","type":"article-journal","volume":"17"},"uris":["http://www.mendeley.com/documents/?uuid=cdfac26f-e58f-4352-9d4f-a963785761c4"]}],"mendeley":{"formattedCitation":"(D. L. Harvey &amp; Reed, 1994)","manualFormatting":"(Harvey &amp; Reed, 1994, 371)","plainTextFormattedCitation":"(D. L. Harvey &amp; Reed, 1994)","previouslyFormattedCitation":"(D. L. Harvey &amp; Reed, 1994)"},"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Harvey &amp; Reed, 1994, 371)</w:t>
      </w:r>
      <w:r w:rsidRPr="003E0030">
        <w:rPr>
          <w:rFonts w:cstheme="minorHAnsi"/>
          <w:sz w:val="24"/>
          <w:szCs w:val="24"/>
        </w:rPr>
        <w:fldChar w:fldCharType="end"/>
      </w:r>
      <w:r w:rsidRPr="003E0030">
        <w:rPr>
          <w:rFonts w:cstheme="minorHAnsi"/>
          <w:sz w:val="24"/>
          <w:szCs w:val="24"/>
        </w:rPr>
        <w:t xml:space="preserve">. Talcott Parsons opened the work that launched his monumental career by declaring evolutionary thought in sociology to be dead </w:t>
      </w:r>
      <w:r w:rsidRPr="003E0030">
        <w:rPr>
          <w:rFonts w:cstheme="minorHAnsi"/>
          <w:sz w:val="24"/>
          <w:szCs w:val="24"/>
        </w:rPr>
        <w:fldChar w:fldCharType="begin" w:fldLock="1"/>
      </w:r>
      <w:r w:rsidR="002F4240" w:rsidRPr="003E0030">
        <w:rPr>
          <w:rFonts w:cstheme="minorHAnsi"/>
          <w:sz w:val="24"/>
          <w:szCs w:val="24"/>
        </w:rPr>
        <w:instrText>ADDIN CSL_CITATION {"citationItems":[{"id":"ITEM-1","itemData":{"author":[{"dropping-particle":"","family":"Parsons","given":"Talcott","non-dropping-particle":"","parse-names":false,"suffix":""}],"id":"ITEM-1","issued":{"date-parts":[["1949"]]},"publisher":"The Free Press","title":"TheStructure of Social Action: A Study in Social Theory with Special Reference to a Group of Recent European Writers","type":"article"},"uris":["http://www.mendeley.com/documents/?uuid=8c4442d8-ccca-4673-ad04-4ef89e2e121e"]},{"id":"ITEM-2","itemData":{"DOI":"10.1016/1061-7361(94)90020-5","ISSN":"10617361","author":[{"dropping-particle":"","family":"Harvey","given":"David L.","non-dropping-particle":"","parse-names":false,"suffix":""},{"dropping-particle":"","family":"Reed","given":"Michael H.","non-dropping-particle":"","parse-names":false,"suffix":""}],"container-title":"Journal of Social and Evolutionary Systems","id":"ITEM-2","issue":"4","issued":{"date-parts":[["1994"]]},"page":"371-411","title":"The evolution of dissipative social systems","type":"article-journal","volume":"17"},"uris":["http://www.mendeley.com/documents/?uuid=cdfac26f-e58f-4352-9d4f-a963785761c4"]}],"mendeley":{"formattedCitation":"(D. L. Harvey &amp; Reed, 1994; Parsons, 1949)","manualFormatting":"(Harvey &amp; Reed, 1994, 372; Parsons, 1949 [1937], 3)","plainTextFormattedCitation":"(D. L. Harvey &amp; Reed, 1994; Parsons, 1949)","previouslyFormattedCitation":"(D. L. Harvey &amp; Reed, 1994; Parsons, 1949)"},"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Harvey &amp; Reed, 1994, 372; Parsons, 1949 [1937], 3)</w:t>
      </w:r>
      <w:r w:rsidRPr="003E0030">
        <w:rPr>
          <w:rFonts w:cstheme="minorHAnsi"/>
          <w:sz w:val="24"/>
          <w:szCs w:val="24"/>
        </w:rPr>
        <w:fldChar w:fldCharType="end"/>
      </w:r>
      <w:r w:rsidRPr="003E0030">
        <w:rPr>
          <w:rFonts w:cstheme="minorHAnsi"/>
          <w:sz w:val="24"/>
          <w:szCs w:val="24"/>
        </w:rPr>
        <w:t xml:space="preserve">. But this parallel self-exile had its own idiosyncrasies in sociology. Almost thirty years later, after the consolidation of the neo-Darwinian modern synthesis in the biology of the 1940s, Parsons returned to embrace and assimilate evolutionary theory </w:t>
      </w:r>
      <w:r w:rsidRPr="003E0030">
        <w:rPr>
          <w:rFonts w:cstheme="minorHAnsi"/>
          <w:sz w:val="24"/>
          <w:szCs w:val="24"/>
        </w:rPr>
        <w:fldChar w:fldCharType="begin" w:fldLock="1"/>
      </w:r>
      <w:r w:rsidR="00FA1E3A" w:rsidRPr="003E0030">
        <w:rPr>
          <w:rFonts w:cstheme="minorHAnsi"/>
          <w:sz w:val="24"/>
          <w:szCs w:val="24"/>
        </w:rPr>
        <w:instrText>ADDIN CSL_CITATION {"citationItems":[{"id":"ITEM-1","itemData":{"author":[{"dropping-particle":"","family":"Parsons","given":"Talcott","non-dropping-particle":"","parse-names":false,"suffix":""}],"id":"ITEM-1","issued":{"date-parts":[["1966"]]},"publisher":"Englewood Cliffs, N.J. : Prentice-Hall","title":"Societies: Evolutionary and Comparative Perspectives","type":"book"},"uris":["http://www.mendeley.com/documents/?uuid=f7b90dc7-59b2-4483-a395-526af50c69a6"]},{"id":"ITEM-2","itemData":{"DOI":"10.1016/1061-7361(94)90020-5","ISSN":"10617361","author":[{"dropping-particle":"","family":"Harvey","given":"David L.","non-dropping-particle":"","parse-names":false,"suffix":""},{"dropping-particle":"","family":"Reed","given":"Michael H.","non-dropping-particle":"","parse-names":false,"suffix":""}],"container-title":"Journal of Social and Evolutionary Systems","id":"ITEM-2","issue":"4","issued":{"date-parts":[["1994"]]},"page":"371-411","title":"The evolution of dissipative social systems","type":"article-journal","volume":"17"},"uris":["http://www.mendeley.com/documents/?uuid=cdfac26f-e58f-4352-9d4f-a963785761c4"]}],"mendeley":{"formattedCitation":"(D. L. Harvey &amp; Reed, 1994; Parsons, 1966)","manualFormatting":"(Harvey &amp; Reed, 1994, 372; Parsons, 1966)","plainTextFormattedCitation":"(D. L. Harvey &amp; Reed, 1994; Parsons, 1966)","previouslyFormattedCitation":"(D. L. Harvey &amp; Reed, 1994; Parsons, 1966)"},"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Harvey &amp; Reed, 1994, 372; Parsons, 1966)</w:t>
      </w:r>
      <w:r w:rsidRPr="003E0030">
        <w:rPr>
          <w:rFonts w:cstheme="minorHAnsi"/>
          <w:sz w:val="24"/>
          <w:szCs w:val="24"/>
        </w:rPr>
        <w:fldChar w:fldCharType="end"/>
      </w:r>
      <w:r w:rsidRPr="003E0030">
        <w:rPr>
          <w:rFonts w:cstheme="minorHAnsi"/>
          <w:sz w:val="24"/>
          <w:szCs w:val="24"/>
        </w:rPr>
        <w:t xml:space="preserve">. Harvey and Reed interpret Parsons’ turnaround as reflecting a special affinity for the </w:t>
      </w:r>
      <w:r w:rsidRPr="003E0030">
        <w:rPr>
          <w:rFonts w:cstheme="minorHAnsi"/>
          <w:sz w:val="24"/>
          <w:szCs w:val="24"/>
        </w:rPr>
        <w:lastRenderedPageBreak/>
        <w:t xml:space="preserve">conservative, glacial rates of change prescribed by the modern synthesis, with its genetic reductionism. “Parsons found in the neo-Darwinian synthesis a theory wholly consonant with his conservative interpretations of society as a homeostatic, order-seeking system” </w:t>
      </w:r>
      <w:r w:rsidRPr="003E0030">
        <w:rPr>
          <w:rFonts w:cstheme="minorHAnsi"/>
          <w:sz w:val="24"/>
          <w:szCs w:val="24"/>
        </w:rPr>
        <w:fldChar w:fldCharType="begin" w:fldLock="1"/>
      </w:r>
      <w:r w:rsidR="00834842" w:rsidRPr="003E0030">
        <w:rPr>
          <w:rFonts w:cstheme="minorHAnsi"/>
          <w:sz w:val="24"/>
          <w:szCs w:val="24"/>
        </w:rPr>
        <w:instrText>ADDIN CSL_CITATION {"citationItems":[{"id":"ITEM-1","itemData":{"DOI":"10.1016/1061-7361(94)90020-5","ISSN":"10617361","author":[{"dropping-particle":"","family":"Harvey","given":"David L.","non-dropping-particle":"","parse-names":false,"suffix":""},{"dropping-particle":"","family":"Reed","given":"Michael H.","non-dropping-particle":"","parse-names":false,"suffix":""}],"container-title":"Journal of Social and Evolutionary Systems","id":"ITEM-1","issue":"4","issued":{"date-parts":[["1994"]]},"page":"371-411","title":"The evolution of dissipative social systems","type":"article-journal","volume":"17"},"uris":["http://www.mendeley.com/documents/?uuid=cdfac26f-e58f-4352-9d4f-a963785761c4"]}],"mendeley":{"formattedCitation":"(D. L. Harvey &amp; Reed, 1994)","manualFormatting":"(Harvey &amp; Reed, 1994, 372)","plainTextFormattedCitation":"(D. L. Harvey &amp; Reed, 1994)","previouslyFormattedCitation":"(D. L. Harvey &amp; Reed, 1994)"},"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Harvey &amp; Reed, 1994, 372)</w:t>
      </w:r>
      <w:r w:rsidRPr="003E0030">
        <w:rPr>
          <w:rFonts w:cstheme="minorHAnsi"/>
          <w:sz w:val="24"/>
          <w:szCs w:val="24"/>
        </w:rPr>
        <w:fldChar w:fldCharType="end"/>
      </w:r>
      <w:r w:rsidRPr="003E0030">
        <w:rPr>
          <w:rFonts w:cstheme="minorHAnsi"/>
          <w:sz w:val="24"/>
          <w:szCs w:val="24"/>
        </w:rPr>
        <w:t>. Unfortunately for Parsons, this view would be refuted in</w:t>
      </w:r>
      <w:r w:rsidR="007710C2">
        <w:rPr>
          <w:rFonts w:cstheme="minorHAnsi"/>
          <w:sz w:val="24"/>
          <w:szCs w:val="24"/>
        </w:rPr>
        <w:t xml:space="preserve"> biology in</w:t>
      </w:r>
      <w:r w:rsidRPr="003E0030">
        <w:rPr>
          <w:rFonts w:cstheme="minorHAnsi"/>
          <w:sz w:val="24"/>
          <w:szCs w:val="24"/>
        </w:rPr>
        <w:t xml:space="preserve"> the 1980s by </w:t>
      </w:r>
      <w:bookmarkStart w:id="11" w:name="_Hlk109854312"/>
      <w:r w:rsidRPr="003E0030">
        <w:rPr>
          <w:rFonts w:cstheme="minorHAnsi"/>
          <w:sz w:val="24"/>
          <w:szCs w:val="24"/>
        </w:rPr>
        <w:t xml:space="preserve">Gould and Eldridge’s </w:t>
      </w:r>
      <w:r w:rsidR="00FA1E3A" w:rsidRPr="003E0030">
        <w:rPr>
          <w:rFonts w:cstheme="minorHAnsi"/>
          <w:sz w:val="24"/>
          <w:szCs w:val="24"/>
        </w:rPr>
        <w:fldChar w:fldCharType="begin" w:fldLock="1"/>
      </w:r>
      <w:r w:rsidR="00FA1E3A" w:rsidRPr="003E0030">
        <w:rPr>
          <w:rFonts w:cstheme="minorHAnsi"/>
          <w:sz w:val="24"/>
          <w:szCs w:val="24"/>
        </w:rPr>
        <w:instrText>ADDIN CSL_CITATION {"citationItems":[{"id":"ITEM-1","itemData":{"author":[{"dropping-particle":"","family":"Gould","given":"Stephen Jay","non-dropping-particle":"","parse-names":false,"suffix":""},{"dropping-particle":"","family":"Eldridge","given":"Niles","non-dropping-particle":"","parse-names":false,"suffix":""}],"container-title":"Paleobiology","id":"ITEM-1","issued":{"date-parts":[["1977"]]},"title":"Punctuated Equilibria: the Tempo and Mode of Evolution Reconsidered","type":"article-journal"},"uris":["http://www.mendeley.com/documents/?uuid=62b14b6a-9363-4e0c-9b5d-6e86d4e94d50"]},{"id":"ITEM-2","itemData":{"DOI":"10.1016/1061-7361(94)90020-5","ISSN":"10617361","author":[{"dropping-particle":"","family":"Harvey","given":"David L.","non-dropping-particle":"","parse-names":false,"suffix":""},{"dropping-particle":"","family":"Reed","given":"Michael H.","non-dropping-particle":"","parse-names":false,"suffix":""}],"container-title":"Journal of Social and Evolutionary Systems","id":"ITEM-2","issue":"4","issued":{"date-parts":[["1994"]]},"page":"371-411","title":"The evolution of dissipative social systems","type":"article-journal","volume":"17"},"uris":["http://www.mendeley.com/documents/?uuid=cdfac26f-e58f-4352-9d4f-a963785761c4"]}],"mendeley":{"formattedCitation":"(Gould &amp; Eldridge, 1977; D. L. Harvey &amp; Reed, 1994)","manualFormatting":"(1977)","plainTextFormattedCitation":"(Gould &amp; Eldridge, 1977; D. L. Harvey &amp; Reed, 1994)","previouslyFormattedCitation":"(Gould &amp; Eldridge, 1977; D. L. Harvey &amp; Reed, 1994)"},"properties":{"noteIndex":0},"schema":"https://github.com/citation-style-language/schema/raw/master/csl-citation.json"}</w:instrText>
      </w:r>
      <w:r w:rsidR="00FA1E3A" w:rsidRPr="003E0030">
        <w:rPr>
          <w:rFonts w:cstheme="minorHAnsi"/>
          <w:sz w:val="24"/>
          <w:szCs w:val="24"/>
        </w:rPr>
        <w:fldChar w:fldCharType="separate"/>
      </w:r>
      <w:r w:rsidR="00FA1E3A" w:rsidRPr="003E0030">
        <w:rPr>
          <w:rFonts w:cstheme="minorHAnsi"/>
          <w:noProof/>
          <w:sz w:val="24"/>
          <w:szCs w:val="24"/>
        </w:rPr>
        <w:t>(1977)</w:t>
      </w:r>
      <w:r w:rsidR="00FA1E3A" w:rsidRPr="003E0030">
        <w:rPr>
          <w:rFonts w:cstheme="minorHAnsi"/>
          <w:sz w:val="24"/>
          <w:szCs w:val="24"/>
        </w:rPr>
        <w:fldChar w:fldCharType="end"/>
      </w:r>
      <w:r w:rsidR="00FA1E3A" w:rsidRPr="003E0030">
        <w:rPr>
          <w:rFonts w:cstheme="minorHAnsi"/>
          <w:sz w:val="24"/>
          <w:szCs w:val="24"/>
        </w:rPr>
        <w:t xml:space="preserve"> </w:t>
      </w:r>
      <w:r w:rsidRPr="003E0030">
        <w:rPr>
          <w:rFonts w:cstheme="minorHAnsi"/>
          <w:sz w:val="24"/>
          <w:szCs w:val="24"/>
        </w:rPr>
        <w:t>theory of punctuated equilibria.</w:t>
      </w:r>
      <w:bookmarkEnd w:id="11"/>
      <w:r w:rsidR="00FA1E3A" w:rsidRPr="003E0030">
        <w:rPr>
          <w:rFonts w:cstheme="minorHAnsi"/>
          <w:sz w:val="24"/>
          <w:szCs w:val="24"/>
        </w:rPr>
        <w:t xml:space="preserve"> </w:t>
      </w:r>
      <w:r w:rsidR="00FA1E3A" w:rsidRPr="003E0030">
        <w:rPr>
          <w:rFonts w:cstheme="minorHAnsi"/>
          <w:sz w:val="24"/>
          <w:szCs w:val="24"/>
        </w:rPr>
        <w:fldChar w:fldCharType="begin" w:fldLock="1"/>
      </w:r>
      <w:r w:rsidR="003C6D48" w:rsidRPr="003E0030">
        <w:rPr>
          <w:rFonts w:cstheme="minorHAnsi"/>
          <w:sz w:val="24"/>
          <w:szCs w:val="24"/>
        </w:rPr>
        <w:instrText>ADDIN CSL_CITATION {"citationItems":[{"id":"ITEM-1","itemData":{"DOI":"10.1016/1061-7361(94)90020-5","ISSN":"10617361","author":[{"dropping-particle":"","family":"Harvey","given":"David L.","non-dropping-particle":"","parse-names":false,"suffix":""},{"dropping-particle":"","family":"Reed","given":"Michael H.","non-dropping-particle":"","parse-names":false,"suffix":""}],"container-title":"Journal of Social and Evolutionary Systems","id":"ITEM-1","issue":"4","issued":{"date-parts":[["1994"]]},"page":"371-411","title":"The evolution of dissipative social systems","type":"article-journal","volume":"17"},"uris":["http://www.mendeley.com/documents/?uuid=cdfac26f-e58f-4352-9d4f-a963785761c4"]}],"mendeley":{"formattedCitation":"(D. L. Harvey &amp; Reed, 1994)","manualFormatting":"(D. L. Harvey &amp; Reed, 1994, 372)","plainTextFormattedCitation":"(D. L. Harvey &amp; Reed, 1994)","previouslyFormattedCitation":"(D. L. Harvey &amp; Reed, 1994)"},"properties":{"noteIndex":0},"schema":"https://github.com/citation-style-language/schema/raw/master/csl-citation.json"}</w:instrText>
      </w:r>
      <w:r w:rsidR="00FA1E3A" w:rsidRPr="003E0030">
        <w:rPr>
          <w:rFonts w:cstheme="minorHAnsi"/>
          <w:sz w:val="24"/>
          <w:szCs w:val="24"/>
        </w:rPr>
        <w:fldChar w:fldCharType="separate"/>
      </w:r>
      <w:r w:rsidR="00FA1E3A" w:rsidRPr="003E0030">
        <w:rPr>
          <w:rFonts w:cstheme="minorHAnsi"/>
          <w:noProof/>
          <w:sz w:val="24"/>
          <w:szCs w:val="24"/>
        </w:rPr>
        <w:t>(D. L. Harvey &amp; Reed, 1994</w:t>
      </w:r>
      <w:r w:rsidR="00E77DD5" w:rsidRPr="003E0030">
        <w:rPr>
          <w:rFonts w:cstheme="minorHAnsi"/>
          <w:noProof/>
          <w:sz w:val="24"/>
          <w:szCs w:val="24"/>
        </w:rPr>
        <w:t>, 372</w:t>
      </w:r>
      <w:r w:rsidR="00FA1E3A" w:rsidRPr="003E0030">
        <w:rPr>
          <w:rFonts w:cstheme="minorHAnsi"/>
          <w:noProof/>
          <w:sz w:val="24"/>
          <w:szCs w:val="24"/>
        </w:rPr>
        <w:t>)</w:t>
      </w:r>
      <w:r w:rsidR="00FA1E3A" w:rsidRPr="003E0030">
        <w:rPr>
          <w:rFonts w:cstheme="minorHAnsi"/>
          <w:sz w:val="24"/>
          <w:szCs w:val="24"/>
        </w:rPr>
        <w:fldChar w:fldCharType="end"/>
      </w:r>
      <w:r w:rsidR="00E77DD5" w:rsidRPr="003E0030">
        <w:rPr>
          <w:rFonts w:cstheme="minorHAnsi"/>
          <w:noProof/>
          <w:sz w:val="24"/>
          <w:szCs w:val="24"/>
        </w:rPr>
        <w:t>.</w:t>
      </w:r>
    </w:p>
    <w:p w14:paraId="3F80BFF2" w14:textId="29126B22" w:rsidR="002C386E" w:rsidRPr="003E0030" w:rsidRDefault="002C386E" w:rsidP="002C386E">
      <w:pPr>
        <w:spacing w:line="480" w:lineRule="auto"/>
        <w:ind w:firstLine="720"/>
        <w:rPr>
          <w:rFonts w:cstheme="minorHAnsi"/>
          <w:sz w:val="24"/>
          <w:szCs w:val="24"/>
        </w:rPr>
      </w:pPr>
      <w:r w:rsidRPr="003E0030">
        <w:rPr>
          <w:rFonts w:cstheme="minorHAnsi"/>
          <w:sz w:val="24"/>
          <w:szCs w:val="24"/>
        </w:rPr>
        <w:t xml:space="preserve">The theory of punctuated equilibria holds that the evolution of new species occurs quite rapidly, on a geological time scale, emerging from marginal populations that become geographically isolated due to catastrophes, such as mass extinction events </w:t>
      </w:r>
      <w:r w:rsidRPr="003E0030">
        <w:rPr>
          <w:rFonts w:cstheme="minorHAnsi"/>
          <w:sz w:val="24"/>
          <w:szCs w:val="24"/>
        </w:rPr>
        <w:fldChar w:fldCharType="begin" w:fldLock="1"/>
      </w:r>
      <w:r w:rsidR="00834842" w:rsidRPr="003E0030">
        <w:rPr>
          <w:rFonts w:cstheme="minorHAnsi"/>
          <w:sz w:val="24"/>
          <w:szCs w:val="24"/>
        </w:rPr>
        <w:instrText>ADDIN CSL_CITATION {"citationItems":[{"id":"ITEM-1","itemData":{"author":[{"dropping-particle":"","family":"Gould","given":"Stephen Jay","non-dropping-particle":"","parse-names":false,"suffix":""},{"dropping-particle":"","family":"Eldridge","given":"Niles","non-dropping-particle":"","parse-names":false,"suffix":""}],"container-title":"Paleobiology","id":"ITEM-1","issued":{"date-parts":[["1977"]]},"title":"Punctuated Equilibria: the Tempo and Mode of Evolution Reconsidered","type":"article-journal"},"uris":["http://www.mendeley.com/documents/?uuid=62b14b6a-9363-4e0c-9b5d-6e86d4e94d50"]},{"id":"ITEM-2","itemData":{"DOI":"10.1016/1061-7361(94)90020-5","ISSN":"10617361","author":[{"dropping-particle":"","family":"Harvey","given":"David L.","non-dropping-particle":"","parse-names":false,"suffix":""},{"dropping-particle":"","family":"Reed","given":"Michael H.","non-dropping-particle":"","parse-names":false,"suffix":""}],"container-title":"Journal of Social and Evolutionary Systems","id":"ITEM-2","issue":"4","issued":{"date-parts":[["1994"]]},"page":"371-411","title":"The evolution of dissipative social systems","type":"article-journal","volume":"17"},"uris":["http://www.mendeley.com/documents/?uuid=cdfac26f-e58f-4352-9d4f-a963785761c4"]}],"mendeley":{"formattedCitation":"(Gould &amp; Eldridge, 1977; D. L. Harvey &amp; Reed, 1994)","manualFormatting":"(S. J. Gould &amp; Eldridge, 1977; Harvey &amp; Reed, 1994, 392)","plainTextFormattedCitation":"(Gould &amp; Eldridge, 1977; D. L. Harvey &amp; Reed, 1994)","previouslyFormattedCitation":"(Gould &amp; Eldridge, 1977; D. L. Harvey &amp; Reed, 1994)"},"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S. J. Gould &amp; Eldridge, 1977; Harvey &amp; Reed, 1994, 392)</w:t>
      </w:r>
      <w:r w:rsidRPr="003E0030">
        <w:rPr>
          <w:rFonts w:cstheme="minorHAnsi"/>
          <w:sz w:val="24"/>
          <w:szCs w:val="24"/>
        </w:rPr>
        <w:fldChar w:fldCharType="end"/>
      </w:r>
      <w:r w:rsidRPr="003E0030">
        <w:rPr>
          <w:rFonts w:cstheme="minorHAnsi"/>
          <w:sz w:val="24"/>
          <w:szCs w:val="24"/>
        </w:rPr>
        <w:t xml:space="preserve">. Much as </w:t>
      </w:r>
      <w:proofErr w:type="spellStart"/>
      <w:r w:rsidRPr="003E0030">
        <w:rPr>
          <w:rFonts w:cstheme="minorHAnsi"/>
          <w:sz w:val="24"/>
          <w:szCs w:val="24"/>
        </w:rPr>
        <w:t>Stallins</w:t>
      </w:r>
      <w:proofErr w:type="spellEnd"/>
      <w:r w:rsidRPr="003E0030">
        <w:rPr>
          <w:rFonts w:cstheme="minorHAnsi"/>
          <w:sz w:val="24"/>
          <w:szCs w:val="24"/>
        </w:rPr>
        <w:t xml:space="preserve"> </w:t>
      </w:r>
      <w:r w:rsidRPr="003E0030">
        <w:rPr>
          <w:rFonts w:cstheme="minorHAnsi"/>
          <w:sz w:val="24"/>
          <w:szCs w:val="24"/>
        </w:rPr>
        <w:fldChar w:fldCharType="begin" w:fldLock="1"/>
      </w:r>
      <w:r w:rsidR="00FE7C72" w:rsidRPr="003E0030">
        <w:rPr>
          <w:rFonts w:cstheme="minorHAnsi"/>
          <w:sz w:val="24"/>
          <w:szCs w:val="24"/>
        </w:rPr>
        <w:instrText>ADDIN CSL_CITATION {"citationItems":[{"id":"ITEM-1","itemData":{"DOI":"10.1016/j.geoforum.2011.10.011","ISSN":"00167185","abstract":"The fallout from environmental determinism of the early 20th century steered geography away from biological and evolutionary thought. Yet it also set in motion the diversification of how geographers conceive environment, how these environments shape and are shaped by humans, and how scaling negotiates the interpretation of this causality. I illustrate how this plurality of scalar perspectives and practices in geography is embedded in the organism-environment interaction recently articulated in the life sciences. I describe the new fields of epigenetics and niche construction to communicate how ideas about scale from human and physical geography come together in the life sciences. I argue that the two subdisciplinary modes or 'moments' of scalar thinking in geography are compatible, even necessary, through their embodiment in organisms. To procure predictability, organisms practice an epistemological scaling to rework the mental and material boundaries and scales in their environment. Yet organisms are also embedded in ontological flux. Boundaries and scales do not remain static because of the agency of other organisms to shape their own predictability. I formally define biological scaling as arising from the interplay of epistemological and ontological moments of scale. This third moment of scale creates local assemblages or topologies with a propensity for persistence. These 'lumpy' material outcomes of the new organism-environment interaction have analogues in posthuman and new materialist geographies. They also give formerly discredited Lamarckian modes of inheritance a renewed, but revised acceptance. This article argues for a biological view of scale and causality in geography. © 2011 Elsevier Ltd.","author":[{"dropping-particle":"","family":"Stallins","given":"J. Anthony","non-dropping-particle":"","parse-names":false,"suffix":""}],"container-title":"Geoforum","id":"ITEM-1","issue":"3","issued":{"date-parts":[["2012"]]},"page":"427-441","title":"Scale, causality, and the new organism-environment interaction","type":"article-journal","volume":"43"},"uris":["http://www.mendeley.com/documents/?uuid=b6e27e15-6632-4862-9c62-171d783fcc47"]}],"mendeley":{"formattedCitation":"(Stallins, 2012)","manualFormatting":"(2012)","plainTextFormattedCitation":"(Stallins, 2012)","previouslyFormattedCitation":"(Stallins, 2012)"},"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2012)</w:t>
      </w:r>
      <w:r w:rsidRPr="003E0030">
        <w:rPr>
          <w:rFonts w:cstheme="minorHAnsi"/>
          <w:sz w:val="24"/>
          <w:szCs w:val="24"/>
        </w:rPr>
        <w:fldChar w:fldCharType="end"/>
      </w:r>
      <w:r w:rsidRPr="003E0030">
        <w:rPr>
          <w:rFonts w:cstheme="minorHAnsi"/>
          <w:sz w:val="24"/>
          <w:szCs w:val="24"/>
        </w:rPr>
        <w:t xml:space="preserve"> has called for geographers to engage with the new ideas about organism-environment interaction in biology, as an opportunity to re-think (human) geographical theory, Harvey and Reed </w:t>
      </w:r>
      <w:r w:rsidR="00FE7C72" w:rsidRPr="003E0030">
        <w:rPr>
          <w:rFonts w:cstheme="minorHAnsi"/>
          <w:sz w:val="24"/>
          <w:szCs w:val="24"/>
        </w:rPr>
        <w:fldChar w:fldCharType="begin" w:fldLock="1"/>
      </w:r>
      <w:r w:rsidR="00FE7C72" w:rsidRPr="003E0030">
        <w:rPr>
          <w:rFonts w:cstheme="minorHAnsi"/>
          <w:sz w:val="24"/>
          <w:szCs w:val="24"/>
        </w:rPr>
        <w:instrText>ADDIN CSL_CITATION {"citationItems":[{"id":"ITEM-1","itemData":{"DOI":"10.1016/1061-7361(94)90020-5","ISSN":"10617361","author":[{"dropping-particle":"","family":"Harvey","given":"David L.","non-dropping-particle":"","parse-names":false,"suffix":""},{"dropping-particle":"","family":"Reed","given":"Michael H.","non-dropping-particle":"","parse-names":false,"suffix":""}],"container-title":"Journal of Social and Evolutionary Systems","id":"ITEM-1","issue":"4","issued":{"date-parts":[["1994"]]},"page":"371-411","title":"The evolution of dissipative social systems","type":"article-journal","volume":"17"},"uris":["http://www.mendeley.com/documents/?uuid=cdfac26f-e58f-4352-9d4f-a963785761c4"]}],"mendeley":{"formattedCitation":"(D. L. Harvey &amp; Reed, 1994)","manualFormatting":"(1994, 373)","plainTextFormattedCitation":"(D. L. Harvey &amp; Reed, 1994)","previouslyFormattedCitation":"(D. L. Harvey &amp; Reed, 1994)"},"properties":{"noteIndex":0},"schema":"https://github.com/citation-style-language/schema/raw/master/csl-citation.json"}</w:instrText>
      </w:r>
      <w:r w:rsidR="00FE7C72" w:rsidRPr="003E0030">
        <w:rPr>
          <w:rFonts w:cstheme="minorHAnsi"/>
          <w:sz w:val="24"/>
          <w:szCs w:val="24"/>
        </w:rPr>
        <w:fldChar w:fldCharType="separate"/>
      </w:r>
      <w:r w:rsidR="00FE7C72" w:rsidRPr="003E0030">
        <w:rPr>
          <w:rFonts w:cstheme="minorHAnsi"/>
          <w:noProof/>
          <w:sz w:val="24"/>
          <w:szCs w:val="24"/>
        </w:rPr>
        <w:t>(1994, 373)</w:t>
      </w:r>
      <w:r w:rsidR="00FE7C72" w:rsidRPr="003E0030">
        <w:rPr>
          <w:rFonts w:cstheme="minorHAnsi"/>
          <w:sz w:val="24"/>
          <w:szCs w:val="24"/>
        </w:rPr>
        <w:fldChar w:fldCharType="end"/>
      </w:r>
      <w:r w:rsidR="00FE7C72" w:rsidRPr="003E0030">
        <w:rPr>
          <w:rFonts w:cstheme="minorHAnsi"/>
          <w:sz w:val="24"/>
          <w:szCs w:val="24"/>
        </w:rPr>
        <w:t xml:space="preserve"> took</w:t>
      </w:r>
      <w:r w:rsidRPr="003E0030">
        <w:rPr>
          <w:rFonts w:cstheme="minorHAnsi"/>
          <w:sz w:val="24"/>
          <w:szCs w:val="24"/>
        </w:rPr>
        <w:t xml:space="preserve"> the ascent of punctuated equilibria to call for a revision of social theories grounded in the neo-Darwinian synthesis, with its historical bias towards uniform</w:t>
      </w:r>
      <w:r w:rsidR="007710C2">
        <w:rPr>
          <w:rFonts w:cstheme="minorHAnsi"/>
          <w:sz w:val="24"/>
          <w:szCs w:val="24"/>
        </w:rPr>
        <w:t xml:space="preserve"> evolutionary processes</w:t>
      </w:r>
      <w:r w:rsidRPr="003E0030">
        <w:rPr>
          <w:rFonts w:cstheme="minorHAnsi"/>
          <w:sz w:val="24"/>
          <w:szCs w:val="24"/>
        </w:rPr>
        <w:t xml:space="preserve"> and gradualism. </w:t>
      </w:r>
    </w:p>
    <w:p w14:paraId="495082ED" w14:textId="4B639576" w:rsidR="002C386E" w:rsidRPr="003E0030" w:rsidRDefault="002C386E" w:rsidP="002C386E">
      <w:pPr>
        <w:spacing w:line="480" w:lineRule="auto"/>
        <w:ind w:firstLine="720"/>
        <w:rPr>
          <w:rFonts w:cstheme="minorHAnsi"/>
          <w:sz w:val="24"/>
          <w:szCs w:val="24"/>
        </w:rPr>
      </w:pPr>
      <w:r w:rsidRPr="003E0030">
        <w:rPr>
          <w:rFonts w:cstheme="minorHAnsi"/>
          <w:sz w:val="24"/>
          <w:szCs w:val="24"/>
        </w:rPr>
        <w:t xml:space="preserve">Much of </w:t>
      </w:r>
      <w:proofErr w:type="spellStart"/>
      <w:r w:rsidRPr="003E0030">
        <w:rPr>
          <w:rFonts w:cstheme="minorHAnsi"/>
          <w:sz w:val="24"/>
          <w:szCs w:val="24"/>
        </w:rPr>
        <w:t>Stallins</w:t>
      </w:r>
      <w:proofErr w:type="spellEnd"/>
      <w:r w:rsidRPr="003E0030">
        <w:rPr>
          <w:rFonts w:cstheme="minorHAnsi"/>
          <w:sz w:val="24"/>
          <w:szCs w:val="24"/>
        </w:rPr>
        <w:t xml:space="preserve">’ </w:t>
      </w:r>
      <w:r w:rsidR="00FE7C72" w:rsidRPr="003E0030">
        <w:rPr>
          <w:rFonts w:cstheme="minorHAnsi"/>
          <w:sz w:val="24"/>
          <w:szCs w:val="24"/>
        </w:rPr>
        <w:fldChar w:fldCharType="begin" w:fldLock="1"/>
      </w:r>
      <w:r w:rsidR="00FE7C72" w:rsidRPr="003E0030">
        <w:rPr>
          <w:rFonts w:cstheme="minorHAnsi"/>
          <w:sz w:val="24"/>
          <w:szCs w:val="24"/>
        </w:rPr>
        <w:instrText>ADDIN CSL_CITATION {"citationItems":[{"id":"ITEM-1","itemData":{"DOI":"10.1016/j.geoforum.2011.10.011","ISSN":"00167185","abstract":"The fallout from environmental determinism of the early 20th century steered geography away from biological and evolutionary thought. Yet it also set in motion the diversification of how geographers conceive environment, how these environments shape and are shaped by humans, and how scaling negotiates the interpretation of this causality. I illustrate how this plurality of scalar perspectives and practices in geography is embedded in the organism-environment interaction recently articulated in the life sciences. I describe the new fields of epigenetics and niche construction to communicate how ideas about scale from human and physical geography come together in the life sciences. I argue that the two subdisciplinary modes or 'moments' of scalar thinking in geography are compatible, even necessary, through their embodiment in organisms. To procure predictability, organisms practice an epistemological scaling to rework the mental and material boundaries and scales in their environment. Yet organisms are also embedded in ontological flux. Boundaries and scales do not remain static because of the agency of other organisms to shape their own predictability. I formally define biological scaling as arising from the interplay of epistemological and ontological moments of scale. This third moment of scale creates local assemblages or topologies with a propensity for persistence. These 'lumpy' material outcomes of the new organism-environment interaction have analogues in posthuman and new materialist geographies. They also give formerly discredited Lamarckian modes of inheritance a renewed, but revised acceptance. This article argues for a biological view of scale and causality in geography. © 2011 Elsevier Ltd.","author":[{"dropping-particle":"","family":"Stallins","given":"J. Anthony","non-dropping-particle":"","parse-names":false,"suffix":""}],"container-title":"Geoforum","id":"ITEM-1","issue":"3","issued":{"date-parts":[["2012"]]},"page":"427-441","title":"Scale, causality, and the new organism-environment interaction","type":"article-journal","volume":"43"},"uris":["http://www.mendeley.com/documents/?uuid=b6e27e15-6632-4862-9c62-171d783fcc47"]}],"mendeley":{"formattedCitation":"(Stallins, 2012)","manualFormatting":"(2012, 332)","plainTextFormattedCitation":"(Stallins, 2012)","previouslyFormattedCitation":"(Stallins, 2012)"},"properties":{"noteIndex":0},"schema":"https://github.com/citation-style-language/schema/raw/master/csl-citation.json"}</w:instrText>
      </w:r>
      <w:r w:rsidR="00FE7C72" w:rsidRPr="003E0030">
        <w:rPr>
          <w:rFonts w:cstheme="minorHAnsi"/>
          <w:sz w:val="24"/>
          <w:szCs w:val="24"/>
        </w:rPr>
        <w:fldChar w:fldCharType="separate"/>
      </w:r>
      <w:r w:rsidR="00FE7C72" w:rsidRPr="003E0030">
        <w:rPr>
          <w:rFonts w:cstheme="minorHAnsi"/>
          <w:noProof/>
          <w:sz w:val="24"/>
          <w:szCs w:val="24"/>
        </w:rPr>
        <w:t>(2012, 332)</w:t>
      </w:r>
      <w:r w:rsidR="00FE7C72" w:rsidRPr="003E0030">
        <w:rPr>
          <w:rFonts w:cstheme="minorHAnsi"/>
          <w:sz w:val="24"/>
          <w:szCs w:val="24"/>
        </w:rPr>
        <w:fldChar w:fldCharType="end"/>
      </w:r>
      <w:r w:rsidR="00FE7C72" w:rsidRPr="003E0030">
        <w:rPr>
          <w:rFonts w:cstheme="minorHAnsi"/>
          <w:sz w:val="24"/>
          <w:szCs w:val="24"/>
        </w:rPr>
        <w:t xml:space="preserve"> </w:t>
      </w:r>
      <w:r w:rsidRPr="003E0030">
        <w:rPr>
          <w:rFonts w:cstheme="minorHAnsi"/>
          <w:sz w:val="24"/>
          <w:szCs w:val="24"/>
        </w:rPr>
        <w:t xml:space="preserve">focus is on the very small scale processes of genomics, epigenomics, transcriptomics, proteomics, </w:t>
      </w:r>
      <w:proofErr w:type="spellStart"/>
      <w:r w:rsidRPr="003E0030">
        <w:rPr>
          <w:rFonts w:cstheme="minorHAnsi"/>
          <w:sz w:val="24"/>
          <w:szCs w:val="24"/>
        </w:rPr>
        <w:t>interactomics</w:t>
      </w:r>
      <w:proofErr w:type="spellEnd"/>
      <w:r w:rsidRPr="003E0030">
        <w:rPr>
          <w:rFonts w:cstheme="minorHAnsi"/>
          <w:sz w:val="24"/>
          <w:szCs w:val="24"/>
        </w:rPr>
        <w:t xml:space="preserve">, metabolomics, and </w:t>
      </w:r>
      <w:proofErr w:type="spellStart"/>
      <w:r w:rsidRPr="003E0030">
        <w:rPr>
          <w:rFonts w:cstheme="minorHAnsi"/>
          <w:sz w:val="24"/>
          <w:szCs w:val="24"/>
        </w:rPr>
        <w:t>microbiomics</w:t>
      </w:r>
      <w:proofErr w:type="spellEnd"/>
      <w:r w:rsidRPr="003E0030">
        <w:rPr>
          <w:rFonts w:cstheme="minorHAnsi"/>
          <w:sz w:val="24"/>
          <w:szCs w:val="24"/>
        </w:rPr>
        <w:t xml:space="preserve">. All of these are fields of study that have forced molecular biologists to relinquish genetic determinism in the last twenty years. “The Central Dogma of DNA, where one gene </w:t>
      </w:r>
      <w:proofErr w:type="gramStart"/>
      <w:r w:rsidRPr="003E0030">
        <w:rPr>
          <w:rFonts w:cstheme="minorHAnsi"/>
          <w:sz w:val="24"/>
          <w:szCs w:val="24"/>
        </w:rPr>
        <w:t>codes</w:t>
      </w:r>
      <w:proofErr w:type="gramEnd"/>
      <w:r w:rsidRPr="003E0030">
        <w:rPr>
          <w:rFonts w:cstheme="minorHAnsi"/>
          <w:sz w:val="24"/>
          <w:szCs w:val="24"/>
        </w:rPr>
        <w:t xml:space="preserve"> a single protein that in turn can direct and regulate physiological processes, has been replaced by a view of DNA that foregrounds the role of space and place. This new spatial view recognizes a far greater role for the contingencies of the environment to modify DNA expression” </w:t>
      </w:r>
      <w:r w:rsidRPr="003E0030">
        <w:rPr>
          <w:rFonts w:cstheme="minorHAnsi"/>
          <w:sz w:val="24"/>
          <w:szCs w:val="24"/>
        </w:rPr>
        <w:fldChar w:fldCharType="begin" w:fldLock="1"/>
      </w:r>
      <w:r w:rsidRPr="003E0030">
        <w:rPr>
          <w:rFonts w:cstheme="minorHAnsi"/>
          <w:sz w:val="24"/>
          <w:szCs w:val="24"/>
        </w:rPr>
        <w:instrText>ADDIN CSL_CITATION {"citationItems":[{"id":"ITEM-1","itemData":{"DOI":"10.1016/j.geoforum.2011.10.011","ISSN":"00167185","abstract":"The fallout from environmental determinism of the early 20th century steered geography away from biological and evolutionary thought. Yet it also set in motion the diversification of how geographers conceive environment, how these environments shape and are shaped by humans, and how scaling negotiates the interpretation of this causality. I illustrate how this plurality of scalar perspectives and practices in geography is embedded in the organism-environment interaction recently articulated in the life sciences. I describe the new fields of epigenetics and niche construction to communicate how ideas about scale from human and physical geography come together in the life sciences. I argue that the two subdisciplinary modes or 'moments' of scalar thinking in geography are compatible, even necessary, through their embodiment in organisms. To procure predictability, organisms practice an epistemological scaling to rework the mental and material boundaries and scales in their environment. Yet organisms are also embedded in ontological flux. Boundaries and scales do not remain static because of the agency of other organisms to shape their own predictability. I formally define biological scaling as arising from the interplay of epistemological and ontological moments of scale. This third moment of scale creates local assemblages or topologies with a propensity for persistence. These 'lumpy' material outcomes of the new organism-environment interaction have analogues in posthuman and new materialist geographies. They also give formerly discredited Lamarckian modes of inheritance a renewed, but revised acceptance. This article argues for a biological view of scale and causality in geography. © 2011 Elsevier Ltd.","author":[{"dropping-particle":"","family":"Stallins","given":"J. Anthony","non-dropping-particle":"","parse-names":false,"suffix":""}],"container-title":"Geoforum","id":"ITEM-1","issue":"3","issued":{"date-parts":[["2012"]]},"page":"427-441","title":"Scale, causality, and the new organism-environment interaction","type":"article-journal","volume":"43"},"uris":["http://www.mendeley.com/documents/?uuid=b6e27e15-6632-4862-9c62-171d783fcc47"]}],"mendeley":{"formattedCitation":"(Stallins, 2012)","manualFormatting":"(Stallins, 2012, 432)","plainTextFormattedCitation":"(Stallins, 2012)","previouslyFormattedCitation":"(Stallins, 2012)"},"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 xml:space="preserve">(Stallins, </w:t>
      </w:r>
      <w:r w:rsidRPr="003E0030">
        <w:rPr>
          <w:rFonts w:cstheme="minorHAnsi"/>
          <w:noProof/>
          <w:sz w:val="24"/>
          <w:szCs w:val="24"/>
        </w:rPr>
        <w:lastRenderedPageBreak/>
        <w:t>2012, 432)</w:t>
      </w:r>
      <w:r w:rsidRPr="003E0030">
        <w:rPr>
          <w:rFonts w:cstheme="minorHAnsi"/>
          <w:sz w:val="24"/>
          <w:szCs w:val="24"/>
        </w:rPr>
        <w:fldChar w:fldCharType="end"/>
      </w:r>
      <w:r w:rsidRPr="003E0030">
        <w:rPr>
          <w:rFonts w:cstheme="minorHAnsi"/>
          <w:sz w:val="24"/>
          <w:szCs w:val="24"/>
        </w:rPr>
        <w:t xml:space="preserve">. Proteins can interact with each other or bind to regulatory DNA with consequences for DNA expression. Environmental conditions can change expression of genetics through epigenetic mechanisms, without changing DNA sequence. All these “omics” represent new initiatives to come to grips with complex evolving systems, now widely recognized to operate on many levels. Echoing Wilensky </w:t>
      </w:r>
      <w:r w:rsidR="00FE7C72" w:rsidRPr="003E0030">
        <w:rPr>
          <w:rFonts w:cstheme="minorHAnsi"/>
          <w:sz w:val="24"/>
          <w:szCs w:val="24"/>
        </w:rPr>
        <w:t xml:space="preserve">and Rand </w:t>
      </w:r>
      <w:r w:rsidR="003C6D48" w:rsidRPr="003E0030">
        <w:rPr>
          <w:rFonts w:cstheme="minorHAnsi"/>
          <w:sz w:val="24"/>
          <w:szCs w:val="24"/>
        </w:rPr>
        <w:fldChar w:fldCharType="begin" w:fldLock="1"/>
      </w:r>
      <w:r w:rsidR="00F863A2" w:rsidRPr="003E0030">
        <w:rPr>
          <w:rFonts w:cstheme="minorHAnsi"/>
          <w:sz w:val="24"/>
          <w:szCs w:val="24"/>
        </w:rPr>
        <w:instrText>ADDIN CSL_CITATION {"citationItems":[{"id":"ITEM-1","itemData":{"ISBN":"978-0-262-73189-8","abstract":"Modeling Natural, Social, and Engineered Complex Systems with NetLogo","author":[{"dropping-particle":"","family":"Wilensky","given":"Uri","non-dropping-particle":"","parse-names":false,"suffix":""},{"dropping-particle":"","family":"Rand","given":"William","non-dropping-particle":"","parse-names":false,"suffix":""}],"container-title":"Agent analyst","id":"ITEM-1","issue":"January","issued":{"date-parts":[["2015"]]},"number-of-pages":"1-504","title":"An introduction to agent-based modeling: Modeling Natural, Social, and Engineered Complex Systems with NetLogo","type":"book"},"uris":["http://www.mendeley.com/documents/?uuid=f8909c76-6ebd-4d37-aaa9-cad6d6e06a54"]}],"mendeley":{"formattedCitation":"(Wilensky &amp; Rand, 2015)","manualFormatting":"(2015, 11)","plainTextFormattedCitation":"(Wilensky &amp; Rand, 2015)","previouslyFormattedCitation":"(Wilensky &amp; Rand, 2015)"},"properties":{"noteIndex":0},"schema":"https://github.com/citation-style-language/schema/raw/master/csl-citation.json"}</w:instrText>
      </w:r>
      <w:r w:rsidR="003C6D48" w:rsidRPr="003E0030">
        <w:rPr>
          <w:rFonts w:cstheme="minorHAnsi"/>
          <w:sz w:val="24"/>
          <w:szCs w:val="24"/>
        </w:rPr>
        <w:fldChar w:fldCharType="separate"/>
      </w:r>
      <w:r w:rsidR="003C6D48" w:rsidRPr="003E0030">
        <w:rPr>
          <w:rFonts w:cstheme="minorHAnsi"/>
          <w:noProof/>
          <w:sz w:val="24"/>
          <w:szCs w:val="24"/>
        </w:rPr>
        <w:t>(2015, 11)</w:t>
      </w:r>
      <w:r w:rsidR="003C6D48" w:rsidRPr="003E0030">
        <w:rPr>
          <w:rFonts w:cstheme="minorHAnsi"/>
          <w:sz w:val="24"/>
          <w:szCs w:val="24"/>
        </w:rPr>
        <w:fldChar w:fldCharType="end"/>
      </w:r>
      <w:r w:rsidR="003C6D48" w:rsidRPr="003E0030">
        <w:rPr>
          <w:rFonts w:cstheme="minorHAnsi"/>
          <w:sz w:val="24"/>
          <w:szCs w:val="24"/>
        </w:rPr>
        <w:t xml:space="preserve"> </w:t>
      </w:r>
      <w:r w:rsidRPr="003E0030">
        <w:rPr>
          <w:rFonts w:cstheme="minorHAnsi"/>
          <w:sz w:val="24"/>
          <w:szCs w:val="24"/>
        </w:rPr>
        <w:t xml:space="preserve">on emergent structures and murmuration patterns, proteomics is now needed, for example, because “no centralized cellular mechanism guides </w:t>
      </w:r>
      <w:r w:rsidR="003C6D48" w:rsidRPr="003E0030">
        <w:rPr>
          <w:rFonts w:cstheme="minorHAnsi"/>
          <w:sz w:val="24"/>
          <w:szCs w:val="24"/>
        </w:rPr>
        <w:t xml:space="preserve">[protein] </w:t>
      </w:r>
      <w:r w:rsidRPr="003E0030">
        <w:rPr>
          <w:rFonts w:cstheme="minorHAnsi"/>
          <w:sz w:val="24"/>
          <w:szCs w:val="24"/>
        </w:rPr>
        <w:t xml:space="preserve">folding. Rather, the subtle chemical push and pull between constituent amino acids self-assembles proteins into their three-dimensional shapes” </w:t>
      </w:r>
      <w:r w:rsidRPr="003E0030">
        <w:rPr>
          <w:rFonts w:cstheme="minorHAnsi"/>
          <w:sz w:val="24"/>
          <w:szCs w:val="24"/>
        </w:rPr>
        <w:fldChar w:fldCharType="begin" w:fldLock="1"/>
      </w:r>
      <w:r w:rsidRPr="003E0030">
        <w:rPr>
          <w:rFonts w:cstheme="minorHAnsi"/>
          <w:sz w:val="24"/>
          <w:szCs w:val="24"/>
        </w:rPr>
        <w:instrText>ADDIN CSL_CITATION {"citationItems":[{"id":"ITEM-1","itemData":{"DOI":"10.1016/j.geoforum.2011.10.011","ISSN":"00167185","abstract":"The fallout from environmental determinism of the early 20th century steered geography away from biological and evolutionary thought. Yet it also set in motion the diversification of how geographers conceive environment, how these environments shape and are shaped by humans, and how scaling negotiates the interpretation of this causality. I illustrate how this plurality of scalar perspectives and practices in geography is embedded in the organism-environment interaction recently articulated in the life sciences. I describe the new fields of epigenetics and niche construction to communicate how ideas about scale from human and physical geography come together in the life sciences. I argue that the two subdisciplinary modes or 'moments' of scalar thinking in geography are compatible, even necessary, through their embodiment in organisms. To procure predictability, organisms practice an epistemological scaling to rework the mental and material boundaries and scales in their environment. Yet organisms are also embedded in ontological flux. Boundaries and scales do not remain static because of the agency of other organisms to shape their own predictability. I formally define biological scaling as arising from the interplay of epistemological and ontological moments of scale. This third moment of scale creates local assemblages or topologies with a propensity for persistence. These 'lumpy' material outcomes of the new organism-environment interaction have analogues in posthuman and new materialist geographies. They also give formerly discredited Lamarckian modes of inheritance a renewed, but revised acceptance. This article argues for a biological view of scale and causality in geography. © 2011 Elsevier Ltd.","author":[{"dropping-particle":"","family":"Stallins","given":"J. Anthony","non-dropping-particle":"","parse-names":false,"suffix":""}],"container-title":"Geoforum","id":"ITEM-1","issue":"3","issued":{"date-parts":[["2012"]]},"page":"427-441","title":"Scale, causality, and the new organism-environment interaction","type":"article-journal","volume":"43"},"uris":["http://www.mendeley.com/documents/?uuid=b6e27e15-6632-4862-9c62-171d783fcc47"]}],"mendeley":{"formattedCitation":"(Stallins, 2012)","manualFormatting":"(Stallins, 2012, 432)","plainTextFormattedCitation":"(Stallins, 2012)","previouslyFormattedCitation":"(Stallins, 2012)"},"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Stallins, 2012, 432)</w:t>
      </w:r>
      <w:r w:rsidRPr="003E0030">
        <w:rPr>
          <w:rFonts w:cstheme="minorHAnsi"/>
          <w:sz w:val="24"/>
          <w:szCs w:val="24"/>
        </w:rPr>
        <w:fldChar w:fldCharType="end"/>
      </w:r>
      <w:r w:rsidRPr="003E0030">
        <w:rPr>
          <w:rStyle w:val="FootnoteReference"/>
          <w:rFonts w:cstheme="minorHAnsi"/>
          <w:sz w:val="24"/>
          <w:szCs w:val="24"/>
        </w:rPr>
        <w:footnoteReference w:id="25"/>
      </w:r>
      <w:r w:rsidRPr="003E0030">
        <w:rPr>
          <w:rFonts w:cstheme="minorHAnsi"/>
          <w:sz w:val="24"/>
          <w:szCs w:val="24"/>
        </w:rPr>
        <w:t>.</w:t>
      </w:r>
    </w:p>
    <w:p w14:paraId="30BB9A09" w14:textId="77777777" w:rsidR="002C386E" w:rsidRPr="003E0030" w:rsidRDefault="002C386E" w:rsidP="002C386E">
      <w:pPr>
        <w:spacing w:line="480" w:lineRule="auto"/>
        <w:ind w:firstLine="720"/>
        <w:rPr>
          <w:rFonts w:cstheme="minorHAnsi"/>
          <w:sz w:val="24"/>
          <w:szCs w:val="24"/>
        </w:rPr>
      </w:pPr>
      <w:r w:rsidRPr="003E0030">
        <w:rPr>
          <w:rFonts w:cstheme="minorHAnsi"/>
          <w:sz w:val="24"/>
          <w:szCs w:val="24"/>
        </w:rPr>
        <w:t xml:space="preserve">Zooming out from the molecular to the organismal and ecological scales, it’s worth quoting </w:t>
      </w:r>
      <w:proofErr w:type="spellStart"/>
      <w:r w:rsidRPr="003E0030">
        <w:rPr>
          <w:rFonts w:cstheme="minorHAnsi"/>
          <w:sz w:val="24"/>
          <w:szCs w:val="24"/>
        </w:rPr>
        <w:t>Stallins</w:t>
      </w:r>
      <w:proofErr w:type="spellEnd"/>
      <w:r w:rsidRPr="003E0030">
        <w:rPr>
          <w:rFonts w:cstheme="minorHAnsi"/>
          <w:sz w:val="24"/>
          <w:szCs w:val="24"/>
        </w:rPr>
        <w:t xml:space="preserve"> at length: </w:t>
      </w:r>
    </w:p>
    <w:p w14:paraId="2811203D" w14:textId="77777777" w:rsidR="002C386E" w:rsidRPr="003E0030" w:rsidRDefault="002C386E" w:rsidP="002C386E">
      <w:pPr>
        <w:spacing w:line="480" w:lineRule="auto"/>
        <w:ind w:left="720" w:firstLine="720"/>
        <w:rPr>
          <w:rFonts w:cstheme="minorHAnsi"/>
          <w:sz w:val="24"/>
          <w:szCs w:val="24"/>
        </w:rPr>
      </w:pPr>
      <w:r w:rsidRPr="003E0030">
        <w:rPr>
          <w:rFonts w:cstheme="minorHAnsi"/>
          <w:sz w:val="24"/>
          <w:szCs w:val="24"/>
        </w:rPr>
        <w:t xml:space="preserve">When biologists describe the genotype–phenotype-environment linkage spanned by the omics, they are invoking a spatial dynamism that is geographical, perhaps more so in the tradition of recent human geographic scholarship on scale and environmental causality. An organism is an ongoing, contextual outcome of a causality </w:t>
      </w:r>
      <w:r w:rsidRPr="003E0030">
        <w:rPr>
          <w:rFonts w:cstheme="minorHAnsi"/>
          <w:sz w:val="24"/>
          <w:szCs w:val="24"/>
        </w:rPr>
        <w:lastRenderedPageBreak/>
        <w:t xml:space="preserve">that propagates among molecular, cellular, organismal, and environmental scales. Its interaction with the environment is Lamarckian in that causality is spatially distributed and heredity is not strictly genetic. The inheritance of environmental effects can be induced not only by conditions internal and external to an organism, but also by the predictability in their larger environment as it can be shaped by the organisms within it </w:t>
      </w:r>
      <w:r w:rsidRPr="003E0030">
        <w:rPr>
          <w:rFonts w:cstheme="minorHAnsi"/>
          <w:sz w:val="24"/>
          <w:szCs w:val="24"/>
        </w:rPr>
        <w:fldChar w:fldCharType="begin" w:fldLock="1"/>
      </w:r>
      <w:r w:rsidRPr="003E0030">
        <w:rPr>
          <w:rFonts w:cstheme="minorHAnsi"/>
          <w:sz w:val="24"/>
          <w:szCs w:val="24"/>
        </w:rPr>
        <w:instrText>ADDIN CSL_CITATION {"citationItems":[{"id":"ITEM-1","itemData":{"DOI":"10.1016/j.geoforum.2011.10.011","ISSN":"00167185","abstract":"The fallout from environmental determinism of the early 20th century steered geography away from biological and evolutionary thought. Yet it also set in motion the diversification of how geographers conceive environment, how these environments shape and are shaped by humans, and how scaling negotiates the interpretation of this causality. I illustrate how this plurality of scalar perspectives and practices in geography is embedded in the organism-environment interaction recently articulated in the life sciences. I describe the new fields of epigenetics and niche construction to communicate how ideas about scale from human and physical geography come together in the life sciences. I argue that the two subdisciplinary modes or 'moments' of scalar thinking in geography are compatible, even necessary, through their embodiment in organisms. To procure predictability, organisms practice an epistemological scaling to rework the mental and material boundaries and scales in their environment. Yet organisms are also embedded in ontological flux. Boundaries and scales do not remain static because of the agency of other organisms to shape their own predictability. I formally define biological scaling as arising from the interplay of epistemological and ontological moments of scale. This third moment of scale creates local assemblages or topologies with a propensity for persistence. These 'lumpy' material outcomes of the new organism-environment interaction have analogues in posthuman and new materialist geographies. They also give formerly discredited Lamarckian modes of inheritance a renewed, but revised acceptance. This article argues for a biological view of scale and causality in geography. © 2011 Elsevier Ltd.","author":[{"dropping-particle":"","family":"Stallins","given":"J. Anthony","non-dropping-particle":"","parse-names":false,"suffix":""}],"container-title":"Geoforum","id":"ITEM-1","issue":"3","issued":{"date-parts":[["2012"]]},"page":"427-441","title":"Scale, causality, and the new organism-environment interaction","type":"article-journal","volume":"43"},"uris":["http://www.mendeley.com/documents/?uuid=b6e27e15-6632-4862-9c62-171d783fcc47"]}],"mendeley":{"formattedCitation":"(Stallins, 2012)","manualFormatting":"(Stallins, 2012, 432)","plainTextFormattedCitation":"(Stallins, 2012)","previouslyFormattedCitation":"(Stallins, 2012)"},"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Stallins, 2012, 432)</w:t>
      </w:r>
      <w:r w:rsidRPr="003E0030">
        <w:rPr>
          <w:rFonts w:cstheme="minorHAnsi"/>
          <w:sz w:val="24"/>
          <w:szCs w:val="24"/>
        </w:rPr>
        <w:fldChar w:fldCharType="end"/>
      </w:r>
      <w:r w:rsidRPr="003E0030">
        <w:rPr>
          <w:rFonts w:cstheme="minorHAnsi"/>
          <w:sz w:val="24"/>
          <w:szCs w:val="24"/>
        </w:rPr>
        <w:t>.</w:t>
      </w:r>
    </w:p>
    <w:p w14:paraId="08035100" w14:textId="398A24CD" w:rsidR="00C1724A" w:rsidRDefault="002C386E" w:rsidP="00541A66">
      <w:pPr>
        <w:spacing w:line="480" w:lineRule="auto"/>
        <w:ind w:firstLine="720"/>
        <w:rPr>
          <w:rFonts w:cstheme="minorHAnsi"/>
          <w:sz w:val="24"/>
          <w:szCs w:val="24"/>
        </w:rPr>
      </w:pPr>
      <w:r w:rsidRPr="003E0030">
        <w:rPr>
          <w:rFonts w:cstheme="minorHAnsi"/>
          <w:sz w:val="24"/>
          <w:szCs w:val="24"/>
        </w:rPr>
        <w:t>The theme of organisms shaping the predictability of their environment will bring us back to the new behavioral science</w:t>
      </w:r>
      <w:r w:rsidR="005D0CEC">
        <w:rPr>
          <w:rFonts w:cstheme="minorHAnsi"/>
          <w:sz w:val="24"/>
          <w:szCs w:val="24"/>
        </w:rPr>
        <w:t>s</w:t>
      </w:r>
      <w:r w:rsidRPr="003E0030">
        <w:rPr>
          <w:rFonts w:cstheme="minorHAnsi"/>
          <w:sz w:val="24"/>
          <w:szCs w:val="24"/>
        </w:rPr>
        <w:t xml:space="preserve"> paradigm of Gintis and collaborators. It is now recognized that many species create environmental constructs and transmit them across generations, and that this is a form of epigenetic transmission </w:t>
      </w:r>
      <w:r w:rsidRPr="003E0030">
        <w:rPr>
          <w:rFonts w:cstheme="minorHAnsi"/>
          <w:sz w:val="24"/>
          <w:szCs w:val="24"/>
        </w:rPr>
        <w:fldChar w:fldCharType="begin" w:fldLock="1"/>
      </w:r>
      <w:r w:rsidRPr="003E0030">
        <w:rPr>
          <w:rFonts w:cstheme="minorHAnsi"/>
          <w:sz w:val="24"/>
          <w:szCs w:val="24"/>
        </w:rPr>
        <w:instrText>ADDIN CSL_CITATION {"citationItems":[{"id":"ITEM-1","itemData":{"DOI":"10.4324/9780203165669","ISBN":"9780691160849","author":[{"dropping-particle":"","family":"Gintis","given":"Herbert","non-dropping-particle":"","parse-names":false,"suffix":""}],"id":"ITEM-1","issued":{"date-parts":[["2014"]]},"publisher":"Princeton University Press","title":"The Bounds of Reason: Game Theory and the Unification of the Social Sciences","type":"book"},"uris":["http://www.mendeley.com/documents/?uuid=7ec9cd40-9f66-4de5-9c16-140d5cc1dffb"]},{"id":"ITEM-2","itemData":{"DOI":"10.1016/j.geoforum.2011.10.011","ISSN":"00167185","abstract":"The fallout from environmental determinism of the early 20th century steered geography away from biological and evolutionary thought. Yet it also set in motion the diversification of how geographers conceive environment, how these environments shape and are shaped by humans, and how scaling negotiates the interpretation of this causality. I illustrate how this plurality of scalar perspectives and practices in geography is embedded in the organism-environment interaction recently articulated in the life sciences. I describe the new fields of epigenetics and niche construction to communicate how ideas about scale from human and physical geography come together in the life sciences. I argue that the two subdisciplinary modes or 'moments' of scalar thinking in geography are compatible, even necessary, through their embodiment in organisms. To procure predictability, organisms practice an epistemological scaling to rework the mental and material boundaries and scales in their environment. Yet organisms are also embedded in ontological flux. Boundaries and scales do not remain static because of the agency of other organisms to shape their own predictability. I formally define biological scaling as arising from the interplay of epistemological and ontological moments of scale. This third moment of scale creates local assemblages or topologies with a propensity for persistence. These 'lumpy' material outcomes of the new organism-environment interaction have analogues in posthuman and new materialist geographies. They also give formerly discredited Lamarckian modes of inheritance a renewed, but revised acceptance. This article argues for a biological view of scale and causality in geography. © 2011 Elsevier Ltd.","author":[{"dropping-particle":"","family":"Stallins","given":"J. Anthony","non-dropping-particle":"","parse-names":false,"suffix":""}],"container-title":"Geoforum","id":"ITEM-2","issue":"3","issued":{"date-parts":[["2012"]]},"page":"427-441","title":"Scale, causality, and the new organism-environment interaction","type":"article-journal","volume":"43"},"uris":["http://www.mendeley.com/documents/?uuid=b6e27e15-6632-4862-9c62-171d783fcc47"]}],"mendeley":{"formattedCitation":"(Gintis, 2014; Stallins, 2012)","manualFormatting":"(Gintis, 2014, 199; Stallins, 2012, 443)","plainTextFormattedCitation":"(Gintis, 2014; Stallins, 2012)","previouslyFormattedCitation":"(Gintis, 2014; Stallins, 2012)"},"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Gintis, 2014, 199; Stallins, 2012, 443)</w:t>
      </w:r>
      <w:r w:rsidRPr="003E0030">
        <w:rPr>
          <w:rFonts w:cstheme="minorHAnsi"/>
          <w:sz w:val="24"/>
          <w:szCs w:val="24"/>
        </w:rPr>
        <w:fldChar w:fldCharType="end"/>
      </w:r>
      <w:r w:rsidRPr="003E0030">
        <w:rPr>
          <w:rFonts w:cstheme="minorHAnsi"/>
          <w:sz w:val="24"/>
          <w:szCs w:val="24"/>
        </w:rPr>
        <w:t xml:space="preserve">. This is known as niche construction, and includes beaver dams </w:t>
      </w:r>
      <w:r w:rsidRPr="003E0030">
        <w:rPr>
          <w:rFonts w:cstheme="minorHAnsi"/>
          <w:sz w:val="24"/>
          <w:szCs w:val="24"/>
        </w:rPr>
        <w:fldChar w:fldCharType="begin" w:fldLock="1"/>
      </w:r>
      <w:r w:rsidRPr="003E0030">
        <w:rPr>
          <w:rFonts w:cstheme="minorHAnsi"/>
          <w:sz w:val="24"/>
          <w:szCs w:val="24"/>
        </w:rPr>
        <w:instrText>ADDIN CSL_CITATION {"citationItems":[{"id":"ITEM-1","itemData":{"author":[{"dropping-particle":"","family":"Dawkins","given":"Richard","non-dropping-particle":"","parse-names":false,"suffix":""}],"id":"ITEM-1","issued":{"date-parts":[["2016"]]},"publisher":"Oxford University Press","title":"The Extended Phenotype: The Long Reach of the Gene","type":"book"},"uris":["http://www.mendeley.com/documents/?uuid=63e3c9ae-78ae-40c1-8a44-8a2d6f3d1743"]},{"id":"ITEM-2","itemData":{"DOI":"10.4324/9780203165669","ISBN":"9780691160849","author":[{"dropping-particle":"","family":"Gintis","given":"Herbert","non-dropping-particle":"","parse-names":false,"suffix":""}],"id":"ITEM-2","issued":{"date-parts":[["2014"]]},"publisher":"Princeton University Press","title":"The Bounds of Reason: Game Theory and the Unification of the Social Sciences","type":"book"},"uris":["http://www.mendeley.com/documents/?uuid=7ec9cd40-9f66-4de5-9c16-140d5cc1dffb"]}],"mendeley":{"formattedCitation":"(Dawkins, 2016; Gintis, 2014)","manualFormatting":"(Dawkins, 2016; Gintis, 2014, 199)","plainTextFormattedCitation":"(Dawkins, 2016; Gintis, 2014)","previouslyFormattedCitation":"(Dawkins, 2016; Gintis, 2014)"},"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Dawkins, 2016; Gintis, 2014, 199)</w:t>
      </w:r>
      <w:r w:rsidRPr="003E0030">
        <w:rPr>
          <w:rFonts w:cstheme="minorHAnsi"/>
          <w:sz w:val="24"/>
          <w:szCs w:val="24"/>
        </w:rPr>
        <w:fldChar w:fldCharType="end"/>
      </w:r>
      <w:r w:rsidRPr="003E0030">
        <w:rPr>
          <w:rFonts w:cstheme="minorHAnsi"/>
          <w:sz w:val="24"/>
          <w:szCs w:val="24"/>
        </w:rPr>
        <w:t xml:space="preserve">, </w:t>
      </w:r>
      <w:bookmarkStart w:id="12" w:name="_Hlk109855129"/>
      <w:r w:rsidRPr="003E0030">
        <w:rPr>
          <w:rFonts w:cstheme="minorHAnsi"/>
          <w:sz w:val="24"/>
          <w:szCs w:val="24"/>
        </w:rPr>
        <w:t xml:space="preserve">beehives, and social structures </w:t>
      </w:r>
      <w:r w:rsidRPr="003E0030">
        <w:rPr>
          <w:rFonts w:cstheme="minorHAnsi"/>
          <w:sz w:val="24"/>
          <w:szCs w:val="24"/>
        </w:rPr>
        <w:fldChar w:fldCharType="begin" w:fldLock="1"/>
      </w:r>
      <w:r w:rsidR="00F863A2" w:rsidRPr="003E0030">
        <w:rPr>
          <w:rFonts w:cstheme="minorHAnsi"/>
          <w:sz w:val="24"/>
          <w:szCs w:val="24"/>
        </w:rPr>
        <w:instrText>ADDIN CSL_CITATION {"citationItems":[{"id":"ITEM-1","itemData":{"author":[{"dropping-particle":"","family":"Odling-Smee","given":"John F.","non-dropping-particle":"","parse-names":false,"suffix":""},{"dropping-particle":"","family":"Laland","given":"Kevin N.","non-dropping-particle":"","parse-names":false,"suffix":""},{"dropping-particle":"","family":"Feldman","given":"Marcus W.","non-dropping-particle":"","parse-names":false,"suffix":""}],"id":"ITEM-1","issued":{"date-parts":[["2003"]]},"publisher":"Princeton University Press","title":"Niche Construction: the Neglected Process in Evolution","type":"book"},"uris":["http://www.mendeley.com/documents/?uuid=745dd418-94e0-44c2-985a-693a9bad7487"]}],"mendeley":{"formattedCitation":"(Odling-Smee et al., 2003)","manualFormatting":"(Odling-Smee et al., 2003; Stallins, 2012; Gintis 2014)","plainTextFormattedCitation":"(Odling-Smee et al., 2003)","previouslyFormattedCitation":"(Odling-Smee et al., 2003)"},"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Odling-Smee et al., 2003</w:t>
      </w:r>
      <w:r w:rsidR="00FF0109" w:rsidRPr="003E0030">
        <w:rPr>
          <w:rFonts w:cstheme="minorHAnsi"/>
          <w:noProof/>
          <w:sz w:val="24"/>
          <w:szCs w:val="24"/>
        </w:rPr>
        <w:t>;</w:t>
      </w:r>
      <w:r w:rsidRPr="003E0030">
        <w:rPr>
          <w:rFonts w:cstheme="minorHAnsi"/>
          <w:noProof/>
          <w:sz w:val="24"/>
          <w:szCs w:val="24"/>
        </w:rPr>
        <w:t xml:space="preserve"> Stallins, 2012</w:t>
      </w:r>
      <w:r w:rsidR="00FF0109" w:rsidRPr="003E0030">
        <w:rPr>
          <w:rFonts w:cstheme="minorHAnsi"/>
          <w:noProof/>
          <w:sz w:val="24"/>
          <w:szCs w:val="24"/>
        </w:rPr>
        <w:t>;</w:t>
      </w:r>
      <w:r w:rsidRPr="003E0030">
        <w:rPr>
          <w:rFonts w:cstheme="minorHAnsi"/>
          <w:noProof/>
          <w:sz w:val="24"/>
          <w:szCs w:val="24"/>
        </w:rPr>
        <w:t xml:space="preserve"> Gintis 2014)</w:t>
      </w:r>
      <w:r w:rsidRPr="003E0030">
        <w:rPr>
          <w:rFonts w:cstheme="minorHAnsi"/>
          <w:sz w:val="24"/>
          <w:szCs w:val="24"/>
        </w:rPr>
        <w:fldChar w:fldCharType="end"/>
      </w:r>
      <w:r w:rsidRPr="003E0030">
        <w:rPr>
          <w:rFonts w:cstheme="minorHAnsi"/>
          <w:sz w:val="24"/>
          <w:szCs w:val="24"/>
        </w:rPr>
        <w:t xml:space="preserve">. </w:t>
      </w:r>
      <w:bookmarkEnd w:id="12"/>
      <w:r w:rsidRPr="003E0030">
        <w:rPr>
          <w:rFonts w:cstheme="minorHAnsi"/>
          <w:sz w:val="24"/>
          <w:szCs w:val="24"/>
        </w:rPr>
        <w:t xml:space="preserve">“Niche construction gives rise to what might be called a gene-environment coevolutionary process since a genetically induced environmental regularity becomes the basis for genetic selection, and genetic mutations that give rise to mutant niches will survive if they are fitness-enhancing for their constructors” </w:t>
      </w:r>
      <w:r w:rsidRPr="003E0030">
        <w:rPr>
          <w:rFonts w:cstheme="minorHAnsi"/>
          <w:sz w:val="24"/>
          <w:szCs w:val="24"/>
        </w:rPr>
        <w:fldChar w:fldCharType="begin" w:fldLock="1"/>
      </w:r>
      <w:r w:rsidRPr="003E0030">
        <w:rPr>
          <w:rFonts w:cstheme="minorHAnsi"/>
          <w:sz w:val="24"/>
          <w:szCs w:val="24"/>
        </w:rPr>
        <w:instrText>ADDIN CSL_CITATION {"citationItems":[{"id":"ITEM-1","itemData":{"DOI":"10.4324/9780203165669","ISBN":"9780691160849","author":[{"dropping-particle":"","family":"Gintis","given":"Herbert","non-dropping-particle":"","parse-names":false,"suffix":""}],"id":"ITEM-1","issued":{"date-parts":[["2014"]]},"publisher":"Princeton University Press","title":"The Bounds of Reason: Game Theory and the Unification of the Social Sciences","type":"book"},"uris":["http://www.mendeley.com/documents/?uuid=7ec9cd40-9f66-4de5-9c16-140d5cc1dffb"]}],"mendeley":{"formattedCitation":"(Gintis, 2014)","manualFormatting":"(Gintis, 2014, 199)","plainTextFormattedCitation":"(Gintis, 2014)","previouslyFormattedCitation":"(Gintis, 2014)"},"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Gintis, 2014, 199)</w:t>
      </w:r>
      <w:r w:rsidRPr="003E0030">
        <w:rPr>
          <w:rFonts w:cstheme="minorHAnsi"/>
          <w:sz w:val="24"/>
          <w:szCs w:val="24"/>
        </w:rPr>
        <w:fldChar w:fldCharType="end"/>
      </w:r>
      <w:r w:rsidRPr="003E0030">
        <w:rPr>
          <w:rFonts w:cstheme="minorHAnsi"/>
          <w:sz w:val="24"/>
          <w:szCs w:val="24"/>
        </w:rPr>
        <w:t xml:space="preserve">. When this gene-environment coevolution takes form with human social structures, it is known as gene-culture coevolution </w:t>
      </w:r>
      <w:r w:rsidRPr="003E0030">
        <w:rPr>
          <w:rFonts w:cstheme="minorHAnsi"/>
          <w:sz w:val="24"/>
          <w:szCs w:val="24"/>
        </w:rPr>
        <w:fldChar w:fldCharType="begin" w:fldLock="1"/>
      </w:r>
      <w:r w:rsidR="006D1C0E" w:rsidRPr="003E0030">
        <w:rPr>
          <w:rFonts w:cstheme="minorHAnsi"/>
          <w:sz w:val="24"/>
          <w:szCs w:val="24"/>
        </w:rPr>
        <w:instrText>ADDIN CSL_CITATION {"citationItems":[{"id":"ITEM-1","itemData":{"DOI":"10.1016/j.geoforum.2011.10.011","ISSN":"00167185","abstract":"The fallout from environmental determinism of the early 20th century steered geography away from biological and evolutionary thought. Yet it also set in motion the diversification of how geographers conceive environment, how these environments shape and are shaped by humans, and how scaling negotiates the interpretation of this causality. I illustrate how this plurality of scalar perspectives and practices in geography is embedded in the organism-environment interaction recently articulated in the life sciences. I describe the new fields of epigenetics and niche construction to communicate how ideas about scale from human and physical geography come together in the life sciences. I argue that the two subdisciplinary modes or 'moments' of scalar thinking in geography are compatible, even necessary, through their embodiment in organisms. To procure predictability, organisms practice an epistemological scaling to rework the mental and material boundaries and scales in their environment. Yet organisms are also embedded in ontological flux. Boundaries and scales do not remain static because of the agency of other organisms to shape their own predictability. I formally define biological scaling as arising from the interplay of epistemological and ontological moments of scale. This third moment of scale creates local assemblages or topologies with a propensity for persistence. These 'lumpy' material outcomes of the new organism-environment interaction have analogues in posthuman and new materialist geographies. They also give formerly discredited Lamarckian modes of inheritance a renewed, but revised acceptance. This article argues for a biological view of scale and causality in geography. © 2011 Elsevier Ltd.","author":[{"dropping-particle":"","family":"Stallins","given":"J. Anthony","non-dropping-particle":"","parse-names":false,"suffix":""}],"container-title":"Geoforum","id":"ITEM-1","issue":"3","issued":{"date-parts":[["2012"]]},"page":"427-441","title":"Scale, causality, and the new organism-environment interaction","type":"article-journal","volume":"43"},"uris":["http://www.mendeley.com/documents/?uuid=b6e27e15-6632-4862-9c62-171d783fcc47"]},{"id":"ITEM-2","itemData":{"DOI":"10.4324/9780203165669","ISBN":"9780691160849","author":[{"dropping-particle":"","family":"Gintis","given":"Herbert","non-dropping-particle":"","parse-names":false,"suffix":""}],"id":"ITEM-2","issued":{"date-parts":[["2014"]]},"publisher":"Princeton University Press","title":"The Bounds of Reason: Game Theory and the Unification of the Social Sciences","type":"book"},"uris":["http://www.mendeley.com/documents/?uuid=7ec9cd40-9f66-4de5-9c16-140d5cc1dffb"]},{"id":"ITEM-3","itemData":{"DOI":"10.1038/457776a","ISSN":"00280836","PMID":"19212378","author":[{"dropping-particle":"","family":"Check-Hayden","given":"Erika","non-dropping-particle":"","parse-names":false,"suffix":""}],"container-title":"Nature","id":"ITEM-3","issue":"7231","issued":{"date-parts":[["2009"]]},"page":"776-779","title":"Darwin 200: The other strand","type":"article-journal","volume":"457"},"uris":["http://www.mendeley.com/documents/?uuid=4a71997c-1e63-4430-b30d-bb91e45fffe0"]},{"id":"ITEM-4","itemData":{"DOI":"10.1038/nrg2734","ISSN":"14710056","PMID":"20084086","abstract":"Researchers from diverse backgrounds are converging on the view that human evolution has been shaped by gene-culture interactions. Theoretical biologists have used population genetic models to demonstrate that cultural processes can have a profound effect on human evolution, and anthropologists are investigating cultural practices that modify current selection. These findings are supported by recent analyses of human genetic variation, which reveal that hundreds of genes have been subject to recent positive selection, often in response to human activities. Here, we collate these data, highlighting the considerable potential for cross-disciplinary exchange to provide novel insights into how culture has shaped the human genome. © 2010 Macmillan Publishers Limited. All rights reserved.","author":[{"dropping-particle":"","family":"Laland","given":"Kevin N.","non-dropping-particle":"","parse-names":false,"suffix":""},{"dropping-particle":"","family":"Odling-Smee","given":"John","non-dropping-particle":"","parse-names":false,"suffix":""},{"dropping-particle":"","family":"Myles","given":"Sean","non-dropping-particle":"","parse-names":false,"suffix":""}],"container-title":"Nature Reviews Genetics","id":"ITEM-4","issue":"2","issued":{"date-parts":[["2010"]]},"page":"137-148","publisher":"Nature Publishing Group","title":"How culture shaped the human genome: Bringing genetics and the human sciences together","type":"article-journal","volume":"11"},"uris":["http://www.mendeley.com/documents/?uuid=4daa26de-d3b4-491f-b92f-f70dacd837e3"]},{"id":"ITEM-5","itemData":{"DOI":"10.1073/pnas.0914631107","ISSN":"00278424","PMID":"20445092","abstract":"The use of socially learned information (culture) is central to human adaptations. We investigate the hypothesis that the process of cultural evolution has played an active, leading role in the evolution of genes. Culture normally evolves more rapidly than genes, creating novel environments that expose genes to new selective pressures. Many human genes that have been shown to be under recent or current selection are changing as a result of new environments created by cultural innovations. Some changed in response to the development of agricultural subsistence systems in the Early and Middle Holocene. Alleles coding for adaptations to diets rich in plant starch (e.g., amylase copy number) and to epidemic diseases evolved as human populations expanded (e.g., sickle cell and G6PD deficiency alleles that provide protection against malaria). Large-scale scans using patterns of linkage disequilibrium to detect recent selection suggest that many more genes evolved in response to agriculture. Genetic change in response to the novel social environment of contemporary modern societies is also likely to be occurring. The functional effects of most of the alleles under selection during the last 10,000 years are currently unknown. Also unknown is the role of paleoenvironmental change in regulating the tempo of hominin evolution. Although the full extent of culture-driven gene-culture coevolution is thus far unknown for the deeper history of the human lineage, theory and some evidence suggest that such effects were profound. Genomic methods promise to have a major impact on our understanding of gene-culture coevolution over the span of hominin evolutionary history.","author":[{"dropping-particle":"","family":"Richerson","given":"Peter J.","non-dropping-particle":"","parse-names":false,"suffix":""},{"dropping-particle":"","family":"Boydb","given":"Robert","non-dropping-particle":"","parse-names":false,"suffix":""},{"dropping-particle":"","family":"Henrichc","given":"Joseph","non-dropping-particle":"","parse-names":false,"suffix":""}],"container-title":"Proceedings of the National Academy of Sciences of the United States of America","id":"ITEM-5","issue":"SUPPL. 2","issued":{"date-parts":[["2010"]]},"page":"8985-8992","title":"Gene-culture coevolution in the age of genomics","type":"article-journal","volume":"107"},"uris":["http://www.mendeley.com/documents/?uuid=b61207b5-4c00-43ff-92ef-5beb0d990f84"]}],"mendeley":{"formattedCitation":"(Check-Hayden, 2009; Gintis, 2014; Laland et al., 2010; Richerson et al., 2010; Stallins, 2012)","manualFormatting":"(Check Hayden, 2009; Gintis, 2014, 200; Laland et al., 2010; Richerson et al., 2010; Stallins, 2012, 434)","plainTextFormattedCitation":"(Check-Hayden, 2009; Gintis, 2014; Laland et al., 2010; Richerson et al., 2010; Stallins, 2012)","previouslyFormattedCitation":"(Check-Hayden, 2009; Gintis, 2014; Laland et al., 2010; Richerson et al., 2010; Stallins, 2012)"},"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Check Hayden, 2009; Gintis, 2014, 200; Laland et al., 2010; Richerson et al., 2010; Stallins, 2012, 434)</w:t>
      </w:r>
      <w:r w:rsidRPr="003E0030">
        <w:rPr>
          <w:rFonts w:cstheme="minorHAnsi"/>
          <w:sz w:val="24"/>
          <w:szCs w:val="24"/>
        </w:rPr>
        <w:fldChar w:fldCharType="end"/>
      </w:r>
      <w:r w:rsidRPr="003E0030">
        <w:rPr>
          <w:rFonts w:cstheme="minorHAnsi"/>
          <w:sz w:val="24"/>
          <w:szCs w:val="24"/>
        </w:rPr>
        <w:t xml:space="preserve">. Gene-culture coevolution is foundational for the transdisciplinary behavioral sciences approach </w:t>
      </w:r>
      <w:r w:rsidRPr="003E0030">
        <w:rPr>
          <w:rFonts w:cstheme="minorHAnsi"/>
          <w:sz w:val="24"/>
          <w:szCs w:val="24"/>
        </w:rPr>
        <w:fldChar w:fldCharType="begin" w:fldLock="1"/>
      </w:r>
      <w:r w:rsidRPr="003E0030">
        <w:rPr>
          <w:rFonts w:cstheme="minorHAnsi"/>
          <w:sz w:val="24"/>
          <w:szCs w:val="24"/>
        </w:rPr>
        <w:instrText>ADDIN CSL_CITATION {"citationItems":[{"id":"ITEM-1","itemData":{"DOI":"10.4324/9780203165669","ISBN":"9780691160849","author":[{"dropping-particle":"","family":"Gintis","given":"Herbert","non-dropping-particle":"","parse-names":false,"suffix":""}],"id":"ITEM-1","issued":{"date-parts":[["2014"]]},"publisher":"Princeton University Press","title":"The Bounds of Reason: Game Theory and the Unification of the Social Sciences","type":"book"},"uris":["http://www.mendeley.com/documents/?uuid=7ec9cd40-9f66-4de5-9c16-140d5cc1dffb"]}],"mendeley":{"formattedCitation":"(Gintis, 2014)","manualFormatting":"(Gintis, 2014, 195)","plainTextFormattedCitation":"(Gintis, 2014)","previouslyFormattedCitation":"(Gintis, 2014)"},"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Gintis, 2014, 195)</w:t>
      </w:r>
      <w:r w:rsidRPr="003E0030">
        <w:rPr>
          <w:rFonts w:cstheme="minorHAnsi"/>
          <w:sz w:val="24"/>
          <w:szCs w:val="24"/>
        </w:rPr>
        <w:fldChar w:fldCharType="end"/>
      </w:r>
      <w:r w:rsidRPr="003E0030">
        <w:rPr>
          <w:rFonts w:cstheme="minorHAnsi"/>
          <w:sz w:val="24"/>
          <w:szCs w:val="24"/>
        </w:rPr>
        <w:t>, to which we will now turn.</w:t>
      </w:r>
    </w:p>
    <w:p w14:paraId="03B2A292" w14:textId="77777777" w:rsidR="00541A66" w:rsidRPr="003E0030" w:rsidRDefault="00541A66" w:rsidP="00541A66">
      <w:pPr>
        <w:spacing w:line="480" w:lineRule="auto"/>
        <w:ind w:firstLine="720"/>
        <w:rPr>
          <w:rFonts w:cstheme="minorHAnsi"/>
          <w:sz w:val="24"/>
          <w:szCs w:val="24"/>
        </w:rPr>
      </w:pPr>
    </w:p>
    <w:p w14:paraId="2FB378F7" w14:textId="77777777" w:rsidR="002C386E" w:rsidRPr="003E0030" w:rsidRDefault="002C386E" w:rsidP="002C386E">
      <w:pPr>
        <w:spacing w:line="480" w:lineRule="auto"/>
        <w:rPr>
          <w:rFonts w:cstheme="minorHAnsi"/>
          <w:i/>
          <w:iCs/>
          <w:sz w:val="24"/>
          <w:szCs w:val="24"/>
        </w:rPr>
      </w:pPr>
      <w:r w:rsidRPr="003E0030">
        <w:rPr>
          <w:rFonts w:cstheme="minorHAnsi"/>
          <w:i/>
          <w:iCs/>
          <w:sz w:val="24"/>
          <w:szCs w:val="24"/>
        </w:rPr>
        <w:lastRenderedPageBreak/>
        <w:t>A Proposed Unification of the Social Sciences</w:t>
      </w:r>
      <w:r w:rsidRPr="003E0030">
        <w:rPr>
          <w:rFonts w:cstheme="minorHAnsi"/>
          <w:i/>
          <w:iCs/>
          <w:sz w:val="24"/>
          <w:szCs w:val="24"/>
        </w:rPr>
        <w:tab/>
        <w:t xml:space="preserve"> </w:t>
      </w:r>
    </w:p>
    <w:p w14:paraId="133477F8" w14:textId="19DEBD66" w:rsidR="002C386E" w:rsidRPr="003E0030" w:rsidRDefault="002C386E" w:rsidP="002C386E">
      <w:pPr>
        <w:spacing w:line="480" w:lineRule="auto"/>
        <w:ind w:firstLine="720"/>
        <w:rPr>
          <w:rFonts w:cstheme="minorHAnsi"/>
          <w:sz w:val="24"/>
          <w:szCs w:val="24"/>
        </w:rPr>
      </w:pPr>
      <w:r w:rsidRPr="003E0030">
        <w:rPr>
          <w:rFonts w:cstheme="minorHAnsi"/>
          <w:sz w:val="24"/>
          <w:szCs w:val="24"/>
        </w:rPr>
        <w:t xml:space="preserve">There are five conceptual parts of Gintis’ </w:t>
      </w:r>
      <w:r w:rsidR="00F863A2" w:rsidRPr="003E0030">
        <w:rPr>
          <w:rFonts w:cstheme="minorHAnsi"/>
          <w:sz w:val="24"/>
          <w:szCs w:val="24"/>
        </w:rPr>
        <w:fldChar w:fldCharType="begin" w:fldLock="1"/>
      </w:r>
      <w:r w:rsidR="00F863A2" w:rsidRPr="003E0030">
        <w:rPr>
          <w:rFonts w:cstheme="minorHAnsi"/>
          <w:sz w:val="24"/>
          <w:szCs w:val="24"/>
        </w:rPr>
        <w:instrText>ADDIN CSL_CITATION {"citationItems":[{"id":"ITEM-1","itemData":{"DOI":"10.4324/9780203165669","ISBN":"9780691160849","author":[{"dropping-particle":"","family":"Gintis","given":"Herbert","non-dropping-particle":"","parse-names":false,"suffix":""}],"id":"ITEM-1","issued":{"date-parts":[["2014"]]},"publisher":"Princeton University Press","title":"The Bounds of Reason: Game Theory and the Unification of the Social Sciences","type":"book"},"uris":["http://www.mendeley.com/documents/?uuid=7ec9cd40-9f66-4de5-9c16-140d5cc1dffb"]}],"mendeley":{"formattedCitation":"(Gintis, 2014)","manualFormatting":"(2014, 195)","plainTextFormattedCitation":"(Gintis, 2014)","previouslyFormattedCitation":"(Gintis, 2014)"},"properties":{"noteIndex":0},"schema":"https://github.com/citation-style-language/schema/raw/master/csl-citation.json"}</w:instrText>
      </w:r>
      <w:r w:rsidR="00F863A2" w:rsidRPr="003E0030">
        <w:rPr>
          <w:rFonts w:cstheme="minorHAnsi"/>
          <w:sz w:val="24"/>
          <w:szCs w:val="24"/>
        </w:rPr>
        <w:fldChar w:fldCharType="separate"/>
      </w:r>
      <w:r w:rsidR="00F863A2" w:rsidRPr="003E0030">
        <w:rPr>
          <w:rFonts w:cstheme="minorHAnsi"/>
          <w:noProof/>
          <w:sz w:val="24"/>
          <w:szCs w:val="24"/>
        </w:rPr>
        <w:t>(2014, 195)</w:t>
      </w:r>
      <w:r w:rsidR="00F863A2" w:rsidRPr="003E0030">
        <w:rPr>
          <w:rFonts w:cstheme="minorHAnsi"/>
          <w:sz w:val="24"/>
          <w:szCs w:val="24"/>
        </w:rPr>
        <w:fldChar w:fldCharType="end"/>
      </w:r>
      <w:r w:rsidR="00F863A2" w:rsidRPr="003E0030">
        <w:rPr>
          <w:rFonts w:cstheme="minorHAnsi"/>
          <w:sz w:val="24"/>
          <w:szCs w:val="24"/>
        </w:rPr>
        <w:t xml:space="preserve"> </w:t>
      </w:r>
      <w:r w:rsidRPr="003E0030">
        <w:rPr>
          <w:rFonts w:cstheme="minorHAnsi"/>
          <w:sz w:val="24"/>
          <w:szCs w:val="24"/>
        </w:rPr>
        <w:t>framework: (a) gene-culture coevolution; (b) the sociopsychological theory of norms; (c) game theory</w:t>
      </w:r>
      <w:r w:rsidR="00F863A2" w:rsidRPr="003E0030">
        <w:rPr>
          <w:rFonts w:cstheme="minorHAnsi"/>
          <w:sz w:val="24"/>
          <w:szCs w:val="24"/>
        </w:rPr>
        <w:t>;</w:t>
      </w:r>
      <w:r w:rsidRPr="003E0030">
        <w:rPr>
          <w:rFonts w:cstheme="minorHAnsi"/>
          <w:sz w:val="24"/>
          <w:szCs w:val="24"/>
        </w:rPr>
        <w:t xml:space="preserve"> (d) the rational actor model; and (e) complexity theory. We will now briefly flesh out a discussion of these.</w:t>
      </w:r>
    </w:p>
    <w:p w14:paraId="5EEB2F92" w14:textId="4A807D44" w:rsidR="002C386E" w:rsidRPr="003E0030" w:rsidRDefault="002C386E" w:rsidP="002C386E">
      <w:pPr>
        <w:spacing w:line="480" w:lineRule="auto"/>
        <w:ind w:firstLine="720"/>
        <w:rPr>
          <w:rFonts w:cstheme="minorHAnsi"/>
          <w:sz w:val="24"/>
          <w:szCs w:val="24"/>
        </w:rPr>
      </w:pPr>
      <w:r w:rsidRPr="003E0030">
        <w:rPr>
          <w:rFonts w:cstheme="minorHAnsi"/>
          <w:sz w:val="24"/>
          <w:szCs w:val="24"/>
        </w:rPr>
        <w:t xml:space="preserve">Gene-culture coevolution, introduced above, is worthy of relatively detailed discussion here. There are two dramatic examples of products of gene-culture coevolution with concrete physical evidence and many more that are more elusive. One concrete </w:t>
      </w:r>
      <w:proofErr w:type="gramStart"/>
      <w:r w:rsidRPr="003E0030">
        <w:rPr>
          <w:rFonts w:cstheme="minorHAnsi"/>
          <w:sz w:val="24"/>
          <w:szCs w:val="24"/>
        </w:rPr>
        <w:t>examples</w:t>
      </w:r>
      <w:proofErr w:type="gramEnd"/>
      <w:r w:rsidRPr="003E0030">
        <w:rPr>
          <w:rFonts w:cstheme="minorHAnsi"/>
          <w:sz w:val="24"/>
          <w:szCs w:val="24"/>
        </w:rPr>
        <w:t xml:space="preserve"> is the anatomical features that permit human speech. This includes the larynx low in the throat </w:t>
      </w:r>
      <w:r w:rsidRPr="003E0030">
        <w:rPr>
          <w:rFonts w:cstheme="minorHAnsi"/>
          <w:sz w:val="24"/>
          <w:szCs w:val="24"/>
        </w:rPr>
        <w:fldChar w:fldCharType="begin" w:fldLock="1"/>
      </w:r>
      <w:r w:rsidRPr="003E0030">
        <w:rPr>
          <w:rFonts w:cstheme="minorHAnsi"/>
          <w:sz w:val="24"/>
          <w:szCs w:val="24"/>
        </w:rPr>
        <w:instrText>ADDIN CSL_CITATION {"citationItems":[{"id":"ITEM-1","itemData":{"author":[{"dropping-particle":"","family":"Relethford","given":"John","non-dropping-particle":"","parse-names":false,"suffix":""}],"id":"ITEM-1","issued":{"date-parts":[["2009"]]},"publisher":"McGraw-Hill Humanities/Social Sciences/Languages","title":"The Human Species: An Introduction to Biological Anthropology","type":"book"},"uris":["http://www.mendeley.com/documents/?uuid=78c69df8-fcb1-47a4-94d2-014149faa1a7"]}],"mendeley":{"formattedCitation":"(Relethford, 2009)","plainTextFormattedCitation":"(Relethford, 2009)","previouslyFormattedCitation":"(Relethford, 2009)"},"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Relethford, 2009)</w:t>
      </w:r>
      <w:r w:rsidRPr="003E0030">
        <w:rPr>
          <w:rFonts w:cstheme="minorHAnsi"/>
          <w:sz w:val="24"/>
          <w:szCs w:val="24"/>
        </w:rPr>
        <w:fldChar w:fldCharType="end"/>
      </w:r>
      <w:r w:rsidRPr="003E0030">
        <w:rPr>
          <w:rFonts w:cstheme="minorHAnsi"/>
          <w:sz w:val="24"/>
          <w:szCs w:val="24"/>
        </w:rPr>
        <w:t xml:space="preserve">, known only from </w:t>
      </w:r>
      <w:r w:rsidRPr="003E0030">
        <w:rPr>
          <w:rFonts w:cstheme="minorHAnsi"/>
          <w:i/>
          <w:iCs/>
          <w:sz w:val="24"/>
          <w:szCs w:val="24"/>
        </w:rPr>
        <w:t>Homo heidelbergensis</w:t>
      </w:r>
      <w:r w:rsidRPr="003E0030">
        <w:rPr>
          <w:rFonts w:cstheme="minorHAnsi"/>
          <w:sz w:val="24"/>
          <w:szCs w:val="24"/>
        </w:rPr>
        <w:t xml:space="preserve"> (800,000-100,000 years ago), Neanderthals and modern humans </w:t>
      </w:r>
      <w:r w:rsidRPr="003E0030">
        <w:rPr>
          <w:rFonts w:cstheme="minorHAnsi"/>
          <w:sz w:val="24"/>
          <w:szCs w:val="24"/>
        </w:rPr>
        <w:fldChar w:fldCharType="begin" w:fldLock="1"/>
      </w:r>
      <w:r w:rsidRPr="003E0030">
        <w:rPr>
          <w:rFonts w:cstheme="minorHAnsi"/>
          <w:sz w:val="24"/>
          <w:szCs w:val="24"/>
        </w:rPr>
        <w:instrText>ADDIN CSL_CITATION {"citationItems":[{"id":"ITEM-1","itemData":{"DOI":"10.4324/9780203165669","ISBN":"9780691160849","author":[{"dropping-particle":"","family":"Gintis","given":"Herbert","non-dropping-particle":"","parse-names":false,"suffix":""}],"id":"ITEM-1","issued":{"date-parts":[["2014"]]},"publisher":"Princeton University Press","title":"The Bounds of Reason: Game Theory and the Unification of the Social Sciences","type":"book"},"uris":["http://www.mendeley.com/documents/?uuid=7ec9cd40-9f66-4de5-9c16-140d5cc1dffb"]}],"mendeley":{"formattedCitation":"(Gintis, 2014)","manualFormatting":"(Gintis, 2014, 201)","plainTextFormattedCitation":"(Gintis, 2014)","previouslyFormattedCitation":"(Gintis, 2014)"},"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Gintis, 2014, 201)</w:t>
      </w:r>
      <w:r w:rsidRPr="003E0030">
        <w:rPr>
          <w:rFonts w:cstheme="minorHAnsi"/>
          <w:sz w:val="24"/>
          <w:szCs w:val="24"/>
        </w:rPr>
        <w:fldChar w:fldCharType="end"/>
      </w:r>
      <w:r w:rsidRPr="003E0030">
        <w:rPr>
          <w:rFonts w:cstheme="minorHAnsi"/>
          <w:sz w:val="24"/>
          <w:szCs w:val="24"/>
        </w:rPr>
        <w:t xml:space="preserve">; the short oral cavity needed for most consonants production; the hyoid bone to which the tongue muscle attaches; and the large size of the hypoglossal canal, which enables connection of the nerve needed for effective control of the tongue. The latter is fixed in the fossil record, and much bigger in Neanderthals and humans than any other known relatives </w:t>
      </w:r>
      <w:r w:rsidRPr="003E0030">
        <w:rPr>
          <w:rFonts w:cstheme="minorHAnsi"/>
          <w:sz w:val="24"/>
          <w:szCs w:val="24"/>
        </w:rPr>
        <w:fldChar w:fldCharType="begin" w:fldLock="1"/>
      </w:r>
      <w:r w:rsidRPr="003E0030">
        <w:rPr>
          <w:rFonts w:cstheme="minorHAnsi"/>
          <w:sz w:val="24"/>
          <w:szCs w:val="24"/>
        </w:rPr>
        <w:instrText>ADDIN CSL_CITATION {"citationItems":[{"id":"ITEM-1","itemData":{"author":[{"dropping-particle":"","family":"Campbell","given":"Bernard Grant","non-dropping-particle":"","parse-names":false,"suffix":""},{"dropping-particle":"","family":"Loy","given":"James","non-dropping-particle":"","parse-names":false,"suffix":""}],"id":"ITEM-1","issued":{"date-parts":[["2000"]]},"publisher":"Boston : Allyn and Bacon","title":"Humankind emerging","type":"book"},"uris":["http://www.mendeley.com/documents/?uuid=13fa51db-86a9-4c2e-88a6-059a87c6fd32"]},{"id":"ITEM-2","itemData":{"DOI":"10.4324/9780203165669","ISBN":"9780691160849","author":[{"dropping-particle":"","family":"Gintis","given":"Herbert","non-dropping-particle":"","parse-names":false,"suffix":""}],"id":"ITEM-2","issued":{"date-parts":[["2014"]]},"publisher":"Princeton University Press","title":"The Bounds of Reason: Game Theory and the Unification of the Social Sciences","type":"book"},"uris":["http://www.mendeley.com/documents/?uuid=7ec9cd40-9f66-4de5-9c16-140d5cc1dffb"]}],"mendeley":{"formattedCitation":"(Campbell &amp; Loy, 2000; Gintis, 2014)","manualFormatting":"(Campbell &amp; Loy, 2000; Gintis, 2014, 201)","plainTextFormattedCitation":"(Campbell &amp; Loy, 2000; Gintis, 2014)","previouslyFormattedCitation":"(Campbell &amp; Loy, 2000; Gintis, 2014)"},"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Campbell &amp; Loy, 2000; Gintis, 2014, 201)</w:t>
      </w:r>
      <w:r w:rsidRPr="003E0030">
        <w:rPr>
          <w:rFonts w:cstheme="minorHAnsi"/>
          <w:sz w:val="24"/>
          <w:szCs w:val="24"/>
        </w:rPr>
        <w:fldChar w:fldCharType="end"/>
      </w:r>
      <w:r w:rsidRPr="003E0030">
        <w:rPr>
          <w:rFonts w:cstheme="minorHAnsi"/>
          <w:sz w:val="24"/>
          <w:szCs w:val="24"/>
        </w:rPr>
        <w:t xml:space="preserve">. </w:t>
      </w:r>
      <w:r w:rsidR="006D1C0E" w:rsidRPr="003E0030">
        <w:rPr>
          <w:rFonts w:cstheme="minorHAnsi"/>
          <w:sz w:val="24"/>
          <w:szCs w:val="24"/>
        </w:rPr>
        <w:t>According to the theory of gene-culture coevolution</w:t>
      </w:r>
      <w:r w:rsidRPr="003E0030">
        <w:rPr>
          <w:rFonts w:cstheme="minorHAnsi"/>
          <w:sz w:val="24"/>
          <w:szCs w:val="24"/>
        </w:rPr>
        <w:t xml:space="preserve">, as the capacity for speech began to evolve, the genetics necessary for these anatomical features were selected for by the cultural environment. </w:t>
      </w:r>
    </w:p>
    <w:p w14:paraId="7F8CE301" w14:textId="139F078D" w:rsidR="002C386E" w:rsidRPr="003E0030" w:rsidRDefault="002C386E" w:rsidP="002C386E">
      <w:pPr>
        <w:spacing w:line="480" w:lineRule="auto"/>
        <w:ind w:firstLine="720"/>
        <w:rPr>
          <w:rFonts w:cstheme="minorHAnsi"/>
          <w:sz w:val="24"/>
          <w:szCs w:val="24"/>
        </w:rPr>
      </w:pPr>
      <w:r w:rsidRPr="003E0030">
        <w:rPr>
          <w:rFonts w:cstheme="minorHAnsi"/>
          <w:sz w:val="24"/>
          <w:szCs w:val="24"/>
        </w:rPr>
        <w:t>A second concrete example is the anatomy of complex facial expressions, something about which Darwin</w:t>
      </w:r>
      <w:r w:rsidR="006D1C0E" w:rsidRPr="003E0030">
        <w:rPr>
          <w:rFonts w:cstheme="minorHAnsi"/>
          <w:sz w:val="24"/>
          <w:szCs w:val="24"/>
        </w:rPr>
        <w:t xml:space="preserve"> </w:t>
      </w:r>
      <w:r w:rsidR="006D1C0E" w:rsidRPr="003E0030">
        <w:rPr>
          <w:rFonts w:cstheme="minorHAnsi"/>
          <w:sz w:val="24"/>
          <w:szCs w:val="24"/>
        </w:rPr>
        <w:fldChar w:fldCharType="begin" w:fldLock="1"/>
      </w:r>
      <w:r w:rsidR="00D96809" w:rsidRPr="003E0030">
        <w:rPr>
          <w:rFonts w:cstheme="minorHAnsi"/>
          <w:sz w:val="24"/>
          <w:szCs w:val="24"/>
        </w:rPr>
        <w:instrText>ADDIN CSL_CITATION {"citationItems":[{"id":"ITEM-1","itemData":{"ISBN":"9781108004831","author":[{"dropping-particle":"","family":"Darwin","given":"Charles","non-dropping-particle":"","parse-names":false,"suffix":""}],"container-title":"Library","id":"ITEM-1","issued":{"date-parts":[["2009"]]},"number-of-pages":"407","publisher":"Cambridge University Press","title":"The Expression of the Emotions in Man and Animals","type":"book"},"uris":["http://www.mendeley.com/documents/?uuid=d30056c5-47a5-4e7b-a566-1059882b19b7"]}],"mendeley":{"formattedCitation":"(Darwin, 2009)","manualFormatting":"(2009 [1890])","plainTextFormattedCitation":"(Darwin, 2009)","previouslyFormattedCitation":"(Darwin, 2009)"},"properties":{"noteIndex":0},"schema":"https://github.com/citation-style-language/schema/raw/master/csl-citation.json"}</w:instrText>
      </w:r>
      <w:r w:rsidR="006D1C0E" w:rsidRPr="003E0030">
        <w:rPr>
          <w:rFonts w:cstheme="minorHAnsi"/>
          <w:sz w:val="24"/>
          <w:szCs w:val="24"/>
        </w:rPr>
        <w:fldChar w:fldCharType="separate"/>
      </w:r>
      <w:r w:rsidR="006D1C0E" w:rsidRPr="003E0030">
        <w:rPr>
          <w:rFonts w:cstheme="minorHAnsi"/>
          <w:noProof/>
          <w:sz w:val="24"/>
          <w:szCs w:val="24"/>
        </w:rPr>
        <w:t>(2009 [1890])</w:t>
      </w:r>
      <w:r w:rsidR="006D1C0E" w:rsidRPr="003E0030">
        <w:rPr>
          <w:rFonts w:cstheme="minorHAnsi"/>
          <w:sz w:val="24"/>
          <w:szCs w:val="24"/>
        </w:rPr>
        <w:fldChar w:fldCharType="end"/>
      </w:r>
      <w:r w:rsidRPr="003E0030">
        <w:rPr>
          <w:rFonts w:cstheme="minorHAnsi"/>
          <w:sz w:val="24"/>
          <w:szCs w:val="24"/>
        </w:rPr>
        <w:t xml:space="preserve"> wrote a book, but which was ignored by biologists until recently </w:t>
      </w:r>
      <w:r w:rsidRPr="003E0030">
        <w:rPr>
          <w:rFonts w:cstheme="minorHAnsi"/>
          <w:sz w:val="24"/>
          <w:szCs w:val="24"/>
        </w:rPr>
        <w:fldChar w:fldCharType="begin" w:fldLock="1"/>
      </w:r>
      <w:r w:rsidR="006D1C0E" w:rsidRPr="003E0030">
        <w:rPr>
          <w:rFonts w:cstheme="minorHAnsi"/>
          <w:sz w:val="24"/>
          <w:szCs w:val="24"/>
        </w:rPr>
        <w:instrText>ADDIN CSL_CITATION {"citationItems":[{"id":"ITEM-1","itemData":{"DOI":"10.1002/bies.20719","ISSN":"02659247","PMID":"18293360","abstract":"Facial expression is a mode of close-proximity non-vocal communication used by primates and is produced by mimetic/facial musculature. Arguably, primates make the most-intricate facial displays and have some of the most-complex facial musculature of all mammals. Most of the earlier ideas of primate mimetic musculature, involving its function in facial displays and its evolution, were essentially linear \"scala natural\" models of increasing complexity. More-recent work has challenged these ideas, suggesting that ecological factors and social systems have played a much larger role in explaining the diversity of structures than previously believed. The present review synthesizes the evidence from gross muscular, microanatomical, behavioral and neurobiological studies in order to provide a preliminary analysis of the factors responsible for the evolution of primate facial musculature with comparisons to general mammals. In addition, the unique structure, function and evolution of human mimetic musculature are discussed, along with the potential influential roles of human speech and eye gaze. © 2008 Wiley Periodicals, Inc.","author":[{"dropping-particle":"","family":"Burrows","given":"Anne M.","non-dropping-particle":"","parse-names":false,"suffix":""}],"container-title":"BioEssays","id":"ITEM-1","issue":"3","issued":{"date-parts":[["2008"]]},"page":"212-225","title":"The facial expression musculature in primates and its evolutionary significance","type":"article-journal","volume":"30"},"uris":["http://www.mendeley.com/documents/?uuid=dfc4fba0-18dd-47a7-b034-7358751baea1"]},{"id":"ITEM-2","itemData":{"DOI":"10.4324/9780203165669","ISBN":"9780691160849","author":[{"dropping-particle":"","family":"Gintis","given":"Herbert","non-dropping-particle":"","parse-names":false,"suffix":""}],"id":"ITEM-2","issued":{"date-parts":[["2014"]]},"publisher":"Princeton University Press","title":"The Bounds of Reason: Game Theory and the Unification of the Social Sciences","type":"book"},"uris":["http://www.mendeley.com/documents/?uuid=7ec9cd40-9f66-4de5-9c16-140d5cc1dffb"]}],"mendeley":{"formattedCitation":"(Burrows, 2008; Gintis, 2014)","manualFormatting":"(Burrows, 2008; Gintis, 2014, 194, 201)","plainTextFormattedCitation":"(Burrows, 2008; Gintis, 2014)","previouslyFormattedCitation":"(Burrows, 2008; Gintis, 2014)"},"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 xml:space="preserve">(Burrows, 2008; Gintis, 2014, </w:t>
      </w:r>
      <w:r w:rsidR="006D1C0E" w:rsidRPr="003E0030">
        <w:rPr>
          <w:rFonts w:cstheme="minorHAnsi"/>
          <w:noProof/>
          <w:sz w:val="24"/>
          <w:szCs w:val="24"/>
        </w:rPr>
        <w:t xml:space="preserve">194, </w:t>
      </w:r>
      <w:r w:rsidRPr="003E0030">
        <w:rPr>
          <w:rFonts w:cstheme="minorHAnsi"/>
          <w:noProof/>
          <w:sz w:val="24"/>
          <w:szCs w:val="24"/>
        </w:rPr>
        <w:t>201)</w:t>
      </w:r>
      <w:r w:rsidRPr="003E0030">
        <w:rPr>
          <w:rFonts w:cstheme="minorHAnsi"/>
          <w:sz w:val="24"/>
          <w:szCs w:val="24"/>
        </w:rPr>
        <w:fldChar w:fldCharType="end"/>
      </w:r>
      <w:r w:rsidRPr="003E0030">
        <w:rPr>
          <w:rFonts w:cstheme="minorHAnsi"/>
          <w:sz w:val="24"/>
          <w:szCs w:val="24"/>
        </w:rPr>
        <w:t xml:space="preserve">. In mammals, </w:t>
      </w:r>
    </w:p>
    <w:p w14:paraId="5AED9DF0" w14:textId="77777777" w:rsidR="002C386E" w:rsidRPr="003E0030" w:rsidRDefault="002C386E" w:rsidP="002C386E">
      <w:pPr>
        <w:spacing w:line="480" w:lineRule="auto"/>
        <w:ind w:left="720"/>
        <w:rPr>
          <w:rFonts w:cstheme="minorHAnsi"/>
          <w:sz w:val="24"/>
          <w:szCs w:val="24"/>
        </w:rPr>
      </w:pPr>
      <w:r w:rsidRPr="003E0030">
        <w:rPr>
          <w:rFonts w:cstheme="minorHAnsi"/>
          <w:sz w:val="24"/>
          <w:szCs w:val="24"/>
        </w:rPr>
        <w:t>"</w:t>
      </w:r>
      <w:proofErr w:type="gramStart"/>
      <w:r w:rsidRPr="003E0030">
        <w:rPr>
          <w:rFonts w:cstheme="minorHAnsi"/>
          <w:sz w:val="24"/>
          <w:szCs w:val="24"/>
        </w:rPr>
        <w:t>mimetic</w:t>
      </w:r>
      <w:proofErr w:type="gramEnd"/>
      <w:r w:rsidRPr="003E0030">
        <w:rPr>
          <w:rFonts w:cstheme="minorHAnsi"/>
          <w:sz w:val="24"/>
          <w:szCs w:val="24"/>
        </w:rPr>
        <w:t xml:space="preserve"> musculature attaches to skin in the face, thus permitting the subtle and accurate facial communication of such emotions as fear, surprise, disgust, and anger. In </w:t>
      </w:r>
      <w:r w:rsidRPr="003E0030">
        <w:rPr>
          <w:rFonts w:cstheme="minorHAnsi"/>
          <w:sz w:val="24"/>
          <w:szCs w:val="24"/>
        </w:rPr>
        <w:lastRenderedPageBreak/>
        <w:t xml:space="preserve">most mammals, however, a few wide sheet-like muscles are involved, rendering fine informational differentiation impossible. In primates, by contrast, this musculature divides into many independent muscles with distinct points of attachment to the epidermis and distinct innervation, thus permitting higher bandwidth facial communication. Humans have the most highly developed facial musculature among vertebrates by far, with a degree of involvement of lips and eyes that is not present in any other species" </w:t>
      </w:r>
      <w:r w:rsidRPr="003E0030">
        <w:rPr>
          <w:rFonts w:cstheme="minorHAnsi"/>
          <w:sz w:val="24"/>
          <w:szCs w:val="24"/>
        </w:rPr>
        <w:fldChar w:fldCharType="begin" w:fldLock="1"/>
      </w:r>
      <w:r w:rsidRPr="003E0030">
        <w:rPr>
          <w:rFonts w:cstheme="minorHAnsi"/>
          <w:sz w:val="24"/>
          <w:szCs w:val="24"/>
        </w:rPr>
        <w:instrText>ADDIN CSL_CITATION {"citationItems":[{"id":"ITEM-1","itemData":{"DOI":"10.4324/9780203165669","ISBN":"9780691160849","author":[{"dropping-particle":"","family":"Gintis","given":"Herbert","non-dropping-particle":"","parse-names":false,"suffix":""}],"id":"ITEM-1","issued":{"date-parts":[["2014"]]},"publisher":"Princeton University Press","title":"The Bounds of Reason: Game Theory and the Unification of the Social Sciences","type":"book"},"uris":["http://www.mendeley.com/documents/?uuid=7ec9cd40-9f66-4de5-9c16-140d5cc1dffb"]}],"mendeley":{"formattedCitation":"(Gintis, 2014)","manualFormatting":"(Gintis, 2014, 202)","plainTextFormattedCitation":"(Gintis, 2014)","previouslyFormattedCitation":"(Gintis, 2014)"},"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Gintis, 2014, 202)</w:t>
      </w:r>
      <w:r w:rsidRPr="003E0030">
        <w:rPr>
          <w:rFonts w:cstheme="minorHAnsi"/>
          <w:sz w:val="24"/>
          <w:szCs w:val="24"/>
        </w:rPr>
        <w:fldChar w:fldCharType="end"/>
      </w:r>
      <w:r w:rsidRPr="003E0030">
        <w:rPr>
          <w:rFonts w:cstheme="minorHAnsi"/>
          <w:sz w:val="24"/>
          <w:szCs w:val="24"/>
        </w:rPr>
        <w:t>.</w:t>
      </w:r>
    </w:p>
    <w:p w14:paraId="3348622D" w14:textId="2370A95D" w:rsidR="002C386E" w:rsidRPr="003E0030" w:rsidRDefault="002C386E" w:rsidP="008543BE">
      <w:pPr>
        <w:spacing w:line="480" w:lineRule="auto"/>
        <w:rPr>
          <w:rFonts w:cstheme="minorHAnsi"/>
          <w:sz w:val="24"/>
          <w:szCs w:val="24"/>
        </w:rPr>
      </w:pPr>
      <w:r w:rsidRPr="003E0030">
        <w:rPr>
          <w:rFonts w:cstheme="minorHAnsi"/>
          <w:sz w:val="24"/>
          <w:szCs w:val="24"/>
        </w:rPr>
        <w:t xml:space="preserve">Again, presumably these anatomical features also were selected for by the cultural environment: </w:t>
      </w:r>
    </w:p>
    <w:p w14:paraId="7AEB2871" w14:textId="77777777" w:rsidR="002C386E" w:rsidRPr="003E0030" w:rsidRDefault="002C386E" w:rsidP="002C386E">
      <w:pPr>
        <w:spacing w:line="480" w:lineRule="auto"/>
        <w:ind w:left="720"/>
        <w:rPr>
          <w:rFonts w:cstheme="minorHAnsi"/>
          <w:sz w:val="24"/>
          <w:szCs w:val="24"/>
        </w:rPr>
      </w:pPr>
      <w:r w:rsidRPr="003E0030">
        <w:rPr>
          <w:rFonts w:cstheme="minorHAnsi"/>
          <w:sz w:val="24"/>
          <w:szCs w:val="24"/>
        </w:rPr>
        <w:t>“</w:t>
      </w:r>
      <w:proofErr w:type="gramStart"/>
      <w:r w:rsidRPr="003E0030">
        <w:rPr>
          <w:rFonts w:cstheme="minorHAnsi"/>
          <w:sz w:val="24"/>
          <w:szCs w:val="24"/>
        </w:rPr>
        <w:t>when</w:t>
      </w:r>
      <w:proofErr w:type="gramEnd"/>
      <w:r w:rsidRPr="003E0030">
        <w:rPr>
          <w:rFonts w:cstheme="minorHAnsi"/>
          <w:sz w:val="24"/>
          <w:szCs w:val="24"/>
        </w:rPr>
        <w:t xml:space="preserve"> a form of human communication became prevalent among hunter-gatherers, this new cultural form became the new environment within which new genetic mutations were evaluated for their fitness effects. Humans thus underwent massive physiological changes to facilitate speaking, understanding speech, and communicating with facial expressions” </w:t>
      </w:r>
      <w:r w:rsidRPr="003E0030">
        <w:rPr>
          <w:rFonts w:cstheme="minorHAnsi"/>
          <w:sz w:val="24"/>
          <w:szCs w:val="24"/>
        </w:rPr>
        <w:fldChar w:fldCharType="begin" w:fldLock="1"/>
      </w:r>
      <w:r w:rsidRPr="003E0030">
        <w:rPr>
          <w:rFonts w:cstheme="minorHAnsi"/>
          <w:sz w:val="24"/>
          <w:szCs w:val="24"/>
        </w:rPr>
        <w:instrText>ADDIN CSL_CITATION {"citationItems":[{"id":"ITEM-1","itemData":{"DOI":"10.4324/9780203165669","ISBN":"9780691160849","author":[{"dropping-particle":"","family":"Gintis","given":"Herbert","non-dropping-particle":"","parse-names":false,"suffix":""}],"id":"ITEM-1","issued":{"date-parts":[["2014"]]},"publisher":"Princeton University Press","title":"The Bounds of Reason: Game Theory and the Unification of the Social Sciences","type":"book"},"uris":["http://www.mendeley.com/documents/?uuid=7ec9cd40-9f66-4de5-9c16-140d5cc1dffb"]}],"mendeley":{"formattedCitation":"(Gintis, 2014)","manualFormatting":"(Gintis, 2014, 201)","plainTextFormattedCitation":"(Gintis, 2014)","previouslyFormattedCitation":"(Gintis, 2014)"},"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Gintis, 2014, 201)</w:t>
      </w:r>
      <w:r w:rsidRPr="003E0030">
        <w:rPr>
          <w:rFonts w:cstheme="minorHAnsi"/>
          <w:sz w:val="24"/>
          <w:szCs w:val="24"/>
        </w:rPr>
        <w:fldChar w:fldCharType="end"/>
      </w:r>
      <w:r w:rsidRPr="003E0030">
        <w:rPr>
          <w:rFonts w:cstheme="minorHAnsi"/>
          <w:sz w:val="24"/>
          <w:szCs w:val="24"/>
        </w:rPr>
        <w:t>.</w:t>
      </w:r>
    </w:p>
    <w:p w14:paraId="2A7B7DEC" w14:textId="77777777" w:rsidR="002C386E" w:rsidRPr="003E0030" w:rsidRDefault="002C386E" w:rsidP="002C386E">
      <w:pPr>
        <w:spacing w:line="480" w:lineRule="auto"/>
        <w:ind w:firstLine="720"/>
        <w:rPr>
          <w:rFonts w:cstheme="minorHAnsi"/>
          <w:sz w:val="24"/>
          <w:szCs w:val="24"/>
        </w:rPr>
      </w:pPr>
      <w:r w:rsidRPr="003E0030">
        <w:rPr>
          <w:rFonts w:cstheme="minorHAnsi"/>
          <w:sz w:val="24"/>
          <w:szCs w:val="24"/>
        </w:rPr>
        <w:t xml:space="preserve">A key proposition of Gintis’ framework is that, while not leaving fossil traces, “There is little doubt but that other human traits, such as empathy, shame, pride, embarrassment, reciprocity, and vengeance, traits without which social cooperation would be impossible, are the product of gene-culture coevolution” </w:t>
      </w:r>
      <w:r w:rsidRPr="003E0030">
        <w:rPr>
          <w:rFonts w:cstheme="minorHAnsi"/>
          <w:sz w:val="24"/>
          <w:szCs w:val="24"/>
        </w:rPr>
        <w:fldChar w:fldCharType="begin" w:fldLock="1"/>
      </w:r>
      <w:r w:rsidRPr="003E0030">
        <w:rPr>
          <w:rFonts w:cstheme="minorHAnsi"/>
          <w:sz w:val="24"/>
          <w:szCs w:val="24"/>
        </w:rPr>
        <w:instrText>ADDIN CSL_CITATION {"citationItems":[{"id":"ITEM-1","itemData":{"DOI":"10.4324/9780203165669","ISBN":"9780691160849","author":[{"dropping-particle":"","family":"Gintis","given":"Herbert","non-dropping-particle":"","parse-names":false,"suffix":""}],"id":"ITEM-1","issued":{"date-parts":[["2014"]]},"publisher":"Princeton University Press","title":"The Bounds of Reason: Game Theory and the Unification of the Social Sciences","type":"book"},"uris":["http://www.mendeley.com/documents/?uuid=7ec9cd40-9f66-4de5-9c16-140d5cc1dffb"]}],"mendeley":{"formattedCitation":"(Gintis, 2014)","manualFormatting":"(Gintis, 2014, 202)","plainTextFormattedCitation":"(Gintis, 2014)","previouslyFormattedCitation":"(Gintis, 2014)"},"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Gintis, 2014, 202)</w:t>
      </w:r>
      <w:r w:rsidRPr="003E0030">
        <w:rPr>
          <w:rFonts w:cstheme="minorHAnsi"/>
          <w:sz w:val="24"/>
          <w:szCs w:val="24"/>
        </w:rPr>
        <w:fldChar w:fldCharType="end"/>
      </w:r>
      <w:r w:rsidRPr="003E0030">
        <w:rPr>
          <w:rFonts w:cstheme="minorHAnsi"/>
          <w:sz w:val="24"/>
          <w:szCs w:val="24"/>
        </w:rPr>
        <w:t>.</w:t>
      </w:r>
    </w:p>
    <w:p w14:paraId="5E9A9EC6" w14:textId="258084CA" w:rsidR="002C386E" w:rsidRPr="003E0030" w:rsidRDefault="002C386E" w:rsidP="002C386E">
      <w:pPr>
        <w:spacing w:line="480" w:lineRule="auto"/>
        <w:ind w:firstLine="720"/>
        <w:rPr>
          <w:rFonts w:cstheme="minorHAnsi"/>
          <w:sz w:val="24"/>
          <w:szCs w:val="24"/>
        </w:rPr>
      </w:pPr>
      <w:r w:rsidRPr="003E0030">
        <w:rPr>
          <w:rFonts w:cstheme="minorHAnsi"/>
          <w:sz w:val="24"/>
          <w:szCs w:val="24"/>
        </w:rPr>
        <w:t xml:space="preserve">This is where the sociopsychological theory of socialization fits into the framework. Norms and their psychological correlates or prerequisites are seen by Gintis </w:t>
      </w:r>
      <w:r w:rsidRPr="003E0030">
        <w:rPr>
          <w:rFonts w:cstheme="minorHAnsi"/>
          <w:sz w:val="24"/>
          <w:szCs w:val="24"/>
        </w:rPr>
        <w:fldChar w:fldCharType="begin" w:fldLock="1"/>
      </w:r>
      <w:r w:rsidRPr="003E0030">
        <w:rPr>
          <w:rFonts w:cstheme="minorHAnsi"/>
          <w:sz w:val="24"/>
          <w:szCs w:val="24"/>
        </w:rPr>
        <w:instrText>ADDIN CSL_CITATION {"citationItems":[{"id":"ITEM-1","itemData":{"DOI":"10.4324/9780203165669","ISBN":"9780691160849","author":[{"dropping-particle":"","family":"Gintis","given":"Herbert","non-dropping-particle":"","parse-names":false,"suffix":""}],"id":"ITEM-1","issued":{"date-parts":[["2014"]]},"publisher":"Princeton University Press","title":"The Bounds of Reason: Game Theory and the Unification of the Social Sciences","type":"book"},"uris":["http://www.mendeley.com/documents/?uuid=7ec9cd40-9f66-4de5-9c16-140d5cc1dffb"]}],"mendeley":{"formattedCitation":"(Gintis, 2014)","manualFormatting":"(2014, 195)","plainTextFormattedCitation":"(Gintis, 2014)","previouslyFormattedCitation":"(Gintis, 2014)"},"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2014, 195)</w:t>
      </w:r>
      <w:r w:rsidRPr="003E0030">
        <w:rPr>
          <w:rFonts w:cstheme="minorHAnsi"/>
          <w:sz w:val="24"/>
          <w:szCs w:val="24"/>
        </w:rPr>
        <w:fldChar w:fldCharType="end"/>
      </w:r>
      <w:r w:rsidRPr="003E0030">
        <w:rPr>
          <w:rFonts w:cstheme="minorHAnsi"/>
          <w:sz w:val="24"/>
          <w:szCs w:val="24"/>
        </w:rPr>
        <w:t xml:space="preserve"> as emergent properties of all human societies. They cannot be deduced from its parts. This implies </w:t>
      </w:r>
      <w:r w:rsidRPr="003E0030">
        <w:rPr>
          <w:rFonts w:cstheme="minorHAnsi"/>
          <w:sz w:val="24"/>
          <w:szCs w:val="24"/>
        </w:rPr>
        <w:lastRenderedPageBreak/>
        <w:t>the refutation of a large bod</w:t>
      </w:r>
      <w:r w:rsidR="00640FF4" w:rsidRPr="003E0030">
        <w:rPr>
          <w:rFonts w:cstheme="minorHAnsi"/>
          <w:sz w:val="24"/>
          <w:szCs w:val="24"/>
        </w:rPr>
        <w:t>ies</w:t>
      </w:r>
      <w:r w:rsidRPr="003E0030">
        <w:rPr>
          <w:rFonts w:cstheme="minorHAnsi"/>
          <w:sz w:val="24"/>
          <w:szCs w:val="24"/>
        </w:rPr>
        <w:t xml:space="preserve"> of contemporary theory in </w:t>
      </w:r>
      <w:bookmarkStart w:id="13" w:name="_Hlk109856046"/>
      <w:r w:rsidRPr="003E0030">
        <w:rPr>
          <w:rFonts w:cstheme="minorHAnsi"/>
          <w:sz w:val="24"/>
          <w:szCs w:val="24"/>
        </w:rPr>
        <w:t xml:space="preserve">economics </w:t>
      </w:r>
      <w:r w:rsidRPr="003E0030">
        <w:rPr>
          <w:rFonts w:cstheme="minorHAnsi"/>
          <w:sz w:val="24"/>
          <w:szCs w:val="24"/>
        </w:rPr>
        <w:fldChar w:fldCharType="begin" w:fldLock="1"/>
      </w:r>
      <w:r w:rsidRPr="003E0030">
        <w:rPr>
          <w:rFonts w:cstheme="minorHAnsi"/>
          <w:sz w:val="24"/>
          <w:szCs w:val="24"/>
        </w:rPr>
        <w:instrText>ADDIN CSL_CITATION {"citationItems":[{"id":"ITEM-1","itemData":{"author":[{"dropping-particle":"","family":"Gintis","given":"Herbert","non-dropping-particle":"","parse-names":false,"suffix":""}],"container-title":"Analyse &amp; Kritik","id":"ITEM-1","issued":{"date-parts":[["2005"]]},"page":"48-72","title":"Behavioral Game Theory and Contemporary Economic Theory","type":"article-journal","volume":"27"},"uris":["http://www.mendeley.com/documents/?uuid=a1d3e282-62fd-4ef8-90db-5c97fb27fa56"]},{"id":"ITEM-2","itemData":{"DOI":"10.4324/9780203165669","ISBN":"9780691160849","author":[{"dropping-particle":"","family":"Gintis","given":"Herbert","non-dropping-particle":"","parse-names":false,"suffix":""}],"id":"ITEM-2","issued":{"date-parts":[["2014"]]},"publisher":"Princeton University Press","title":"The Bounds of Reason: Game Theory and the Unification of the Social Sciences","type":"book"},"uris":["http://www.mendeley.com/documents/?uuid=7ec9cd40-9f66-4de5-9c16-140d5cc1dffb"]},{"id":"ITEM-3","itemData":{"author":[{"dropping-particle":"","family":"Boyd","given":"Robert","non-dropping-particle":"","parse-names":false,"suffix":""},{"dropping-particle":"","family":"Richerson","given":"Peter J.","non-dropping-particle":"","parse-names":false,"suffix":""}],"container-title":"Journal of Theoretical Biology","id":"ITEM-3","issued":{"date-parts":[["1988"]]},"page":"337-356","title":"The Evolution of Reciprocity in Sizable Groups","type":"article-journal"},"uris":["http://www.mendeley.com/documents/?uuid=c271fcd0-487d-4351-909c-67bedd4c4942"]}],"mendeley":{"formattedCitation":"(Boyd &amp; Richerson, 1988; Gintis, 2005a, 2014)","manualFormatting":"(Gintis, 2005, 2014, 200)","plainTextFormattedCitation":"(Boyd &amp; Richerson, 1988; Gintis, 2005a, 2014)","previouslyFormattedCitation":"(Boyd &amp; Richerson, 1988; Gintis, 2005a, 2014)"},"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Gintis, 2005, 2014, 200)</w:t>
      </w:r>
      <w:r w:rsidRPr="003E0030">
        <w:rPr>
          <w:rFonts w:cstheme="minorHAnsi"/>
          <w:sz w:val="24"/>
          <w:szCs w:val="24"/>
        </w:rPr>
        <w:fldChar w:fldCharType="end"/>
      </w:r>
      <w:bookmarkEnd w:id="13"/>
      <w:r w:rsidRPr="003E0030">
        <w:rPr>
          <w:rFonts w:cstheme="minorHAnsi"/>
          <w:sz w:val="24"/>
          <w:szCs w:val="24"/>
        </w:rPr>
        <w:t xml:space="preserve"> and biology </w:t>
      </w:r>
      <w:r w:rsidRPr="003E0030">
        <w:rPr>
          <w:rFonts w:cstheme="minorHAnsi"/>
          <w:sz w:val="24"/>
          <w:szCs w:val="24"/>
        </w:rPr>
        <w:fldChar w:fldCharType="begin" w:fldLock="1"/>
      </w:r>
      <w:r w:rsidRPr="003E0030">
        <w:rPr>
          <w:rFonts w:cstheme="minorHAnsi"/>
          <w:sz w:val="24"/>
          <w:szCs w:val="24"/>
        </w:rPr>
        <w:instrText>ADDIN CSL_CITATION {"citationItems":[{"id":"ITEM-1","itemData":{"DOI":"10.1007/s11211-008-0067-y","author":[{"dropping-particle":"","family":"Gintis","given":"Herbert","non-dropping-particle":"","parse-names":false,"suffix":""},{"dropping-particle":"","family":"Henrich","given":"Joseph","non-dropping-particle":"","parse-names":false,"suffix":""},{"dropping-particle":"","family":"Bowles","given":"Samuel","non-dropping-particle":"","parse-names":false,"suffix":""},{"dropping-particle":"","family":"Boyd","given":"Robert","non-dropping-particle":"","parse-names":false,"suffix":""},{"dropping-particle":"","family":"Fehr","given":"Ernst","non-dropping-particle":"","parse-names":false,"suffix":""}],"container-title":"Social Justice Research","id":"ITEM-1","issue":"2","issued":{"date-parts":[["2009"]]},"page":"241-253","title":"Strong Reciprocity and the Roots of Human Morality","type":"article-journal","volume":"21"},"uris":["http://www.mendeley.com/documents/?uuid=6d80e7e9-7cb0-45f0-ad5d-81b99fddceb2"]},{"id":"ITEM-2","itemData":{"author":[{"dropping-particle":"","family":"Boyd","given":"Robert","non-dropping-particle":"","parse-names":false,"suffix":""},{"dropping-particle":"","family":"Richerson","given":"Peter J.","non-dropping-particle":"","parse-names":false,"suffix":""}],"container-title":"Journal of Theoretical Biology","id":"ITEM-2","issued":{"date-parts":[["1988"]]},"page":"337-356","title":"The Evolution of Reciprocity in Sizable Groups","type":"article-journal"},"uris":["http://www.mendeley.com/documents/?uuid=c271fcd0-487d-4351-909c-67bedd4c4942"]},{"id":"ITEM-3","itemData":{"author":[{"dropping-particle":"","family":"Richerson","given":"Peter J.","non-dropping-particle":"","parse-names":false,"suffix":""},{"dropping-particle":"","family":"Boyd","given":"Robert","non-dropping-particle":"","parse-names":false,"suffix":""}],"id":"ITEM-3","issued":{"date-parts":[["2004"]]},"publisher":"University of Chicago Press","title":"Not by Genes Alone How Culture Transformed Human Evolution","type":"article"},"uris":["http://www.mendeley.com/documents/?uuid=148d613d-a32f-495f-80ee-55c22effbf34"]}],"mendeley":{"formattedCitation":"(Boyd &amp; Richerson, 1988; Gintis et al., 2009; Richerson &amp; Boyd, 2004)","manualFormatting":"(Boyd &amp; Richerson, 1988; Gintis et al., 2009; Richerson &amp; Boyd, 2004)","plainTextFormattedCitation":"(Boyd &amp; Richerson, 1988; Gintis et al., 2009; Richerson &amp; Boyd, 2004)","previouslyFormattedCitation":"(Boyd &amp; Richerson, 1988; Gintis et al., 2009; Richerson &amp; Boyd, 2004)"},"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Boyd &amp; Richerson, 1988; Gintis et al., 2009; Richerson &amp; Boyd, 2004)</w:t>
      </w:r>
      <w:r w:rsidRPr="003E0030">
        <w:rPr>
          <w:rFonts w:cstheme="minorHAnsi"/>
          <w:sz w:val="24"/>
          <w:szCs w:val="24"/>
        </w:rPr>
        <w:fldChar w:fldCharType="end"/>
      </w:r>
      <w:r w:rsidRPr="003E0030">
        <w:rPr>
          <w:rFonts w:cstheme="minorHAnsi"/>
          <w:sz w:val="24"/>
          <w:szCs w:val="24"/>
        </w:rPr>
        <w:t xml:space="preserve"> which have insisted on trying to show that self-regarding rational individuals can effect cooperation.</w:t>
      </w:r>
    </w:p>
    <w:p w14:paraId="6CC9FC2D" w14:textId="77777777" w:rsidR="002C386E" w:rsidRPr="003E0030" w:rsidRDefault="002C386E" w:rsidP="002C386E">
      <w:pPr>
        <w:spacing w:line="480" w:lineRule="auto"/>
        <w:ind w:firstLine="720"/>
        <w:rPr>
          <w:rFonts w:cstheme="minorHAnsi"/>
          <w:sz w:val="24"/>
          <w:szCs w:val="24"/>
        </w:rPr>
      </w:pPr>
      <w:r w:rsidRPr="003E0030">
        <w:rPr>
          <w:rFonts w:cstheme="minorHAnsi"/>
          <w:sz w:val="24"/>
          <w:szCs w:val="24"/>
        </w:rPr>
        <w:t xml:space="preserve">Rooted in the discipline of economics, Gintis arrives at the need for the sociopsychological theory of norms, in part, through an immanent mathematical critique of economic theory. This requires a discussion of game theory. What is game theory and why is it important? </w:t>
      </w:r>
    </w:p>
    <w:p w14:paraId="1BDC39EB" w14:textId="77777777" w:rsidR="002C386E" w:rsidRPr="003E0030" w:rsidRDefault="002C386E" w:rsidP="002C386E">
      <w:pPr>
        <w:spacing w:line="480" w:lineRule="auto"/>
        <w:ind w:firstLine="720"/>
        <w:rPr>
          <w:rFonts w:cstheme="minorHAnsi"/>
          <w:sz w:val="24"/>
          <w:szCs w:val="24"/>
        </w:rPr>
      </w:pPr>
      <w:r w:rsidRPr="003E0030">
        <w:rPr>
          <w:rFonts w:cstheme="minorHAnsi"/>
          <w:sz w:val="24"/>
          <w:szCs w:val="24"/>
        </w:rPr>
        <w:t xml:space="preserve">Game theory is a logically demanding, mathematical modeling framework for strategic interaction, using algebra, calculus, and probability theory. “Game theory is a logical extension of evolutionary theory” </w:t>
      </w:r>
      <w:r w:rsidRPr="003E0030">
        <w:rPr>
          <w:rFonts w:cstheme="minorHAnsi"/>
          <w:sz w:val="24"/>
          <w:szCs w:val="24"/>
        </w:rPr>
        <w:fldChar w:fldCharType="begin" w:fldLock="1"/>
      </w:r>
      <w:r w:rsidRPr="003E0030">
        <w:rPr>
          <w:rFonts w:cstheme="minorHAnsi"/>
          <w:sz w:val="24"/>
          <w:szCs w:val="24"/>
        </w:rPr>
        <w:instrText>ADDIN CSL_CITATION {"citationItems":[{"id":"ITEM-1","itemData":{"DOI":"10.4324/9780203165669","ISBN":"9780691160849","author":[{"dropping-particle":"","family":"Gintis","given":"Herbert","non-dropping-particle":"","parse-names":false,"suffix":""}],"id":"ITEM-1","issued":{"date-parts":[["2014"]]},"publisher":"Princeton University Press","title":"The Bounds of Reason: Game Theory and the Unification of the Social Sciences","type":"book"},"uris":["http://www.mendeley.com/documents/?uuid=7ec9cd40-9f66-4de5-9c16-140d5cc1dffb"]}],"mendeley":{"formattedCitation":"(Gintis, 2014)","manualFormatting":"(Gintis, 2014, 212)","plainTextFormattedCitation":"(Gintis, 2014)","previouslyFormattedCitation":"(Gintis, 2014)"},"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Gintis, 2014, 212)</w:t>
      </w:r>
      <w:r w:rsidRPr="003E0030">
        <w:rPr>
          <w:rFonts w:cstheme="minorHAnsi"/>
          <w:sz w:val="24"/>
          <w:szCs w:val="24"/>
        </w:rPr>
        <w:fldChar w:fldCharType="end"/>
      </w:r>
      <w:r w:rsidRPr="003E0030">
        <w:rPr>
          <w:rFonts w:cstheme="minorHAnsi"/>
          <w:sz w:val="24"/>
          <w:szCs w:val="24"/>
        </w:rPr>
        <w:t>:</w:t>
      </w:r>
    </w:p>
    <w:p w14:paraId="6AA6B1AD" w14:textId="77777777" w:rsidR="002C386E" w:rsidRPr="003E0030" w:rsidRDefault="002C386E" w:rsidP="002C386E">
      <w:pPr>
        <w:spacing w:line="480" w:lineRule="auto"/>
        <w:ind w:left="720" w:firstLine="720"/>
        <w:rPr>
          <w:rFonts w:cstheme="minorHAnsi"/>
          <w:sz w:val="24"/>
          <w:szCs w:val="24"/>
        </w:rPr>
      </w:pPr>
      <w:r w:rsidRPr="003E0030">
        <w:rPr>
          <w:rFonts w:cstheme="minorHAnsi"/>
          <w:sz w:val="24"/>
          <w:szCs w:val="24"/>
        </w:rPr>
        <w:t xml:space="preserve">“The analysis of living systems includes one concept that is not analytically represented in the natural sciences: </w:t>
      </w:r>
      <w:r w:rsidRPr="003E0030">
        <w:rPr>
          <w:rFonts w:cstheme="minorHAnsi"/>
          <w:i/>
          <w:iCs/>
          <w:sz w:val="24"/>
          <w:szCs w:val="24"/>
        </w:rPr>
        <w:t>strategic interaction</w:t>
      </w:r>
      <w:r w:rsidRPr="003E0030">
        <w:rPr>
          <w:rFonts w:cstheme="minorHAnsi"/>
          <w:sz w:val="24"/>
          <w:szCs w:val="24"/>
        </w:rPr>
        <w:t xml:space="preserve"> in which the behavior of agents is derived by assuming that each is choosing a </w:t>
      </w:r>
      <w:r w:rsidRPr="003E0030">
        <w:rPr>
          <w:rFonts w:cstheme="minorHAnsi"/>
          <w:i/>
          <w:iCs/>
          <w:sz w:val="24"/>
          <w:szCs w:val="24"/>
        </w:rPr>
        <w:t>best response</w:t>
      </w:r>
      <w:r w:rsidRPr="003E0030">
        <w:rPr>
          <w:rFonts w:cstheme="minorHAnsi"/>
          <w:sz w:val="24"/>
          <w:szCs w:val="24"/>
        </w:rPr>
        <w:t xml:space="preserve"> to the actions of other agents. The study of systems in which agents choose best responses and in which such responses evolve dynamically is called evolutionary game theory” </w:t>
      </w:r>
      <w:r w:rsidRPr="003E0030">
        <w:rPr>
          <w:rFonts w:cstheme="minorHAnsi"/>
          <w:sz w:val="24"/>
          <w:szCs w:val="24"/>
        </w:rPr>
        <w:fldChar w:fldCharType="begin" w:fldLock="1"/>
      </w:r>
      <w:r w:rsidRPr="003E0030">
        <w:rPr>
          <w:rFonts w:cstheme="minorHAnsi"/>
          <w:sz w:val="24"/>
          <w:szCs w:val="24"/>
        </w:rPr>
        <w:instrText>ADDIN CSL_CITATION {"citationItems":[{"id":"ITEM-1","itemData":{"DOI":"10.4324/9780203165669","ISBN":"9780691160849","author":[{"dropping-particle":"","family":"Gintis","given":"Herbert","non-dropping-particle":"","parse-names":false,"suffix":""}],"id":"ITEM-1","issued":{"date-parts":[["2014"]]},"publisher":"Princeton University Press","title":"The Bounds of Reason: Game Theory and the Unification of the Social Sciences","type":"book"},"uris":["http://www.mendeley.com/documents/?uuid=7ec9cd40-9f66-4de5-9c16-140d5cc1dffb"]}],"mendeley":{"formattedCitation":"(Gintis, 2014)","manualFormatting":"(Gintis, 2014, 202)","plainTextFormattedCitation":"(Gintis, 2014)","previouslyFormattedCitation":"(Gintis, 2014)"},"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Gintis, 2014, 202)</w:t>
      </w:r>
      <w:r w:rsidRPr="003E0030">
        <w:rPr>
          <w:rFonts w:cstheme="minorHAnsi"/>
          <w:sz w:val="24"/>
          <w:szCs w:val="24"/>
        </w:rPr>
        <w:fldChar w:fldCharType="end"/>
      </w:r>
      <w:r w:rsidRPr="003E0030">
        <w:rPr>
          <w:rFonts w:cstheme="minorHAnsi"/>
          <w:sz w:val="24"/>
          <w:szCs w:val="24"/>
        </w:rPr>
        <w:t>.</w:t>
      </w:r>
    </w:p>
    <w:p w14:paraId="17FB3ABA" w14:textId="2A14F9C5" w:rsidR="002C386E" w:rsidRPr="003E0030" w:rsidRDefault="002C386E" w:rsidP="002C386E">
      <w:pPr>
        <w:spacing w:line="480" w:lineRule="auto"/>
        <w:ind w:firstLine="720"/>
        <w:rPr>
          <w:rFonts w:cstheme="minorHAnsi"/>
          <w:sz w:val="24"/>
          <w:szCs w:val="24"/>
        </w:rPr>
      </w:pPr>
      <w:r w:rsidRPr="003E0030">
        <w:rPr>
          <w:rFonts w:cstheme="minorHAnsi"/>
          <w:sz w:val="24"/>
          <w:szCs w:val="24"/>
        </w:rPr>
        <w:t xml:space="preserve">Game theory itself has evolved into four related disciplines: classical, behavioral, epistemic, and evolutionary game theory </w:t>
      </w:r>
      <w:r w:rsidRPr="003E0030">
        <w:rPr>
          <w:rFonts w:cstheme="minorHAnsi"/>
          <w:sz w:val="24"/>
          <w:szCs w:val="24"/>
        </w:rPr>
        <w:fldChar w:fldCharType="begin" w:fldLock="1"/>
      </w:r>
      <w:r w:rsidRPr="003E0030">
        <w:rPr>
          <w:rFonts w:cstheme="minorHAnsi"/>
          <w:sz w:val="24"/>
          <w:szCs w:val="24"/>
        </w:rPr>
        <w:instrText>ADDIN CSL_CITATION {"citationItems":[{"id":"ITEM-1","itemData":{"DOI":"10.4324/9780203165669","ISBN":"9780691160849","author":[{"dropping-particle":"","family":"Gintis","given":"Herbert","non-dropping-particle":"","parse-names":false,"suffix":""}],"id":"ITEM-1","issued":{"date-parts":[["2014"]]},"publisher":"Princeton University Press","title":"The Bounds of Reason: Game Theory and the Unification of the Social Sciences","type":"book"},"uris":["http://www.mendeley.com/documents/?uuid=7ec9cd40-9f66-4de5-9c16-140d5cc1dffb"]}],"mendeley":{"formattedCitation":"(Gintis, 2014)","manualFormatting":"(Gintis, 2014, 195)","plainTextFormattedCitation":"(Gintis, 2014)","previouslyFormattedCitation":"(Gintis, 2014)"},"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Gintis, 2014, 195)</w:t>
      </w:r>
      <w:r w:rsidRPr="003E0030">
        <w:rPr>
          <w:rFonts w:cstheme="minorHAnsi"/>
          <w:sz w:val="24"/>
          <w:szCs w:val="24"/>
        </w:rPr>
        <w:fldChar w:fldCharType="end"/>
      </w:r>
      <w:r w:rsidRPr="003E0030">
        <w:rPr>
          <w:rFonts w:cstheme="minorHAnsi"/>
          <w:sz w:val="24"/>
          <w:szCs w:val="24"/>
        </w:rPr>
        <w:t xml:space="preserve">. Classical game theory originated from strategic concerns in World War II </w:t>
      </w:r>
      <w:r w:rsidR="00D96809" w:rsidRPr="003E0030">
        <w:rPr>
          <w:rFonts w:cstheme="minorHAnsi"/>
          <w:sz w:val="24"/>
          <w:szCs w:val="24"/>
        </w:rPr>
        <w:fldChar w:fldCharType="begin" w:fldLock="1"/>
      </w:r>
      <w:r w:rsidR="00B61817" w:rsidRPr="003E0030">
        <w:rPr>
          <w:rFonts w:cstheme="minorHAnsi"/>
          <w:sz w:val="24"/>
          <w:szCs w:val="24"/>
        </w:rPr>
        <w:instrText>ADDIN CSL_CITATION {"citationItems":[{"id":"ITEM-1","itemData":{"author":[{"dropping-particle":"","family":"Neumann","given":"John","non-dropping-particle":"Von","parse-names":false,"suffix":""},{"dropping-particle":"","family":"Morgenstern","given":"Oskar","non-dropping-particle":"","parse-names":false,"suffix":""}],"id":"ITEM-1","issued":{"date-parts":[["1944"]]},"publisher":"Princeton University Press","title":"Theory of Games and Economic Behavior","type":"book"},"uris":["http://www.mendeley.com/documents/?uuid=ca9af24e-da66-4e38-b31c-13a3f735fddf"]}],"mendeley":{"formattedCitation":"(Von Neumann &amp; Morgenstern, 1944)","plainTextFormattedCitation":"(Von Neumann &amp; Morgenstern, 1944)","previouslyFormattedCitation":"(Von Neumann &amp; Morgenstern, 1944)"},"properties":{"noteIndex":0},"schema":"https://github.com/citation-style-language/schema/raw/master/csl-citation.json"}</w:instrText>
      </w:r>
      <w:r w:rsidR="00D96809" w:rsidRPr="003E0030">
        <w:rPr>
          <w:rFonts w:cstheme="minorHAnsi"/>
          <w:sz w:val="24"/>
          <w:szCs w:val="24"/>
        </w:rPr>
        <w:fldChar w:fldCharType="separate"/>
      </w:r>
      <w:r w:rsidR="00D96809" w:rsidRPr="003E0030">
        <w:rPr>
          <w:rFonts w:cstheme="minorHAnsi"/>
          <w:noProof/>
          <w:sz w:val="24"/>
          <w:szCs w:val="24"/>
        </w:rPr>
        <w:t>(Von Neumann &amp; Morgenstern, 1944)</w:t>
      </w:r>
      <w:r w:rsidR="00D96809" w:rsidRPr="003E0030">
        <w:rPr>
          <w:rFonts w:cstheme="minorHAnsi"/>
          <w:sz w:val="24"/>
          <w:szCs w:val="24"/>
        </w:rPr>
        <w:fldChar w:fldCharType="end"/>
      </w:r>
      <w:r w:rsidR="00D96809" w:rsidRPr="003E0030">
        <w:rPr>
          <w:rFonts w:cstheme="minorHAnsi"/>
          <w:sz w:val="24"/>
          <w:szCs w:val="24"/>
        </w:rPr>
        <w:t xml:space="preserve">. </w:t>
      </w:r>
      <w:r w:rsidRPr="003E0030">
        <w:rPr>
          <w:rFonts w:cstheme="minorHAnsi"/>
          <w:sz w:val="24"/>
          <w:szCs w:val="24"/>
        </w:rPr>
        <w:t xml:space="preserve">To the surprise of some of its early innovators </w:t>
      </w:r>
      <w:r w:rsidR="00B61817" w:rsidRPr="003E0030">
        <w:rPr>
          <w:rFonts w:cstheme="minorHAnsi"/>
          <w:sz w:val="24"/>
          <w:szCs w:val="24"/>
        </w:rPr>
        <w:fldChar w:fldCharType="begin" w:fldLock="1"/>
      </w:r>
      <w:r w:rsidR="007F56A8" w:rsidRPr="003E0030">
        <w:rPr>
          <w:rFonts w:cstheme="minorHAnsi"/>
          <w:sz w:val="24"/>
          <w:szCs w:val="24"/>
        </w:rPr>
        <w:instrText>ADDIN CSL_CITATION {"citationItems":[{"id":"ITEM-1","itemData":{"author":[{"dropping-particle":"","family":"Nash","given":"John","non-dropping-particle":"","parse-names":false,"suffix":""}],"container-title":"Proceedings of the National Academy of Sciences","id":"ITEM-1","issued":{"date-parts":[["1950"]]},"page":"48-49","title":"Equilibrium Points in n-Person Games","type":"article-journal","volume":"36"},"uris":["http://www.mendeley.com/documents/?uuid=9047cee7-8d68-4ea7-8958-e462253920de"]}],"mendeley":{"formattedCitation":"(Nash, 1950)","plainTextFormattedCitation":"(Nash, 1950)","previouslyFormattedCitation":"(Nash, 1950)"},"properties":{"noteIndex":0},"schema":"https://github.com/citation-style-language/schema/raw/master/csl-citation.json"}</w:instrText>
      </w:r>
      <w:r w:rsidR="00B61817" w:rsidRPr="003E0030">
        <w:rPr>
          <w:rFonts w:cstheme="minorHAnsi"/>
          <w:sz w:val="24"/>
          <w:szCs w:val="24"/>
        </w:rPr>
        <w:fldChar w:fldCharType="separate"/>
      </w:r>
      <w:r w:rsidR="00B61817" w:rsidRPr="003E0030">
        <w:rPr>
          <w:rFonts w:cstheme="minorHAnsi"/>
          <w:noProof/>
          <w:sz w:val="24"/>
          <w:szCs w:val="24"/>
        </w:rPr>
        <w:t>(Nash, 1950)</w:t>
      </w:r>
      <w:r w:rsidR="00B61817" w:rsidRPr="003E0030">
        <w:rPr>
          <w:rFonts w:cstheme="minorHAnsi"/>
          <w:sz w:val="24"/>
          <w:szCs w:val="24"/>
        </w:rPr>
        <w:fldChar w:fldCharType="end"/>
      </w:r>
      <w:r w:rsidR="00B61817" w:rsidRPr="003E0030">
        <w:rPr>
          <w:rFonts w:cstheme="minorHAnsi"/>
          <w:sz w:val="24"/>
          <w:szCs w:val="24"/>
        </w:rPr>
        <w:t xml:space="preserve">, </w:t>
      </w:r>
      <w:r w:rsidRPr="003E0030">
        <w:rPr>
          <w:rFonts w:cstheme="minorHAnsi"/>
          <w:sz w:val="24"/>
          <w:szCs w:val="24"/>
        </w:rPr>
        <w:t xml:space="preserve">it then became a key conceptual apparatus in mainstream economics. In the 1970s, it was transformed by biologists </w:t>
      </w:r>
      <w:r w:rsidR="007F56A8" w:rsidRPr="003E0030">
        <w:rPr>
          <w:rFonts w:cstheme="minorHAnsi"/>
          <w:sz w:val="24"/>
          <w:szCs w:val="24"/>
        </w:rPr>
        <w:fldChar w:fldCharType="begin" w:fldLock="1"/>
      </w:r>
      <w:r w:rsidR="00DF7B0B" w:rsidRPr="003E0030">
        <w:rPr>
          <w:rFonts w:cstheme="minorHAnsi"/>
          <w:sz w:val="24"/>
          <w:szCs w:val="24"/>
        </w:rPr>
        <w:instrText>ADDIN CSL_CITATION {"citationItems":[{"id":"ITEM-1","itemData":{"author":[{"dropping-particle":"","family":"Maynard Smith","given":"John","non-dropping-particle":"","parse-names":false,"suffix":""},{"dropping-particle":"","family":"Price","given":"G. R.","non-dropping-particle":"","parse-names":false,"suffix":""}],"container-title":"Nature","id":"ITEM-1","issue":"15-18","issued":{"date-parts":[["1973"]]},"title":"The Logic of Animal Conflict","type":"article-journal","volume":"246"},"uris":["http://www.mendeley.com/documents/?uuid=bde1a3c0-9531-411a-8dff-8a10a1bc9b7d"]}],"mendeley":{"formattedCitation":"(Maynard Smith &amp; Price, 1973)","plainTextFormattedCitation":"(Maynard Smith &amp; Price, 1973)","previouslyFormattedCitation":"(Maynard Smith &amp; Price, 1973)"},"properties":{"noteIndex":0},"schema":"https://github.com/citation-style-language/schema/raw/master/csl-citation.json"}</w:instrText>
      </w:r>
      <w:r w:rsidR="007F56A8" w:rsidRPr="003E0030">
        <w:rPr>
          <w:rFonts w:cstheme="minorHAnsi"/>
          <w:sz w:val="24"/>
          <w:szCs w:val="24"/>
        </w:rPr>
        <w:fldChar w:fldCharType="separate"/>
      </w:r>
      <w:r w:rsidR="007F56A8" w:rsidRPr="003E0030">
        <w:rPr>
          <w:rFonts w:cstheme="minorHAnsi"/>
          <w:noProof/>
          <w:sz w:val="24"/>
          <w:szCs w:val="24"/>
        </w:rPr>
        <w:t xml:space="preserve">(Maynard Smith &amp; Price, </w:t>
      </w:r>
      <w:r w:rsidR="007F56A8" w:rsidRPr="003E0030">
        <w:rPr>
          <w:rFonts w:cstheme="minorHAnsi"/>
          <w:noProof/>
          <w:sz w:val="24"/>
          <w:szCs w:val="24"/>
        </w:rPr>
        <w:lastRenderedPageBreak/>
        <w:t>1973)</w:t>
      </w:r>
      <w:r w:rsidR="007F56A8" w:rsidRPr="003E0030">
        <w:rPr>
          <w:rFonts w:cstheme="minorHAnsi"/>
          <w:sz w:val="24"/>
          <w:szCs w:val="24"/>
        </w:rPr>
        <w:fldChar w:fldCharType="end"/>
      </w:r>
      <w:r w:rsidRPr="003E0030">
        <w:rPr>
          <w:rFonts w:cstheme="minorHAnsi"/>
          <w:sz w:val="24"/>
          <w:szCs w:val="24"/>
        </w:rPr>
        <w:t xml:space="preserve"> and became the standard way to model the behavior of nonhuman organisms. Gintis has championed the new field of behavioral game theory—the “application of game theory to the experimental study of human behavior" </w:t>
      </w:r>
      <w:r w:rsidRPr="003E0030">
        <w:rPr>
          <w:rFonts w:cstheme="minorHAnsi"/>
          <w:sz w:val="24"/>
          <w:szCs w:val="24"/>
        </w:rPr>
        <w:fldChar w:fldCharType="begin" w:fldLock="1"/>
      </w:r>
      <w:r w:rsidRPr="003E0030">
        <w:rPr>
          <w:rFonts w:cstheme="minorHAnsi"/>
          <w:sz w:val="24"/>
          <w:szCs w:val="24"/>
        </w:rPr>
        <w:instrText>ADDIN CSL_CITATION {"citationItems":[{"id":"ITEM-1","itemData":{"DOI":"10.4324/9780203165669","ISBN":"9780691160849","author":[{"dropping-particle":"","family":"Gintis","given":"Herbert","non-dropping-particle":"","parse-names":false,"suffix":""}],"id":"ITEM-1","issued":{"date-parts":[["2014"]]},"publisher":"Princeton University Press","title":"The Bounds of Reason: Game Theory and the Unification of the Social Sciences","type":"book"},"uris":["http://www.mendeley.com/documents/?uuid=7ec9cd40-9f66-4de5-9c16-140d5cc1dffb"]}],"mendeley":{"formattedCitation":"(Gintis, 2014)","manualFormatting":"(Gintis, 2014, 2)","plainTextFormattedCitation":"(Gintis, 2014)","previouslyFormattedCitation":"(Gintis, 2014)"},"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Gintis, 2014, 2)</w:t>
      </w:r>
      <w:r w:rsidRPr="003E0030">
        <w:rPr>
          <w:rFonts w:cstheme="minorHAnsi"/>
          <w:sz w:val="24"/>
          <w:szCs w:val="24"/>
        </w:rPr>
        <w:fldChar w:fldCharType="end"/>
      </w:r>
      <w:r w:rsidRPr="003E0030">
        <w:rPr>
          <w:rFonts w:cstheme="minorHAnsi"/>
          <w:sz w:val="24"/>
          <w:szCs w:val="24"/>
        </w:rPr>
        <w:t xml:space="preserve">—which has provided empirical evidence against the canonical model of self-interest </w:t>
      </w:r>
      <w:r w:rsidRPr="003E0030">
        <w:rPr>
          <w:rFonts w:cstheme="minorHAnsi"/>
          <w:sz w:val="24"/>
          <w:szCs w:val="24"/>
        </w:rPr>
        <w:fldChar w:fldCharType="begin" w:fldLock="1"/>
      </w:r>
      <w:r w:rsidRPr="003E0030">
        <w:rPr>
          <w:rFonts w:cstheme="minorHAnsi"/>
          <w:sz w:val="24"/>
          <w:szCs w:val="24"/>
        </w:rPr>
        <w:instrText>ADDIN CSL_CITATION {"citationItems":[{"id":"ITEM-1","itemData":{"DOI":"10.1017/S0140525X05000142","ISSN":"0140525X","PMID":"16372952","abstract":"Researchers from across the social sciences have found consistent deviations from the predictions of the canonical model of self-interest in hundreds of experiments from around the world. This research, however, cannot determine whether the uniformity results from universal patterns of human behavior or from the limited cultural variation available among the university students used in virtually all prior experimental work. To address this, we undertook a cross-cultural study of behavior in ultimatum, public goods, and dictator games in a range of small-scale societies exhibiting a wide variety of economic and cultural conditions. We found, first, that the canonical model - based on self-interest - fails in all of the societies studied. Second, our data reveal substantially more behavioral variability across social groups than has been found in previous research. Third, group-level differences in economic organization and the structure of social interactions explain a substantial portion of the behavioral variation across societies: the higher the degree of market integration and the higher the payoffs to cooperation in everyday life, the greater the level of prosociality expressed in experimental games. Fourth, the available individual-level economic and demographic variables do not consistently explain game behavior, either within or across groups. Fifth, in many cases experimental play appears to reflect the common interactional patterns of everyday life. © 2005 Cambridge University Press.","author":[{"dropping-particle":"","family":"Henrich","given":"Joseph","non-dropping-particle":"","parse-names":false,"suffix":""},{"dropping-particle":"","family":"Boyd","given":"Robert","non-dropping-particle":"","parse-names":false,"suffix":""},{"dropping-particle":"","family":"Bowles","given":"Samuel","non-dropping-particle":"","parse-names":false,"suffix":""},{"dropping-particle":"","family":"Camerer","given":"Colin","non-dropping-particle":"","parse-names":false,"suffix":""},{"dropping-particle":"","family":"Fehr","given":"Ernst","non-dropping-particle":"","parse-names":false,"suffix":""},{"dropping-particle":"","family":"Gintis","given":"Herbert","non-dropping-particle":"","parse-names":false,"suffix":""},{"dropping-particle":"","family":"McElreath","given":"Richard","non-dropping-particle":"","parse-names":false,"suffix":""},{"dropping-particle":"","family":"Alvard","given":"Michael","non-dropping-particle":"","parse-names":false,"suffix":""},{"dropping-particle":"","family":"Barr","given":"Abigail","non-dropping-particle":"","parse-names":false,"suffix":""},{"dropping-particle":"","family":"Ensminger","given":"Jean","non-dropping-particle":"","parse-names":false,"suffix":""},{"dropping-particle":"","family":"Henrich","given":"Natalie Smith","non-dropping-particle":"","parse-names":false,"suffix":""},{"dropping-particle":"","family":"Hill","given":"Kim","non-dropping-particle":"","parse-names":false,"suffix":""},{"dropping-particle":"","family":"Gil-White","given":"Francisco","non-dropping-particle":"","parse-names":false,"suffix":""},{"dropping-particle":"","family":"Gurven","given":"Michael","non-dropping-particle":"","parse-names":false,"suffix":""},{"dropping-particle":"","family":"Marlowe","given":"Frank W.","non-dropping-particle":"","parse-names":false,"suffix":""},{"dropping-particle":"","family":"Patton","given":"John Q.","non-dropping-particle":"","parse-names":false,"suffix":""},{"dropping-particle":"","family":"Tracer","given":"David","non-dropping-particle":"","parse-names":false,"suffix":""}],"container-title":"Behavioral and Brain Sciences","id":"ITEM-1","issue":"6","issued":{"date-parts":[["2005"]]},"page":"795-815","title":"\"Economic man\" in cross-cultural perspective: Behavioral experiments in 15 small-scale societies","type":"article-journal","volume":"28"},"uris":["http://www.mendeley.com/documents/?uuid=c72d5bad-639b-47d4-ac20-724bf256b27a"]}],"mendeley":{"formattedCitation":"(Henrich et al., 2005)","plainTextFormattedCitation":"(Henrich et al., 2005)","previouslyFormattedCitation":"(Henrich et al., 2005)"},"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Henrich et al., 2005)</w:t>
      </w:r>
      <w:r w:rsidRPr="003E0030">
        <w:rPr>
          <w:rFonts w:cstheme="minorHAnsi"/>
          <w:sz w:val="24"/>
          <w:szCs w:val="24"/>
        </w:rPr>
        <w:fldChar w:fldCharType="end"/>
      </w:r>
      <w:r w:rsidRPr="003E0030">
        <w:rPr>
          <w:rStyle w:val="FootnoteReference"/>
          <w:rFonts w:cstheme="minorHAnsi"/>
          <w:sz w:val="24"/>
          <w:szCs w:val="24"/>
        </w:rPr>
        <w:footnoteReference w:id="26"/>
      </w:r>
      <w:r w:rsidRPr="003E0030">
        <w:rPr>
          <w:rFonts w:cstheme="minorHAnsi"/>
          <w:sz w:val="24"/>
          <w:szCs w:val="24"/>
        </w:rPr>
        <w:t xml:space="preserve">. Epistemic game theory, a more sophisticated alternative to classical game theory when it comes to modeling human reasoning, attempts to construct a social epistemology, showing under what conditions shared mental constructs effect behavior </w:t>
      </w:r>
      <w:r w:rsidRPr="003E0030">
        <w:rPr>
          <w:rFonts w:cstheme="minorHAnsi"/>
          <w:sz w:val="24"/>
          <w:szCs w:val="24"/>
        </w:rPr>
        <w:fldChar w:fldCharType="begin" w:fldLock="1"/>
      </w:r>
      <w:r w:rsidRPr="003E0030">
        <w:rPr>
          <w:rFonts w:cstheme="minorHAnsi"/>
          <w:sz w:val="24"/>
          <w:szCs w:val="24"/>
        </w:rPr>
        <w:instrText>ADDIN CSL_CITATION {"citationItems":[{"id":"ITEM-1","itemData":{"DOI":"10.4324/9780203165669","ISBN":"9780691160849","author":[{"dropping-particle":"","family":"Gintis","given":"Herbert","non-dropping-particle":"","parse-names":false,"suffix":""}],"id":"ITEM-1","issued":{"date-parts":[["2014"]]},"publisher":"Princeton University Press","title":"The Bounds of Reason: Game Theory and the Unification of the Social Sciences","type":"book"},"uris":["http://www.mendeley.com/documents/?uuid=7ec9cd40-9f66-4de5-9c16-140d5cc1dffb"]}],"mendeley":{"formattedCitation":"(Gintis, 2014)","manualFormatting":"(Gintis, 2014, xiii, 142)","plainTextFormattedCitation":"(Gintis, 2014)","previouslyFormattedCitation":"(Gintis, 2014)"},"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Gintis, 2014, xiii, 142)</w:t>
      </w:r>
      <w:r w:rsidRPr="003E0030">
        <w:rPr>
          <w:rFonts w:cstheme="minorHAnsi"/>
          <w:sz w:val="24"/>
          <w:szCs w:val="24"/>
        </w:rPr>
        <w:fldChar w:fldCharType="end"/>
      </w:r>
      <w:r w:rsidRPr="003E0030">
        <w:rPr>
          <w:rFonts w:cstheme="minorHAnsi"/>
          <w:sz w:val="24"/>
          <w:szCs w:val="24"/>
        </w:rPr>
        <w:t xml:space="preserve">. </w:t>
      </w:r>
    </w:p>
    <w:p w14:paraId="1C08B53C" w14:textId="168E3AB2" w:rsidR="002C386E" w:rsidRPr="003E0030" w:rsidRDefault="002C386E" w:rsidP="002C386E">
      <w:pPr>
        <w:spacing w:line="480" w:lineRule="auto"/>
        <w:ind w:firstLine="720"/>
        <w:rPr>
          <w:rFonts w:cstheme="minorHAnsi"/>
          <w:sz w:val="24"/>
          <w:szCs w:val="24"/>
        </w:rPr>
      </w:pPr>
      <w:r w:rsidRPr="003E0030">
        <w:rPr>
          <w:rFonts w:cstheme="minorHAnsi"/>
          <w:sz w:val="24"/>
          <w:szCs w:val="24"/>
        </w:rPr>
        <w:t xml:space="preserve">Gintis is a prolific proponent of the use of game theory in the social sciences </w:t>
      </w:r>
      <w:r w:rsidRPr="003E0030">
        <w:rPr>
          <w:rFonts w:cstheme="minorHAnsi"/>
          <w:sz w:val="24"/>
          <w:szCs w:val="24"/>
        </w:rPr>
        <w:fldChar w:fldCharType="begin" w:fldLock="1"/>
      </w:r>
      <w:r w:rsidR="000D301D">
        <w:rPr>
          <w:rFonts w:cstheme="minorHAnsi"/>
          <w:sz w:val="24"/>
          <w:szCs w:val="24"/>
        </w:rPr>
        <w:instrText>ADDIN CSL_CITATION {"citationItems":[{"id":"ITEM-1","itemData":{"author":[{"dropping-particle":"","family":"Gintis","given":"Herbert","non-dropping-particle":"","parse-names":false,"suffix":""}],"id":"ITEM-1","issued":{"date-parts":[["2009"]]},"publisher":"Princeton University Press","title":"Game Theory Evolving: A Problem-Centered Introduction to Modeling Strategic Interaction","type":"book"},"uris":["http://www.mendeley.com/documents/?uuid=c1f1674a-8fae-4db9-9f6c-4dbfa72d8d66"]},{"id":"ITEM-2","itemData":{"DOI":"10.4324/9780203165669","ISBN":"9780691160849","author":[{"dropping-particle":"","family":"Gintis","given":"Herbert","non-dropping-particle":"","parse-names":false,"suffix":""}],"id":"ITEM-2","issued":{"date-parts":[["2014"]]},"publisher":"Princeton University Press","title":"The Bounds of Reason: Game Theory and the Unification of the Social Sciences","type":"book"},"uris":["http://www.mendeley.com/documents/?uuid=7ec9cd40-9f66-4de5-9c16-140d5cc1dffb"]}],"mendeley":{"formattedCitation":"(Gintis, 2009a, 2014)","plainTextFormattedCitation":"(Gintis, 2009a, 2014)","previouslyFormattedCitation":"(Gintis, 2009a, 2014)"},"properties":{"noteIndex":0},"schema":"https://github.com/citation-style-language/schema/raw/master/csl-citation.json"}</w:instrText>
      </w:r>
      <w:r w:rsidRPr="003E0030">
        <w:rPr>
          <w:rFonts w:cstheme="minorHAnsi"/>
          <w:sz w:val="24"/>
          <w:szCs w:val="24"/>
        </w:rPr>
        <w:fldChar w:fldCharType="separate"/>
      </w:r>
      <w:r w:rsidR="004C4336" w:rsidRPr="004C4336">
        <w:rPr>
          <w:rFonts w:cstheme="minorHAnsi"/>
          <w:noProof/>
          <w:sz w:val="24"/>
          <w:szCs w:val="24"/>
        </w:rPr>
        <w:t>(Gintis, 2009a, 2014)</w:t>
      </w:r>
      <w:r w:rsidRPr="003E0030">
        <w:rPr>
          <w:rFonts w:cstheme="minorHAnsi"/>
          <w:sz w:val="24"/>
          <w:szCs w:val="24"/>
        </w:rPr>
        <w:fldChar w:fldCharType="end"/>
      </w:r>
      <w:r w:rsidRPr="003E0030">
        <w:rPr>
          <w:rFonts w:cstheme="minorHAnsi"/>
          <w:sz w:val="24"/>
          <w:szCs w:val="24"/>
        </w:rPr>
        <w:t xml:space="preserve">. But he is also a formidable critic. He attacks the reigning culture in game theory as being guided by the prejudice that “game theory is, insofar as human beings are rational, sufficient to explain all of human social existence” </w:t>
      </w:r>
      <w:r w:rsidRPr="003E0030">
        <w:rPr>
          <w:rFonts w:cstheme="minorHAnsi"/>
          <w:sz w:val="24"/>
          <w:szCs w:val="24"/>
        </w:rPr>
        <w:fldChar w:fldCharType="begin" w:fldLock="1"/>
      </w:r>
      <w:r w:rsidRPr="003E0030">
        <w:rPr>
          <w:rFonts w:cstheme="minorHAnsi"/>
          <w:sz w:val="24"/>
          <w:szCs w:val="24"/>
        </w:rPr>
        <w:instrText>ADDIN CSL_CITATION {"citationItems":[{"id":"ITEM-1","itemData":{"DOI":"10.4324/9780203165669","ISBN":"9780691160849","author":[{"dropping-particle":"","family":"Gintis","given":"Herbert","non-dropping-particle":"","parse-names":false,"suffix":""}],"id":"ITEM-1","issued":{"date-parts":[["2014"]]},"publisher":"Princeton University Press","title":"The Bounds of Reason: Game Theory and the Unification of the Social Sciences","type":"book"},"uris":["http://www.mendeley.com/documents/?uuid=7ec9cd40-9f66-4de5-9c16-140d5cc1dffb"]}],"mendeley":{"formattedCitation":"(Gintis, 2014)","manualFormatting":"(Gintis, 2014, xi)","plainTextFormattedCitation":"(Gintis, 2014)","previouslyFormattedCitation":"(Gintis, 2014)"},"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Gintis, 2014, xi)</w:t>
      </w:r>
      <w:r w:rsidRPr="003E0030">
        <w:rPr>
          <w:rFonts w:cstheme="minorHAnsi"/>
          <w:sz w:val="24"/>
          <w:szCs w:val="24"/>
        </w:rPr>
        <w:fldChar w:fldCharType="end"/>
      </w:r>
      <w:r w:rsidRPr="003E0030">
        <w:rPr>
          <w:rFonts w:cstheme="minorHAnsi"/>
          <w:sz w:val="24"/>
          <w:szCs w:val="24"/>
        </w:rPr>
        <w:t xml:space="preserve">. This allows game theorists in economics to do theory with no regard for facts or the contributions of other social sciences. </w:t>
      </w:r>
    </w:p>
    <w:p w14:paraId="151D731A" w14:textId="6F791D8A" w:rsidR="002C386E" w:rsidRPr="003E0030" w:rsidRDefault="002C386E" w:rsidP="002C386E">
      <w:pPr>
        <w:spacing w:line="480" w:lineRule="auto"/>
        <w:ind w:firstLine="720"/>
        <w:rPr>
          <w:rFonts w:cstheme="minorHAnsi"/>
          <w:sz w:val="24"/>
          <w:szCs w:val="24"/>
        </w:rPr>
      </w:pPr>
      <w:r w:rsidRPr="003E0030">
        <w:rPr>
          <w:rFonts w:cstheme="minorHAnsi"/>
          <w:sz w:val="24"/>
          <w:szCs w:val="24"/>
        </w:rPr>
        <w:t xml:space="preserve">Gintis </w:t>
      </w:r>
      <w:r w:rsidRPr="003E0030">
        <w:rPr>
          <w:rFonts w:cstheme="minorHAnsi"/>
          <w:sz w:val="24"/>
          <w:szCs w:val="24"/>
        </w:rPr>
        <w:fldChar w:fldCharType="begin" w:fldLock="1"/>
      </w:r>
      <w:r w:rsidRPr="003E0030">
        <w:rPr>
          <w:rFonts w:cstheme="minorHAnsi"/>
          <w:sz w:val="24"/>
          <w:szCs w:val="24"/>
        </w:rPr>
        <w:instrText>ADDIN CSL_CITATION {"citationItems":[{"id":"ITEM-1","itemData":{"DOI":"10.4324/9780203165669","ISBN":"9780691160849","author":[{"dropping-particle":"","family":"Gintis","given":"Herbert","non-dropping-particle":"","parse-names":false,"suffix":""}],"id":"ITEM-1","issued":{"date-parts":[["2014"]]},"publisher":"Princeton University Press","title":"The Bounds of Reason: Game Theory and the Unification of the Social Sciences","type":"book"},"uris":["http://www.mendeley.com/documents/?uuid=7ec9cd40-9f66-4de5-9c16-140d5cc1dffb"]}],"mendeley":{"formattedCitation":"(Gintis, 2014)","manualFormatting":"(2014, xii)","plainTextFormattedCitation":"(Gintis, 2014)","previouslyFormattedCitation":"(Gintis, 2014)"},"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2014, xii)</w:t>
      </w:r>
      <w:r w:rsidRPr="003E0030">
        <w:rPr>
          <w:rFonts w:cstheme="minorHAnsi"/>
          <w:sz w:val="24"/>
          <w:szCs w:val="24"/>
        </w:rPr>
        <w:fldChar w:fldCharType="end"/>
      </w:r>
      <w:r w:rsidRPr="003E0030">
        <w:rPr>
          <w:rFonts w:cstheme="minorHAnsi"/>
          <w:sz w:val="24"/>
          <w:szCs w:val="24"/>
        </w:rPr>
        <w:t xml:space="preserve"> demonstrates mathematically that game theor</w:t>
      </w:r>
      <w:r w:rsidR="007F56A8" w:rsidRPr="003E0030">
        <w:rPr>
          <w:rFonts w:cstheme="minorHAnsi"/>
          <w:sz w:val="24"/>
          <w:szCs w:val="24"/>
        </w:rPr>
        <w:t>ists</w:t>
      </w:r>
      <w:r w:rsidRPr="003E0030">
        <w:rPr>
          <w:rFonts w:cstheme="minorHAnsi"/>
          <w:sz w:val="24"/>
          <w:szCs w:val="24"/>
        </w:rPr>
        <w:t xml:space="preserve"> ha</w:t>
      </w:r>
      <w:r w:rsidR="007F56A8" w:rsidRPr="003E0030">
        <w:rPr>
          <w:rFonts w:cstheme="minorHAnsi"/>
          <w:sz w:val="24"/>
          <w:szCs w:val="24"/>
        </w:rPr>
        <w:t>ve</w:t>
      </w:r>
      <w:r w:rsidRPr="003E0030">
        <w:rPr>
          <w:rFonts w:cstheme="minorHAnsi"/>
          <w:sz w:val="24"/>
          <w:szCs w:val="24"/>
        </w:rPr>
        <w:t xml:space="preserve"> fundamentally failed to provide a theory for the conditions of shared mental constructs. By incorporating the sociopsychological theory of norms into epistemic game theory, he believes he has solved the problem. He argues social norms can be modeled game theoretically as correlated equilibria </w:t>
      </w:r>
      <w:r w:rsidRPr="003E0030">
        <w:rPr>
          <w:rFonts w:cstheme="minorHAnsi"/>
          <w:sz w:val="24"/>
          <w:szCs w:val="24"/>
        </w:rPr>
        <w:fldChar w:fldCharType="begin" w:fldLock="1"/>
      </w:r>
      <w:r w:rsidRPr="003E0030">
        <w:rPr>
          <w:rFonts w:cstheme="minorHAnsi"/>
          <w:sz w:val="24"/>
          <w:szCs w:val="24"/>
        </w:rPr>
        <w:instrText>ADDIN CSL_CITATION {"citationItems":[{"id":"ITEM-1","itemData":{"DOI":"10.1177/1470594X09345474","ISSN":"1470594X","abstract":"This article shows that social norms are better explained as correlating devices for a correlated equilibrium of the underlying stage game, rather than Nash equilibria. Whereas the epistemological requirements for rational agents playing Nash equilibria are very stringent and usually implausible, the requirements for a correlated equilibrium amount to the existence of common priors, which we interpret as induced by the cultural system of the society in question. When the correlating device has perfect information, we need in addition only to posit that individuals obey the social norm when it is costless to do so. When the correlating device has incomplete information, the operation of the social norm requires that individuals have a predisposition to follow the norm even when this is costly. The latter case explains why social norms are associated with other-regarding preferences and provides a basis for analyzing honesty and corruption. © SAGE Publications.","author":[{"dropping-particle":"","family":"Gintis","given":"Herbert","non-dropping-particle":"","parse-names":false,"suffix":""}],"container-title":"Politics, Philosophy and Economics","id":"ITEM-1","issue":"3","issued":{"date-parts":[["2010"]]},"page":"251-264","title":"Social norms as choreography","type":"article-journal","volume":"9"},"uris":["http://www.mendeley.com/documents/?uuid=4ddff13f-bbf9-4a95-8272-b5271777b797"]}],"mendeley":{"formattedCitation":"(Gintis, 2010b)","plainTextFormattedCitation":"(Gintis, 2010b)","previouslyFormattedCitation":"(Gintis, 2010b)"},"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Gintis, 2010b)</w:t>
      </w:r>
      <w:r w:rsidRPr="003E0030">
        <w:rPr>
          <w:rFonts w:cstheme="minorHAnsi"/>
          <w:sz w:val="24"/>
          <w:szCs w:val="24"/>
        </w:rPr>
        <w:fldChar w:fldCharType="end"/>
      </w:r>
      <w:r w:rsidRPr="003E0030">
        <w:rPr>
          <w:rFonts w:cstheme="minorHAnsi"/>
          <w:sz w:val="24"/>
          <w:szCs w:val="24"/>
        </w:rPr>
        <w:t xml:space="preserve">. In short, correlated equilibria occur in epistemic games—strategic games where a signaling (or “correlating”) device, which Gintis calls a choreographer, coordinates the best moves for all players. “Social norms act not only as choreographer, but also supply the </w:t>
      </w:r>
      <w:r w:rsidRPr="003E0030">
        <w:rPr>
          <w:rFonts w:cstheme="minorHAnsi"/>
          <w:sz w:val="24"/>
          <w:szCs w:val="24"/>
        </w:rPr>
        <w:lastRenderedPageBreak/>
        <w:t xml:space="preserve">epistemic conditions for common” beliefs </w:t>
      </w:r>
      <w:r w:rsidRPr="003E0030">
        <w:rPr>
          <w:rFonts w:cstheme="minorHAnsi"/>
          <w:sz w:val="24"/>
          <w:szCs w:val="24"/>
        </w:rPr>
        <w:fldChar w:fldCharType="begin" w:fldLock="1"/>
      </w:r>
      <w:r w:rsidRPr="003E0030">
        <w:rPr>
          <w:rFonts w:cstheme="minorHAnsi"/>
          <w:sz w:val="24"/>
          <w:szCs w:val="24"/>
        </w:rPr>
        <w:instrText>ADDIN CSL_CITATION {"citationItems":[{"id":"ITEM-1","itemData":{"DOI":"10.4324/9780203165669","ISBN":"9780691160849","author":[{"dropping-particle":"","family":"Gintis","given":"Herbert","non-dropping-particle":"","parse-names":false,"suffix":""}],"id":"ITEM-1","issued":{"date-parts":[["2014"]]},"publisher":"Princeton University Press","title":"The Bounds of Reason: Game Theory and the Unification of the Social Sciences","type":"book"},"uris":["http://www.mendeley.com/documents/?uuid=7ec9cd40-9f66-4de5-9c16-140d5cc1dffb"]}],"mendeley":{"formattedCitation":"(Gintis, 2014)","manualFormatting":"(Gintis, 2014, 143)","plainTextFormattedCitation":"(Gintis, 2014)","previouslyFormattedCitation":"(Gintis, 2014)"},"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Gintis, 2014, 143)</w:t>
      </w:r>
      <w:r w:rsidRPr="003E0030">
        <w:rPr>
          <w:rFonts w:cstheme="minorHAnsi"/>
          <w:sz w:val="24"/>
          <w:szCs w:val="24"/>
        </w:rPr>
        <w:fldChar w:fldCharType="end"/>
      </w:r>
      <w:r w:rsidRPr="003E0030">
        <w:rPr>
          <w:rFonts w:cstheme="minorHAnsi"/>
          <w:sz w:val="24"/>
          <w:szCs w:val="24"/>
        </w:rPr>
        <w:t xml:space="preserve">. For a full, mathematical exposition of this argument, see chapters seven and eight in Gintis </w:t>
      </w:r>
      <w:r w:rsidRPr="003E0030">
        <w:rPr>
          <w:rFonts w:cstheme="minorHAnsi"/>
          <w:sz w:val="24"/>
          <w:szCs w:val="24"/>
        </w:rPr>
        <w:fldChar w:fldCharType="begin" w:fldLock="1"/>
      </w:r>
      <w:r w:rsidRPr="003E0030">
        <w:rPr>
          <w:rFonts w:cstheme="minorHAnsi"/>
          <w:sz w:val="24"/>
          <w:szCs w:val="24"/>
        </w:rPr>
        <w:instrText>ADDIN CSL_CITATION {"citationItems":[{"id":"ITEM-1","itemData":{"DOI":"10.4324/9780203165669","ISBN":"9780691160849","author":[{"dropping-particle":"","family":"Gintis","given":"Herbert","non-dropping-particle":"","parse-names":false,"suffix":""}],"id":"ITEM-1","issued":{"date-parts":[["2014"]]},"publisher":"Princeton University Press","title":"The Bounds of Reason: Game Theory and the Unification of the Social Sciences","type":"book"},"uris":["http://www.mendeley.com/documents/?uuid=7ec9cd40-9f66-4de5-9c16-140d5cc1dffb"]}],"mendeley":{"formattedCitation":"(Gintis, 2014)","manualFormatting":"(2014)","plainTextFormattedCitation":"(Gintis, 2014)","previouslyFormattedCitation":"(Gintis, 2014)"},"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2014)</w:t>
      </w:r>
      <w:r w:rsidRPr="003E0030">
        <w:rPr>
          <w:rFonts w:cstheme="minorHAnsi"/>
          <w:sz w:val="24"/>
          <w:szCs w:val="24"/>
        </w:rPr>
        <w:fldChar w:fldCharType="end"/>
      </w:r>
      <w:r w:rsidRPr="003E0030">
        <w:rPr>
          <w:rStyle w:val="FootnoteReference"/>
          <w:rFonts w:cstheme="minorHAnsi"/>
          <w:sz w:val="24"/>
          <w:szCs w:val="24"/>
        </w:rPr>
        <w:footnoteReference w:id="27"/>
      </w:r>
      <w:r w:rsidRPr="003E0030">
        <w:rPr>
          <w:rFonts w:cstheme="minorHAnsi"/>
          <w:sz w:val="24"/>
          <w:szCs w:val="24"/>
        </w:rPr>
        <w:t xml:space="preserve">. </w:t>
      </w:r>
    </w:p>
    <w:p w14:paraId="25D557AE" w14:textId="00B26878" w:rsidR="002C386E" w:rsidRPr="003E0030" w:rsidRDefault="002C386E" w:rsidP="002C386E">
      <w:pPr>
        <w:spacing w:line="480" w:lineRule="auto"/>
        <w:ind w:firstLine="720"/>
        <w:rPr>
          <w:rFonts w:cstheme="minorHAnsi"/>
          <w:sz w:val="24"/>
          <w:szCs w:val="24"/>
        </w:rPr>
      </w:pPr>
      <w:r w:rsidRPr="003E0030">
        <w:rPr>
          <w:rFonts w:cstheme="minorHAnsi"/>
          <w:sz w:val="24"/>
          <w:szCs w:val="24"/>
        </w:rPr>
        <w:t xml:space="preserve">The rational actor model—which Gintis prefers to call the “beliefs, preferences, and constraints” model (BPC)—holds that individuals can be mathematically modeled as the maximizers of preferences, under certain conditions, namely that the preferences are consistent and the decisions are “routine” rather than “deliberative” </w:t>
      </w:r>
      <w:r w:rsidRPr="003E0030">
        <w:rPr>
          <w:rFonts w:cstheme="minorHAnsi"/>
          <w:sz w:val="24"/>
          <w:szCs w:val="24"/>
        </w:rPr>
        <w:fldChar w:fldCharType="begin" w:fldLock="1"/>
      </w:r>
      <w:r w:rsidRPr="003E0030">
        <w:rPr>
          <w:rFonts w:cstheme="minorHAnsi"/>
          <w:sz w:val="24"/>
          <w:szCs w:val="24"/>
        </w:rPr>
        <w:instrText>ADDIN CSL_CITATION {"citationItems":[{"id":"ITEM-1","itemData":{"DOI":"10.4324/9780203165669","ISBN":"9780691160849","author":[{"dropping-particle":"","family":"Gintis","given":"Herbert","non-dropping-particle":"","parse-names":false,"suffix":""}],"id":"ITEM-1","issued":{"date-parts":[["2014"]]},"publisher":"Princeton University Press","title":"The Bounds of Reason: Game Theory and the Unification of the Social Sciences","type":"book"},"uris":["http://www.mendeley.com/documents/?uuid=7ec9cd40-9f66-4de5-9c16-140d5cc1dffb"]}],"mendeley":{"formattedCitation":"(Gintis, 2014)","manualFormatting":"(Gintis, 2014, 4, 209)","plainTextFormattedCitation":"(Gintis, 2014)","previouslyFormattedCitation":"(Gintis, 2014)"},"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Gintis, 2014, 4, 209)</w:t>
      </w:r>
      <w:r w:rsidRPr="003E0030">
        <w:rPr>
          <w:rFonts w:cstheme="minorHAnsi"/>
          <w:sz w:val="24"/>
          <w:szCs w:val="24"/>
        </w:rPr>
        <w:fldChar w:fldCharType="end"/>
      </w:r>
      <w:r w:rsidRPr="003E0030">
        <w:rPr>
          <w:rFonts w:cstheme="minorHAnsi"/>
          <w:sz w:val="24"/>
          <w:szCs w:val="24"/>
        </w:rPr>
        <w:t xml:space="preserve">. “A rational actor need not be selfish. Indeed, if rationality implied selfishness, the only rational individuals would be sociopaths” </w:t>
      </w:r>
      <w:r w:rsidRPr="003E0030">
        <w:rPr>
          <w:rFonts w:cstheme="minorHAnsi"/>
          <w:sz w:val="24"/>
          <w:szCs w:val="24"/>
        </w:rPr>
        <w:fldChar w:fldCharType="begin" w:fldLock="1"/>
      </w:r>
      <w:r w:rsidRPr="003E0030">
        <w:rPr>
          <w:rFonts w:cstheme="minorHAnsi"/>
          <w:sz w:val="24"/>
          <w:szCs w:val="24"/>
        </w:rPr>
        <w:instrText>ADDIN CSL_CITATION {"citationItems":[{"id":"ITEM-1","itemData":{"DOI":"10.4324/9780203165669","ISBN":"9780691160849","author":[{"dropping-particle":"","family":"Gintis","given":"Herbert","non-dropping-particle":"","parse-names":false,"suffix":""}],"id":"ITEM-1","issued":{"date-parts":[["2014"]]},"publisher":"Princeton University Press","title":"The Bounds of Reason: Game Theory and the Unification of the Social Sciences","type":"book"},"uris":["http://www.mendeley.com/documents/?uuid=7ec9cd40-9f66-4de5-9c16-140d5cc1dffb"]}],"mendeley":{"formattedCitation":"(Gintis, 2014)","manualFormatting":"(Gintis, 2014, 1)","plainTextFormattedCitation":"(Gintis, 2014)","previouslyFormattedCitation":"(Gintis, 2014)"},"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Gintis, 2014, 1)</w:t>
      </w:r>
      <w:r w:rsidRPr="003E0030">
        <w:rPr>
          <w:rFonts w:cstheme="minorHAnsi"/>
          <w:sz w:val="24"/>
          <w:szCs w:val="24"/>
        </w:rPr>
        <w:fldChar w:fldCharType="end"/>
      </w:r>
      <w:r w:rsidRPr="003E0030">
        <w:rPr>
          <w:rFonts w:cstheme="minorHAnsi"/>
          <w:sz w:val="24"/>
          <w:szCs w:val="24"/>
        </w:rPr>
        <w:t xml:space="preserve">. Beliefs—which are products of social processes, shared among individuals, and need not be correct or welfare-enhancing for the model to work </w:t>
      </w:r>
      <w:r w:rsidRPr="003E0030">
        <w:rPr>
          <w:rFonts w:cstheme="minorHAnsi"/>
          <w:sz w:val="24"/>
          <w:szCs w:val="24"/>
        </w:rPr>
        <w:fldChar w:fldCharType="begin" w:fldLock="1"/>
      </w:r>
      <w:r w:rsidRPr="003E0030">
        <w:rPr>
          <w:rFonts w:cstheme="minorHAnsi"/>
          <w:sz w:val="24"/>
          <w:szCs w:val="24"/>
        </w:rPr>
        <w:instrText>ADDIN CSL_CITATION {"citationItems":[{"id":"ITEM-1","itemData":{"DOI":"10.4324/9780203165669","ISBN":"9780691160849","author":[{"dropping-particle":"","family":"Gintis","given":"Herbert","non-dropping-particle":"","parse-names":false,"suffix":""}],"id":"ITEM-1","issued":{"date-parts":[["2014"]]},"publisher":"Princeton University Press","title":"The Bounds of Reason: Game Theory and the Unification of the Social Sciences","type":"book"},"uris":["http://www.mendeley.com/documents/?uuid=7ec9cd40-9f66-4de5-9c16-140d5cc1dffb"]}],"mendeley":{"formattedCitation":"(Gintis, 2014)","manualFormatting":"(Gintis, 2014, 208)","plainTextFormattedCitation":"(Gintis, 2014)","previouslyFormattedCitation":"(Gintis, 2014)"},"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Gintis, 2014, 208)</w:t>
      </w:r>
      <w:r w:rsidRPr="003E0030">
        <w:rPr>
          <w:rFonts w:cstheme="minorHAnsi"/>
          <w:sz w:val="24"/>
          <w:szCs w:val="24"/>
        </w:rPr>
        <w:fldChar w:fldCharType="end"/>
      </w:r>
      <w:r w:rsidRPr="003E0030">
        <w:rPr>
          <w:rFonts w:cstheme="minorHAnsi"/>
          <w:sz w:val="24"/>
          <w:szCs w:val="24"/>
        </w:rPr>
        <w:t xml:space="preserve">—stand between choices and payoffs. It is because of the importance of beliefs, and confusion around the term “rational,” that Gintis </w:t>
      </w:r>
      <w:r w:rsidRPr="003E0030">
        <w:rPr>
          <w:rFonts w:cstheme="minorHAnsi"/>
          <w:sz w:val="24"/>
          <w:szCs w:val="24"/>
        </w:rPr>
        <w:fldChar w:fldCharType="begin" w:fldLock="1"/>
      </w:r>
      <w:r w:rsidRPr="003E0030">
        <w:rPr>
          <w:rFonts w:cstheme="minorHAnsi"/>
          <w:sz w:val="24"/>
          <w:szCs w:val="24"/>
        </w:rPr>
        <w:instrText>ADDIN CSL_CITATION {"citationItems":[{"id":"ITEM-1","itemData":{"DOI":"10.4324/9780203165669","ISBN":"9780691160849","author":[{"dropping-particle":"","family":"Gintis","given":"Herbert","non-dropping-particle":"","parse-names":false,"suffix":""}],"id":"ITEM-1","issued":{"date-parts":[["2014"]]},"publisher":"Princeton University Press","title":"The Bounds of Reason: Game Theory and the Unification of the Social Sciences","type":"book"},"uris":["http://www.mendeley.com/documents/?uuid=7ec9cd40-9f66-4de5-9c16-140d5cc1dffb"]}],"mendeley":{"formattedCitation":"(Gintis, 2014)","manualFormatting":"(2014, 1)","plainTextFormattedCitation":"(Gintis, 2014)","previouslyFormattedCitation":"(Gintis, 2014)"},"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2014, 1)</w:t>
      </w:r>
      <w:r w:rsidRPr="003E0030">
        <w:rPr>
          <w:rFonts w:cstheme="minorHAnsi"/>
          <w:sz w:val="24"/>
          <w:szCs w:val="24"/>
        </w:rPr>
        <w:fldChar w:fldCharType="end"/>
      </w:r>
      <w:r w:rsidRPr="003E0030">
        <w:rPr>
          <w:rFonts w:cstheme="minorHAnsi"/>
          <w:sz w:val="24"/>
          <w:szCs w:val="24"/>
        </w:rPr>
        <w:t xml:space="preserve"> prefers the term, BPC. Gintis believes that many social scientists have rejected the BPC model because of extravagant claims made by some of its adherents, but that this rejection handicaps </w:t>
      </w:r>
      <w:r w:rsidR="00615A23" w:rsidRPr="003E0030">
        <w:rPr>
          <w:rFonts w:cstheme="minorHAnsi"/>
          <w:sz w:val="24"/>
          <w:szCs w:val="24"/>
        </w:rPr>
        <w:t>those who reject it, including psychologists and sociologists, for example</w:t>
      </w:r>
      <w:r w:rsidRPr="003E0030">
        <w:rPr>
          <w:rFonts w:cstheme="minorHAnsi"/>
          <w:sz w:val="24"/>
          <w:szCs w:val="24"/>
        </w:rPr>
        <w:t xml:space="preserve"> </w:t>
      </w:r>
      <w:r w:rsidRPr="003E0030">
        <w:rPr>
          <w:rFonts w:cstheme="minorHAnsi"/>
          <w:sz w:val="24"/>
          <w:szCs w:val="24"/>
        </w:rPr>
        <w:fldChar w:fldCharType="begin" w:fldLock="1"/>
      </w:r>
      <w:r w:rsidRPr="003E0030">
        <w:rPr>
          <w:rFonts w:cstheme="minorHAnsi"/>
          <w:sz w:val="24"/>
          <w:szCs w:val="24"/>
        </w:rPr>
        <w:instrText>ADDIN CSL_CITATION {"citationItems":[{"id":"ITEM-1","itemData":{"DOI":"10.4324/9780203165669","ISBN":"9780691160849","author":[{"dropping-particle":"","family":"Gintis","given":"Herbert","non-dropping-particle":"","parse-names":false,"suffix":""}],"id":"ITEM-1","issued":{"date-parts":[["2014"]]},"publisher":"Princeton University Press","title":"The Bounds of Reason: Game Theory and the Unification of the Social Sciences","type":"book"},"uris":["http://www.mendeley.com/documents/?uuid=7ec9cd40-9f66-4de5-9c16-140d5cc1dffb"]}],"mendeley":{"formattedCitation":"(Gintis, 2014)","manualFormatting":"(Gintis, 2014, xi)","plainTextFormattedCitation":"(Gintis, 2014)","previouslyFormattedCitation":"(Gintis, 2014)"},"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Gintis, 2014, xi)</w:t>
      </w:r>
      <w:r w:rsidRPr="003E0030">
        <w:rPr>
          <w:rFonts w:cstheme="minorHAnsi"/>
          <w:sz w:val="24"/>
          <w:szCs w:val="24"/>
        </w:rPr>
        <w:fldChar w:fldCharType="end"/>
      </w:r>
      <w:r w:rsidRPr="003E0030">
        <w:rPr>
          <w:rFonts w:cstheme="minorHAnsi"/>
          <w:sz w:val="24"/>
          <w:szCs w:val="24"/>
        </w:rPr>
        <w:t>.</w:t>
      </w:r>
    </w:p>
    <w:p w14:paraId="049180A3" w14:textId="3C26B7B7" w:rsidR="002C386E" w:rsidRPr="003E0030" w:rsidRDefault="002C386E" w:rsidP="002C386E">
      <w:pPr>
        <w:spacing w:line="480" w:lineRule="auto"/>
        <w:ind w:left="720"/>
        <w:rPr>
          <w:rFonts w:cstheme="minorHAnsi"/>
          <w:sz w:val="24"/>
          <w:szCs w:val="24"/>
        </w:rPr>
      </w:pPr>
      <w:r w:rsidRPr="003E0030">
        <w:rPr>
          <w:rFonts w:cstheme="minorHAnsi"/>
          <w:sz w:val="24"/>
          <w:szCs w:val="24"/>
        </w:rPr>
        <w:t xml:space="preserve">" For every constellation of sensory inputs, each decision taken by an organism generates a probability distribution over outcomes, the expected value of which is the fitness associated with that decision. Since fitness is a scalar variable, for each </w:t>
      </w:r>
      <w:r w:rsidRPr="003E0030">
        <w:rPr>
          <w:rFonts w:cstheme="minorHAnsi"/>
          <w:sz w:val="24"/>
          <w:szCs w:val="24"/>
        </w:rPr>
        <w:lastRenderedPageBreak/>
        <w:t>constellation of sensory inputs, each possible action the organism might take has a specific fitness value, and organisms whose decision mechanisms are optimized for this environment choose the available action that maximizes this value. This argument was presented verbally by Darwin (1998</w:t>
      </w:r>
      <w:r w:rsidR="00C1724A">
        <w:rPr>
          <w:rFonts w:cstheme="minorHAnsi"/>
          <w:sz w:val="24"/>
          <w:szCs w:val="24"/>
        </w:rPr>
        <w:t xml:space="preserve"> [cited in Gintis]</w:t>
      </w:r>
      <w:r w:rsidRPr="003E0030">
        <w:rPr>
          <w:rFonts w:cstheme="minorHAnsi"/>
          <w:sz w:val="24"/>
          <w:szCs w:val="24"/>
        </w:rPr>
        <w:t xml:space="preserve">) and is implicit in the standard notion of “survival of the fittest,” but formal proof </w:t>
      </w:r>
      <w:bookmarkStart w:id="14" w:name="_Hlk109857890"/>
      <w:r w:rsidRPr="003E0030">
        <w:rPr>
          <w:rFonts w:cstheme="minorHAnsi"/>
          <w:sz w:val="24"/>
          <w:szCs w:val="24"/>
        </w:rPr>
        <w:t>is recent</w:t>
      </w:r>
      <w:r w:rsidR="00DF7B0B" w:rsidRPr="003E0030">
        <w:rPr>
          <w:rFonts w:cstheme="minorHAnsi"/>
          <w:sz w:val="24"/>
          <w:szCs w:val="24"/>
        </w:rPr>
        <w:t xml:space="preserve"> </w:t>
      </w:r>
      <w:r w:rsidR="00DF7B0B" w:rsidRPr="003E0030">
        <w:rPr>
          <w:rFonts w:cstheme="minorHAnsi"/>
          <w:sz w:val="24"/>
          <w:szCs w:val="24"/>
        </w:rPr>
        <w:fldChar w:fldCharType="begin" w:fldLock="1"/>
      </w:r>
      <w:r w:rsidR="00C1724A">
        <w:rPr>
          <w:rFonts w:cstheme="minorHAnsi"/>
          <w:sz w:val="24"/>
          <w:szCs w:val="24"/>
        </w:rPr>
        <w:instrText>ADDIN CSL_CITATION {"citationItems":[{"id":"ITEM-1","itemData":{"author":[{"dropping-particle":"","family":"Grafen","given":"Alan","non-dropping-particle":"","parse-names":false,"suffix":""}],"container-title":"Proceedings of the Royal Society of London","id":"ITEM-1","issued":{"date-parts":[["1999"]]},"title":"Formal Darwinism , the individual-as- maximizing-agent analogy and bet-hedging","type":"article-journal","volume":"266"},"uris":["http://www.mendeley.com/documents/?uuid=1aa7fd69-930d-4b3b-86ef-f91f0e9f0774"]},{"id":"ITEM-2","itemData":{"author":[{"dropping-particle":"","family":"Grafen","given":"Alan","non-dropping-particle":"","parse-names":false,"suffix":""}],"container-title":"Proceedings of the Royal Society of London","id":"ITEM-2","issued":{"date-parts":[["2000"]]},"page":"1223-1227","title":"Developments of the Price Equation and Natural Selection","type":"article-journal","volume":"B267"},"uris":["http://www.mendeley.com/documents/?uuid=aaf8ea8e-3221-417a-b03d-4c86d096b563"]},{"id":"ITEM-3","itemData":{"DOI":"10.1006/yjtbi.3015","author":[{"dropping-particle":"","family":"Grafen","given":"Alan","non-dropping-particle":"","parse-names":false,"suffix":""}],"container-title":"Proceedings of the Royal Society of London","id":"ITEM-3","issued":{"date-parts":[["2002"]]},"page":"75-91","title":"A First Formal Link between the Price Equation and an Optimization Program","type":"article-journal","volume":"217"},"uris":["http://www.mendeley.com/documents/?uuid=75702c9c-f1ad-4f13-bd79-dd19e0c94ae4"]}],"mendeley":{"formattedCitation":"(Grafen, 1999, 2000, 2002)","manualFormatting":"(Grafen, 1999, 2000, 2002 - [cited in Gintis])","plainTextFormattedCitation":"(Grafen, 1999, 2000, 2002)","previouslyFormattedCitation":"(Grafen, 1999, 2000, 2002)"},"properties":{"noteIndex":0},"schema":"https://github.com/citation-style-language/schema/raw/master/csl-citation.json"}</w:instrText>
      </w:r>
      <w:r w:rsidR="00DF7B0B" w:rsidRPr="003E0030">
        <w:rPr>
          <w:rFonts w:cstheme="minorHAnsi"/>
          <w:sz w:val="24"/>
          <w:szCs w:val="24"/>
        </w:rPr>
        <w:fldChar w:fldCharType="separate"/>
      </w:r>
      <w:r w:rsidR="00DF7B0B" w:rsidRPr="003E0030">
        <w:rPr>
          <w:rFonts w:cstheme="minorHAnsi"/>
          <w:noProof/>
          <w:sz w:val="24"/>
          <w:szCs w:val="24"/>
        </w:rPr>
        <w:t>(Grafen, 1999, 2000, 2002</w:t>
      </w:r>
      <w:r w:rsidR="00FF2038" w:rsidRPr="003E0030">
        <w:rPr>
          <w:rFonts w:cstheme="minorHAnsi"/>
          <w:noProof/>
          <w:sz w:val="24"/>
          <w:szCs w:val="24"/>
        </w:rPr>
        <w:t xml:space="preserve"> - [cited in Gintis]</w:t>
      </w:r>
      <w:r w:rsidR="00DF7B0B" w:rsidRPr="003E0030">
        <w:rPr>
          <w:rFonts w:cstheme="minorHAnsi"/>
          <w:noProof/>
          <w:sz w:val="24"/>
          <w:szCs w:val="24"/>
        </w:rPr>
        <w:t>)</w:t>
      </w:r>
      <w:r w:rsidR="00DF7B0B" w:rsidRPr="003E0030">
        <w:rPr>
          <w:rFonts w:cstheme="minorHAnsi"/>
          <w:sz w:val="24"/>
          <w:szCs w:val="24"/>
        </w:rPr>
        <w:fldChar w:fldCharType="end"/>
      </w:r>
      <w:r w:rsidR="00FF2038" w:rsidRPr="003E0030">
        <w:rPr>
          <w:rFonts w:cstheme="minorHAnsi"/>
          <w:sz w:val="24"/>
          <w:szCs w:val="24"/>
        </w:rPr>
        <w:t>”</w:t>
      </w:r>
      <w:r w:rsidRPr="003E0030">
        <w:rPr>
          <w:rFonts w:cstheme="minorHAnsi"/>
          <w:sz w:val="24"/>
          <w:szCs w:val="24"/>
        </w:rPr>
        <w:t xml:space="preserve">. </w:t>
      </w:r>
      <w:bookmarkEnd w:id="14"/>
      <w:r w:rsidR="00C1724A">
        <w:rPr>
          <w:rFonts w:cstheme="minorHAnsi"/>
          <w:sz w:val="24"/>
          <w:szCs w:val="24"/>
        </w:rPr>
        <w:fldChar w:fldCharType="begin" w:fldLock="1"/>
      </w:r>
      <w:r w:rsidR="00AB5EEE">
        <w:rPr>
          <w:rFonts w:cstheme="minorHAnsi"/>
          <w:sz w:val="24"/>
          <w:szCs w:val="24"/>
        </w:rPr>
        <w:instrText>ADDIN CSL_CITATION {"citationItems":[{"id":"ITEM-1","itemData":{"author":[{"dropping-particle":"","family":"Grafen","given":"Alan","non-dropping-particle":"","parse-names":false,"suffix":""}],"container-title":"Proceedings of the Royal Society of London","id":"ITEM-1","issued":{"date-parts":[["2000"]]},"page":"1223-1227","title":"Developments of the Price Equation and Natural Selection","type":"article-journal","volume":"B267"},"uris":["http://www.mendeley.com/documents/?uuid=aaf8ea8e-3221-417a-b03d-4c86d096b563"]},{"id":"ITEM-2","itemData":{"DOI":"10.1006/yjtbi.3015","author":[{"dropping-particle":"","family":"Grafen","given":"Alan","non-dropping-particle":"","parse-names":false,"suffix":""}],"container-title":"Proceedings of the Royal Society of London","id":"ITEM-2","issued":{"date-parts":[["2002"]]},"page":"75-91","title":"A First Formal Link between the Price Equation and an Optimization Program","type":"article-journal","volume":"217"},"uris":["http://www.mendeley.com/documents/?uuid=75702c9c-f1ad-4f13-bd79-dd19e0c94ae4"]},{"id":"ITEM-3","itemData":{"author":[{"dropping-particle":"","family":"Grafen","given":"Alan","non-dropping-particle":"","parse-names":false,"suffix":""}],"container-title":"Proceedings of the Royal Society of London","id":"ITEM-3","issued":{"date-parts":[["1999"]]},"title":"Formal Darwinism , the individual-as- maximizing-agent analogy and bet-hedging","type":"article-journal","volume":"266"},"uris":["http://www.mendeley.com/documents/?uuid=1aa7fd69-930d-4b3b-86ef-f91f0e9f0774"]},{"id":"ITEM-4","itemData":{"ISBN":"9781108004831","author":[{"dropping-particle":"","family":"Darwin","given":"Charles","non-dropping-particle":"","parse-names":false,"suffix":""}],"container-title":"Library","id":"ITEM-4","issued":{"date-parts":[["2009"]]},"number-of-pages":"407","publisher":"Cambridge University Press","title":"The Expression of the Emotions in Man and Animals","type":"book"},"uris":["http://www.mendeley.com/documents/?uuid=d30056c5-47a5-4e7b-a566-1059882b19b7"]}],"mendeley":{"formattedCitation":"(Darwin, 2009; Grafen, 1999, 2000, 2002)","manualFormatting":"(Darwin, 2009; Gintis, 2014, 207; Grafen, 1999, 2000, 2002)","plainTextFormattedCitation":"(Darwin, 2009; Grafen, 1999, 2000, 2002)","previouslyFormattedCitation":"(Darwin, 2009; Grafen, 1999, 2000, 2002)"},"properties":{"noteIndex":0},"schema":"https://github.com/citation-style-language/schema/raw/master/csl-citation.json"}</w:instrText>
      </w:r>
      <w:r w:rsidR="00C1724A">
        <w:rPr>
          <w:rFonts w:cstheme="minorHAnsi"/>
          <w:sz w:val="24"/>
          <w:szCs w:val="24"/>
        </w:rPr>
        <w:fldChar w:fldCharType="separate"/>
      </w:r>
      <w:r w:rsidR="00C1724A" w:rsidRPr="00C1724A">
        <w:rPr>
          <w:rFonts w:cstheme="minorHAnsi"/>
          <w:noProof/>
          <w:sz w:val="24"/>
          <w:szCs w:val="24"/>
        </w:rPr>
        <w:t xml:space="preserve">(Darwin, 2009; </w:t>
      </w:r>
      <w:r w:rsidR="008D503D" w:rsidRPr="003E0030">
        <w:rPr>
          <w:rFonts w:cstheme="minorHAnsi"/>
          <w:noProof/>
          <w:sz w:val="24"/>
          <w:szCs w:val="24"/>
        </w:rPr>
        <w:t>Gintis, 2014, 207</w:t>
      </w:r>
      <w:r w:rsidR="008D503D">
        <w:rPr>
          <w:rFonts w:cstheme="minorHAnsi"/>
          <w:noProof/>
          <w:sz w:val="24"/>
          <w:szCs w:val="24"/>
        </w:rPr>
        <w:t xml:space="preserve">; </w:t>
      </w:r>
      <w:r w:rsidR="00C1724A" w:rsidRPr="00C1724A">
        <w:rPr>
          <w:rFonts w:cstheme="minorHAnsi"/>
          <w:noProof/>
          <w:sz w:val="24"/>
          <w:szCs w:val="24"/>
        </w:rPr>
        <w:t>Grafen, 1999, 2000, 2002)</w:t>
      </w:r>
      <w:r w:rsidR="00C1724A">
        <w:rPr>
          <w:rFonts w:cstheme="minorHAnsi"/>
          <w:sz w:val="24"/>
          <w:szCs w:val="24"/>
        </w:rPr>
        <w:fldChar w:fldCharType="end"/>
      </w:r>
    </w:p>
    <w:p w14:paraId="5D009932" w14:textId="0F204967" w:rsidR="002C386E" w:rsidRPr="003E0030" w:rsidRDefault="002C386E" w:rsidP="002C386E">
      <w:pPr>
        <w:spacing w:line="480" w:lineRule="auto"/>
        <w:ind w:left="720"/>
        <w:rPr>
          <w:rFonts w:cstheme="minorHAnsi"/>
          <w:sz w:val="24"/>
          <w:szCs w:val="24"/>
        </w:rPr>
      </w:pPr>
      <w:r w:rsidRPr="003E0030">
        <w:rPr>
          <w:rFonts w:cstheme="minorHAnsi"/>
          <w:sz w:val="24"/>
          <w:szCs w:val="24"/>
        </w:rPr>
        <w:t xml:space="preserve">“The rational actor model is the cornerstone of contemporary economic theory and in the past few decades has become the heart of the biological modeling of animal </w:t>
      </w:r>
      <w:bookmarkStart w:id="15" w:name="_Hlk109857866"/>
      <w:r w:rsidRPr="003E0030">
        <w:rPr>
          <w:rFonts w:cstheme="minorHAnsi"/>
          <w:sz w:val="24"/>
          <w:szCs w:val="24"/>
        </w:rPr>
        <w:t xml:space="preserve">behavior (Real 1991; </w:t>
      </w:r>
      <w:proofErr w:type="spellStart"/>
      <w:r w:rsidRPr="003E0030">
        <w:rPr>
          <w:rFonts w:cstheme="minorHAnsi"/>
          <w:sz w:val="24"/>
          <w:szCs w:val="24"/>
        </w:rPr>
        <w:t>Alcock</w:t>
      </w:r>
      <w:proofErr w:type="spellEnd"/>
      <w:r w:rsidRPr="003E0030">
        <w:rPr>
          <w:rFonts w:cstheme="minorHAnsi"/>
          <w:sz w:val="24"/>
          <w:szCs w:val="24"/>
        </w:rPr>
        <w:t xml:space="preserve"> 1993; Real and Caraco 1986</w:t>
      </w:r>
      <w:r w:rsidR="008D503D">
        <w:rPr>
          <w:rFonts w:cstheme="minorHAnsi"/>
          <w:sz w:val="24"/>
          <w:szCs w:val="24"/>
        </w:rPr>
        <w:t xml:space="preserve"> [cited in Gintis]</w:t>
      </w:r>
      <w:r w:rsidRPr="003E0030">
        <w:rPr>
          <w:rFonts w:cstheme="minorHAnsi"/>
          <w:sz w:val="24"/>
          <w:szCs w:val="24"/>
        </w:rPr>
        <w:t xml:space="preserve">). </w:t>
      </w:r>
      <w:bookmarkEnd w:id="15"/>
      <w:r w:rsidRPr="003E0030">
        <w:rPr>
          <w:rFonts w:cstheme="minorHAnsi"/>
          <w:sz w:val="24"/>
          <w:szCs w:val="24"/>
        </w:rPr>
        <w:t xml:space="preserve">Economic and biological theory thus have a natural affinity: the choice consistency on which the rational actor model of economic theory depends is rendered plausible by evolutionary theory, and the optimization techniques pioneered in economics are routinely applied and extended by biologists in modeling the behavior of nonhuman organisms" </w:t>
      </w:r>
      <w:r w:rsidR="00AB5EEE">
        <w:rPr>
          <w:rFonts w:cstheme="minorHAnsi"/>
          <w:sz w:val="24"/>
          <w:szCs w:val="24"/>
        </w:rPr>
        <w:fldChar w:fldCharType="begin" w:fldLock="1"/>
      </w:r>
      <w:r w:rsidR="00E21F1C">
        <w:rPr>
          <w:rFonts w:cstheme="minorHAnsi"/>
          <w:sz w:val="24"/>
          <w:szCs w:val="24"/>
        </w:rPr>
        <w:instrText>ADDIN CSL_CITATION {"citationItems":[{"id":"ITEM-1","itemData":{"author":[{"dropping-particle":"","family":"Real","given":"Leslie A.","non-dropping-particle":"","parse-names":false,"suffix":""}],"container-title":"Science","id":"ITEM-1","issued":{"date-parts":[["1991"]]},"page":"980-986","title":"animal choice behavior and the Evolution of Cognitive Architecture","type":"article-journal","volume":"253"},"uris":["http://www.mendeley.com/documents/?uuid=c0e36246-e4df-49de-a326-6d85c63a7c9e"]},{"id":"ITEM-2","itemData":{"author":[{"dropping-particle":"","family":"Real","given":"Leslie A.","non-dropping-particle":"","parse-names":false,"suffix":""},{"dropping-particle":"","family":"Caraco","given":"Thomas","non-dropping-particle":"","parse-names":false,"suffix":""}],"container-title":"Annual Review of Ecology and Systematics","id":"ITEM-2","issued":{"date-parts":[["1986"]]},"page":"271-390","title":"Risk and Foraging in Stochastic Environments","type":"article-journal","volume":"17"},"uris":["http://www.mendeley.com/documents/?uuid=cb596f1b-e962-4885-8ed0-3dbd4157851c"]},{"id":"ITEM-3","itemData":{"author":[{"dropping-particle":"","family":"Alcock","given":"John","non-dropping-particle":"","parse-names":false,"suffix":""}],"id":"ITEM-3","issued":{"date-parts":[["1993"]]},"publisher":"Sunderland","title":"Animal Behavior: An Evolutionary Approach","type":"book"},"uris":["http://www.mendeley.com/documents/?uuid=69089c1b-2e24-4300-b14e-f16a07a38522"]},{"id":"ITEM-4","itemData":{"DOI":"10.4324/9780203165669","ISBN":"9780691160849","author":[{"dropping-particle":"","family":"Gintis","given":"Herbert","non-dropping-particle":"","parse-names":false,"suffix":""}],"id":"ITEM-4","issued":{"date-parts":[["2014"]]},"publisher":"Princeton University Press","title":"The Bounds of Reason: Game Theory and the Unification of the Social Sciences","type":"book"},"uris":["http://www.mendeley.com/documents/?uuid=7ec9cd40-9f66-4de5-9c16-140d5cc1dffb"]}],"mendeley":{"formattedCitation":"(Alcock, 1993; Gintis, 2014; Real, 1991; Real &amp; Caraco, 1986)","manualFormatting":"(Alcock, 1993; Gintis, 2014, 208; Real, 1991; Real &amp; Caraco, 1986)","plainTextFormattedCitation":"(Alcock, 1993; Gintis, 2014; Real, 1991; Real &amp; Caraco, 1986)","previouslyFormattedCitation":"(Alcock, 1993; Gintis, 2014; Real, 1991; Real &amp; Caraco, 1986)"},"properties":{"noteIndex":0},"schema":"https://github.com/citation-style-language/schema/raw/master/csl-citation.json"}</w:instrText>
      </w:r>
      <w:r w:rsidR="00AB5EEE">
        <w:rPr>
          <w:rFonts w:cstheme="minorHAnsi"/>
          <w:sz w:val="24"/>
          <w:szCs w:val="24"/>
        </w:rPr>
        <w:fldChar w:fldCharType="separate"/>
      </w:r>
      <w:r w:rsidR="00AB5EEE" w:rsidRPr="00AB5EEE">
        <w:rPr>
          <w:rFonts w:cstheme="minorHAnsi"/>
          <w:noProof/>
          <w:sz w:val="24"/>
          <w:szCs w:val="24"/>
        </w:rPr>
        <w:t>(Alcock, 1993; Gintis, 2014</w:t>
      </w:r>
      <w:r w:rsidR="001A46EB">
        <w:rPr>
          <w:rFonts w:cstheme="minorHAnsi"/>
          <w:noProof/>
          <w:sz w:val="24"/>
          <w:szCs w:val="24"/>
        </w:rPr>
        <w:t>, 208</w:t>
      </w:r>
      <w:r w:rsidR="00AB5EEE" w:rsidRPr="00AB5EEE">
        <w:rPr>
          <w:rFonts w:cstheme="minorHAnsi"/>
          <w:noProof/>
          <w:sz w:val="24"/>
          <w:szCs w:val="24"/>
        </w:rPr>
        <w:t>; Real, 1991; Real &amp; Caraco, 1986)</w:t>
      </w:r>
      <w:r w:rsidR="00AB5EEE">
        <w:rPr>
          <w:rFonts w:cstheme="minorHAnsi"/>
          <w:sz w:val="24"/>
          <w:szCs w:val="24"/>
        </w:rPr>
        <w:fldChar w:fldCharType="end"/>
      </w:r>
      <w:r w:rsidR="001A46EB">
        <w:rPr>
          <w:rFonts w:cstheme="minorHAnsi"/>
          <w:sz w:val="24"/>
          <w:szCs w:val="24"/>
        </w:rPr>
        <w:t>.</w:t>
      </w:r>
    </w:p>
    <w:p w14:paraId="7B0204E7" w14:textId="77777777" w:rsidR="002C386E" w:rsidRPr="003E0030" w:rsidRDefault="002C386E" w:rsidP="002C386E">
      <w:pPr>
        <w:spacing w:line="480" w:lineRule="auto"/>
        <w:rPr>
          <w:rFonts w:cstheme="minorHAnsi"/>
          <w:sz w:val="24"/>
          <w:szCs w:val="24"/>
        </w:rPr>
      </w:pPr>
      <w:r w:rsidRPr="003E0030">
        <w:rPr>
          <w:rFonts w:cstheme="minorHAnsi"/>
          <w:sz w:val="24"/>
          <w:szCs w:val="24"/>
        </w:rPr>
        <w:t xml:space="preserve">Finally, about the interrelationship between the BPC, gene-culture coevolution, and game theory: </w:t>
      </w:r>
    </w:p>
    <w:p w14:paraId="178307C8" w14:textId="77777777" w:rsidR="002C386E" w:rsidRPr="003E0030" w:rsidRDefault="002C386E" w:rsidP="002C386E">
      <w:pPr>
        <w:spacing w:line="480" w:lineRule="auto"/>
        <w:ind w:left="720"/>
        <w:rPr>
          <w:rFonts w:cstheme="minorHAnsi"/>
          <w:sz w:val="24"/>
          <w:szCs w:val="24"/>
        </w:rPr>
      </w:pPr>
      <w:r w:rsidRPr="003E0030">
        <w:rPr>
          <w:rFonts w:cstheme="minorHAnsi"/>
          <w:sz w:val="24"/>
          <w:szCs w:val="24"/>
        </w:rPr>
        <w:t xml:space="preserve">The rational actor model is the most important analytical construct in the behavioral sciences operating at the level of the individual. While gene-culture coevolutionary theory is a form of ultimate explanation that does not predict, the rational actor model provides a proximate description of behavior that can be tested in the laboratory and in real life and is the basis of the explanatory success of economic theory. Classical, </w:t>
      </w:r>
      <w:r w:rsidRPr="003E0030">
        <w:rPr>
          <w:rFonts w:cstheme="minorHAnsi"/>
          <w:sz w:val="24"/>
          <w:szCs w:val="24"/>
        </w:rPr>
        <w:lastRenderedPageBreak/>
        <w:t xml:space="preserve">epistemic, and behavioral game theory make no sense without the rational actor model </w:t>
      </w:r>
      <w:r w:rsidRPr="003E0030">
        <w:rPr>
          <w:rFonts w:cstheme="minorHAnsi"/>
          <w:sz w:val="24"/>
          <w:szCs w:val="24"/>
        </w:rPr>
        <w:fldChar w:fldCharType="begin" w:fldLock="1"/>
      </w:r>
      <w:r w:rsidRPr="003E0030">
        <w:rPr>
          <w:rFonts w:cstheme="minorHAnsi"/>
          <w:sz w:val="24"/>
          <w:szCs w:val="24"/>
        </w:rPr>
        <w:instrText>ADDIN CSL_CITATION {"citationItems":[{"id":"ITEM-1","itemData":{"DOI":"10.4324/9780203165669","ISBN":"9780691160849","author":[{"dropping-particle":"","family":"Gintis","given":"Herbert","non-dropping-particle":"","parse-names":false,"suffix":""}],"id":"ITEM-1","issued":{"date-parts":[["2014"]]},"publisher":"Princeton University Press","title":"The Bounds of Reason: Game Theory and the Unification of the Social Sciences","type":"book"},"uris":["http://www.mendeley.com/documents/?uuid=7ec9cd40-9f66-4de5-9c16-140d5cc1dffb"]}],"mendeley":{"formattedCitation":"(Gintis, 2014)","manualFormatting":"(Gintis, 2014, 195)","plainTextFormattedCitation":"(Gintis, 2014)","previouslyFormattedCitation":"(Gintis, 2014)"},"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Gintis, 2014, 195)</w:t>
      </w:r>
      <w:r w:rsidRPr="003E0030">
        <w:rPr>
          <w:rFonts w:cstheme="minorHAnsi"/>
          <w:sz w:val="24"/>
          <w:szCs w:val="24"/>
        </w:rPr>
        <w:fldChar w:fldCharType="end"/>
      </w:r>
      <w:r w:rsidRPr="003E0030">
        <w:rPr>
          <w:rFonts w:cstheme="minorHAnsi"/>
          <w:sz w:val="24"/>
          <w:szCs w:val="24"/>
        </w:rPr>
        <w:t>.</w:t>
      </w:r>
    </w:p>
    <w:p w14:paraId="18CE52DC" w14:textId="77777777" w:rsidR="002C386E" w:rsidRPr="003E0030" w:rsidRDefault="002C386E" w:rsidP="002C386E">
      <w:pPr>
        <w:spacing w:line="480" w:lineRule="auto"/>
        <w:rPr>
          <w:rFonts w:cstheme="minorHAnsi"/>
          <w:sz w:val="24"/>
          <w:szCs w:val="24"/>
        </w:rPr>
      </w:pPr>
      <w:r w:rsidRPr="003E0030">
        <w:rPr>
          <w:rFonts w:cstheme="minorHAnsi"/>
          <w:sz w:val="24"/>
          <w:szCs w:val="24"/>
        </w:rPr>
        <w:t xml:space="preserve">A few points for geographers should be clear from the above. First, if we want to engage seriously with biology, it would be helpful to understand game theory. Secondly, that also entails understanding the BPC. </w:t>
      </w:r>
    </w:p>
    <w:p w14:paraId="3E4D752C" w14:textId="77777777" w:rsidR="002C386E" w:rsidRPr="003E0030" w:rsidRDefault="002C386E" w:rsidP="002C386E">
      <w:pPr>
        <w:spacing w:line="480" w:lineRule="auto"/>
        <w:rPr>
          <w:rFonts w:cstheme="minorHAnsi"/>
          <w:sz w:val="24"/>
          <w:szCs w:val="24"/>
        </w:rPr>
      </w:pPr>
      <w:r w:rsidRPr="003E0030">
        <w:rPr>
          <w:rFonts w:cstheme="minorHAnsi"/>
          <w:sz w:val="24"/>
          <w:szCs w:val="24"/>
        </w:rPr>
        <w:tab/>
        <w:t>The fifth and final conceptual unit of Gintis’ proposed transdisciplinary paradigm is complexity theory. It is instructive to see how he deploys the theme of emergent properties, highlighting the necessity of interpretive, historical, ethnographic methods, and ABM—all of which he places in the same category, in relation to understanding these properties. Complexity theory is needed for social science because</w:t>
      </w:r>
    </w:p>
    <w:p w14:paraId="3C94FC1D" w14:textId="005904A1" w:rsidR="002C386E" w:rsidRPr="003E0030" w:rsidRDefault="002C386E" w:rsidP="002C386E">
      <w:pPr>
        <w:spacing w:line="480" w:lineRule="auto"/>
        <w:ind w:left="720"/>
        <w:rPr>
          <w:rFonts w:cstheme="minorHAnsi"/>
          <w:sz w:val="24"/>
          <w:szCs w:val="24"/>
        </w:rPr>
      </w:pPr>
      <w:r w:rsidRPr="003E0030">
        <w:rPr>
          <w:rFonts w:cstheme="minorHAnsi"/>
          <w:sz w:val="24"/>
          <w:szCs w:val="24"/>
        </w:rPr>
        <w:t xml:space="preserve">human society is a complex adaptive system with </w:t>
      </w:r>
      <w:r w:rsidRPr="003E0030">
        <w:rPr>
          <w:rFonts w:cstheme="minorHAnsi"/>
          <w:i/>
          <w:iCs/>
          <w:sz w:val="24"/>
          <w:szCs w:val="24"/>
        </w:rPr>
        <w:t>emergent properties</w:t>
      </w:r>
      <w:r w:rsidRPr="003E0030">
        <w:rPr>
          <w:rFonts w:cstheme="minorHAnsi"/>
          <w:sz w:val="24"/>
          <w:szCs w:val="24"/>
        </w:rPr>
        <w:t xml:space="preserve"> that cannot now be, and perhaps never will be, fully explained starting with more basic units of analysis. The hypothetico-deductive methods of game theory and the rational actor model, and even gene-culture coevolutionary theory, must therefore be complemented by the work of behavioral scientists who deal with society in more macrolevel, interpretive terms, and develop insightful schemas that shed light where analytical models cannot penetrate. Anthropological and historical studies fall into this category, as well as macroeconomic policy and comparative economic systems. Agent-based modeling of complex dynamical systems is also useful in dealing with emergent properties of complex adaptive systems </w:t>
      </w:r>
      <w:r w:rsidRPr="003E0030">
        <w:rPr>
          <w:rFonts w:cstheme="minorHAnsi"/>
          <w:sz w:val="24"/>
          <w:szCs w:val="24"/>
        </w:rPr>
        <w:fldChar w:fldCharType="begin" w:fldLock="1"/>
      </w:r>
      <w:r w:rsidRPr="003E0030">
        <w:rPr>
          <w:rFonts w:cstheme="minorHAnsi"/>
          <w:sz w:val="24"/>
          <w:szCs w:val="24"/>
        </w:rPr>
        <w:instrText>ADDIN CSL_CITATION {"citationItems":[{"id":"ITEM-1","itemData":{"DOI":"10.4324/9780203165669","ISBN":"9780691160849","author":[{"dropping-particle":"","family":"Gintis","given":"Herbert","non-dropping-particle":"","parse-names":false,"suffix":""}],"id":"ITEM-1","issued":{"date-parts":[["2014"]]},"publisher":"Princeton University Press","title":"The Bounds of Reason: Game Theory and the Unification of the Social Sciences","type":"book"},"uris":["http://www.mendeley.com/documents/?uuid=7ec9cd40-9f66-4de5-9c16-140d5cc1dffb"]}],"mendeley":{"formattedCitation":"(Gintis, 2014)","manualFormatting":"(Gintis, 2014, 196)","plainTextFormattedCitation":"(Gintis, 2014)","previouslyFormattedCitation":"(Gintis, 2014)"},"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Gintis, 2014, 196)</w:t>
      </w:r>
      <w:r w:rsidRPr="003E0030">
        <w:rPr>
          <w:rFonts w:cstheme="minorHAnsi"/>
          <w:sz w:val="24"/>
          <w:szCs w:val="24"/>
        </w:rPr>
        <w:fldChar w:fldCharType="end"/>
      </w:r>
      <w:r w:rsidRPr="003E0030">
        <w:rPr>
          <w:rFonts w:cstheme="minorHAnsi"/>
          <w:sz w:val="24"/>
          <w:szCs w:val="24"/>
        </w:rPr>
        <w:t>.</w:t>
      </w:r>
    </w:p>
    <w:p w14:paraId="3A98CA4A" w14:textId="77777777" w:rsidR="002C386E" w:rsidRPr="003E0030" w:rsidRDefault="002C386E" w:rsidP="002C386E">
      <w:pPr>
        <w:spacing w:line="480" w:lineRule="auto"/>
        <w:ind w:firstLine="720"/>
        <w:rPr>
          <w:rFonts w:cstheme="minorHAnsi"/>
          <w:sz w:val="24"/>
          <w:szCs w:val="24"/>
        </w:rPr>
      </w:pPr>
      <w:r w:rsidRPr="003E0030">
        <w:rPr>
          <w:rFonts w:cstheme="minorHAnsi"/>
          <w:sz w:val="24"/>
          <w:szCs w:val="24"/>
        </w:rPr>
        <w:lastRenderedPageBreak/>
        <w:t xml:space="preserve">Gintis has strong challenges, specifically in relation to complexity theory, for those who think game theory can explain everything: "human society is a system with emergent properties, including social norms, that can no more be analytically derived from a model of interacting agents than the chemical and biological properties of matter can be analytically derived from our knowledge of the properties of fundamental particles" </w:t>
      </w:r>
      <w:r w:rsidRPr="003E0030">
        <w:rPr>
          <w:rFonts w:cstheme="minorHAnsi"/>
          <w:sz w:val="24"/>
          <w:szCs w:val="24"/>
        </w:rPr>
        <w:fldChar w:fldCharType="begin" w:fldLock="1"/>
      </w:r>
      <w:r w:rsidRPr="003E0030">
        <w:rPr>
          <w:rFonts w:cstheme="minorHAnsi"/>
          <w:sz w:val="24"/>
          <w:szCs w:val="24"/>
        </w:rPr>
        <w:instrText>ADDIN CSL_CITATION {"citationItems":[{"id":"ITEM-1","itemData":{"DOI":"10.4324/9780203165669","ISBN":"9780691160849","author":[{"dropping-particle":"","family":"Gintis","given":"Herbert","non-dropping-particle":"","parse-names":false,"suffix":""}],"id":"ITEM-1","issued":{"date-parts":[["2014"]]},"publisher":"Princeton University Press","title":"The Bounds of Reason: Game Theory and the Unification of the Social Sciences","type":"book"},"uris":["http://www.mendeley.com/documents/?uuid=7ec9cd40-9f66-4de5-9c16-140d5cc1dffb"]}],"mendeley":{"formattedCitation":"(Gintis, 2014)","manualFormatting":"(Gintis, 2014, xii)","plainTextFormattedCitation":"(Gintis, 2014)","previouslyFormattedCitation":"(Gintis, 2014)"},"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Gintis, 2014, xii)</w:t>
      </w:r>
      <w:r w:rsidRPr="003E0030">
        <w:rPr>
          <w:rFonts w:cstheme="minorHAnsi"/>
          <w:sz w:val="24"/>
          <w:szCs w:val="24"/>
        </w:rPr>
        <w:fldChar w:fldCharType="end"/>
      </w:r>
      <w:r w:rsidRPr="003E0030">
        <w:rPr>
          <w:rFonts w:cstheme="minorHAnsi"/>
          <w:sz w:val="24"/>
          <w:szCs w:val="24"/>
        </w:rPr>
        <w:t xml:space="preserve">. </w:t>
      </w:r>
    </w:p>
    <w:p w14:paraId="129545FD" w14:textId="36647431" w:rsidR="002C386E" w:rsidRPr="003E0030" w:rsidRDefault="002C386E" w:rsidP="002C386E">
      <w:pPr>
        <w:spacing w:line="480" w:lineRule="auto"/>
        <w:ind w:firstLine="720"/>
        <w:rPr>
          <w:rFonts w:cstheme="minorHAnsi"/>
          <w:sz w:val="24"/>
          <w:szCs w:val="24"/>
        </w:rPr>
      </w:pPr>
      <w:r w:rsidRPr="003E0030">
        <w:rPr>
          <w:rFonts w:cstheme="minorHAnsi"/>
          <w:sz w:val="24"/>
          <w:szCs w:val="24"/>
        </w:rPr>
        <w:t xml:space="preserve">Similar barbs are aimed at economists. For if the methodological individualism they generally accept were correct, “gene-culture coevolution would be unnecessary, complexity theory would be irrelevant, and the sociopsychological theory of norms could be derived from game theory” </w:t>
      </w:r>
      <w:r w:rsidRPr="003E0030">
        <w:rPr>
          <w:rFonts w:cstheme="minorHAnsi"/>
          <w:sz w:val="24"/>
          <w:szCs w:val="24"/>
        </w:rPr>
        <w:fldChar w:fldCharType="begin" w:fldLock="1"/>
      </w:r>
      <w:r w:rsidRPr="003E0030">
        <w:rPr>
          <w:rFonts w:cstheme="minorHAnsi"/>
          <w:sz w:val="24"/>
          <w:szCs w:val="24"/>
        </w:rPr>
        <w:instrText>ADDIN CSL_CITATION {"citationItems":[{"id":"ITEM-1","itemData":{"DOI":"10.4324/9780203165669","ISBN":"9780691160849","author":[{"dropping-particle":"","family":"Gintis","given":"Herbert","non-dropping-particle":"","parse-names":false,"suffix":""}],"id":"ITEM-1","issued":{"date-parts":[["2014"]]},"publisher":"Princeton University Press","title":"The Bounds of Reason: Game Theory and the Unification of the Social Sciences","type":"book"},"uris":["http://www.mendeley.com/documents/?uuid=7ec9cd40-9f66-4de5-9c16-140d5cc1dffb"]}],"mendeley":{"formattedCitation":"(Gintis, 2014)","manualFormatting":"(Gintis, 2014, 217)","plainTextFormattedCitation":"(Gintis, 2014)","previouslyFormattedCitation":"(Gintis, 2014)"},"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Gintis, 2014, 217)</w:t>
      </w:r>
      <w:r w:rsidRPr="003E0030">
        <w:rPr>
          <w:rFonts w:cstheme="minorHAnsi"/>
          <w:sz w:val="24"/>
          <w:szCs w:val="24"/>
        </w:rPr>
        <w:fldChar w:fldCharType="end"/>
      </w:r>
      <w:r w:rsidRPr="003E0030">
        <w:rPr>
          <w:rFonts w:cstheme="minorHAnsi"/>
          <w:sz w:val="24"/>
          <w:szCs w:val="24"/>
        </w:rPr>
        <w:t xml:space="preserve">. Moreover, most economists specifically “reject the idea of society as a complex adaptive system, on grounds that we may yet be able to tweak the </w:t>
      </w:r>
      <w:proofErr w:type="spellStart"/>
      <w:r w:rsidRPr="003E0030">
        <w:rPr>
          <w:rFonts w:cstheme="minorHAnsi"/>
          <w:sz w:val="24"/>
          <w:szCs w:val="24"/>
        </w:rPr>
        <w:t>Walrasian</w:t>
      </w:r>
      <w:proofErr w:type="spellEnd"/>
      <w:r w:rsidRPr="003E0030">
        <w:rPr>
          <w:rFonts w:cstheme="minorHAnsi"/>
          <w:sz w:val="24"/>
          <w:szCs w:val="24"/>
        </w:rPr>
        <w:t xml:space="preserve"> general equilibrium framework, suitably fortified by sophisticated mathematical methods, so as to explain macroeconomic activity,” which Gintis </w:t>
      </w:r>
      <w:r w:rsidRPr="003E0030">
        <w:rPr>
          <w:rFonts w:cstheme="minorHAnsi"/>
          <w:sz w:val="24"/>
          <w:szCs w:val="24"/>
        </w:rPr>
        <w:fldChar w:fldCharType="begin" w:fldLock="1"/>
      </w:r>
      <w:r w:rsidRPr="003E0030">
        <w:rPr>
          <w:rFonts w:cstheme="minorHAnsi"/>
          <w:sz w:val="24"/>
          <w:szCs w:val="24"/>
        </w:rPr>
        <w:instrText>ADDIN CSL_CITATION {"citationItems":[{"id":"ITEM-1","itemData":{"DOI":"10.4324/9780203165669","ISBN":"9780691160849","author":[{"dropping-particle":"","family":"Gintis","given":"Herbert","non-dropping-particle":"","parse-names":false,"suffix":""}],"id":"ITEM-1","issued":{"date-parts":[["2014"]]},"publisher":"Princeton University Press","title":"The Bounds of Reason: Game Theory and the Unification of the Social Sciences","type":"book"},"uris":["http://www.mendeley.com/documents/?uuid=7ec9cd40-9f66-4de5-9c16-140d5cc1dffb"]}],"mendeley":{"formattedCitation":"(Gintis, 2014)","manualFormatting":"(2014, 217)","plainTextFormattedCitation":"(Gintis, 2014)","previouslyFormattedCitation":"(Gintis, 2014)"},"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2014, 217)</w:t>
      </w:r>
      <w:r w:rsidRPr="003E0030">
        <w:rPr>
          <w:rFonts w:cstheme="minorHAnsi"/>
          <w:sz w:val="24"/>
          <w:szCs w:val="24"/>
        </w:rPr>
        <w:fldChar w:fldCharType="end"/>
      </w:r>
      <w:r w:rsidRPr="003E0030">
        <w:rPr>
          <w:rFonts w:cstheme="minorHAnsi"/>
          <w:sz w:val="24"/>
          <w:szCs w:val="24"/>
        </w:rPr>
        <w:t xml:space="preserve"> believes to be impossible </w:t>
      </w:r>
      <w:r w:rsidRPr="003E0030">
        <w:rPr>
          <w:rFonts w:cstheme="minorHAnsi"/>
          <w:sz w:val="24"/>
          <w:szCs w:val="24"/>
        </w:rPr>
        <w:fldChar w:fldCharType="begin" w:fldLock="1"/>
      </w:r>
      <w:r w:rsidR="00834842" w:rsidRPr="003E0030">
        <w:rPr>
          <w:rFonts w:cstheme="minorHAnsi"/>
          <w:sz w:val="24"/>
          <w:szCs w:val="24"/>
        </w:rPr>
        <w:instrText>ADDIN CSL_CITATION {"citationItems":[{"id":"ITEM-1","itemData":{"author":[{"dropping-particle":"","family":"Gintis","given":"Herbert","non-dropping-particle":"","parse-names":false,"suffix":""}],"container-title":"ACM Transactions on Intelligent Systems and Technology","id":"ITEM-1","issue":"3","issued":{"date-parts":[["2013"]]},"page":"1-19","title":"Markov Models of Social Dynamics : Theory and Applications","type":"article-journal","volume":"4"},"uris":["http://www.mendeley.com/documents/?uuid=7b7a2219-2e8e-4bb9-8b6b-53ab43ab9690"]},{"id":"ITEM-2","itemData":{"author":[{"dropping-particle":"","family":"Gintis","given":"Herbert","non-dropping-particle":"","parse-names":false,"suffix":""}],"container-title":"The Economic Journal","id":"ITEM-2","issue":"523","issued":{"date-parts":[["2007"]]},"page":"1280-1309","title":"The Dynamics of General Equilibrium","type":"article-journal","volume":"117"},"uris":["http://www.mendeley.com/documents/?uuid=e5929879-1e10-4116-a149-f4e0ac50b6ec"]}],"mendeley":{"formattedCitation":"(Gintis, 2007b, 2013b)","plainTextFormattedCitation":"(Gintis, 2007b, 2013b)","previouslyFormattedCitation":"(Gintis, 2007b, 2013b)"},"properties":{"noteIndex":0},"schema":"https://github.com/citation-style-language/schema/raw/master/csl-citation.json"}</w:instrText>
      </w:r>
      <w:r w:rsidRPr="003E0030">
        <w:rPr>
          <w:rFonts w:cstheme="minorHAnsi"/>
          <w:sz w:val="24"/>
          <w:szCs w:val="24"/>
        </w:rPr>
        <w:fldChar w:fldCharType="separate"/>
      </w:r>
      <w:r w:rsidR="00C27217" w:rsidRPr="003E0030">
        <w:rPr>
          <w:rFonts w:cstheme="minorHAnsi"/>
          <w:noProof/>
          <w:sz w:val="24"/>
          <w:szCs w:val="24"/>
        </w:rPr>
        <w:t>(Gintis, 2007b, 2013b)</w:t>
      </w:r>
      <w:r w:rsidRPr="003E0030">
        <w:rPr>
          <w:rFonts w:cstheme="minorHAnsi"/>
          <w:sz w:val="24"/>
          <w:szCs w:val="24"/>
        </w:rPr>
        <w:fldChar w:fldCharType="end"/>
      </w:r>
      <w:r w:rsidRPr="003E0030">
        <w:rPr>
          <w:rFonts w:cstheme="minorHAnsi"/>
          <w:sz w:val="24"/>
          <w:szCs w:val="24"/>
        </w:rPr>
        <w:t>.</w:t>
      </w:r>
    </w:p>
    <w:p w14:paraId="03AAAADE" w14:textId="2CDD5A08" w:rsidR="002C386E" w:rsidRPr="003E0030" w:rsidRDefault="002C386E" w:rsidP="002C386E">
      <w:pPr>
        <w:spacing w:line="480" w:lineRule="auto"/>
        <w:ind w:firstLine="720"/>
        <w:rPr>
          <w:rFonts w:cstheme="minorHAnsi"/>
          <w:sz w:val="24"/>
          <w:szCs w:val="24"/>
        </w:rPr>
      </w:pPr>
      <w:r w:rsidRPr="003E0030">
        <w:rPr>
          <w:rFonts w:cstheme="minorHAnsi"/>
          <w:sz w:val="24"/>
          <w:szCs w:val="24"/>
        </w:rPr>
        <w:t xml:space="preserve">This view of society as a complex adaptive system nested in other complex systems, </w:t>
      </w:r>
      <w:r w:rsidR="0031044B">
        <w:rPr>
          <w:rFonts w:cstheme="minorHAnsi"/>
          <w:sz w:val="24"/>
          <w:szCs w:val="24"/>
        </w:rPr>
        <w:t xml:space="preserve">includes what has elsewhere been called </w:t>
      </w:r>
      <w:r w:rsidRPr="003E0030">
        <w:rPr>
          <w:rFonts w:cstheme="minorHAnsi"/>
          <w:sz w:val="24"/>
          <w:szCs w:val="24"/>
        </w:rPr>
        <w:t>“the evolution of evolution”</w:t>
      </w:r>
      <w:r w:rsidR="0031044B">
        <w:rPr>
          <w:rFonts w:cstheme="minorHAnsi"/>
          <w:sz w:val="24"/>
          <w:szCs w:val="24"/>
        </w:rPr>
        <w:t xml:space="preserve"> </w:t>
      </w:r>
      <w:r w:rsidR="0031044B">
        <w:rPr>
          <w:rFonts w:cstheme="minorHAnsi"/>
          <w:sz w:val="24"/>
          <w:szCs w:val="24"/>
        </w:rPr>
        <w:fldChar w:fldCharType="begin" w:fldLock="1"/>
      </w:r>
      <w:r w:rsidR="0006181E">
        <w:rPr>
          <w:rFonts w:cstheme="minorHAnsi"/>
          <w:sz w:val="24"/>
          <w:szCs w:val="24"/>
        </w:rPr>
        <w:instrText>ADDIN CSL_CITATION {"citationItems":[{"id":"ITEM-1","itemData":{"DOI":"10.1016/1061-7361(94)90020-5","ISSN":"10617361","author":[{"dropping-particle":"","family":"Harvey","given":"David L.","non-dropping-particle":"","parse-names":false,"suffix":""},{"dropping-particle":"","family":"Reed","given":"Michael H.","non-dropping-particle":"","parse-names":false,"suffix":""}],"container-title":"Journal of Social and Evolutionary Systems","id":"ITEM-1","issue":"4","issued":{"date-parts":[["1994"]]},"page":"371-411","title":"The evolution of dissipative social systems","type":"article-journal","volume":"17"},"uris":["http://www.mendeley.com/documents/?uuid=cdfac26f-e58f-4352-9d4f-a963785761c4"]}],"mendeley":{"formattedCitation":"(D. L. Harvey &amp; Reed, 1994)","manualFormatting":"(D. L. Harvey &amp; Reed, 1994, 388)","plainTextFormattedCitation":"(D. L. Harvey &amp; Reed, 1994)","previouslyFormattedCitation":"(D. L. Harvey &amp; Reed, 1994)"},"properties":{"noteIndex":0},"schema":"https://github.com/citation-style-language/schema/raw/master/csl-citation.json"}</w:instrText>
      </w:r>
      <w:r w:rsidR="0031044B">
        <w:rPr>
          <w:rFonts w:cstheme="minorHAnsi"/>
          <w:sz w:val="24"/>
          <w:szCs w:val="24"/>
        </w:rPr>
        <w:fldChar w:fldCharType="separate"/>
      </w:r>
      <w:r w:rsidR="0031044B" w:rsidRPr="0031044B">
        <w:rPr>
          <w:rFonts w:cstheme="minorHAnsi"/>
          <w:noProof/>
          <w:sz w:val="24"/>
          <w:szCs w:val="24"/>
        </w:rPr>
        <w:t>(D. L. Harvey &amp; Reed, 1994</w:t>
      </w:r>
      <w:r w:rsidR="0031044B">
        <w:rPr>
          <w:rFonts w:cstheme="minorHAnsi"/>
          <w:noProof/>
          <w:sz w:val="24"/>
          <w:szCs w:val="24"/>
        </w:rPr>
        <w:t>, 388</w:t>
      </w:r>
      <w:r w:rsidR="0031044B" w:rsidRPr="0031044B">
        <w:rPr>
          <w:rFonts w:cstheme="minorHAnsi"/>
          <w:noProof/>
          <w:sz w:val="24"/>
          <w:szCs w:val="24"/>
        </w:rPr>
        <w:t>)</w:t>
      </w:r>
      <w:r w:rsidR="0031044B">
        <w:rPr>
          <w:rFonts w:cstheme="minorHAnsi"/>
          <w:sz w:val="24"/>
          <w:szCs w:val="24"/>
        </w:rPr>
        <w:fldChar w:fldCharType="end"/>
      </w:r>
      <w:r w:rsidRPr="003E0030">
        <w:rPr>
          <w:rFonts w:cstheme="minorHAnsi"/>
          <w:sz w:val="24"/>
          <w:szCs w:val="24"/>
        </w:rPr>
        <w:t>:</w:t>
      </w:r>
    </w:p>
    <w:p w14:paraId="4569C3B7" w14:textId="056FD340" w:rsidR="002C386E" w:rsidRPr="003E0030" w:rsidRDefault="002C386E" w:rsidP="002C386E">
      <w:pPr>
        <w:spacing w:line="480" w:lineRule="auto"/>
        <w:ind w:left="720" w:firstLine="720"/>
        <w:rPr>
          <w:rFonts w:cstheme="minorHAnsi"/>
          <w:sz w:val="24"/>
          <w:szCs w:val="24"/>
        </w:rPr>
      </w:pPr>
      <w:r w:rsidRPr="003E0030">
        <w:rPr>
          <w:rFonts w:cstheme="minorHAnsi"/>
          <w:sz w:val="24"/>
          <w:szCs w:val="24"/>
        </w:rPr>
        <w:t xml:space="preserve">We learn from modern complexity theory that there are many levels of physical existence on earth, from elementary particles to human beings, each level solidly grounded in the interaction of entities at a lower </w:t>
      </w:r>
      <w:proofErr w:type="gramStart"/>
      <w:r w:rsidRPr="003E0030">
        <w:rPr>
          <w:rFonts w:cstheme="minorHAnsi"/>
          <w:sz w:val="24"/>
          <w:szCs w:val="24"/>
        </w:rPr>
        <w:t>level, yet</w:t>
      </w:r>
      <w:proofErr w:type="gramEnd"/>
      <w:r w:rsidRPr="003E0030">
        <w:rPr>
          <w:rFonts w:cstheme="minorHAnsi"/>
          <w:sz w:val="24"/>
          <w:szCs w:val="24"/>
        </w:rPr>
        <w:t xml:space="preserve"> having emergent properties that are ineluctably associated with the dynamic interaction of its lower-level constituents, yet are incapable of being explained on a lower level. The panoramic </w:t>
      </w:r>
      <w:r w:rsidRPr="003E0030">
        <w:rPr>
          <w:rFonts w:cstheme="minorHAnsi"/>
          <w:sz w:val="24"/>
          <w:szCs w:val="24"/>
        </w:rPr>
        <w:lastRenderedPageBreak/>
        <w:t xml:space="preserve">history of life synthesis of biologists </w:t>
      </w:r>
      <w:bookmarkStart w:id="16" w:name="_Hlk109858270"/>
      <w:bookmarkStart w:id="17" w:name="_Hlk109858315"/>
      <w:r w:rsidRPr="003E0030">
        <w:rPr>
          <w:rFonts w:cstheme="minorHAnsi"/>
          <w:sz w:val="24"/>
          <w:szCs w:val="24"/>
        </w:rPr>
        <w:t xml:space="preserve">Maynard Smith and </w:t>
      </w:r>
      <w:proofErr w:type="spellStart"/>
      <w:r w:rsidRPr="003E0030">
        <w:rPr>
          <w:rFonts w:cstheme="minorHAnsi"/>
          <w:sz w:val="24"/>
          <w:szCs w:val="24"/>
        </w:rPr>
        <w:t>Szathmáry</w:t>
      </w:r>
      <w:proofErr w:type="spellEnd"/>
      <w:r w:rsidRPr="003E0030">
        <w:rPr>
          <w:rFonts w:cstheme="minorHAnsi"/>
          <w:sz w:val="24"/>
          <w:szCs w:val="24"/>
        </w:rPr>
        <w:t xml:space="preserve"> (1997 – [cited in Gintis]) </w:t>
      </w:r>
      <w:bookmarkEnd w:id="16"/>
      <w:r w:rsidRPr="003E0030">
        <w:rPr>
          <w:rFonts w:cstheme="minorHAnsi"/>
          <w:sz w:val="24"/>
          <w:szCs w:val="24"/>
        </w:rPr>
        <w:t xml:space="preserve">elaborates this theme that every major transition in evolution has taken the form of a higher level of biological organization exhibiting properties that cannot be deduced from its constituent parts </w:t>
      </w:r>
      <w:r w:rsidRPr="003E0030">
        <w:rPr>
          <w:rFonts w:cstheme="minorHAnsi"/>
          <w:sz w:val="24"/>
          <w:szCs w:val="24"/>
        </w:rPr>
        <w:fldChar w:fldCharType="begin" w:fldLock="1"/>
      </w:r>
      <w:r w:rsidRPr="003E0030">
        <w:rPr>
          <w:rFonts w:cstheme="minorHAnsi"/>
          <w:sz w:val="24"/>
          <w:szCs w:val="24"/>
        </w:rPr>
        <w:instrText>ADDIN CSL_CITATION {"citationItems":[{"id":"ITEM-1","itemData":{"author":[{"dropping-particle":"","family":"Smith","given":"John Maynard","non-dropping-particle":"","parse-names":false,"suffix":""},{"dropping-particle":"","family":"Szathmáry","given":"Eors","non-dropping-particle":"","parse-names":false,"suffix":""}],"id":"ITEM-1","issued":{"date-parts":[["1997"]]},"publisher":"Oxford University Press","title":"The Major Transitions in Evolution","type":"book"},"uris":["http://www.mendeley.com/documents/?uuid=91e11ed9-9767-4b32-a9a1-5be048c6c102"]},{"id":"ITEM-2","itemData":{"DOI":"10.4324/9780203165669","ISBN":"9780691160849","author":[{"dropping-particle":"","family":"Gintis","given":"Herbert","non-dropping-particle":"","parse-names":false,"suffix":""}],"id":"ITEM-2","issued":{"date-parts":[["2014"]]},"publisher":"Princeton University Press","title":"The Bounds of Reason: Game Theory and the Unification of the Social Sciences","type":"book"},"uris":["http://www.mendeley.com/documents/?uuid=7ec9cd40-9f66-4de5-9c16-140d5cc1dffb"]}],"mendeley":{"formattedCitation":"(Gintis, 2014; Smith &amp; Szathmáry, 1997)","manualFormatting":"(Gintis, 2014, 172; Smith &amp; Szathmáry, 1997)","plainTextFormattedCitation":"(Gintis, 2014; Smith &amp; Szathmáry, 1997)","previouslyFormattedCitation":"(Gintis, 2014; Smith &amp; Szathmáry, 1997)"},"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Gintis, 2014, 172; Smith &amp; Szathmáry, 1997)</w:t>
      </w:r>
      <w:r w:rsidRPr="003E0030">
        <w:rPr>
          <w:rFonts w:cstheme="minorHAnsi"/>
          <w:sz w:val="24"/>
          <w:szCs w:val="24"/>
        </w:rPr>
        <w:fldChar w:fldCharType="end"/>
      </w:r>
      <w:r w:rsidRPr="003E0030">
        <w:rPr>
          <w:rFonts w:cstheme="minorHAnsi"/>
          <w:sz w:val="24"/>
          <w:szCs w:val="24"/>
        </w:rPr>
        <w:t>.</w:t>
      </w:r>
      <w:bookmarkEnd w:id="17"/>
    </w:p>
    <w:p w14:paraId="581E6E32" w14:textId="32C5DE75" w:rsidR="00596200" w:rsidRPr="003E0030" w:rsidRDefault="002C386E" w:rsidP="00AB1590">
      <w:pPr>
        <w:spacing w:line="480" w:lineRule="auto"/>
        <w:ind w:firstLine="720"/>
        <w:rPr>
          <w:rFonts w:cstheme="minorHAnsi"/>
          <w:sz w:val="24"/>
          <w:szCs w:val="24"/>
        </w:rPr>
      </w:pPr>
      <w:bookmarkStart w:id="18" w:name="_Hlk110336978"/>
      <w:r w:rsidRPr="003E0030">
        <w:rPr>
          <w:rFonts w:cstheme="minorHAnsi"/>
          <w:sz w:val="24"/>
          <w:szCs w:val="24"/>
        </w:rPr>
        <w:t>To sum up, in Gintis’ view there are four conflicting models of decision-making and strategic interaction across the behavioral sciences of economics, anthropology, sociology, psychology, political science, and biology</w:t>
      </w:r>
      <w:r w:rsidR="00791F62">
        <w:rPr>
          <w:rFonts w:cstheme="minorHAnsi"/>
          <w:sz w:val="24"/>
          <w:szCs w:val="24"/>
        </w:rPr>
        <w:t xml:space="preserve"> insofar as it concerns human and animal behavior</w:t>
      </w:r>
      <w:r w:rsidRPr="003E0030">
        <w:rPr>
          <w:rFonts w:cstheme="minorHAnsi"/>
          <w:sz w:val="24"/>
          <w:szCs w:val="24"/>
        </w:rPr>
        <w:t>.</w:t>
      </w:r>
      <w:r w:rsidR="0003068B" w:rsidRPr="0003068B">
        <w:rPr>
          <w:rStyle w:val="FootnoteReference"/>
          <w:rFonts w:cstheme="minorHAnsi"/>
          <w:sz w:val="24"/>
          <w:szCs w:val="24"/>
        </w:rPr>
        <w:t xml:space="preserve"> </w:t>
      </w:r>
      <w:r w:rsidR="0003068B" w:rsidRPr="003E0030">
        <w:rPr>
          <w:rStyle w:val="FootnoteReference"/>
          <w:rFonts w:cstheme="minorHAnsi"/>
          <w:sz w:val="24"/>
          <w:szCs w:val="24"/>
        </w:rPr>
        <w:footnoteReference w:id="28"/>
      </w:r>
      <w:r w:rsidRPr="003E0030">
        <w:rPr>
          <w:rFonts w:cstheme="minorHAnsi"/>
          <w:sz w:val="24"/>
          <w:szCs w:val="24"/>
        </w:rPr>
        <w:t xml:space="preserve"> These models he specifies as the psychological, the sociological, the biological, and the economic </w:t>
      </w:r>
      <w:r w:rsidRPr="003E0030">
        <w:rPr>
          <w:rFonts w:cstheme="minorHAnsi"/>
          <w:sz w:val="24"/>
          <w:szCs w:val="24"/>
        </w:rPr>
        <w:fldChar w:fldCharType="begin" w:fldLock="1"/>
      </w:r>
      <w:r w:rsidRPr="003E0030">
        <w:rPr>
          <w:rFonts w:cstheme="minorHAnsi"/>
          <w:sz w:val="24"/>
          <w:szCs w:val="24"/>
        </w:rPr>
        <w:instrText>ADDIN CSL_CITATION {"citationItems":[{"id":"ITEM-1","itemData":{"DOI":"10.4324/9780203165669","ISBN":"9780691160849","author":[{"dropping-particle":"","family":"Gintis","given":"Herbert","non-dropping-particle":"","parse-names":false,"suffix":""}],"id":"ITEM-1","issued":{"date-parts":[["2014"]]},"publisher":"Princeton University Press","title":"The Bounds of Reason: Game Theory and the Unification of the Social Sciences","type":"book"},"uris":["http://www.mendeley.com/documents/?uuid=7ec9cd40-9f66-4de5-9c16-140d5cc1dffb"]}],"mendeley":{"formattedCitation":"(Gintis, 2014)","manualFormatting":"(Gintis, 2014, 194)","plainTextFormattedCitation":"(Gintis, 2014)","previouslyFormattedCitation":"(Gintis, 2014)"},"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Gintis, 2014, 194)</w:t>
      </w:r>
      <w:r w:rsidRPr="003E0030">
        <w:rPr>
          <w:rFonts w:cstheme="minorHAnsi"/>
          <w:sz w:val="24"/>
          <w:szCs w:val="24"/>
        </w:rPr>
        <w:fldChar w:fldCharType="end"/>
      </w:r>
      <w:r w:rsidRPr="003E0030">
        <w:rPr>
          <w:rFonts w:cstheme="minorHAnsi"/>
          <w:sz w:val="24"/>
          <w:szCs w:val="24"/>
        </w:rPr>
        <w:t xml:space="preserve">. If they were just different models, that would be fine and to be expected. But they are incompatible—"each makes assertions concerning choice behavior that are denied by the others” </w:t>
      </w:r>
      <w:r w:rsidRPr="003E0030">
        <w:rPr>
          <w:rFonts w:cstheme="minorHAnsi"/>
          <w:sz w:val="24"/>
          <w:szCs w:val="24"/>
        </w:rPr>
        <w:fldChar w:fldCharType="begin" w:fldLock="1"/>
      </w:r>
      <w:r w:rsidRPr="003E0030">
        <w:rPr>
          <w:rFonts w:cstheme="minorHAnsi"/>
          <w:sz w:val="24"/>
          <w:szCs w:val="24"/>
        </w:rPr>
        <w:instrText>ADDIN CSL_CITATION {"citationItems":[{"id":"ITEM-1","itemData":{"DOI":"10.4324/9780203165669","ISBN":"9780691160849","author":[{"dropping-particle":"","family":"Gintis","given":"Herbert","non-dropping-particle":"","parse-names":false,"suffix":""}],"id":"ITEM-1","issued":{"date-parts":[["2014"]]},"publisher":"Princeton University Press","title":"The Bounds of Reason: Game Theory and the Unification of the Social Sciences","type":"book"},"uris":["http://www.mendeley.com/documents/?uuid=7ec9cd40-9f66-4de5-9c16-140d5cc1dffb"]}],"mendeley":{"formattedCitation":"(Gintis, 2014)","manualFormatting":"(Gintis, 2014, 194)","plainTextFormattedCitation":"(Gintis, 2014)","previouslyFormattedCitation":"(Gintis, 2014)"},"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Gintis, 2014, 194)</w:t>
      </w:r>
      <w:r w:rsidRPr="003E0030">
        <w:rPr>
          <w:rFonts w:cstheme="minorHAnsi"/>
          <w:sz w:val="24"/>
          <w:szCs w:val="24"/>
        </w:rPr>
        <w:fldChar w:fldCharType="end"/>
      </w:r>
      <w:r w:rsidRPr="003E0030">
        <w:rPr>
          <w:rFonts w:cstheme="minorHAnsi"/>
          <w:sz w:val="24"/>
          <w:szCs w:val="24"/>
        </w:rPr>
        <w:t xml:space="preserve">—implying at least three out of four of them are incorrect. Gintis argues that all four are seriously flawed, but each have important insights that can be preserved by modifying and reconfiguring them into a unified framework. </w:t>
      </w:r>
    </w:p>
    <w:p w14:paraId="79F3D20D" w14:textId="0F810C10" w:rsidR="002C386E" w:rsidRPr="003E0030" w:rsidRDefault="00AF7A9A" w:rsidP="002C386E">
      <w:pPr>
        <w:spacing w:line="480" w:lineRule="auto"/>
        <w:ind w:firstLine="720"/>
        <w:rPr>
          <w:rFonts w:cstheme="minorHAnsi"/>
          <w:sz w:val="24"/>
          <w:szCs w:val="24"/>
        </w:rPr>
      </w:pPr>
      <w:r>
        <w:rPr>
          <w:rFonts w:cstheme="minorHAnsi"/>
          <w:sz w:val="24"/>
          <w:szCs w:val="24"/>
        </w:rPr>
        <w:t xml:space="preserve">One example of putting this new paradigm to work is the monumental book, </w:t>
      </w:r>
      <w:r w:rsidR="002C386E" w:rsidRPr="003E0030">
        <w:rPr>
          <w:rFonts w:cstheme="minorHAnsi"/>
          <w:i/>
          <w:iCs/>
          <w:sz w:val="24"/>
          <w:szCs w:val="24"/>
        </w:rPr>
        <w:t>A Cooperative Species: Human Reciprocity and its Evolution,</w:t>
      </w:r>
      <w:r w:rsidR="002C386E" w:rsidRPr="003E0030">
        <w:rPr>
          <w:rStyle w:val="FootnoteReference"/>
          <w:rFonts w:cstheme="minorHAnsi"/>
          <w:i/>
          <w:iCs/>
          <w:sz w:val="24"/>
          <w:szCs w:val="24"/>
        </w:rPr>
        <w:footnoteReference w:id="29"/>
      </w:r>
      <w:r w:rsidR="002C386E" w:rsidRPr="003E0030">
        <w:rPr>
          <w:rFonts w:cstheme="minorHAnsi"/>
          <w:iCs/>
          <w:noProof/>
          <w:sz w:val="24"/>
          <w:szCs w:val="24"/>
        </w:rPr>
        <w:t xml:space="preserve"> </w:t>
      </w:r>
      <w:r>
        <w:rPr>
          <w:rFonts w:cstheme="minorHAnsi"/>
          <w:iCs/>
          <w:noProof/>
          <w:sz w:val="24"/>
          <w:szCs w:val="24"/>
        </w:rPr>
        <w:t xml:space="preserve">by </w:t>
      </w:r>
      <w:r w:rsidR="002C386E" w:rsidRPr="003E0030">
        <w:rPr>
          <w:rFonts w:cstheme="minorHAnsi"/>
          <w:iCs/>
          <w:noProof/>
          <w:sz w:val="24"/>
          <w:szCs w:val="24"/>
        </w:rPr>
        <w:t>Bowles and Gintis</w:t>
      </w:r>
      <w:r w:rsidR="002C386E" w:rsidRPr="003E0030">
        <w:rPr>
          <w:rFonts w:cstheme="minorHAnsi"/>
          <w:i/>
          <w:iCs/>
          <w:sz w:val="24"/>
          <w:szCs w:val="24"/>
        </w:rPr>
        <w:t xml:space="preserve"> </w:t>
      </w:r>
      <w:r w:rsidR="002C386E" w:rsidRPr="003E0030">
        <w:rPr>
          <w:rFonts w:cstheme="minorHAnsi"/>
          <w:i/>
          <w:iCs/>
          <w:sz w:val="24"/>
          <w:szCs w:val="24"/>
        </w:rPr>
        <w:fldChar w:fldCharType="begin" w:fldLock="1"/>
      </w:r>
      <w:r w:rsidR="002C386E" w:rsidRPr="003E0030">
        <w:rPr>
          <w:rFonts w:cstheme="minorHAnsi"/>
          <w:i/>
          <w:iCs/>
          <w:sz w:val="24"/>
          <w:szCs w:val="24"/>
        </w:rPr>
        <w:instrText>ADDIN CSL_CITATION {"citationItems":[{"id":"ITEM-1","itemData":{"author":[{"dropping-particle":"","family":"Bowles","given":"Samuel","non-dropping-particle":"","parse-names":false,"suffix":""},{"dropping-particle":"","family":"Gintis","given":"Herbert","non-dropping-particle":"","parse-names":false,"suffix":""}],"id":"ITEM-1","issued":{"date-parts":[["2011"]]},"publisher":"Princeton University Press","title":"A Cooperative Species: HUMAN RECIPROCITY AND ITS EVOLUTION","type":"book"},"uris":["http://www.mendeley.com/documents/?uuid=03975fb5-f82e-484f-b13f-413ecacd7dd9"]}],"mendeley":{"formattedCitation":"(Bowles &amp; Gintis, 2011)","manualFormatting":"(2011)","plainTextFormattedCitation":"(Bowles &amp; Gintis, 2011)","previouslyFormattedCitation":"(Bowles &amp; Gintis, 2011)"},"properties":{"noteIndex":0},"schema":"https://github.com/citation-style-language/schema/raw/master/csl-citation.json"}</w:instrText>
      </w:r>
      <w:r w:rsidR="002C386E" w:rsidRPr="003E0030">
        <w:rPr>
          <w:rFonts w:cstheme="minorHAnsi"/>
          <w:i/>
          <w:iCs/>
          <w:sz w:val="24"/>
          <w:szCs w:val="24"/>
        </w:rPr>
        <w:fldChar w:fldCharType="separate"/>
      </w:r>
      <w:r w:rsidR="002C386E" w:rsidRPr="003E0030">
        <w:rPr>
          <w:rFonts w:cstheme="minorHAnsi"/>
          <w:iCs/>
          <w:noProof/>
          <w:sz w:val="24"/>
          <w:szCs w:val="24"/>
        </w:rPr>
        <w:t>(2011)</w:t>
      </w:r>
      <w:r w:rsidR="002C386E" w:rsidRPr="003E0030">
        <w:rPr>
          <w:rFonts w:cstheme="minorHAnsi"/>
          <w:i/>
          <w:iCs/>
          <w:sz w:val="24"/>
          <w:szCs w:val="24"/>
        </w:rPr>
        <w:fldChar w:fldCharType="end"/>
      </w:r>
      <w:r w:rsidR="002C386E" w:rsidRPr="003E0030">
        <w:rPr>
          <w:rFonts w:cstheme="minorHAnsi"/>
          <w:sz w:val="24"/>
          <w:szCs w:val="24"/>
        </w:rPr>
        <w:t xml:space="preserve"> considerably flesh out a gene-culture co-evolutionary theory of human cooperation. Space permits only a few brief points to be made here, but it must be said that what emerges is a richly argued, wide-ranging, </w:t>
      </w:r>
      <w:r w:rsidR="00C44D4E" w:rsidRPr="003E0030">
        <w:rPr>
          <w:rFonts w:cstheme="minorHAnsi"/>
          <w:sz w:val="24"/>
          <w:szCs w:val="24"/>
        </w:rPr>
        <w:t>provocative,</w:t>
      </w:r>
      <w:r w:rsidR="002C386E" w:rsidRPr="003E0030">
        <w:rPr>
          <w:rFonts w:cstheme="minorHAnsi"/>
          <w:sz w:val="24"/>
          <w:szCs w:val="24"/>
        </w:rPr>
        <w:t xml:space="preserve"> and illuminating new view of </w:t>
      </w:r>
      <w:r w:rsidR="002C386E" w:rsidRPr="003E0030">
        <w:rPr>
          <w:rFonts w:cstheme="minorHAnsi"/>
          <w:i/>
          <w:iCs/>
          <w:sz w:val="24"/>
          <w:szCs w:val="24"/>
        </w:rPr>
        <w:t>Homo sapiens</w:t>
      </w:r>
      <w:r w:rsidR="002C386E" w:rsidRPr="003E0030">
        <w:rPr>
          <w:rFonts w:cstheme="minorHAnsi"/>
          <w:sz w:val="24"/>
          <w:szCs w:val="24"/>
        </w:rPr>
        <w:t>.</w:t>
      </w:r>
    </w:p>
    <w:p w14:paraId="19CE38A8" w14:textId="066B92F6" w:rsidR="002C386E" w:rsidRPr="003E0030" w:rsidRDefault="002C386E" w:rsidP="002C386E">
      <w:pPr>
        <w:spacing w:line="480" w:lineRule="auto"/>
        <w:ind w:firstLine="720"/>
        <w:rPr>
          <w:rFonts w:cstheme="minorHAnsi"/>
          <w:sz w:val="24"/>
          <w:szCs w:val="24"/>
        </w:rPr>
      </w:pPr>
      <w:r w:rsidRPr="003E0030">
        <w:rPr>
          <w:rFonts w:cstheme="minorHAnsi"/>
          <w:sz w:val="24"/>
          <w:szCs w:val="24"/>
        </w:rPr>
        <w:lastRenderedPageBreak/>
        <w:t xml:space="preserve">For reasons that are rooted in a million-plus years of ancestral environments—both natural and socially constructed—humans developed cognitive, linguistic, and neurological capacities for a predisposition to uphold ethical norms and closely cooperate with like-minded groups much larger than close kin. Far from a rosy view, the invention of lethal projectile weapons plays an important role in their account—including its elevation of group-level competition into an evolutionary force with greater power. The capacity for racism and xenophobia and all the worst human attributes developed hand in hand with the capacity for concern for others, aversion to tyranny, and all the best in us. But ultimately, Bowles and Gintis’ account resonates strongly with Kropotkin’s </w:t>
      </w:r>
      <w:r w:rsidRPr="003E0030">
        <w:rPr>
          <w:rFonts w:cstheme="minorHAnsi"/>
          <w:sz w:val="24"/>
          <w:szCs w:val="24"/>
        </w:rPr>
        <w:fldChar w:fldCharType="begin" w:fldLock="1"/>
      </w:r>
      <w:r w:rsidRPr="003E0030">
        <w:rPr>
          <w:rFonts w:cstheme="minorHAnsi"/>
          <w:sz w:val="24"/>
          <w:szCs w:val="24"/>
        </w:rPr>
        <w:instrText>ADDIN CSL_CITATION {"citationItems":[{"id":"ITEM-1","itemData":{"author":[{"dropping-particle":"","family":"Kropotkin","given":"Piotr","non-dropping-particle":"","parse-names":false,"suffix":""}],"container-title":"The Nineteenth Century","id":"ITEM-1","issued":{"date-parts":[["1885"]]},"page":"940-956","title":"What Geography Ought to Be","type":"article-journal","volume":"18"},"uris":["http://www.mendeley.com/documents/?uuid=69b822c2-1b42-4cdf-a693-67d9ed274192"]}],"mendeley":{"formattedCitation":"(Kropotkin, 1885)","manualFormatting":"(1885)","plainTextFormattedCitation":"(Kropotkin, 1885)","previouslyFormattedCitation":"(Kropotkin, 1885)"},"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1885)</w:t>
      </w:r>
      <w:r w:rsidRPr="003E0030">
        <w:rPr>
          <w:rFonts w:cstheme="minorHAnsi"/>
          <w:sz w:val="24"/>
          <w:szCs w:val="24"/>
        </w:rPr>
        <w:fldChar w:fldCharType="end"/>
      </w:r>
      <w:r w:rsidRPr="003E0030">
        <w:rPr>
          <w:rFonts w:cstheme="minorHAnsi"/>
          <w:sz w:val="24"/>
          <w:szCs w:val="24"/>
        </w:rPr>
        <w:t xml:space="preserve">, enabling a vision of freedom and justice for all </w:t>
      </w:r>
      <w:r w:rsidR="000B2E59" w:rsidRPr="003E0030">
        <w:rPr>
          <w:rFonts w:cstheme="minorHAnsi"/>
          <w:sz w:val="24"/>
          <w:szCs w:val="24"/>
        </w:rPr>
        <w:fldChar w:fldCharType="begin" w:fldLock="1"/>
      </w:r>
      <w:r w:rsidR="00F357D4" w:rsidRPr="003E0030">
        <w:rPr>
          <w:rFonts w:cstheme="minorHAnsi"/>
          <w:sz w:val="24"/>
          <w:szCs w:val="24"/>
        </w:rPr>
        <w:instrText>ADDIN CSL_CITATION {"citationItems":[{"id":"ITEM-1","itemData":{"author":[{"dropping-particle":"","family":"Kropotkin","given":"Piotr","non-dropping-particle":"","parse-names":false,"suffix":""}],"id":"ITEM-1","issued":{"date-parts":[["2021"]]},"publisher":"PM Press","title":"Mutual Aid: An Illuminated Factor of Evolution","type":"book"},"uris":["http://www.mendeley.com/documents/?uuid=f4ccb005-eeeb-42dc-826a-d88de22afc7b"]}],"mendeley":{"formattedCitation":"(Kropotkin, 2021)","plainTextFormattedCitation":"(Kropotkin, 2021)","previouslyFormattedCitation":"(Kropotkin, 2021)"},"properties":{"noteIndex":0},"schema":"https://github.com/citation-style-language/schema/raw/master/csl-citation.json"}</w:instrText>
      </w:r>
      <w:r w:rsidR="000B2E59" w:rsidRPr="003E0030">
        <w:rPr>
          <w:rFonts w:cstheme="minorHAnsi"/>
          <w:sz w:val="24"/>
          <w:szCs w:val="24"/>
        </w:rPr>
        <w:fldChar w:fldCharType="separate"/>
      </w:r>
      <w:r w:rsidR="000B2E59" w:rsidRPr="003E0030">
        <w:rPr>
          <w:rFonts w:cstheme="minorHAnsi"/>
          <w:noProof/>
          <w:sz w:val="24"/>
          <w:szCs w:val="24"/>
        </w:rPr>
        <w:t>(Kropotkin, 2021)</w:t>
      </w:r>
      <w:r w:rsidR="000B2E59" w:rsidRPr="003E0030">
        <w:rPr>
          <w:rFonts w:cstheme="minorHAnsi"/>
          <w:sz w:val="24"/>
          <w:szCs w:val="24"/>
        </w:rPr>
        <w:fldChar w:fldCharType="end"/>
      </w:r>
      <w:r w:rsidR="000B2E59" w:rsidRPr="003E0030">
        <w:rPr>
          <w:rFonts w:cstheme="minorHAnsi"/>
          <w:sz w:val="24"/>
          <w:szCs w:val="24"/>
        </w:rPr>
        <w:t xml:space="preserve">. </w:t>
      </w:r>
      <w:r w:rsidRPr="003E0030">
        <w:rPr>
          <w:rFonts w:cstheme="minorHAnsi"/>
          <w:sz w:val="24"/>
          <w:szCs w:val="24"/>
        </w:rPr>
        <w:t xml:space="preserve">From their view, the evidence accumulated by Ostrom </w:t>
      </w:r>
      <w:r w:rsidRPr="003E0030">
        <w:rPr>
          <w:rFonts w:cstheme="minorHAnsi"/>
          <w:sz w:val="24"/>
          <w:szCs w:val="24"/>
        </w:rPr>
        <w:fldChar w:fldCharType="begin" w:fldLock="1"/>
      </w:r>
      <w:r w:rsidRPr="003E0030">
        <w:rPr>
          <w:rFonts w:cstheme="minorHAnsi"/>
          <w:sz w:val="24"/>
          <w:szCs w:val="24"/>
        </w:rPr>
        <w:instrText>ADDIN CSL_CITATION {"citationItems":[{"id":"ITEM-1","itemData":{"author":[{"dropping-particle":"","family":"Ostrom","given":"Elinor","non-dropping-particle":"","parse-names":false,"suffix":""}],"id":"ITEM-1","issued":{"date-parts":[["1990"]]},"publisher":"Cambridge university press","title":"Governing the commons: The evolution of institutions for collective action","type":"book"},"uris":["http://www.mendeley.com/documents/?uuid=d57581a2-3c78-4ed0-aec6-38a26e398190"]}],"mendeley":{"formattedCitation":"(Ostrom, 1990)","manualFormatting":"(1990)","plainTextFormattedCitation":"(Ostrom, 1990)","previouslyFormattedCitation":"(Ostrom, 1990)"},"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1990)</w:t>
      </w:r>
      <w:r w:rsidRPr="003E0030">
        <w:rPr>
          <w:rFonts w:cstheme="minorHAnsi"/>
          <w:sz w:val="24"/>
          <w:szCs w:val="24"/>
        </w:rPr>
        <w:fldChar w:fldCharType="end"/>
      </w:r>
      <w:r w:rsidRPr="003E0030">
        <w:rPr>
          <w:rFonts w:cstheme="minorHAnsi"/>
          <w:sz w:val="24"/>
          <w:szCs w:val="24"/>
        </w:rPr>
        <w:t xml:space="preserve"> and others </w:t>
      </w:r>
      <w:r w:rsidRPr="003E0030">
        <w:rPr>
          <w:rFonts w:cstheme="minorHAnsi"/>
          <w:sz w:val="24"/>
          <w:szCs w:val="24"/>
        </w:rPr>
        <w:fldChar w:fldCharType="begin" w:fldLock="1"/>
      </w:r>
      <w:r w:rsidRPr="003E0030">
        <w:rPr>
          <w:rFonts w:cstheme="minorHAnsi"/>
          <w:sz w:val="24"/>
          <w:szCs w:val="24"/>
        </w:rPr>
        <w:instrText>ADDIN CSL_CITATION {"citationItems":[{"id":"ITEM-1","itemData":{"author":[{"dropping-particle":"","family":"Janssen","given":"Marco A.","non-dropping-particle":"","parse-names":false,"suffix":""},{"dropping-particle":"","family":"Anderies","given":"John M.","non-dropping-particle":"","parse-names":false,"suffix":""}],"id":"ITEM-1","issued":{"date-parts":[["2013"]]},"publisher":"CENTER FOR BEHAVIOR, INSTITUTIONS AND THE ENVIRONMENT","title":"Sustaining the Commons","type":"book"},"uris":["http://www.mendeley.com/documents/?uuid=0918457a-363f-47b6-923f-66cce2576536"]}],"mendeley":{"formattedCitation":"(M. A. Janssen &amp; Anderies, 2013)","plainTextFormattedCitation":"(M. A. Janssen &amp; Anderies, 2013)","previouslyFormattedCitation":"(M. A. Janssen &amp; Anderies, 2013)"},"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M. A. Janssen &amp; Anderies, 2013)</w:t>
      </w:r>
      <w:r w:rsidRPr="003E0030">
        <w:rPr>
          <w:rFonts w:cstheme="minorHAnsi"/>
          <w:sz w:val="24"/>
          <w:szCs w:val="24"/>
        </w:rPr>
        <w:fldChar w:fldCharType="end"/>
      </w:r>
      <w:r w:rsidRPr="003E0030">
        <w:rPr>
          <w:rFonts w:cstheme="minorHAnsi"/>
          <w:sz w:val="24"/>
          <w:szCs w:val="24"/>
        </w:rPr>
        <w:t xml:space="preserve"> </w:t>
      </w:r>
      <w:r w:rsidR="00CD5041">
        <w:rPr>
          <w:rFonts w:cstheme="minorHAnsi"/>
          <w:sz w:val="24"/>
          <w:szCs w:val="24"/>
        </w:rPr>
        <w:t>for the capacity to avert</w:t>
      </w:r>
      <w:r w:rsidRPr="003E0030">
        <w:rPr>
          <w:rFonts w:cstheme="minorHAnsi"/>
          <w:sz w:val="24"/>
          <w:szCs w:val="24"/>
        </w:rPr>
        <w:t xml:space="preserve"> the tragedy of the commons is not a terrible puzzle, because the greater puzzle of how we came to have such capacities </w:t>
      </w:r>
      <w:r w:rsidR="00CD5041">
        <w:rPr>
          <w:rFonts w:cstheme="minorHAnsi"/>
          <w:sz w:val="24"/>
          <w:szCs w:val="24"/>
        </w:rPr>
        <w:t xml:space="preserve">is closer to being solved </w:t>
      </w:r>
      <w:r w:rsidRPr="003E0030">
        <w:rPr>
          <w:rFonts w:cstheme="minorHAnsi"/>
          <w:sz w:val="24"/>
          <w:szCs w:val="24"/>
        </w:rPr>
        <w:fldChar w:fldCharType="begin" w:fldLock="1"/>
      </w:r>
      <w:r w:rsidRPr="003E0030">
        <w:rPr>
          <w:rFonts w:cstheme="minorHAnsi"/>
          <w:sz w:val="24"/>
          <w:szCs w:val="24"/>
        </w:rPr>
        <w:instrText>ADDIN CSL_CITATION {"citationItems":[{"id":"ITEM-1","itemData":{"author":[{"dropping-particle":"","family":"Bowles","given":"Samuel","non-dropping-particle":"","parse-names":false,"suffix":""},{"dropping-particle":"","family":"Gintis","given":"Herbert","non-dropping-particle":"","parse-names":false,"suffix":""}],"id":"ITEM-1","issued":{"date-parts":[["2011"]]},"publisher":"Princeton University Press","title":"A Cooperative Species: HUMAN RECIPROCITY AND ITS EVOLUTION","type":"book"},"uris":["http://www.mendeley.com/documents/?uuid=03975fb5-f82e-484f-b13f-413ecacd7dd9"]}],"mendeley":{"formattedCitation":"(Bowles &amp; Gintis, 2011)","manualFormatting":"(Bowles &amp; Gintis, 2011, 6)","plainTextFormattedCitation":"(Bowles &amp; Gintis, 2011)","previouslyFormattedCitation":"(Bowles &amp; Gintis, 2011)"},"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Bowles &amp; Gintis, 2011, 6)</w:t>
      </w:r>
      <w:r w:rsidRPr="003E0030">
        <w:rPr>
          <w:rFonts w:cstheme="minorHAnsi"/>
          <w:sz w:val="24"/>
          <w:szCs w:val="24"/>
        </w:rPr>
        <w:fldChar w:fldCharType="end"/>
      </w:r>
      <w:r w:rsidRPr="003E0030">
        <w:rPr>
          <w:rFonts w:cstheme="minorHAnsi"/>
          <w:sz w:val="24"/>
          <w:szCs w:val="24"/>
        </w:rPr>
        <w:t>.</w:t>
      </w:r>
    </w:p>
    <w:p w14:paraId="372EB6B9" w14:textId="77136333" w:rsidR="00B26E66" w:rsidRDefault="002C386E" w:rsidP="00541A66">
      <w:pPr>
        <w:spacing w:line="480" w:lineRule="auto"/>
        <w:ind w:firstLine="720"/>
        <w:rPr>
          <w:rFonts w:cstheme="minorHAnsi"/>
          <w:sz w:val="24"/>
          <w:szCs w:val="24"/>
        </w:rPr>
      </w:pPr>
      <w:r w:rsidRPr="003E0030">
        <w:rPr>
          <w:rFonts w:cstheme="minorHAnsi"/>
          <w:sz w:val="24"/>
          <w:szCs w:val="24"/>
        </w:rPr>
        <w:t xml:space="preserve">Bowles and Gintis scaffolded this work on top of an impressive host of recent scholarship that they have undertaken with an array of collaborators </w:t>
      </w:r>
      <w:r w:rsidRPr="003E0030">
        <w:rPr>
          <w:rFonts w:cstheme="minorHAnsi"/>
          <w:sz w:val="24"/>
          <w:szCs w:val="24"/>
        </w:rPr>
        <w:fldChar w:fldCharType="begin" w:fldLock="1"/>
      </w:r>
      <w:r w:rsidR="00834842" w:rsidRPr="003E0030">
        <w:rPr>
          <w:rFonts w:cstheme="minorHAnsi"/>
          <w:sz w:val="24"/>
          <w:szCs w:val="24"/>
        </w:rPr>
        <w:instrText>ADDIN CSL_CITATION {"citationItems":[{"id":"ITEM-1","itemData":{"DOI":"10.1016/j.beproc.2018.01.007","author":[{"dropping-particle":"","family":"Gintis","given":"Herbert","non-dropping-particle":"","parse-names":false,"suffix":""},{"dropping-particle":"Van","family":"Schaik","given":"Carel","non-dropping-particle":"","parse-names":false,"suffix":""},{"dropping-particle":"","family":"Boehm","given":"Christopher","non-dropping-particle":"","parse-names":false,"suffix":""},{"dropping-particle":"","family":"King","given":"Martin Luther","non-dropping-particle":"","parse-names":false,"suffix":""},{"dropping-particle":"","family":"Thatcher","given":"Margaret","non-dropping-particle":"","parse-names":false,"suffix":""}],"container-title":"Behavioural Processes","id":"ITEM-1","issue":"January 2018","issued":{"date-parts":[["2019"]]},"page":"17-30","publisher":"Elsevier","title":"Zoon politikon : The evolutionary origins of human socio-political systems","type":"article-journal","volume":"161"},"uris":["http://www.mendeley.com/documents/?uuid=42b43ac5-9449-4976-9d56-ecdd1c8f3f5f"]},{"id":"ITEM-2","itemData":{"ISBN":"0262072521","author":[{"dropping-particle":"","family":"Gintis","given":"Herbert","non-dropping-particle":"","parse-names":false,"suffix":""}],"editor":[{"dropping-particle":"","family":"Bowles","given":"Samuel","non-dropping-particle":"","parse-names":false,"suffix":""},{"dropping-particle":"","family":"Gintis","given":"Herbert","non-dropping-particle":"","parse-names":false,"suffix":""},{"dropping-particle":"","family":"Boyd","given":"Robert","non-dropping-particle":"","parse-names":false,"suffix":""},{"dropping-particle":"","family":"Fehr","given":"Ernst","non-dropping-particle":"","parse-names":false,"suffix":""}],"id":"ITEM-2","issued":{"date-parts":[["2005"]]},"publisher":"The MIT Press","title":"Moral Sentiments and Material Interests","type":"book"},"uris":["http://www.mendeley.com/documents/?uuid=94390a27-f60c-43c0-98f4-5b9ea37121a2"]},{"id":"ITEM-3","itemData":{"author":[{"dropping-particle":"","family":"Henrich","given":"Joseph","non-dropping-particle":"","parse-names":false,"suffix":""},{"dropping-particle":"","family":"Bowles","given":"Samuel","non-dropping-particle":"","parse-names":false,"suffix":""},{"dropping-particle":"","family":"Camerer","given":"C.","non-dropping-particle":"","parse-names":false,"suffix":""},{"dropping-particle":"","family":"Fehr","given":"E","non-dropping-particle":"","parse-names":false,"suffix":""},{"dropping-particle":"","family":"Gintis","given":"Herbert","non-dropping-particle":"","parse-names":false,"suffix":""}],"editor":[{"dropping-particle":"","family":"Henrich","given":"Joseph","non-dropping-particle":"","parse-names":false,"suffix":""},{"dropping-particle":"","family":"Bowles","given":"Samuel","non-dropping-particle":"","parse-names":false,"suffix":""},{"dropping-particle":"","family":"Camerer","given":"C.","non-dropping-particle":"","parse-names":false,"suffix":""},{"dropping-particle":"","family":"Fehr","given":"E","non-dropping-particle":"","parse-names":false,"suffix":""},{"dropping-particle":"","family":"Gintis","given":"Herbert","non-dropping-particle":"","parse-names":false,"suffix":""}],"id":"ITEM-3","issued":{"date-parts":[["2004"]]},"publisher":"Oxford University Press","title":"Foundations of human sociality: Economic experiments and ethnographic evidence from fifteen small-scale societies","type":"book"},"uris":["http://www.mendeley.com/documents/?uuid=2d8ff0fa-27d8-48fa-b3de-a4909ed6751d"]},{"id":"ITEM-4","itemData":{"author":[{"dropping-particle":"","family":"Gintis","given":"Herbert","non-dropping-particle":"","parse-names":false,"suffix":""}],"container-title":"Biology &amp; Philosophy","id":"ITEM-4","issued":{"date-parts":[["2013"]]},"page":"447-515","title":"Inclusive Fitness and the Sociobiology of the Genome","type":"article-journal","volume":"29"},"uris":["http://www.mendeley.com/documents/?uuid=d148eb29-de26-4e17-ba35-2a103e474854"]},{"id":"ITEM-5","itemData":{"DOI":"10.1007/s11211-008-0067-y","author":[{"dropping-particle":"","family":"Gintis","given":"Herbert","non-dropping-particle":"","parse-names":false,"suffix":""},{"dropping-particle":"","family":"Henrich","given":"Joseph","non-dropping-particle":"","parse-names":false,"suffix":""},{"dropping-particle":"","family":"Bowles","given":"Samuel","non-dropping-particle":"","parse-names":false,"suffix":""},{"dropping-particle":"","family":"Boyd","given":"Robert","non-dropping-particle":"","parse-names":false,"suffix":""},{"dropping-particle":"","family":"Fehr","given":"Ernst","non-dropping-particle":"","parse-names":false,"suffix":""}],"container-title":"Social Justice Research","id":"ITEM-5","issue":"2","issued":{"date-parts":[["2009"]]},"page":"241-253","title":"Strong Reciprocity and the Roots of Human Morality","type":"article-journal","volume":"21"},"uris":["http://www.mendeley.com/documents/?uuid=6d80e7e9-7cb0-45f0-ad5d-81b99fddceb2"]},{"id":"ITEM-6","itemData":{"DOI":"10.1017/S0140525X05000142","ISSN":"0140525X","PMID":"16372952","abstract":"Researchers from across the social sciences have found consistent deviations from the predictions of the canonical model of self-interest in hundreds of experiments from around the world. This research, however, cannot determine whether the uniformity results from universal patterns of human behavior or from the limited cultural variation available among the university students used in virtually all prior experimental work. To address this, we undertook a cross-cultural study of behavior in ultimatum, public goods, and dictator games in a range of small-scale societies exhibiting a wide variety of economic and cultural conditions. We found, first, that the canonical model - based on self-interest - fails in all of the societies studied. Second, our data reveal substantially more behavioral variability across social groups than has been found in previous research. Third, group-level differences in economic organization and the structure of social interactions explain a substantial portion of the behavioral variation across societies: the higher the degree of market integration and the higher the payoffs to cooperation in everyday life, the greater the level of prosociality expressed in experimental games. Fourth, the available individual-level economic and demographic variables do not consistently explain game behavior, either within or across groups. Fifth, in many cases experimental play appears to reflect the common interactional patterns of everyday life. © 2005 Cambridge University Press.","author":[{"dropping-particle":"","family":"Henrich","given":"Joseph","non-dropping-particle":"","parse-names":false,"suffix":""},{"dropping-particle":"","family":"Boyd","given":"Robert","non-dropping-particle":"","parse-names":false,"suffix":""},{"dropping-particle":"","family":"Bowles","given":"Samuel","non-dropping-particle":"","parse-names":false,"suffix":""},{"dropping-particle":"","family":"Camerer","given":"Colin","non-dropping-particle":"","parse-names":false,"suffix":""},{"dropping-particle":"","family":"Fehr","given":"Ernst","non-dropping-particle":"","parse-names":false,"suffix":""},{"dropping-particle":"","family":"Gintis","given":"Herbert","non-dropping-particle":"","parse-names":false,"suffix":""},{"dropping-particle":"","family":"McElreath","given":"Richard","non-dropping-particle":"","parse-names":false,"suffix":""},{"dropping-particle":"","family":"Alvard","given":"Michael","non-dropping-particle":"","parse-names":false,"suffix":""},{"dropping-particle":"","family":"Barr","given":"Abigail","non-dropping-particle":"","parse-names":false,"suffix":""},{"dropping-particle":"","family":"Ensminger","given":"Jean","non-dropping-particle":"","parse-names":false,"suffix":""},{"dropping-particle":"","family":"Henrich","given":"Natalie Smith","non-dropping-particle":"","parse-names":false,"suffix":""},{"dropping-particle":"","family":"Hill","given":"Kim","non-dropping-particle":"","parse-names":false,"suffix":""},{"dropping-particle":"","family":"Gil-White","given":"Francisco","non-dropping-particle":"","parse-names":false,"suffix":""},{"dropping-particle":"","family":"Gurven","given":"Michael","non-dropping-particle":"","parse-names":false,"suffix":""},{"dropping-particle":"","family":"Marlowe","given":"Frank W.","non-dropping-particle":"","parse-names":false,"suffix":""},{"dropping-particle":"","family":"Patton","given":"John Q.","non-dropping-particle":"","parse-names":false,"suffix":""},{"dropping-particle":"","family":"Tracer","given":"David","non-dropping-particle":"","parse-names":false,"suffix":""}],"container-title":"Behavioral and Brain Sciences","id":"ITEM-6","issue":"6","issued":{"date-parts":[["2005"]]},"page":"795-815","title":"\"Economic man\" in cross-cultural perspective: Behavioral experiments in 15 small-scale societies","type":"article-journal","volume":"28"},"uris":["http://www.mendeley.com/documents/?uuid=c72d5bad-639b-47d4-ac20-724bf256b27a"]}],"mendeley":{"formattedCitation":"(Gintis, 2005b, 2013a; Gintis et al., 2009, 2019; Henrich et al., 2004, 2005)","manualFormatting":"(Gintis, 2005b; Gintis et al., 2009; Henrich et al., 2004, 2005)","plainTextFormattedCitation":"(Gintis, 2005b, 2013a; Gintis et al., 2009, 2019; Henrich et al., 2004, 2005)","previouslyFormattedCitation":"(Gintis, 2005b, 2013a; Gintis et al., 2009, 2019; Henrich et al., 2004, 2005)"},"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Gintis, 2005b; Gintis et al., 2009; Henrich et al., 2004, 2005)</w:t>
      </w:r>
      <w:r w:rsidRPr="003E0030">
        <w:rPr>
          <w:rFonts w:cstheme="minorHAnsi"/>
          <w:sz w:val="24"/>
          <w:szCs w:val="24"/>
        </w:rPr>
        <w:fldChar w:fldCharType="end"/>
      </w:r>
      <w:r w:rsidRPr="003E0030">
        <w:rPr>
          <w:rFonts w:cstheme="minorHAnsi"/>
          <w:sz w:val="24"/>
          <w:szCs w:val="24"/>
        </w:rPr>
        <w:t xml:space="preserve">. It is notable, in terms of the present </w:t>
      </w:r>
      <w:r w:rsidR="000B2E59" w:rsidRPr="003E0030">
        <w:rPr>
          <w:rFonts w:cstheme="minorHAnsi"/>
          <w:sz w:val="24"/>
          <w:szCs w:val="24"/>
        </w:rPr>
        <w:t>thesis</w:t>
      </w:r>
      <w:r w:rsidRPr="003E0030">
        <w:rPr>
          <w:rFonts w:cstheme="minorHAnsi"/>
          <w:sz w:val="24"/>
          <w:szCs w:val="24"/>
        </w:rPr>
        <w:t xml:space="preserve">, that they make </w:t>
      </w:r>
      <w:r w:rsidR="000B2E59" w:rsidRPr="003E0030">
        <w:rPr>
          <w:rFonts w:cstheme="minorHAnsi"/>
          <w:sz w:val="24"/>
          <w:szCs w:val="24"/>
        </w:rPr>
        <w:t xml:space="preserve">substantial </w:t>
      </w:r>
      <w:r w:rsidRPr="003E0030">
        <w:rPr>
          <w:rFonts w:cstheme="minorHAnsi"/>
          <w:sz w:val="24"/>
          <w:szCs w:val="24"/>
        </w:rPr>
        <w:t xml:space="preserve">use of ABM—along with marshaling evidence from a gamut of sources, including archeological, ethnographic, historical, neuroscientific, behavioral game theoretic, </w:t>
      </w:r>
      <w:r w:rsidR="00CA5E26" w:rsidRPr="003E0030">
        <w:rPr>
          <w:rFonts w:cstheme="minorHAnsi"/>
          <w:sz w:val="24"/>
          <w:szCs w:val="24"/>
        </w:rPr>
        <w:t>sociological,</w:t>
      </w:r>
      <w:r w:rsidRPr="003E0030">
        <w:rPr>
          <w:rFonts w:cstheme="minorHAnsi"/>
          <w:sz w:val="24"/>
          <w:szCs w:val="24"/>
        </w:rPr>
        <w:t xml:space="preserve"> </w:t>
      </w:r>
      <w:r w:rsidRPr="003E0030">
        <w:rPr>
          <w:rFonts w:cstheme="minorHAnsi"/>
          <w:sz w:val="24"/>
          <w:szCs w:val="24"/>
        </w:rPr>
        <w:lastRenderedPageBreak/>
        <w:t xml:space="preserve">and political-economic. Furthermore, Gintis and others continue to advance similar ideas into new areas, deploying the most up to date evidence </w:t>
      </w:r>
      <w:r w:rsidRPr="003E0030">
        <w:rPr>
          <w:rFonts w:cstheme="minorHAnsi"/>
          <w:sz w:val="24"/>
          <w:szCs w:val="24"/>
        </w:rPr>
        <w:fldChar w:fldCharType="begin" w:fldLock="1"/>
      </w:r>
      <w:r w:rsidRPr="003E0030">
        <w:rPr>
          <w:rFonts w:cstheme="minorHAnsi"/>
          <w:sz w:val="24"/>
          <w:szCs w:val="24"/>
        </w:rPr>
        <w:instrText>ADDIN CSL_CITATION {"citationItems":[{"id":"ITEM-1","itemData":{"DOI":"10.1016/j.beproc.2018.01.007","author":[{"dropping-particle":"","family":"Gintis","given":"Herbert","non-dropping-particle":"","parse-names":false,"suffix":""},{"dropping-particle":"Van","family":"Schaik","given":"Carel","non-dropping-particle":"","parse-names":false,"suffix":""},{"dropping-particle":"","family":"Boehm","given":"Christopher","non-dropping-particle":"","parse-names":false,"suffix":""},{"dropping-particle":"","family":"King","given":"Martin Luther","non-dropping-particle":"","parse-names":false,"suffix":""},{"dropping-particle":"","family":"Thatcher","given":"Margaret","non-dropping-particle":"","parse-names":false,"suffix":""}],"container-title":"Behavioural Processes","id":"ITEM-1","issue":"January 2018","issued":{"date-parts":[["2019"]]},"page":"17-30","publisher":"Elsevier","title":"Zoon politikon : The evolutionary origins of human socio-political systems","type":"article-journal","volume":"161"},"uris":["http://www.mendeley.com/documents/?uuid=42b43ac5-9449-4976-9d56-ecdd1c8f3f5f"]}],"mendeley":{"formattedCitation":"(Gintis et al., 2019)","plainTextFormattedCitation":"(Gintis et al., 2019)","previouslyFormattedCitation":"(Gintis et al., 2019)"},"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Gintis et al., 2019)</w:t>
      </w:r>
      <w:r w:rsidRPr="003E0030">
        <w:rPr>
          <w:rFonts w:cstheme="minorHAnsi"/>
          <w:sz w:val="24"/>
          <w:szCs w:val="24"/>
        </w:rPr>
        <w:fldChar w:fldCharType="end"/>
      </w:r>
      <w:r w:rsidR="00CA5E26">
        <w:rPr>
          <w:rFonts w:cstheme="minorHAnsi"/>
          <w:sz w:val="24"/>
          <w:szCs w:val="24"/>
        </w:rPr>
        <w:t>.</w:t>
      </w:r>
      <w:r w:rsidRPr="003E0030">
        <w:rPr>
          <w:rStyle w:val="FootnoteReference"/>
          <w:rFonts w:cstheme="minorHAnsi"/>
          <w:sz w:val="24"/>
          <w:szCs w:val="24"/>
        </w:rPr>
        <w:footnoteReference w:id="30"/>
      </w:r>
      <w:r w:rsidR="00CA5E26">
        <w:rPr>
          <w:rFonts w:cstheme="minorHAnsi"/>
          <w:sz w:val="24"/>
          <w:szCs w:val="24"/>
        </w:rPr>
        <w:t xml:space="preserve"> </w:t>
      </w:r>
      <w:bookmarkEnd w:id="18"/>
    </w:p>
    <w:p w14:paraId="5B8665CA" w14:textId="4A3EFCDD" w:rsidR="00DE427B" w:rsidRDefault="00415E4F" w:rsidP="00751DE6">
      <w:pPr>
        <w:spacing w:line="480" w:lineRule="auto"/>
        <w:ind w:firstLine="720"/>
        <w:rPr>
          <w:rFonts w:cstheme="minorHAnsi"/>
          <w:sz w:val="24"/>
          <w:szCs w:val="24"/>
        </w:rPr>
      </w:pPr>
      <w:r w:rsidRPr="00415E4F">
        <w:rPr>
          <w:rFonts w:cstheme="minorHAnsi"/>
          <w:sz w:val="24"/>
          <w:szCs w:val="24"/>
        </w:rPr>
        <w:t xml:space="preserve">We conclude the discussion of Gintis’ transdisciplinary </w:t>
      </w:r>
      <w:r>
        <w:rPr>
          <w:rFonts w:cstheme="minorHAnsi"/>
          <w:sz w:val="24"/>
          <w:szCs w:val="24"/>
        </w:rPr>
        <w:t xml:space="preserve">paradigm </w:t>
      </w:r>
      <w:r w:rsidRPr="00415E4F">
        <w:rPr>
          <w:rFonts w:cstheme="minorHAnsi"/>
          <w:sz w:val="24"/>
          <w:szCs w:val="24"/>
        </w:rPr>
        <w:t>with some reflections on the implications for geographers in general and the present thesis specifically.</w:t>
      </w:r>
      <w:r>
        <w:rPr>
          <w:rFonts w:cstheme="minorHAnsi"/>
          <w:sz w:val="24"/>
          <w:szCs w:val="24"/>
        </w:rPr>
        <w:t xml:space="preserve"> </w:t>
      </w:r>
    </w:p>
    <w:p w14:paraId="618AD2CA" w14:textId="0548E9B4" w:rsidR="00415E4F" w:rsidRDefault="00415E4F" w:rsidP="00415E4F">
      <w:pPr>
        <w:spacing w:line="480" w:lineRule="auto"/>
        <w:ind w:firstLine="720"/>
        <w:rPr>
          <w:rFonts w:cstheme="minorHAnsi"/>
          <w:sz w:val="24"/>
          <w:szCs w:val="24"/>
        </w:rPr>
      </w:pPr>
      <w:r>
        <w:rPr>
          <w:rFonts w:cstheme="minorHAnsi"/>
          <w:sz w:val="24"/>
          <w:szCs w:val="24"/>
        </w:rPr>
        <w:t xml:space="preserve">First of all, </w:t>
      </w:r>
      <w:r w:rsidRPr="003E0030">
        <w:rPr>
          <w:rFonts w:cstheme="minorHAnsi"/>
          <w:sz w:val="24"/>
          <w:szCs w:val="24"/>
        </w:rPr>
        <w:t>Gintis’ treatment of sociobiology</w:t>
      </w:r>
      <w:r w:rsidR="009312BB">
        <w:rPr>
          <w:rFonts w:cstheme="minorHAnsi"/>
          <w:sz w:val="24"/>
          <w:szCs w:val="24"/>
        </w:rPr>
        <w:t xml:space="preserve"> and</w:t>
      </w:r>
      <w:r w:rsidRPr="003E0030">
        <w:rPr>
          <w:rFonts w:cstheme="minorHAnsi"/>
          <w:sz w:val="24"/>
          <w:szCs w:val="24"/>
        </w:rPr>
        <w:t xml:space="preserve"> gene-culture coevolution </w:t>
      </w:r>
      <w:r w:rsidR="009312BB">
        <w:rPr>
          <w:rFonts w:cstheme="minorHAnsi"/>
          <w:sz w:val="24"/>
          <w:szCs w:val="24"/>
        </w:rPr>
        <w:t xml:space="preserve">generally </w:t>
      </w:r>
      <w:r w:rsidRPr="003E0030">
        <w:rPr>
          <w:rFonts w:cstheme="minorHAnsi"/>
          <w:sz w:val="24"/>
          <w:szCs w:val="24"/>
        </w:rPr>
        <w:t xml:space="preserve">strongly resonates with and extends the </w:t>
      </w:r>
      <w:proofErr w:type="spellStart"/>
      <w:r w:rsidRPr="003E0030">
        <w:rPr>
          <w:rFonts w:cstheme="minorHAnsi"/>
          <w:sz w:val="24"/>
          <w:szCs w:val="24"/>
        </w:rPr>
        <w:t>Stallins</w:t>
      </w:r>
      <w:proofErr w:type="spellEnd"/>
      <w:r w:rsidR="009312BB">
        <w:rPr>
          <w:rFonts w:cstheme="minorHAnsi"/>
          <w:sz w:val="24"/>
          <w:szCs w:val="24"/>
        </w:rPr>
        <w:t>’</w:t>
      </w:r>
      <w:r w:rsidRPr="003E0030">
        <w:rPr>
          <w:rFonts w:cstheme="minorHAnsi"/>
          <w:sz w:val="24"/>
          <w:szCs w:val="24"/>
        </w:rPr>
        <w:t xml:space="preserve"> </w:t>
      </w:r>
      <w:r w:rsidRPr="003E0030">
        <w:rPr>
          <w:rFonts w:cstheme="minorHAnsi"/>
          <w:sz w:val="24"/>
          <w:szCs w:val="24"/>
        </w:rPr>
        <w:fldChar w:fldCharType="begin" w:fldLock="1"/>
      </w:r>
      <w:r w:rsidRPr="003E0030">
        <w:rPr>
          <w:rFonts w:cstheme="minorHAnsi"/>
          <w:sz w:val="24"/>
          <w:szCs w:val="24"/>
        </w:rPr>
        <w:instrText>ADDIN CSL_CITATION {"citationItems":[{"id":"ITEM-1","itemData":{"DOI":"10.1016/j.geoforum.2011.10.011","ISSN":"00167185","abstract":"The fallout from environmental determinism of the early 20th century steered geography away from biological and evolutionary thought. Yet it also set in motion the diversification of how geographers conceive environment, how these environments shape and are shaped by humans, and how scaling negotiates the interpretation of this causality. I illustrate how this plurality of scalar perspectives and practices in geography is embedded in the organism-environment interaction recently articulated in the life sciences. I describe the new fields of epigenetics and niche construction to communicate how ideas about scale from human and physical geography come together in the life sciences. I argue that the two subdisciplinary modes or 'moments' of scalar thinking in geography are compatible, even necessary, through their embodiment in organisms. To procure predictability, organisms practice an epistemological scaling to rework the mental and material boundaries and scales in their environment. Yet organisms are also embedded in ontological flux. Boundaries and scales do not remain static because of the agency of other organisms to shape their own predictability. I formally define biological scaling as arising from the interplay of epistemological and ontological moments of scale. This third moment of scale creates local assemblages or topologies with a propensity for persistence. These 'lumpy' material outcomes of the new organism-environment interaction have analogues in posthuman and new materialist geographies. They also give formerly discredited Lamarckian modes of inheritance a renewed, but revised acceptance. This article argues for a biological view of scale and causality in geography. © 2011 Elsevier Ltd.","author":[{"dropping-particle":"","family":"Stallins","given":"J. Anthony","non-dropping-particle":"","parse-names":false,"suffix":""}],"container-title":"Geoforum","id":"ITEM-1","issue":"3","issued":{"date-parts":[["2012"]]},"page":"427-441","title":"Scale, causality, and the new organism-environment interaction","type":"article-journal","volume":"43"},"uris":["http://www.mendeley.com/documents/?uuid=b6e27e15-6632-4862-9c62-171d783fcc47"]}],"mendeley":{"formattedCitation":"(Stallins, 2012)","manualFormatting":"(2012)","plainTextFormattedCitation":"(Stallins, 2012)","previouslyFormattedCitation":"(Stallins, 2012)"},"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2012)</w:t>
      </w:r>
      <w:r w:rsidRPr="003E0030">
        <w:rPr>
          <w:rFonts w:cstheme="minorHAnsi"/>
          <w:sz w:val="24"/>
          <w:szCs w:val="24"/>
        </w:rPr>
        <w:fldChar w:fldCharType="end"/>
      </w:r>
      <w:r w:rsidR="009312BB">
        <w:rPr>
          <w:rFonts w:cstheme="minorHAnsi"/>
          <w:sz w:val="24"/>
          <w:szCs w:val="24"/>
        </w:rPr>
        <w:t xml:space="preserve"> take on new developments in biology</w:t>
      </w:r>
      <w:r w:rsidRPr="003E0030">
        <w:rPr>
          <w:rFonts w:cstheme="minorHAnsi"/>
          <w:sz w:val="24"/>
          <w:szCs w:val="24"/>
        </w:rPr>
        <w:t xml:space="preserve">, discussed above. </w:t>
      </w:r>
      <w:proofErr w:type="spellStart"/>
      <w:r w:rsidRPr="003E0030">
        <w:rPr>
          <w:rFonts w:cstheme="minorHAnsi"/>
          <w:sz w:val="24"/>
          <w:szCs w:val="24"/>
        </w:rPr>
        <w:t>Stallins</w:t>
      </w:r>
      <w:proofErr w:type="spellEnd"/>
      <w:r w:rsidRPr="003E0030">
        <w:rPr>
          <w:rFonts w:cstheme="minorHAnsi"/>
          <w:sz w:val="24"/>
          <w:szCs w:val="24"/>
        </w:rPr>
        <w:t xml:space="preserve"> emphasizes the organism-environment interaction of niche-construction but only touches upon gene-culture coevolution </w:t>
      </w:r>
      <w:r w:rsidRPr="003E0030">
        <w:rPr>
          <w:rFonts w:cstheme="minorHAnsi"/>
          <w:sz w:val="24"/>
          <w:szCs w:val="24"/>
        </w:rPr>
        <w:fldChar w:fldCharType="begin" w:fldLock="1"/>
      </w:r>
      <w:r w:rsidRPr="003E0030">
        <w:rPr>
          <w:rFonts w:cstheme="minorHAnsi"/>
          <w:sz w:val="24"/>
          <w:szCs w:val="24"/>
        </w:rPr>
        <w:instrText>ADDIN CSL_CITATION {"citationItems":[{"id":"ITEM-1","itemData":{"DOI":"10.1016/j.geoforum.2011.10.011","ISSN":"00167185","abstract":"The fallout from environmental determinism of the early 20th century steered geography away from biological and evolutionary thought. Yet it also set in motion the diversification of how geographers conceive environment, how these environments shape and are shaped by humans, and how scaling negotiates the interpretation of this causality. I illustrate how this plurality of scalar perspectives and practices in geography is embedded in the organism-environment interaction recently articulated in the life sciences. I describe the new fields of epigenetics and niche construction to communicate how ideas about scale from human and physical geography come together in the life sciences. I argue that the two subdisciplinary modes or 'moments' of scalar thinking in geography are compatible, even necessary, through their embodiment in organisms. To procure predictability, organisms practice an epistemological scaling to rework the mental and material boundaries and scales in their environment. Yet organisms are also embedded in ontological flux. Boundaries and scales do not remain static because of the agency of other organisms to shape their own predictability. I formally define biological scaling as arising from the interplay of epistemological and ontological moments of scale. This third moment of scale creates local assemblages or topologies with a propensity for persistence. These 'lumpy' material outcomes of the new organism-environment interaction have analogues in posthuman and new materialist geographies. They also give formerly discredited Lamarckian modes of inheritance a renewed, but revised acceptance. This article argues for a biological view of scale and causality in geography. © 2011 Elsevier Ltd.","author":[{"dropping-particle":"","family":"Stallins","given":"J. Anthony","non-dropping-particle":"","parse-names":false,"suffix":""}],"container-title":"Geoforum","id":"ITEM-1","issue":"3","issued":{"date-parts":[["2012"]]},"page":"427-441","title":"Scale, causality, and the new organism-environment interaction","type":"article-journal","volume":"43"},"uris":["http://www.mendeley.com/documents/?uuid=b6e27e15-6632-4862-9c62-171d783fcc47"]}],"mendeley":{"formattedCitation":"(Stallins, 2012)","manualFormatting":"(Stallins, 2012, 434)","plainTextFormattedCitation":"(Stallins, 2012)","previouslyFormattedCitation":"(Stallins, 2012)"},"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Stallins, 2012, 434)</w:t>
      </w:r>
      <w:r w:rsidRPr="003E0030">
        <w:rPr>
          <w:rFonts w:cstheme="minorHAnsi"/>
          <w:sz w:val="24"/>
          <w:szCs w:val="24"/>
        </w:rPr>
        <w:fldChar w:fldCharType="end"/>
      </w:r>
      <w:r w:rsidRPr="003E0030">
        <w:rPr>
          <w:rFonts w:cstheme="minorHAnsi"/>
          <w:sz w:val="24"/>
          <w:szCs w:val="24"/>
        </w:rPr>
        <w:t xml:space="preserve">. Gintis </w:t>
      </w:r>
      <w:r w:rsidRPr="003E0030">
        <w:rPr>
          <w:rFonts w:cstheme="minorHAnsi"/>
          <w:sz w:val="24"/>
          <w:szCs w:val="24"/>
        </w:rPr>
        <w:fldChar w:fldCharType="begin" w:fldLock="1"/>
      </w:r>
      <w:r w:rsidRPr="003E0030">
        <w:rPr>
          <w:rFonts w:cstheme="minorHAnsi"/>
          <w:sz w:val="24"/>
          <w:szCs w:val="24"/>
        </w:rPr>
        <w:instrText>ADDIN CSL_CITATION {"citationItems":[{"id":"ITEM-1","itemData":{"DOI":"10.4324/9780203165669","ISBN":"9780691160849","author":[{"dropping-particle":"","family":"Gintis","given":"Herbert","non-dropping-particle":"","parse-names":false,"suffix":""}],"id":"ITEM-1","issued":{"date-parts":[["2014"]]},"publisher":"Princeton University Press","title":"The Bounds of Reason: Game Theory and the Unification of the Social Sciences","type":"book"},"uris":["http://www.mendeley.com/documents/?uuid=7ec9cd40-9f66-4de5-9c16-140d5cc1dffb"]}],"mendeley":{"formattedCitation":"(Gintis, 2014)","manualFormatting":"(2014, 200)","plainTextFormattedCitation":"(Gintis, 2014)","previouslyFormattedCitation":"(Gintis, 2014)"},"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2014, 200)</w:t>
      </w:r>
      <w:r w:rsidRPr="003E0030">
        <w:rPr>
          <w:rFonts w:cstheme="minorHAnsi"/>
          <w:sz w:val="24"/>
          <w:szCs w:val="24"/>
        </w:rPr>
        <w:fldChar w:fldCharType="end"/>
      </w:r>
      <w:r w:rsidRPr="003E0030">
        <w:rPr>
          <w:rFonts w:cstheme="minorHAnsi"/>
          <w:sz w:val="24"/>
          <w:szCs w:val="24"/>
        </w:rPr>
        <w:t xml:space="preserve"> elucidates the fact that the latter is a special case of the former. </w:t>
      </w:r>
      <w:r w:rsidR="005C7E31">
        <w:rPr>
          <w:rFonts w:cstheme="minorHAnsi"/>
          <w:sz w:val="24"/>
          <w:szCs w:val="24"/>
        </w:rPr>
        <w:t xml:space="preserve">Note that there are some thorny </w:t>
      </w:r>
      <w:r w:rsidR="00916259">
        <w:rPr>
          <w:rFonts w:cstheme="minorHAnsi"/>
          <w:sz w:val="24"/>
          <w:szCs w:val="24"/>
        </w:rPr>
        <w:t xml:space="preserve">issues </w:t>
      </w:r>
      <w:r w:rsidR="005C7E31">
        <w:rPr>
          <w:rFonts w:cstheme="minorHAnsi"/>
          <w:sz w:val="24"/>
          <w:szCs w:val="24"/>
        </w:rPr>
        <w:t xml:space="preserve">here when it comes to engaging with sociobiology. </w:t>
      </w:r>
      <w:r w:rsidR="009C1D6C">
        <w:rPr>
          <w:rFonts w:cstheme="minorHAnsi"/>
          <w:sz w:val="24"/>
          <w:szCs w:val="24"/>
        </w:rPr>
        <w:t>At least, that discipline has stirred up much controversy</w:t>
      </w:r>
      <w:r w:rsidR="005107E6">
        <w:rPr>
          <w:rFonts w:cstheme="minorHAnsi"/>
          <w:sz w:val="24"/>
          <w:szCs w:val="24"/>
        </w:rPr>
        <w:t>,</w:t>
      </w:r>
      <w:r w:rsidR="009C1D6C">
        <w:rPr>
          <w:rFonts w:cstheme="minorHAnsi"/>
          <w:sz w:val="24"/>
          <w:szCs w:val="24"/>
        </w:rPr>
        <w:t xml:space="preserve"> critique and charges of racism over E.O. Wilson’s early work, for example </w:t>
      </w:r>
      <w:r w:rsidR="005107E6">
        <w:rPr>
          <w:rFonts w:cstheme="minorHAnsi"/>
          <w:sz w:val="24"/>
          <w:szCs w:val="24"/>
        </w:rPr>
        <w:fldChar w:fldCharType="begin" w:fldLock="1"/>
      </w:r>
      <w:r w:rsidR="003A04F9">
        <w:rPr>
          <w:rFonts w:cstheme="minorHAnsi"/>
          <w:sz w:val="24"/>
          <w:szCs w:val="24"/>
        </w:rPr>
        <w:instrText>ADDIN CSL_CITATION {"citationItems":[{"id":"ITEM-1","itemData":{"author":[{"dropping-particle":"","family":"Allen","given":"Elizabeth","non-dropping-particle":"","parse-names":false,"suffix":""},{"dropping-particle":"","family":"Beckwith","given":"Barbara","non-dropping-particle":"","parse-names":false,"suffix":""},{"dropping-particle":"","family":"Beckwith","given":"John","non-dropping-particle":"","parse-names":false,"suffix":""},{"dropping-particle":"","family":"Chorover","given":"Steven","non-dropping-particle":"","parse-names":false,"suffix":""},{"dropping-particle":"","family":"Culver","given":"David","non-dropping-particle":"","parse-names":false,"suffix":""},{"dropping-particle":"","family":"Gould","given":"Stephen Jay","non-dropping-particle":"","parse-names":false,"suffix":""}],"container-title":"New York Review","id":"ITEM-1","issue":"November13","issued":{"date-parts":[["1975"]]},"title":"Against \"Sociobiology\"","type":"article-journal"},"uris":["http://www.mendeley.com/documents/?uuid=fd7cc767-20fb-4667-8702-5b20b40ce3f1"]},{"id":"ITEM-2","itemData":{"author":[{"dropping-particle":"","family":"Gould","given":"Stephen Jay","non-dropping-particle":"","parse-names":false,"suffix":""}],"id":"ITEM-2","issued":{"date-parts":[["1996"]]},"publisher":"W. W. Norton &amp; Company","title":"The Mismeasure of Man","type":"book"},"uris":["http://www.mendeley.com/documents/?uuid=996c851f-3f18-4ace-b4d2-f97f89af1d62"]}],"mendeley":{"formattedCitation":"(Allen et al., 1975; Gould, 1996)","plainTextFormattedCitation":"(Allen et al., 1975; Gould, 1996)","previouslyFormattedCitation":"(Allen et al., 1975; Gould, 1996)"},"properties":{"noteIndex":0},"schema":"https://github.com/citation-style-language/schema/raw/master/csl-citation.json"}</w:instrText>
      </w:r>
      <w:r w:rsidR="005107E6">
        <w:rPr>
          <w:rFonts w:cstheme="minorHAnsi"/>
          <w:sz w:val="24"/>
          <w:szCs w:val="24"/>
        </w:rPr>
        <w:fldChar w:fldCharType="separate"/>
      </w:r>
      <w:r w:rsidR="005107E6" w:rsidRPr="005107E6">
        <w:rPr>
          <w:rFonts w:cstheme="minorHAnsi"/>
          <w:noProof/>
          <w:sz w:val="24"/>
          <w:szCs w:val="24"/>
        </w:rPr>
        <w:t>(Allen et al., 1975; Gould, 1996)</w:t>
      </w:r>
      <w:r w:rsidR="005107E6">
        <w:rPr>
          <w:rFonts w:cstheme="minorHAnsi"/>
          <w:sz w:val="24"/>
          <w:szCs w:val="24"/>
        </w:rPr>
        <w:fldChar w:fldCharType="end"/>
      </w:r>
      <w:r w:rsidR="005107E6">
        <w:rPr>
          <w:rFonts w:cstheme="minorHAnsi"/>
          <w:sz w:val="24"/>
          <w:szCs w:val="24"/>
        </w:rPr>
        <w:t xml:space="preserve">. </w:t>
      </w:r>
      <w:r w:rsidR="005630DA">
        <w:rPr>
          <w:rFonts w:cstheme="minorHAnsi"/>
          <w:sz w:val="24"/>
          <w:szCs w:val="24"/>
        </w:rPr>
        <w:t>Arguably, sociobiology has considerably transformed with Wilson</w:t>
      </w:r>
      <w:r w:rsidR="009312BB">
        <w:rPr>
          <w:rFonts w:cstheme="minorHAnsi"/>
          <w:sz w:val="24"/>
          <w:szCs w:val="24"/>
        </w:rPr>
        <w:t xml:space="preserve"> and other</w:t>
      </w:r>
      <w:r w:rsidR="005630DA">
        <w:rPr>
          <w:rFonts w:cstheme="minorHAnsi"/>
          <w:sz w:val="24"/>
          <w:szCs w:val="24"/>
        </w:rPr>
        <w:t>s</w:t>
      </w:r>
      <w:r w:rsidR="009312BB">
        <w:rPr>
          <w:rFonts w:cstheme="minorHAnsi"/>
          <w:sz w:val="24"/>
          <w:szCs w:val="24"/>
        </w:rPr>
        <w:t>’</w:t>
      </w:r>
      <w:r w:rsidR="005630DA">
        <w:rPr>
          <w:rFonts w:cstheme="minorHAnsi"/>
          <w:sz w:val="24"/>
          <w:szCs w:val="24"/>
        </w:rPr>
        <w:t xml:space="preserve"> </w:t>
      </w:r>
      <w:r w:rsidR="009312BB">
        <w:rPr>
          <w:rFonts w:cstheme="minorHAnsi"/>
          <w:sz w:val="24"/>
          <w:szCs w:val="24"/>
        </w:rPr>
        <w:t xml:space="preserve">more recent </w:t>
      </w:r>
      <w:r w:rsidR="005630DA">
        <w:rPr>
          <w:rFonts w:cstheme="minorHAnsi"/>
          <w:sz w:val="24"/>
          <w:szCs w:val="24"/>
        </w:rPr>
        <w:t>advocacy for multilevel selection</w:t>
      </w:r>
      <w:r w:rsidR="009312BB">
        <w:rPr>
          <w:rFonts w:cstheme="minorHAnsi"/>
          <w:sz w:val="24"/>
          <w:szCs w:val="24"/>
        </w:rPr>
        <w:t xml:space="preserve"> </w:t>
      </w:r>
      <w:r w:rsidR="009312BB">
        <w:rPr>
          <w:rFonts w:cstheme="minorHAnsi"/>
          <w:sz w:val="24"/>
          <w:szCs w:val="24"/>
        </w:rPr>
        <w:fldChar w:fldCharType="begin" w:fldLock="1"/>
      </w:r>
      <w:r w:rsidR="00B71C18">
        <w:rPr>
          <w:rFonts w:cstheme="minorHAnsi"/>
          <w:sz w:val="24"/>
          <w:szCs w:val="24"/>
        </w:rPr>
        <w:instrText>ADDIN CSL_CITATION {"citationItems":[{"id":"ITEM-1","itemData":{"DOI":"10.1038/nature09205","ISSN":"0028-0836","author":[{"dropping-particle":"","family":"Nowak","given":"Martin A","non-dropping-particle":"","parse-names":false,"suffix":""},{"dropping-particle":"","family":"Tarnita","given":"Corina E","non-dropping-particle":"","parse-names":false,"suffix":""},{"dropping-particle":"","family":"Wilson","given":"Edward O","non-dropping-particle":"","parse-names":false,"suffix":""}],"container-title":"Nature","id":"ITEM-1","issue":"7310","issued":{"date-parts":[["2010"]]},"page":"1057-1062","publisher":"Nature Publishing Group","title":"The evolution of eusociality","type":"article-journal","volume":"466"},"uris":["http://www.mendeley.com/documents/?uuid=6ca9aba7-5d5d-4d16-93c0-c2f908c96e51"]}],"mendeley":{"formattedCitation":"(M. A. Nowak et al., 2010)","plainTextFormattedCitation":"(M. A. Nowak et al., 2010)","previouslyFormattedCitation":"(M. A. Nowak et al., 2010)"},"properties":{"noteIndex":0},"schema":"https://github.com/citation-style-language/schema/raw/master/csl-citation.json"}</w:instrText>
      </w:r>
      <w:r w:rsidR="009312BB">
        <w:rPr>
          <w:rFonts w:cstheme="minorHAnsi"/>
          <w:sz w:val="24"/>
          <w:szCs w:val="24"/>
        </w:rPr>
        <w:fldChar w:fldCharType="separate"/>
      </w:r>
      <w:r w:rsidR="009312BB" w:rsidRPr="009312BB">
        <w:rPr>
          <w:rFonts w:cstheme="minorHAnsi"/>
          <w:noProof/>
          <w:sz w:val="24"/>
          <w:szCs w:val="24"/>
        </w:rPr>
        <w:t>(M. A. Nowak et al., 2010)</w:t>
      </w:r>
      <w:r w:rsidR="009312BB">
        <w:rPr>
          <w:rFonts w:cstheme="minorHAnsi"/>
          <w:sz w:val="24"/>
          <w:szCs w:val="24"/>
        </w:rPr>
        <w:fldChar w:fldCharType="end"/>
      </w:r>
      <w:r w:rsidR="005630DA">
        <w:rPr>
          <w:rFonts w:cstheme="minorHAnsi"/>
          <w:sz w:val="24"/>
          <w:szCs w:val="24"/>
        </w:rPr>
        <w:t xml:space="preserve">, and the development of gene-culture coevolution, aligned with departures from genetic determinism, discussed above. But there may well be some points of contention here. </w:t>
      </w:r>
      <w:r w:rsidR="005630DA">
        <w:rPr>
          <w:rStyle w:val="FootnoteReference"/>
          <w:rFonts w:cstheme="minorHAnsi"/>
          <w:sz w:val="24"/>
          <w:szCs w:val="24"/>
        </w:rPr>
        <w:footnoteReference w:id="31"/>
      </w:r>
    </w:p>
    <w:p w14:paraId="3496371F" w14:textId="030CE52F" w:rsidR="005720C8" w:rsidRDefault="005720C8" w:rsidP="00691E72">
      <w:pPr>
        <w:spacing w:line="480" w:lineRule="auto"/>
        <w:ind w:firstLine="720"/>
        <w:rPr>
          <w:rFonts w:cstheme="minorHAnsi"/>
          <w:sz w:val="24"/>
          <w:szCs w:val="24"/>
        </w:rPr>
      </w:pPr>
      <w:r>
        <w:rPr>
          <w:rFonts w:cstheme="minorHAnsi"/>
          <w:sz w:val="24"/>
          <w:szCs w:val="24"/>
        </w:rPr>
        <w:lastRenderedPageBreak/>
        <w:t xml:space="preserve">Of course, this massive project of unifying all the sciences of behavior will offend many geographers, for whom the idea of having to adjudicate differences between </w:t>
      </w:r>
      <w:proofErr w:type="gramStart"/>
      <w:r>
        <w:rPr>
          <w:rFonts w:cstheme="minorHAnsi"/>
          <w:sz w:val="24"/>
          <w:szCs w:val="24"/>
        </w:rPr>
        <w:t>all of</w:t>
      </w:r>
      <w:proofErr w:type="gramEnd"/>
      <w:r>
        <w:rPr>
          <w:rFonts w:cstheme="minorHAnsi"/>
          <w:sz w:val="24"/>
          <w:szCs w:val="24"/>
        </w:rPr>
        <w:t xml:space="preserve"> our subdisciplines is anathema. In Gintis’ defense, we would hasten to point out that there is room for a plurality of very different forms of knowledge in his proposal—just not forms that totally contradict each other. </w:t>
      </w:r>
      <w:r w:rsidRPr="003E0030">
        <w:rPr>
          <w:rFonts w:cstheme="minorHAnsi"/>
          <w:sz w:val="24"/>
          <w:szCs w:val="24"/>
        </w:rPr>
        <w:t xml:space="preserve">Perhaps there are currents of geographical scholarship that reflect what Gintis sees as the psychological, the sociological, and the economic models, and engaging with his proposed paradigm can help these conflicting currents </w:t>
      </w:r>
      <w:r>
        <w:rPr>
          <w:rFonts w:cstheme="minorHAnsi"/>
          <w:sz w:val="24"/>
          <w:szCs w:val="24"/>
        </w:rPr>
        <w:t>communicate with each other</w:t>
      </w:r>
      <w:r w:rsidRPr="003E0030">
        <w:rPr>
          <w:rFonts w:cstheme="minorHAnsi"/>
          <w:sz w:val="24"/>
          <w:szCs w:val="24"/>
        </w:rPr>
        <w:t>?</w:t>
      </w:r>
      <w:r>
        <w:rPr>
          <w:rFonts w:cstheme="minorHAnsi"/>
          <w:sz w:val="24"/>
          <w:szCs w:val="24"/>
        </w:rPr>
        <w:t xml:space="preserve"> </w:t>
      </w:r>
    </w:p>
    <w:p w14:paraId="1E430A7D" w14:textId="085B6FB7" w:rsidR="00B71C18" w:rsidRDefault="00883F54" w:rsidP="00B932AF">
      <w:pPr>
        <w:spacing w:line="480" w:lineRule="auto"/>
        <w:ind w:firstLine="720"/>
        <w:rPr>
          <w:rFonts w:cstheme="minorHAnsi"/>
          <w:sz w:val="24"/>
          <w:szCs w:val="24"/>
        </w:rPr>
      </w:pPr>
      <w:r>
        <w:rPr>
          <w:rFonts w:cstheme="minorHAnsi"/>
          <w:sz w:val="24"/>
          <w:szCs w:val="24"/>
        </w:rPr>
        <w:t>What might Gintis’ transdisciplinary paradigm tell us about the emergence of capitalist relations among the Lauje highlanders? Let us recall Li’s understanding of capitalist relations—defined as having taken root where participation in markets is a coercive necessity of survival rather than an opportunity, the experience of which drives dynamics of competition and productivity. From this perspective, the emergence of capitalist relations among the Lauje constituted the loss of a sophisticated system of cooperation</w:t>
      </w:r>
      <w:r w:rsidR="00076BEC">
        <w:rPr>
          <w:rFonts w:cstheme="minorHAnsi"/>
          <w:sz w:val="24"/>
          <w:szCs w:val="24"/>
        </w:rPr>
        <w:t xml:space="preserve">—which </w:t>
      </w:r>
      <w:r>
        <w:rPr>
          <w:rFonts w:cstheme="minorHAnsi"/>
          <w:sz w:val="24"/>
          <w:szCs w:val="24"/>
        </w:rPr>
        <w:t>can also be seen</w:t>
      </w:r>
      <w:r w:rsidR="00076BEC">
        <w:rPr>
          <w:rFonts w:cstheme="minorHAnsi"/>
          <w:sz w:val="24"/>
          <w:szCs w:val="24"/>
        </w:rPr>
        <w:t>, we have argued, from Ostrom’s framework</w:t>
      </w:r>
      <w:r>
        <w:rPr>
          <w:rFonts w:cstheme="minorHAnsi"/>
          <w:sz w:val="24"/>
          <w:szCs w:val="24"/>
        </w:rPr>
        <w:t xml:space="preserve"> as a succumbing to a tragedy of the commons. </w:t>
      </w:r>
      <w:r w:rsidR="00B71C18">
        <w:rPr>
          <w:rFonts w:cstheme="minorHAnsi"/>
          <w:sz w:val="24"/>
          <w:szCs w:val="24"/>
        </w:rPr>
        <w:t xml:space="preserve">The concept of cooperation in Bowles and Gintis </w:t>
      </w:r>
      <w:r w:rsidR="00B71C18">
        <w:rPr>
          <w:rFonts w:cstheme="minorHAnsi"/>
          <w:sz w:val="24"/>
          <w:szCs w:val="24"/>
        </w:rPr>
        <w:fldChar w:fldCharType="begin" w:fldLock="1"/>
      </w:r>
      <w:r w:rsidR="00355CF5">
        <w:rPr>
          <w:rFonts w:cstheme="minorHAnsi"/>
          <w:sz w:val="24"/>
          <w:szCs w:val="24"/>
        </w:rPr>
        <w:instrText>ADDIN CSL_CITATION {"citationItems":[{"id":"ITEM-1","itemData":{"author":[{"dropping-particle":"","family":"Bowles","given":"Samuel","non-dropping-particle":"","parse-names":false,"suffix":""},{"dropping-particle":"","family":"Gintis","given":"Herbert","non-dropping-particle":"","parse-names":false,"suffix":""}],"id":"ITEM-1","issued":{"date-parts":[["2011"]]},"publisher":"Princeton University Press","title":"A Cooperative Species: HUMAN RECIPROCITY AND ITS EVOLUTION","type":"book"},"uris":["http://www.mendeley.com/documents/?uuid=03975fb5-f82e-484f-b13f-413ecacd7dd9"]}],"mendeley":{"formattedCitation":"(Bowles &amp; Gintis, 2011)","manualFormatting":"(2011)","plainTextFormattedCitation":"(Bowles &amp; Gintis, 2011)","previouslyFormattedCitation":"(Bowles &amp; Gintis, 2011)"},"properties":{"noteIndex":0},"schema":"https://github.com/citation-style-language/schema/raw/master/csl-citation.json"}</w:instrText>
      </w:r>
      <w:r w:rsidR="00B71C18">
        <w:rPr>
          <w:rFonts w:cstheme="minorHAnsi"/>
          <w:sz w:val="24"/>
          <w:szCs w:val="24"/>
        </w:rPr>
        <w:fldChar w:fldCharType="separate"/>
      </w:r>
      <w:r w:rsidR="00B71C18" w:rsidRPr="00B71C18">
        <w:rPr>
          <w:rFonts w:cstheme="minorHAnsi"/>
          <w:noProof/>
          <w:sz w:val="24"/>
          <w:szCs w:val="24"/>
        </w:rPr>
        <w:t>(2011)</w:t>
      </w:r>
      <w:r w:rsidR="00B71C18">
        <w:rPr>
          <w:rFonts w:cstheme="minorHAnsi"/>
          <w:sz w:val="24"/>
          <w:szCs w:val="24"/>
        </w:rPr>
        <w:fldChar w:fldCharType="end"/>
      </w:r>
      <w:r w:rsidR="00B71C18">
        <w:rPr>
          <w:rFonts w:cstheme="minorHAnsi"/>
          <w:sz w:val="24"/>
          <w:szCs w:val="24"/>
        </w:rPr>
        <w:fldChar w:fldCharType="begin" w:fldLock="1"/>
      </w:r>
      <w:r w:rsidR="00B71C18">
        <w:rPr>
          <w:rFonts w:cstheme="minorHAnsi"/>
          <w:sz w:val="24"/>
          <w:szCs w:val="24"/>
        </w:rPr>
        <w:instrText>ADDIN CSL_CITATION {"citationItems":[{"id":"ITEM-1","itemData":{"author":[{"dropping-particle":"","family":"Gintis","given":"Herbert","non-dropping-particle":"","parse-names":false,"suffix":""}],"id":"ITEM-1","issued":{"date-parts":[["2010"]]},"page":"1-7","title":"A Cooperative Species: Précis","type":"webpage"},"uris":["http://www.mendeley.com/documents/?uuid=d15bf724-2213-4e4c-b234-832f22a1eb52"]}],"mendeley":{"formattedCitation":"(Gintis, 2010a)","manualFormatting":" ","plainTextFormattedCitation":"(Gintis, 2010a)","previouslyFormattedCitation":"(Gintis, 2010a)"},"properties":{"noteIndex":0},"schema":"https://github.com/citation-style-language/schema/raw/master/csl-citation.json"}</w:instrText>
      </w:r>
      <w:r w:rsidR="00B71C18">
        <w:rPr>
          <w:rFonts w:cstheme="minorHAnsi"/>
          <w:sz w:val="24"/>
          <w:szCs w:val="24"/>
        </w:rPr>
        <w:fldChar w:fldCharType="separate"/>
      </w:r>
      <w:r w:rsidR="00B71C18">
        <w:rPr>
          <w:rFonts w:cstheme="minorHAnsi"/>
          <w:noProof/>
          <w:sz w:val="24"/>
          <w:szCs w:val="24"/>
        </w:rPr>
        <w:t xml:space="preserve"> </w:t>
      </w:r>
      <w:r w:rsidR="00B71C18">
        <w:rPr>
          <w:rFonts w:cstheme="minorHAnsi"/>
          <w:sz w:val="24"/>
          <w:szCs w:val="24"/>
        </w:rPr>
        <w:fldChar w:fldCharType="end"/>
      </w:r>
      <w:r w:rsidR="00B71C18">
        <w:rPr>
          <w:rFonts w:cstheme="minorHAnsi"/>
          <w:sz w:val="24"/>
          <w:szCs w:val="24"/>
        </w:rPr>
        <w:t>is so broad it includes warfare, mafia activities and cartels, as well as all our more benign capacities</w:t>
      </w:r>
      <w:r w:rsidR="00B932AF">
        <w:rPr>
          <w:rFonts w:cstheme="minorHAnsi"/>
          <w:sz w:val="24"/>
          <w:szCs w:val="24"/>
        </w:rPr>
        <w:t xml:space="preserve">, such as the traditional Lauje highland form of life. </w:t>
      </w:r>
      <w:proofErr w:type="gramStart"/>
      <w:r w:rsidR="00B932AF">
        <w:rPr>
          <w:rFonts w:cstheme="minorHAnsi"/>
          <w:sz w:val="24"/>
          <w:szCs w:val="24"/>
        </w:rPr>
        <w:t>So</w:t>
      </w:r>
      <w:proofErr w:type="gramEnd"/>
      <w:r w:rsidR="00B932AF">
        <w:rPr>
          <w:rFonts w:cstheme="minorHAnsi"/>
          <w:sz w:val="24"/>
          <w:szCs w:val="24"/>
        </w:rPr>
        <w:t xml:space="preserve"> there is no easy or immediate answer as to what Gintis’ paradigm or various works within it tell us about this question. </w:t>
      </w:r>
    </w:p>
    <w:p w14:paraId="5A4F14CB" w14:textId="0F7729BF" w:rsidR="00415E4F" w:rsidRPr="003E0030" w:rsidRDefault="00100057" w:rsidP="00541A66">
      <w:pPr>
        <w:spacing w:line="480" w:lineRule="auto"/>
        <w:ind w:firstLine="720"/>
        <w:rPr>
          <w:rFonts w:cstheme="minorHAnsi"/>
          <w:sz w:val="24"/>
          <w:szCs w:val="24"/>
        </w:rPr>
      </w:pPr>
      <w:r>
        <w:rPr>
          <w:rFonts w:cstheme="minorHAnsi"/>
          <w:sz w:val="24"/>
          <w:szCs w:val="24"/>
        </w:rPr>
        <w:t xml:space="preserve">Neither is there an easy or immediate answer as to what Gintis’ paradigm tells us about capitalist relations more generally. </w:t>
      </w:r>
      <w:r w:rsidRPr="00B87E36">
        <w:rPr>
          <w:sz w:val="24"/>
          <w:szCs w:val="24"/>
        </w:rPr>
        <w:t xml:space="preserve">Gintis is most well-known for his early work when he was Marxist </w:t>
      </w:r>
      <w:r w:rsidRPr="00B87E36">
        <w:rPr>
          <w:sz w:val="24"/>
          <w:szCs w:val="24"/>
        </w:rPr>
        <w:fldChar w:fldCharType="begin" w:fldLock="1"/>
      </w:r>
      <w:r w:rsidRPr="00B87E36">
        <w:rPr>
          <w:sz w:val="24"/>
          <w:szCs w:val="24"/>
        </w:rPr>
        <w:instrText>ADDIN CSL_CITATION {"citationItems":[{"id":"ITEM-1","itemData":{"ISBN":"9781608461318","author":[{"dropping-particle":"","family":"Bowles","given":"Samuel","non-dropping-particle":"","parse-names":false,"suffix":""},{"dropping-particle":"","family":"Gintis","given":"Herbert","non-dropping-particle":"","parse-names":false,"suffix":""}],"id":"ITEM-1","issued":{"date-parts":[["1976"]]},"publisher":"Basic Books","publisher-place":"New York","title":"Schooling in Capitalist America","type":"book"},"uris":["http://www.mendeley.com/documents/?uuid=81d340bb-7eac-40de-8758-dd1653205cea"]}],"mendeley":{"formattedCitation":"(Bowles &amp; Gintis, 1976)","plainTextFormattedCitation":"(Bowles &amp; Gintis, 1976)","previouslyFormattedCitation":"(Bowles &amp; Gintis, 1976)"},"properties":{"noteIndex":0},"schema":"https://github.com/citation-style-language/schema/raw/master/csl-citation.json"}</w:instrText>
      </w:r>
      <w:r w:rsidRPr="00B87E36">
        <w:rPr>
          <w:sz w:val="24"/>
          <w:szCs w:val="24"/>
        </w:rPr>
        <w:fldChar w:fldCharType="separate"/>
      </w:r>
      <w:r w:rsidRPr="00B87E36">
        <w:rPr>
          <w:noProof/>
          <w:sz w:val="24"/>
          <w:szCs w:val="24"/>
        </w:rPr>
        <w:t>(Bowles &amp; Gintis, 1976)</w:t>
      </w:r>
      <w:r w:rsidRPr="00B87E36">
        <w:rPr>
          <w:sz w:val="24"/>
          <w:szCs w:val="24"/>
        </w:rPr>
        <w:fldChar w:fldCharType="end"/>
      </w:r>
      <w:r>
        <w:rPr>
          <w:sz w:val="24"/>
          <w:szCs w:val="24"/>
        </w:rPr>
        <w:t>. However</w:t>
      </w:r>
      <w:r w:rsidRPr="00B87E36">
        <w:rPr>
          <w:sz w:val="24"/>
          <w:szCs w:val="24"/>
        </w:rPr>
        <w:t xml:space="preserve"> in recent years he has tried to make it emphatically </w:t>
      </w:r>
      <w:r w:rsidRPr="00B87E36">
        <w:rPr>
          <w:sz w:val="24"/>
          <w:szCs w:val="24"/>
        </w:rPr>
        <w:lastRenderedPageBreak/>
        <w:t xml:space="preserve">clear that he has repudiated his youthful love of Marx </w:t>
      </w:r>
      <w:r w:rsidRPr="00B87E36">
        <w:rPr>
          <w:sz w:val="24"/>
          <w:szCs w:val="24"/>
        </w:rPr>
        <w:fldChar w:fldCharType="begin" w:fldLock="1"/>
      </w:r>
      <w:r w:rsidRPr="00B87E36">
        <w:rPr>
          <w:sz w:val="24"/>
          <w:szCs w:val="24"/>
        </w:rPr>
        <w:instrText>ADDIN CSL_CITATION {"citationItems":[{"id":"ITEM-1","itemData":{"URL":"https://www.youtube.com/watch?v=gideFt9gLLw","author":[{"dropping-particle":"","family":"Gintis","given":"Herbert","non-dropping-particle":"","parse-names":false,"suffix":""}],"container-title":"Cambridge University Youtube Channel","id":"ITEM-1","issued":{"date-parts":[["2009"]]},"title":"Herbert Gintis, Darwin and modern science, Thu 9 July","type":"webpage"},"uris":["http://www.mendeley.com/documents/?uuid=b9e9218b-f5ca-4c4d-a952-018fd0f92802"]}],"mendeley":{"formattedCitation":"(Gintis, 2009b)","manualFormatting":"(Gintis, 2009b, 28:45 in video)","plainTextFormattedCitation":"(Gintis, 2009b)","previouslyFormattedCitation":"(Gintis, 2009b)"},"properties":{"noteIndex":0},"schema":"https://github.com/citation-style-language/schema/raw/master/csl-citation.json"}</w:instrText>
      </w:r>
      <w:r w:rsidRPr="00B87E36">
        <w:rPr>
          <w:sz w:val="24"/>
          <w:szCs w:val="24"/>
        </w:rPr>
        <w:fldChar w:fldCharType="separate"/>
      </w:r>
      <w:r w:rsidRPr="00B87E36">
        <w:rPr>
          <w:noProof/>
          <w:sz w:val="24"/>
          <w:szCs w:val="24"/>
        </w:rPr>
        <w:t>(Gintis, 2009b, 28:45 in video)</w:t>
      </w:r>
      <w:r w:rsidRPr="00B87E36">
        <w:rPr>
          <w:sz w:val="24"/>
          <w:szCs w:val="24"/>
        </w:rPr>
        <w:fldChar w:fldCharType="end"/>
      </w:r>
      <w:r w:rsidRPr="00B87E36">
        <w:rPr>
          <w:sz w:val="24"/>
          <w:szCs w:val="24"/>
        </w:rPr>
        <w:t>.</w:t>
      </w:r>
      <w:r w:rsidRPr="000627AA">
        <w:rPr>
          <w:rStyle w:val="FootnoteReference"/>
          <w:sz w:val="24"/>
          <w:szCs w:val="24"/>
        </w:rPr>
        <w:t xml:space="preserve"> </w:t>
      </w:r>
      <w:r>
        <w:rPr>
          <w:rStyle w:val="FootnoteReference"/>
          <w:sz w:val="24"/>
          <w:szCs w:val="24"/>
        </w:rPr>
        <w:footnoteReference w:id="32"/>
      </w:r>
      <w:r w:rsidR="002678DC">
        <w:rPr>
          <w:rFonts w:cstheme="minorHAnsi"/>
          <w:sz w:val="24"/>
          <w:szCs w:val="24"/>
        </w:rPr>
        <w:t xml:space="preserve"> This will lead us into discussions of very different forms of complexity theory, below. </w:t>
      </w:r>
    </w:p>
    <w:p w14:paraId="1B5EB1F3" w14:textId="20F2D7BB" w:rsidR="000966CF" w:rsidRPr="003E0030" w:rsidRDefault="00D163CF" w:rsidP="002F116C">
      <w:pPr>
        <w:rPr>
          <w:rFonts w:cstheme="minorHAnsi"/>
          <w:noProof/>
          <w:sz w:val="24"/>
          <w:szCs w:val="24"/>
        </w:rPr>
      </w:pPr>
      <w:bookmarkStart w:id="19" w:name="_Hlk109963255"/>
      <w:r w:rsidRPr="003E0030">
        <w:rPr>
          <w:rFonts w:cstheme="minorHAnsi"/>
          <w:i/>
          <w:iCs/>
          <w:noProof/>
          <w:sz w:val="24"/>
          <w:szCs w:val="24"/>
        </w:rPr>
        <w:t xml:space="preserve">Chaos </w:t>
      </w:r>
      <w:r>
        <w:rPr>
          <w:rFonts w:cstheme="minorHAnsi"/>
          <w:i/>
          <w:iCs/>
          <w:noProof/>
          <w:sz w:val="24"/>
          <w:szCs w:val="24"/>
        </w:rPr>
        <w:t xml:space="preserve">and </w:t>
      </w:r>
      <w:r w:rsidR="000966CF" w:rsidRPr="003E0030">
        <w:rPr>
          <w:rFonts w:cstheme="minorHAnsi"/>
          <w:i/>
          <w:iCs/>
          <w:noProof/>
          <w:sz w:val="24"/>
          <w:szCs w:val="24"/>
        </w:rPr>
        <w:t>Capitalist Relations</w:t>
      </w:r>
    </w:p>
    <w:bookmarkEnd w:id="19"/>
    <w:p w14:paraId="46F154BB" w14:textId="56186230" w:rsidR="00947A16" w:rsidRDefault="00BC58CE" w:rsidP="00BC3F4B">
      <w:pPr>
        <w:spacing w:line="480" w:lineRule="auto"/>
        <w:ind w:firstLine="720"/>
        <w:rPr>
          <w:rFonts w:cstheme="minorHAnsi"/>
          <w:noProof/>
          <w:sz w:val="24"/>
          <w:szCs w:val="24"/>
        </w:rPr>
      </w:pPr>
      <w:r>
        <w:rPr>
          <w:rFonts w:cstheme="minorHAnsi"/>
          <w:sz w:val="24"/>
          <w:szCs w:val="24"/>
        </w:rPr>
        <w:t>There are</w:t>
      </w:r>
      <w:r w:rsidRPr="003E0030">
        <w:rPr>
          <w:rFonts w:cstheme="minorHAnsi"/>
          <w:sz w:val="24"/>
          <w:szCs w:val="24"/>
        </w:rPr>
        <w:t xml:space="preserve"> Marxian </w:t>
      </w:r>
      <w:r w:rsidR="00A0466E">
        <w:rPr>
          <w:rFonts w:cstheme="minorHAnsi"/>
          <w:sz w:val="24"/>
          <w:szCs w:val="24"/>
        </w:rPr>
        <w:t>versions of</w:t>
      </w:r>
      <w:r w:rsidRPr="003E0030">
        <w:rPr>
          <w:rFonts w:cstheme="minorHAnsi"/>
          <w:sz w:val="24"/>
          <w:szCs w:val="24"/>
        </w:rPr>
        <w:t xml:space="preserve"> complexity theory </w:t>
      </w:r>
      <w:r>
        <w:rPr>
          <w:rFonts w:cstheme="minorHAnsi"/>
          <w:sz w:val="24"/>
          <w:szCs w:val="24"/>
        </w:rPr>
        <w:fldChar w:fldCharType="begin" w:fldLock="1"/>
      </w:r>
      <w:r w:rsidR="00805015">
        <w:rPr>
          <w:rFonts w:cstheme="minorHAnsi"/>
          <w:sz w:val="24"/>
          <w:szCs w:val="24"/>
        </w:rPr>
        <w:instrText>ADDIN CSL_CITATION {"citationItems":[{"id":"ITEM-1","itemData":{"author":[{"dropping-particle":"","family":"Harvey","given":"David L.","non-dropping-particle":"","parse-names":false,"suffix":""},{"dropping-particle":"","family":"Reed","given":"Michael","non-dropping-particle":"","parse-names":false,"suffix":""}],"chapter-number":"13","container-title":"Chaos Theory in the Social Sciences: Foundations and Applications","editor":[{"dropping-particle":"","family":"Kiel","given":"D","non-dropping-particle":"","parse-names":false,"suffix":""},{"dropping-particle":"","family":"Elliott","given":"E","non-dropping-particle":"","parse-names":false,"suffix":""}],"id":"ITEM-1","issued":{"date-parts":[["1997"]]},"publisher":"University of Michigan Press","title":"Social Science as the Study of Complex Systems","type":"chapter"},"uris":["http://www.mendeley.com/documents/?uuid=370401ab-ea53-4edc-835e-dbed9d7704a9"]},{"id":"ITEM-2","itemData":{"DOI":"10.1016/1061-7361(94)90020-5","ISSN":"10617361","author":[{"dropping-particle":"","family":"Harvey","given":"David L.","non-dropping-particle":"","parse-names":false,"suffix":""},{"dropping-particle":"","family":"Reed","given":"Michael H.","non-dropping-particle":"","parse-names":false,"suffix":""}],"container-title":"Journal of Social and Evolutionary Systems","id":"ITEM-2","issue":"4","issued":{"date-parts":[["1994"]]},"page":"371-411","title":"The evolution of dissipative social systems","type":"article-journal","volume":"17"},"uris":["http://www.mendeley.com/documents/?uuid=cdfac26f-e58f-4352-9d4f-a963785761c4"]},{"id":"ITEM-3","itemData":{"abstract":"Online publication, thus no page numbers but one can search for quotes.","author":[{"dropping-particle":"","family":"Harvey","given":"David L.","non-dropping-particle":"","parse-names":false,"suffix":""}],"container-title":"Social Issues","id":"ITEM-3","issue":"2","issued":{"date-parts":[["2001"]]},"title":"Chaos and Complexity: Their Bearing on Social Policy Research","type":"article-journal","volume":"1"},"uris":["http://www.mendeley.com/documents/?uuid=ceb38a8e-9c30-4af4-9b55-4c1abac7176e"]},{"id":"ITEM-4","itemData":{"ISBN":"9783030197940","author":[{"dropping-particle":"","family":"Williams","given":"Alex","non-dropping-particle":"","parse-names":false,"suffix":""}],"id":"ITEM-4","issued":{"date-parts":[["2020"]]},"publisher":"Palgrave McMillan","title":"Political Hegemony: Mechanisms of Power After Gramsci","type":"book"},"uris":["http://www.mendeley.com/documents/?uuid=9c97d46b-452c-45f6-8724-faa4d6abc04a"]},{"id":"ITEM-5","itemData":{"ISBN":"9780415693677","author":[{"dropping-particle":"","family":"Byrne","given":"David","non-dropping-particle":"","parse-names":false,"suffix":""},{"dropping-particle":"","family":"Callaghan","given":"Gill","non-dropping-particle":"","parse-names":false,"suffix":""}],"id":"ITEM-5","issued":{"date-parts":[["2014"]]},"publisher":"Routledge","title":"Complexity Theory and the Social Sciences: the State of the Art","type":"book"},"uris":["http://www.mendeley.com/documents/?uuid=fd88f1a4-68aa-4964-9b41-e1770cae0a37"]},{"id":"ITEM-6","itemData":{"ISBN":"0203003918","author":[{"dropping-particle":"","family":"Byrne","given":"David","non-dropping-particle":"","parse-names":false,"suffix":""}],"id":"ITEM-6","issued":{"date-parts":[["1998"]]},"publisher":"Routledge","title":"Complexity Theory and the Social Sciences: an Introduction","type":"book"},"uris":["http://www.mendeley.com/documents/?uuid=9ea83285-3ee6-47d2-93ff-58b83152c75e"]}],"mendeley":{"formattedCitation":"(Byrne, 1998; Byrne &amp; Callaghan, 2014; D. L. Harvey, 2001; D. L. Harvey &amp; Reed, 1997, 1994; Williams, 2020)","plainTextFormattedCitation":"(Byrne, 1998; Byrne &amp; Callaghan, 2014; D. L. Harvey, 2001; D. L. Harvey &amp; Reed, 1997, 1994; Williams, 2020)","previouslyFormattedCitation":"(Byrne, 1998; Byrne &amp; Callaghan, 2014; D. L. Harvey, 2001; D. L. Harvey &amp; Reed, 1997, 1994; Williams, 2020)"},"properties":{"noteIndex":0},"schema":"https://github.com/citation-style-language/schema/raw/master/csl-citation.json"}</w:instrText>
      </w:r>
      <w:r>
        <w:rPr>
          <w:rFonts w:cstheme="minorHAnsi"/>
          <w:sz w:val="24"/>
          <w:szCs w:val="24"/>
        </w:rPr>
        <w:fldChar w:fldCharType="separate"/>
      </w:r>
      <w:r w:rsidR="001F4770" w:rsidRPr="001F4770">
        <w:rPr>
          <w:rFonts w:cstheme="minorHAnsi"/>
          <w:noProof/>
          <w:sz w:val="24"/>
          <w:szCs w:val="24"/>
        </w:rPr>
        <w:t>(Byrne, 1998; Byrne &amp; Callaghan, 2014; D. L. Harvey, 2001; D. L. Harvey &amp; Reed, 1997, 1994; Williams, 2020)</w:t>
      </w:r>
      <w:r>
        <w:rPr>
          <w:rFonts w:cstheme="minorHAnsi"/>
          <w:sz w:val="24"/>
          <w:szCs w:val="24"/>
        </w:rPr>
        <w:fldChar w:fldCharType="end"/>
      </w:r>
      <w:r w:rsidR="001F4770">
        <w:rPr>
          <w:rFonts w:cstheme="minorHAnsi"/>
          <w:sz w:val="24"/>
          <w:szCs w:val="24"/>
        </w:rPr>
        <w:t xml:space="preserve">. </w:t>
      </w:r>
      <w:r w:rsidR="00D916AE">
        <w:rPr>
          <w:rFonts w:cstheme="minorHAnsi"/>
          <w:sz w:val="24"/>
          <w:szCs w:val="24"/>
        </w:rPr>
        <w:t xml:space="preserve">The seminal contributions are from Harvey and Reed </w:t>
      </w:r>
      <w:r w:rsidR="00D916AE">
        <w:rPr>
          <w:rFonts w:cstheme="minorHAnsi"/>
          <w:sz w:val="24"/>
          <w:szCs w:val="24"/>
        </w:rPr>
        <w:fldChar w:fldCharType="begin" w:fldLock="1"/>
      </w:r>
      <w:r w:rsidR="004143F3">
        <w:rPr>
          <w:rFonts w:cstheme="minorHAnsi"/>
          <w:sz w:val="24"/>
          <w:szCs w:val="24"/>
        </w:rPr>
        <w:instrText>ADDIN CSL_CITATION {"citationItems":[{"id":"ITEM-1","itemData":{"author":[{"dropping-particle":"","family":"Harvey","given":"David L.","non-dropping-particle":"","parse-names":false,"suffix":""},{"dropping-particle":"","family":"Reed","given":"Michael","non-dropping-particle":"","parse-names":false,"suffix":""}],"chapter-number":"13","container-title":"Chaos Theory in the Social Sciences: Foundations and Applications","editor":[{"dropping-particle":"","family":"Kiel","given":"D","non-dropping-particle":"","parse-names":false,"suffix":""},{"dropping-particle":"","family":"Elliott","given":"E","non-dropping-particle":"","parse-names":false,"suffix":""}],"id":"ITEM-1","issued":{"date-parts":[["1997"]]},"publisher":"University of Michigan Press","title":"Social Science as the Study of Complex Systems","type":"chapter"},"uris":["http://www.mendeley.com/documents/?uuid=370401ab-ea53-4edc-835e-dbed9d7704a9"]},{"id":"ITEM-2","itemData":{"DOI":"10.1016/1061-7361(94)90020-5","ISSN":"10617361","author":[{"dropping-particle":"","family":"Harvey","given":"David L.","non-dropping-particle":"","parse-names":false,"suffix":""},{"dropping-particle":"","family":"Reed","given":"Michael H.","non-dropping-particle":"","parse-names":false,"suffix":""}],"container-title":"Journal of Social and Evolutionary Systems","id":"ITEM-2","issue":"4","issued":{"date-parts":[["1994"]]},"page":"371-411","title":"The evolution of dissipative social systems","type":"article-journal","volume":"17"},"uris":["http://www.mendeley.com/documents/?uuid=cdfac26f-e58f-4352-9d4f-a963785761c4"]}],"mendeley":{"formattedCitation":"(D. L. Harvey &amp; Reed, 1997, 1994)","manualFormatting":"(1997, 1994)","plainTextFormattedCitation":"(D. L. Harvey &amp; Reed, 1997, 1994)","previouslyFormattedCitation":"(D. L. Harvey &amp; Reed, 1997, 1994)"},"properties":{"noteIndex":0},"schema":"https://github.com/citation-style-language/schema/raw/master/csl-citation.json"}</w:instrText>
      </w:r>
      <w:r w:rsidR="00D916AE">
        <w:rPr>
          <w:rFonts w:cstheme="minorHAnsi"/>
          <w:sz w:val="24"/>
          <w:szCs w:val="24"/>
        </w:rPr>
        <w:fldChar w:fldCharType="separate"/>
      </w:r>
      <w:r w:rsidR="00D916AE" w:rsidRPr="00D916AE">
        <w:rPr>
          <w:rFonts w:cstheme="minorHAnsi"/>
          <w:noProof/>
          <w:sz w:val="24"/>
          <w:szCs w:val="24"/>
        </w:rPr>
        <w:t>(1997, 1994)</w:t>
      </w:r>
      <w:r w:rsidR="00D916AE">
        <w:rPr>
          <w:rFonts w:cstheme="minorHAnsi"/>
          <w:sz w:val="24"/>
          <w:szCs w:val="24"/>
        </w:rPr>
        <w:fldChar w:fldCharType="end"/>
      </w:r>
      <w:r w:rsidR="00D916AE">
        <w:rPr>
          <w:rFonts w:cstheme="minorHAnsi"/>
          <w:sz w:val="24"/>
          <w:szCs w:val="24"/>
        </w:rPr>
        <w:t xml:space="preserve">. They </w:t>
      </w:r>
      <w:r w:rsidR="00D916AE" w:rsidRPr="003E0030">
        <w:rPr>
          <w:rFonts w:cstheme="minorHAnsi"/>
          <w:sz w:val="24"/>
          <w:szCs w:val="24"/>
        </w:rPr>
        <w:t xml:space="preserve">propose an ambitious rethinking of social evolution, based on Prigogine’s theory of dissipative structures </w:t>
      </w:r>
      <w:r w:rsidR="00D916AE" w:rsidRPr="003E0030">
        <w:rPr>
          <w:rFonts w:cstheme="minorHAnsi"/>
          <w:sz w:val="24"/>
          <w:szCs w:val="24"/>
        </w:rPr>
        <w:fldChar w:fldCharType="begin" w:fldLock="1"/>
      </w:r>
      <w:r w:rsidR="00D916AE" w:rsidRPr="003E0030">
        <w:rPr>
          <w:rFonts w:cstheme="minorHAnsi"/>
          <w:sz w:val="24"/>
          <w:szCs w:val="24"/>
        </w:rPr>
        <w:instrText>ADDIN CSL_CITATION {"citationItems":[{"id":"ITEM-1","itemData":{"DOI":"10.2307/1574751","ISBN":"0716711079","ISSN":"0024094X","author":[{"dropping-particle":"","family":"Prigogine","given":"Ilya","non-dropping-particle":"","parse-names":false,"suffix":""}],"container-title":"Leonardo","id":"ITEM-1","issue":"4","issued":{"date-parts":[["1981"]]},"publisher":"W.H. Freeman and Company","title":"From Being to Becoming: Time and Complexity in the Physical Sciences","type":"book","volume":"15"},"uris":["http://www.mendeley.com/documents/?uuid=5c85ee37-1c68-41c3-ad7e-121562b8a456"]}],"mendeley":{"formattedCitation":"(Prigogine, 1981)","plainTextFormattedCitation":"(Prigogine, 1981)","previouslyFormattedCitation":"(Prigogine, 1981)"},"properties":{"noteIndex":0},"schema":"https://github.com/citation-style-language/schema/raw/master/csl-citation.json"}</w:instrText>
      </w:r>
      <w:r w:rsidR="00D916AE" w:rsidRPr="003E0030">
        <w:rPr>
          <w:rFonts w:cstheme="minorHAnsi"/>
          <w:sz w:val="24"/>
          <w:szCs w:val="24"/>
        </w:rPr>
        <w:fldChar w:fldCharType="separate"/>
      </w:r>
      <w:r w:rsidR="00D916AE" w:rsidRPr="003E0030">
        <w:rPr>
          <w:rFonts w:cstheme="minorHAnsi"/>
          <w:noProof/>
          <w:sz w:val="24"/>
          <w:szCs w:val="24"/>
        </w:rPr>
        <w:t>(Prigogine, 1981)</w:t>
      </w:r>
      <w:r w:rsidR="00D916AE" w:rsidRPr="003E0030">
        <w:rPr>
          <w:rFonts w:cstheme="minorHAnsi"/>
          <w:sz w:val="24"/>
          <w:szCs w:val="24"/>
        </w:rPr>
        <w:fldChar w:fldCharType="end"/>
      </w:r>
      <w:r w:rsidR="00D916AE" w:rsidRPr="003E0030">
        <w:rPr>
          <w:rFonts w:cstheme="minorHAnsi"/>
          <w:sz w:val="24"/>
          <w:szCs w:val="24"/>
        </w:rPr>
        <w:t xml:space="preserve"> and Gould and Eldridge’s theory of punctuated equilibrium </w:t>
      </w:r>
      <w:r w:rsidR="00D916AE" w:rsidRPr="003E0030">
        <w:rPr>
          <w:rFonts w:cstheme="minorHAnsi"/>
          <w:sz w:val="24"/>
          <w:szCs w:val="24"/>
        </w:rPr>
        <w:fldChar w:fldCharType="begin" w:fldLock="1"/>
      </w:r>
      <w:r w:rsidR="00D916AE" w:rsidRPr="003E0030">
        <w:rPr>
          <w:rFonts w:cstheme="minorHAnsi"/>
          <w:sz w:val="24"/>
          <w:szCs w:val="24"/>
        </w:rPr>
        <w:instrText>ADDIN CSL_CITATION {"citationItems":[{"id":"ITEM-1","itemData":{"author":[{"dropping-particle":"","family":"Gould","given":"Stephen Jay","non-dropping-particle":"","parse-names":false,"suffix":""},{"dropping-particle":"","family":"Eldridge","given":"Niles","non-dropping-particle":"","parse-names":false,"suffix":""}],"container-title":"Paleobiology","id":"ITEM-1","issued":{"date-parts":[["1977"]]},"title":"Punctuated Equilibria: the Tempo and Mode of Evolution Reconsidered","type":"article-journal"},"uris":["http://www.mendeley.com/documents/?uuid=62b14b6a-9363-4e0c-9b5d-6e86d4e94d50"]}],"mendeley":{"formattedCitation":"(Gould &amp; Eldridge, 1977)","plainTextFormattedCitation":"(Gould &amp; Eldridge, 1977)","previouslyFormattedCitation":"(Gould &amp; Eldridge, 1977)"},"properties":{"noteIndex":0},"schema":"https://github.com/citation-style-language/schema/raw/master/csl-citation.json"}</w:instrText>
      </w:r>
      <w:r w:rsidR="00D916AE" w:rsidRPr="003E0030">
        <w:rPr>
          <w:rFonts w:cstheme="minorHAnsi"/>
          <w:sz w:val="24"/>
          <w:szCs w:val="24"/>
        </w:rPr>
        <w:fldChar w:fldCharType="separate"/>
      </w:r>
      <w:r w:rsidR="00D916AE" w:rsidRPr="003E0030">
        <w:rPr>
          <w:rFonts w:cstheme="minorHAnsi"/>
          <w:noProof/>
          <w:sz w:val="24"/>
          <w:szCs w:val="24"/>
        </w:rPr>
        <w:t>(Gould &amp; Eldridge, 1977)</w:t>
      </w:r>
      <w:r w:rsidR="00D916AE" w:rsidRPr="003E0030">
        <w:rPr>
          <w:rFonts w:cstheme="minorHAnsi"/>
          <w:sz w:val="24"/>
          <w:szCs w:val="24"/>
        </w:rPr>
        <w:fldChar w:fldCharType="end"/>
      </w:r>
      <w:r w:rsidR="00D916AE" w:rsidRPr="003E0030">
        <w:rPr>
          <w:rFonts w:cstheme="minorHAnsi"/>
          <w:sz w:val="24"/>
          <w:szCs w:val="24"/>
        </w:rPr>
        <w:t xml:space="preserve">. One of </w:t>
      </w:r>
      <w:r w:rsidR="00D916AE">
        <w:rPr>
          <w:rFonts w:cstheme="minorHAnsi"/>
          <w:sz w:val="24"/>
          <w:szCs w:val="24"/>
        </w:rPr>
        <w:t>the</w:t>
      </w:r>
      <w:r w:rsidR="004143F3">
        <w:rPr>
          <w:rFonts w:cstheme="minorHAnsi"/>
          <w:sz w:val="24"/>
          <w:szCs w:val="24"/>
        </w:rPr>
        <w:t>i</w:t>
      </w:r>
      <w:r w:rsidR="00D916AE">
        <w:rPr>
          <w:rFonts w:cstheme="minorHAnsi"/>
          <w:sz w:val="24"/>
          <w:szCs w:val="24"/>
        </w:rPr>
        <w:t>r</w:t>
      </w:r>
      <w:r w:rsidR="00D916AE" w:rsidRPr="003E0030">
        <w:rPr>
          <w:rFonts w:cstheme="minorHAnsi"/>
          <w:sz w:val="24"/>
          <w:szCs w:val="24"/>
        </w:rPr>
        <w:t xml:space="preserve"> main foci is a reformulation of Julian Steward’s cultural ecology</w:t>
      </w:r>
      <w:r w:rsidR="00D916AE">
        <w:rPr>
          <w:rFonts w:cstheme="minorHAnsi"/>
          <w:sz w:val="24"/>
          <w:szCs w:val="24"/>
        </w:rPr>
        <w:t>—</w:t>
      </w:r>
      <w:r w:rsidR="004143F3">
        <w:rPr>
          <w:rFonts w:cstheme="minorHAnsi"/>
          <w:sz w:val="24"/>
          <w:szCs w:val="24"/>
        </w:rPr>
        <w:t>foundational</w:t>
      </w:r>
      <w:r w:rsidR="00D916AE">
        <w:rPr>
          <w:rFonts w:cstheme="minorHAnsi"/>
          <w:sz w:val="24"/>
          <w:szCs w:val="24"/>
        </w:rPr>
        <w:t xml:space="preserve"> for political ecolog</w:t>
      </w:r>
      <w:r w:rsidR="0040261A">
        <w:rPr>
          <w:rFonts w:cstheme="minorHAnsi"/>
          <w:sz w:val="24"/>
          <w:szCs w:val="24"/>
        </w:rPr>
        <w:t>y</w:t>
      </w:r>
      <w:r w:rsidR="004143F3">
        <w:rPr>
          <w:rFonts w:cstheme="minorHAnsi"/>
          <w:sz w:val="24"/>
          <w:szCs w:val="24"/>
        </w:rPr>
        <w:t xml:space="preserve"> </w:t>
      </w:r>
      <w:r w:rsidR="004143F3">
        <w:rPr>
          <w:rFonts w:cstheme="minorHAnsi"/>
          <w:sz w:val="24"/>
          <w:szCs w:val="24"/>
        </w:rPr>
        <w:fldChar w:fldCharType="begin" w:fldLock="1"/>
      </w:r>
      <w:r w:rsidR="00046906">
        <w:rPr>
          <w:rFonts w:cstheme="minorHAnsi"/>
          <w:sz w:val="24"/>
          <w:szCs w:val="24"/>
        </w:rPr>
        <w:instrText>ADDIN CSL_CITATION {"citationItems":[{"id":"ITEM-1","itemData":{"author":[{"dropping-particle":"","family":"Robbins","given":"Paul","non-dropping-particle":"","parse-names":false,"suffix":""}],"id":"ITEM-1","issued":{"date-parts":[["2012"]]},"number-of-pages":"111","publisher":"Wiley-Blackwell","title":"Political Ecology: A Critical Introduction","type":"book"},"uris":["http://www.mendeley.com/documents/?uuid=44ae2b2f-261f-4a98-b1c3-4538f3e799b6"]}],"mendeley":{"formattedCitation":"(Robbins, 2012)","manualFormatting":"(Robbins, 2012, 37)","plainTextFormattedCitation":"(Robbins, 2012)","previouslyFormattedCitation":"(Robbins, 2012)"},"properties":{"noteIndex":0},"schema":"https://github.com/citation-style-language/schema/raw/master/csl-citation.json"}</w:instrText>
      </w:r>
      <w:r w:rsidR="004143F3">
        <w:rPr>
          <w:rFonts w:cstheme="minorHAnsi"/>
          <w:sz w:val="24"/>
          <w:szCs w:val="24"/>
        </w:rPr>
        <w:fldChar w:fldCharType="separate"/>
      </w:r>
      <w:r w:rsidR="004143F3" w:rsidRPr="004143F3">
        <w:rPr>
          <w:rFonts w:cstheme="minorHAnsi"/>
          <w:noProof/>
          <w:sz w:val="24"/>
          <w:szCs w:val="24"/>
        </w:rPr>
        <w:t>(Robbins, 2012</w:t>
      </w:r>
      <w:r w:rsidR="004143F3">
        <w:rPr>
          <w:rFonts w:cstheme="minorHAnsi"/>
          <w:noProof/>
          <w:sz w:val="24"/>
          <w:szCs w:val="24"/>
        </w:rPr>
        <w:t>, 37</w:t>
      </w:r>
      <w:r w:rsidR="004143F3" w:rsidRPr="004143F3">
        <w:rPr>
          <w:rFonts w:cstheme="minorHAnsi"/>
          <w:noProof/>
          <w:sz w:val="24"/>
          <w:szCs w:val="24"/>
        </w:rPr>
        <w:t>)</w:t>
      </w:r>
      <w:r w:rsidR="004143F3">
        <w:rPr>
          <w:rFonts w:cstheme="minorHAnsi"/>
          <w:sz w:val="24"/>
          <w:szCs w:val="24"/>
        </w:rPr>
        <w:fldChar w:fldCharType="end"/>
      </w:r>
      <w:r w:rsidR="004143F3">
        <w:rPr>
          <w:rFonts w:cstheme="minorHAnsi"/>
          <w:sz w:val="24"/>
          <w:szCs w:val="24"/>
        </w:rPr>
        <w:t>—</w:t>
      </w:r>
      <w:r w:rsidR="00D916AE" w:rsidRPr="003E0030">
        <w:rPr>
          <w:rFonts w:cstheme="minorHAnsi"/>
          <w:sz w:val="24"/>
          <w:szCs w:val="24"/>
        </w:rPr>
        <w:t>within a framework that integrates Marx and Prigogine</w:t>
      </w:r>
      <w:r w:rsidR="004143F3">
        <w:rPr>
          <w:rFonts w:cstheme="minorHAnsi"/>
          <w:sz w:val="24"/>
          <w:szCs w:val="24"/>
        </w:rPr>
        <w:t xml:space="preserve">. Space does not permit a thorough review of Harvey and Reed’s ideas here, but we hope to give a sense of the main contours, whet the appetite, and </w:t>
      </w:r>
      <w:r w:rsidR="0040261A">
        <w:rPr>
          <w:rFonts w:cstheme="minorHAnsi"/>
          <w:sz w:val="24"/>
          <w:szCs w:val="24"/>
        </w:rPr>
        <w:t xml:space="preserve">outline the debates </w:t>
      </w:r>
      <w:r w:rsidR="00D1360A">
        <w:rPr>
          <w:rFonts w:cstheme="minorHAnsi"/>
          <w:sz w:val="24"/>
          <w:szCs w:val="24"/>
        </w:rPr>
        <w:t xml:space="preserve">and tensions </w:t>
      </w:r>
      <w:r w:rsidR="0040261A">
        <w:rPr>
          <w:rFonts w:cstheme="minorHAnsi"/>
          <w:sz w:val="24"/>
          <w:szCs w:val="24"/>
        </w:rPr>
        <w:t>within complexity theory</w:t>
      </w:r>
      <w:r w:rsidR="00A0466E">
        <w:rPr>
          <w:rFonts w:cstheme="minorHAnsi"/>
          <w:sz w:val="24"/>
          <w:szCs w:val="24"/>
        </w:rPr>
        <w:t xml:space="preserve"> that</w:t>
      </w:r>
      <w:r w:rsidR="0040261A">
        <w:rPr>
          <w:rFonts w:cstheme="minorHAnsi"/>
          <w:sz w:val="24"/>
          <w:szCs w:val="24"/>
        </w:rPr>
        <w:t xml:space="preserve"> are entail</w:t>
      </w:r>
      <w:r w:rsidR="00A0466E">
        <w:rPr>
          <w:rFonts w:cstheme="minorHAnsi"/>
          <w:sz w:val="24"/>
          <w:szCs w:val="24"/>
        </w:rPr>
        <w:t>ed</w:t>
      </w:r>
      <w:r w:rsidR="0040261A">
        <w:rPr>
          <w:rFonts w:cstheme="minorHAnsi"/>
          <w:sz w:val="24"/>
          <w:szCs w:val="24"/>
        </w:rPr>
        <w:t xml:space="preserve">. </w:t>
      </w:r>
    </w:p>
    <w:p w14:paraId="36B453F0" w14:textId="215010C8" w:rsidR="00C81BE1" w:rsidRDefault="00C81BE1" w:rsidP="00C81BE1">
      <w:pPr>
        <w:spacing w:line="480" w:lineRule="auto"/>
        <w:ind w:firstLine="720"/>
        <w:rPr>
          <w:rFonts w:cstheme="minorHAnsi"/>
          <w:noProof/>
          <w:sz w:val="24"/>
          <w:szCs w:val="24"/>
        </w:rPr>
      </w:pPr>
      <w:r w:rsidRPr="003E0030">
        <w:rPr>
          <w:rFonts w:cstheme="minorHAnsi"/>
          <w:noProof/>
          <w:sz w:val="24"/>
          <w:szCs w:val="24"/>
        </w:rPr>
        <w:t>Ilya Prigogine</w:t>
      </w:r>
      <w:r>
        <w:rPr>
          <w:rFonts w:cstheme="minorHAnsi"/>
          <w:noProof/>
          <w:sz w:val="24"/>
          <w:szCs w:val="24"/>
        </w:rPr>
        <w:t>—</w:t>
      </w:r>
      <w:r w:rsidRPr="003E0030">
        <w:rPr>
          <w:rFonts w:cstheme="minorHAnsi"/>
          <w:noProof/>
          <w:sz w:val="24"/>
          <w:szCs w:val="24"/>
        </w:rPr>
        <w:t xml:space="preserve">who won </w:t>
      </w:r>
      <w:r>
        <w:rPr>
          <w:rFonts w:cstheme="minorHAnsi"/>
          <w:noProof/>
          <w:sz w:val="24"/>
          <w:szCs w:val="24"/>
        </w:rPr>
        <w:t>a</w:t>
      </w:r>
      <w:r w:rsidRPr="003E0030">
        <w:rPr>
          <w:rFonts w:cstheme="minorHAnsi"/>
          <w:noProof/>
          <w:sz w:val="24"/>
          <w:szCs w:val="24"/>
        </w:rPr>
        <w:t xml:space="preserve"> Nobel Prize in chemistry for work on dissipative structures, complex systems, and irreversibility</w:t>
      </w:r>
      <w:r>
        <w:rPr>
          <w:rFonts w:cstheme="minorHAnsi"/>
          <w:noProof/>
          <w:sz w:val="24"/>
          <w:szCs w:val="24"/>
        </w:rPr>
        <w:t>—is a key figure for Harvey and Reed. D</w:t>
      </w:r>
      <w:r w:rsidRPr="003E0030">
        <w:rPr>
          <w:rFonts w:cstheme="minorHAnsi"/>
          <w:noProof/>
          <w:sz w:val="24"/>
          <w:szCs w:val="24"/>
        </w:rPr>
        <w:t>issipative structures</w:t>
      </w:r>
      <w:r>
        <w:rPr>
          <w:rFonts w:cstheme="minorHAnsi"/>
          <w:noProof/>
          <w:sz w:val="24"/>
          <w:szCs w:val="24"/>
        </w:rPr>
        <w:t xml:space="preserve"> </w:t>
      </w:r>
      <w:r>
        <w:rPr>
          <w:rFonts w:cstheme="minorHAnsi"/>
          <w:noProof/>
          <w:sz w:val="24"/>
          <w:szCs w:val="24"/>
        </w:rPr>
        <w:fldChar w:fldCharType="begin" w:fldLock="1"/>
      </w:r>
      <w:r>
        <w:rPr>
          <w:rFonts w:cstheme="minorHAnsi"/>
          <w:noProof/>
          <w:sz w:val="24"/>
          <w:szCs w:val="24"/>
        </w:rPr>
        <w:instrText>ADDIN CSL_CITATION {"citationItems":[{"id":"ITEM-1","itemData":{"author":[{"dropping-particle":"","family":"Prigogine","given":"Ilya","non-dropping-particle":"","parse-names":false,"suffix":""},{"dropping-particle":"","family":"Stengers","given":"Isabelle","non-dropping-particle":"","parse-names":false,"suffix":""}],"id":"ITEM-1","issued":{"date-parts":[["1984"]]},"publisher":"Heinemann, London","title":"Order out of Chaos","type":"book"},"uris":["http://www.mendeley.com/documents/?uuid=09b42d7d-80cd-4863-aa1b-ed5ff5e37f13"]}],"mendeley":{"formattedCitation":"(Prigogine &amp; Stengers, 1984)","manualFormatting":"(Prigogine &amp; Stengers, 1984, 142-143)","plainTextFormattedCitation":"(Prigogine &amp; Stengers, 1984)","previouslyFormattedCitation":"(Prigogine &amp; Stengers, 1984)"},"properties":{"noteIndex":0},"schema":"https://github.com/citation-style-language/schema/raw/master/csl-citation.json"}</w:instrText>
      </w:r>
      <w:r>
        <w:rPr>
          <w:rFonts w:cstheme="minorHAnsi"/>
          <w:noProof/>
          <w:sz w:val="24"/>
          <w:szCs w:val="24"/>
        </w:rPr>
        <w:fldChar w:fldCharType="separate"/>
      </w:r>
      <w:r w:rsidRPr="002D21C6">
        <w:rPr>
          <w:rFonts w:cstheme="minorHAnsi"/>
          <w:noProof/>
          <w:sz w:val="24"/>
          <w:szCs w:val="24"/>
        </w:rPr>
        <w:t>(Prigogine &amp; Stengers, 1984</w:t>
      </w:r>
      <w:r>
        <w:rPr>
          <w:rFonts w:cstheme="minorHAnsi"/>
          <w:noProof/>
          <w:sz w:val="24"/>
          <w:szCs w:val="24"/>
        </w:rPr>
        <w:t>, 142-143</w:t>
      </w:r>
      <w:r w:rsidRPr="002D21C6">
        <w:rPr>
          <w:rFonts w:cstheme="minorHAnsi"/>
          <w:noProof/>
          <w:sz w:val="24"/>
          <w:szCs w:val="24"/>
        </w:rPr>
        <w:t>)</w:t>
      </w:r>
      <w:r>
        <w:rPr>
          <w:rFonts w:cstheme="minorHAnsi"/>
          <w:noProof/>
          <w:sz w:val="24"/>
          <w:szCs w:val="24"/>
        </w:rPr>
        <w:fldChar w:fldCharType="end"/>
      </w:r>
      <w:r>
        <w:rPr>
          <w:rFonts w:cstheme="minorHAnsi"/>
          <w:noProof/>
          <w:sz w:val="24"/>
          <w:szCs w:val="24"/>
        </w:rPr>
        <w:t>,</w:t>
      </w:r>
      <w:r w:rsidR="00D1360A">
        <w:rPr>
          <w:rFonts w:cstheme="minorHAnsi"/>
          <w:noProof/>
          <w:sz w:val="24"/>
          <w:szCs w:val="24"/>
        </w:rPr>
        <w:t xml:space="preserve"> are central in Harvey and Reed’s theory.</w:t>
      </w:r>
      <w:r>
        <w:rPr>
          <w:rFonts w:cstheme="minorHAnsi"/>
          <w:noProof/>
          <w:sz w:val="24"/>
          <w:szCs w:val="24"/>
        </w:rPr>
        <w:t xml:space="preserve"> </w:t>
      </w:r>
      <w:r w:rsidR="00D1360A">
        <w:rPr>
          <w:rFonts w:cstheme="minorHAnsi"/>
          <w:noProof/>
          <w:sz w:val="24"/>
          <w:szCs w:val="24"/>
        </w:rPr>
        <w:t>I</w:t>
      </w:r>
      <w:r>
        <w:rPr>
          <w:rFonts w:cstheme="minorHAnsi"/>
          <w:noProof/>
          <w:sz w:val="24"/>
          <w:szCs w:val="24"/>
        </w:rPr>
        <w:t xml:space="preserve">n brief, </w:t>
      </w:r>
      <w:r w:rsidR="00D1360A">
        <w:rPr>
          <w:rFonts w:cstheme="minorHAnsi"/>
          <w:noProof/>
          <w:sz w:val="24"/>
          <w:szCs w:val="24"/>
        </w:rPr>
        <w:t xml:space="preserve">dissipative structures </w:t>
      </w:r>
      <w:r>
        <w:rPr>
          <w:rFonts w:cstheme="minorHAnsi"/>
          <w:noProof/>
          <w:sz w:val="24"/>
          <w:szCs w:val="24"/>
        </w:rPr>
        <w:t>are “</w:t>
      </w:r>
      <w:r w:rsidRPr="00C12E85">
        <w:rPr>
          <w:rFonts w:cstheme="minorHAnsi"/>
          <w:noProof/>
          <w:sz w:val="24"/>
          <w:szCs w:val="24"/>
        </w:rPr>
        <w:t>natural thermodynamic entities capable of evolutionary behavior</w:t>
      </w:r>
      <w:r>
        <w:rPr>
          <w:rFonts w:cstheme="minorHAnsi"/>
          <w:noProof/>
          <w:sz w:val="24"/>
          <w:szCs w:val="24"/>
        </w:rPr>
        <w:t xml:space="preserve">” </w:t>
      </w:r>
      <w:r>
        <w:rPr>
          <w:rFonts w:cstheme="minorHAnsi"/>
          <w:noProof/>
          <w:sz w:val="24"/>
          <w:szCs w:val="24"/>
        </w:rPr>
        <w:fldChar w:fldCharType="begin" w:fldLock="1"/>
      </w:r>
      <w:r>
        <w:rPr>
          <w:rFonts w:cstheme="minorHAnsi"/>
          <w:noProof/>
          <w:sz w:val="24"/>
          <w:szCs w:val="24"/>
        </w:rPr>
        <w:instrText>ADDIN CSL_CITATION {"citationItems":[{"id":"ITEM-1","itemData":{"DOI":"10.1016/1061-7361(94)90020-5","ISSN":"10617361","author":[{"dropping-particle":"","family":"Harvey","given":"David L.","non-dropping-particle":"","parse-names":false,"suffix":""},{"dropping-particle":"","family":"Reed","given":"Michael H.","non-dropping-particle":"","parse-names":false,"suffix":""}],"container-title":"Journal of Social and Evolutionary Systems","id":"ITEM-1","issue":"4","issued":{"date-parts":[["1994"]]},"page":"371-411","title":"The evolution of dissipative social systems","type":"article-journal","volume":"17"},"uris":["http://www.mendeley.com/documents/?uuid=cdfac26f-e58f-4352-9d4f-a963785761c4"]}],"mendeley":{"formattedCitation":"(D. L. Harvey &amp; Reed, 1994)","manualFormatting":"(D. L. Harvey &amp; Reed, 1994, 377)","plainTextFormattedCitation":"(D. L. Harvey &amp; Reed, 1994)","previouslyFormattedCitation":"(D. L. Harvey &amp; Reed, 1994)"},"properties":{"noteIndex":0},"schema":"https://github.com/citation-style-language/schema/raw/master/csl-citation.json"}</w:instrText>
      </w:r>
      <w:r>
        <w:rPr>
          <w:rFonts w:cstheme="minorHAnsi"/>
          <w:noProof/>
          <w:sz w:val="24"/>
          <w:szCs w:val="24"/>
        </w:rPr>
        <w:fldChar w:fldCharType="separate"/>
      </w:r>
      <w:r w:rsidRPr="00C12E85">
        <w:rPr>
          <w:rFonts w:cstheme="minorHAnsi"/>
          <w:noProof/>
          <w:sz w:val="24"/>
          <w:szCs w:val="24"/>
        </w:rPr>
        <w:t>(D. L. Harvey &amp; Reed, 1994</w:t>
      </w:r>
      <w:r>
        <w:rPr>
          <w:rFonts w:cstheme="minorHAnsi"/>
          <w:noProof/>
          <w:sz w:val="24"/>
          <w:szCs w:val="24"/>
        </w:rPr>
        <w:t>, 377</w:t>
      </w:r>
      <w:r w:rsidRPr="00C12E85">
        <w:rPr>
          <w:rFonts w:cstheme="minorHAnsi"/>
          <w:noProof/>
          <w:sz w:val="24"/>
          <w:szCs w:val="24"/>
        </w:rPr>
        <w:t>)</w:t>
      </w:r>
      <w:r>
        <w:rPr>
          <w:rFonts w:cstheme="minorHAnsi"/>
          <w:noProof/>
          <w:sz w:val="24"/>
          <w:szCs w:val="24"/>
        </w:rPr>
        <w:fldChar w:fldCharType="end"/>
      </w:r>
      <w:r>
        <w:rPr>
          <w:rFonts w:cstheme="minorHAnsi"/>
          <w:noProof/>
          <w:sz w:val="24"/>
          <w:szCs w:val="24"/>
        </w:rPr>
        <w:t xml:space="preserve">. Two properties set them apart: (1) the capacity to import energy from their environment and transform it into complex internal structure; (2) as they </w:t>
      </w:r>
      <w:r>
        <w:rPr>
          <w:rFonts w:cstheme="minorHAnsi"/>
          <w:noProof/>
          <w:sz w:val="24"/>
          <w:szCs w:val="24"/>
        </w:rPr>
        <w:lastRenderedPageBreak/>
        <w:t xml:space="preserve">accumulate random disorder—all thermodynamically ordered systems do—dissipative systems can export that internal disorder to their environment. By dint of the first property they can be said to be “information preserving” and “information accumulating” </w:t>
      </w:r>
      <w:r>
        <w:rPr>
          <w:rFonts w:cstheme="minorHAnsi"/>
          <w:noProof/>
          <w:sz w:val="24"/>
          <w:szCs w:val="24"/>
        </w:rPr>
        <w:fldChar w:fldCharType="begin" w:fldLock="1"/>
      </w:r>
      <w:r>
        <w:rPr>
          <w:rFonts w:cstheme="minorHAnsi"/>
          <w:noProof/>
          <w:sz w:val="24"/>
          <w:szCs w:val="24"/>
        </w:rPr>
        <w:instrText>ADDIN CSL_CITATION {"citationItems":[{"id":"ITEM-1","itemData":{"DOI":"10.1016/1061-7361(94)90020-5","ISSN":"10617361","author":[{"dropping-particle":"","family":"Harvey","given":"David L.","non-dropping-particle":"","parse-names":false,"suffix":""},{"dropping-particle":"","family":"Reed","given":"Michael H.","non-dropping-particle":"","parse-names":false,"suffix":""}],"container-title":"Journal of Social and Evolutionary Systems","id":"ITEM-1","issue":"4","issued":{"date-parts":[["1994"]]},"page":"371-411","title":"The evolution of dissipative social systems","type":"article-journal","volume":"17"},"uris":["http://www.mendeley.com/documents/?uuid=cdfac26f-e58f-4352-9d4f-a963785761c4"]}],"mendeley":{"formattedCitation":"(D. L. Harvey &amp; Reed, 1994)","manualFormatting":"(D. L. Harvey &amp; Reed, 1994, 377-378)","plainTextFormattedCitation":"(D. L. Harvey &amp; Reed, 1994)","previouslyFormattedCitation":"(D. L. Harvey &amp; Reed, 1994)"},"properties":{"noteIndex":0},"schema":"https://github.com/citation-style-language/schema/raw/master/csl-citation.json"}</w:instrText>
      </w:r>
      <w:r>
        <w:rPr>
          <w:rFonts w:cstheme="minorHAnsi"/>
          <w:noProof/>
          <w:sz w:val="24"/>
          <w:szCs w:val="24"/>
        </w:rPr>
        <w:fldChar w:fldCharType="separate"/>
      </w:r>
      <w:r w:rsidRPr="00C12E85">
        <w:rPr>
          <w:rFonts w:cstheme="minorHAnsi"/>
          <w:noProof/>
          <w:sz w:val="24"/>
          <w:szCs w:val="24"/>
        </w:rPr>
        <w:t>(D. L. Harvey &amp; Reed, 1994</w:t>
      </w:r>
      <w:r>
        <w:rPr>
          <w:rFonts w:cstheme="minorHAnsi"/>
          <w:noProof/>
          <w:sz w:val="24"/>
          <w:szCs w:val="24"/>
        </w:rPr>
        <w:t>, 377-378</w:t>
      </w:r>
      <w:r w:rsidRPr="00C12E85">
        <w:rPr>
          <w:rFonts w:cstheme="minorHAnsi"/>
          <w:noProof/>
          <w:sz w:val="24"/>
          <w:szCs w:val="24"/>
        </w:rPr>
        <w:t>)</w:t>
      </w:r>
      <w:r>
        <w:rPr>
          <w:rFonts w:cstheme="minorHAnsi"/>
          <w:noProof/>
          <w:sz w:val="24"/>
          <w:szCs w:val="24"/>
        </w:rPr>
        <w:fldChar w:fldCharType="end"/>
      </w:r>
      <w:r>
        <w:rPr>
          <w:rFonts w:cstheme="minorHAnsi"/>
          <w:noProof/>
          <w:sz w:val="24"/>
          <w:szCs w:val="24"/>
        </w:rPr>
        <w:t xml:space="preserve">. The capacity to evolve to increasingly improbable states of order and complexity internally is called negentropy, or negative entropy </w:t>
      </w:r>
      <w:r>
        <w:rPr>
          <w:rFonts w:cstheme="minorHAnsi"/>
          <w:noProof/>
          <w:sz w:val="24"/>
          <w:szCs w:val="24"/>
        </w:rPr>
        <w:fldChar w:fldCharType="begin" w:fldLock="1"/>
      </w:r>
      <w:r>
        <w:rPr>
          <w:rFonts w:cstheme="minorHAnsi"/>
          <w:noProof/>
          <w:sz w:val="24"/>
          <w:szCs w:val="24"/>
        </w:rPr>
        <w:instrText>ADDIN CSL_CITATION {"citationItems":[{"id":"ITEM-1","itemData":{"DOI":"10.1016/1061-7361(94)90020-5","ISSN":"10617361","author":[{"dropping-particle":"","family":"Harvey","given":"David L.","non-dropping-particle":"","parse-names":false,"suffix":""},{"dropping-particle":"","family":"Reed","given":"Michael H.","non-dropping-particle":"","parse-names":false,"suffix":""}],"container-title":"Journal of Social and Evolutionary Systems","id":"ITEM-1","issue":"4","issued":{"date-parts":[["1994"]]},"page":"371-411","title":"The evolution of dissipative social systems","type":"article-journal","volume":"17"},"uris":["http://www.mendeley.com/documents/?uuid=cdfac26f-e58f-4352-9d4f-a963785761c4"]}],"mendeley":{"formattedCitation":"(D. L. Harvey &amp; Reed, 1994)","manualFormatting":"(D. L. Harvey &amp; Reed, 1994, 383)","plainTextFormattedCitation":"(D. L. Harvey &amp; Reed, 1994)","previouslyFormattedCitation":"(D. L. Harvey &amp; Reed, 1994)"},"properties":{"noteIndex":0},"schema":"https://github.com/citation-style-language/schema/raw/master/csl-citation.json"}</w:instrText>
      </w:r>
      <w:r>
        <w:rPr>
          <w:rFonts w:cstheme="minorHAnsi"/>
          <w:noProof/>
          <w:sz w:val="24"/>
          <w:szCs w:val="24"/>
        </w:rPr>
        <w:fldChar w:fldCharType="separate"/>
      </w:r>
      <w:r w:rsidRPr="00E90318">
        <w:rPr>
          <w:rFonts w:cstheme="minorHAnsi"/>
          <w:noProof/>
          <w:sz w:val="24"/>
          <w:szCs w:val="24"/>
        </w:rPr>
        <w:t>(D. L. Harvey &amp; Reed, 1994</w:t>
      </w:r>
      <w:r>
        <w:rPr>
          <w:rFonts w:cstheme="minorHAnsi"/>
          <w:noProof/>
          <w:sz w:val="24"/>
          <w:szCs w:val="24"/>
        </w:rPr>
        <w:t>, 383</w:t>
      </w:r>
      <w:r w:rsidRPr="00E90318">
        <w:rPr>
          <w:rFonts w:cstheme="minorHAnsi"/>
          <w:noProof/>
          <w:sz w:val="24"/>
          <w:szCs w:val="24"/>
        </w:rPr>
        <w:t>)</w:t>
      </w:r>
      <w:r>
        <w:rPr>
          <w:rFonts w:cstheme="minorHAnsi"/>
          <w:noProof/>
          <w:sz w:val="24"/>
          <w:szCs w:val="24"/>
        </w:rPr>
        <w:fldChar w:fldCharType="end"/>
      </w:r>
      <w:r>
        <w:rPr>
          <w:rFonts w:cstheme="minorHAnsi"/>
          <w:noProof/>
          <w:sz w:val="24"/>
          <w:szCs w:val="24"/>
        </w:rPr>
        <w:t xml:space="preserve">. </w:t>
      </w:r>
      <w:r w:rsidRPr="00092DB6">
        <w:rPr>
          <w:rFonts w:cstheme="minorHAnsi"/>
          <w:noProof/>
          <w:sz w:val="24"/>
          <w:szCs w:val="24"/>
        </w:rPr>
        <w:t xml:space="preserve">Dissipative structures depend upon continuous energy </w:t>
      </w:r>
      <w:r w:rsidR="00914370">
        <w:rPr>
          <w:rFonts w:cstheme="minorHAnsi"/>
          <w:noProof/>
          <w:sz w:val="24"/>
          <w:szCs w:val="24"/>
        </w:rPr>
        <w:t xml:space="preserve">flowing </w:t>
      </w:r>
      <w:r w:rsidRPr="00092DB6">
        <w:rPr>
          <w:rFonts w:cstheme="minorHAnsi"/>
          <w:noProof/>
          <w:sz w:val="24"/>
          <w:szCs w:val="24"/>
        </w:rPr>
        <w:t xml:space="preserve">from their environments—they are far-from-equilibrium configurations, which “mark the move from chemistry towards biology, with chains of catalytic loops working to generate non-linear cascades of reactions, similar to metabolic reactions in living beings” </w:t>
      </w:r>
      <w:r w:rsidRPr="00092DB6">
        <w:rPr>
          <w:rFonts w:cstheme="minorHAnsi"/>
          <w:noProof/>
          <w:sz w:val="24"/>
          <w:szCs w:val="24"/>
        </w:rPr>
        <w:fldChar w:fldCharType="begin" w:fldLock="1"/>
      </w:r>
      <w:r w:rsidRPr="00092DB6">
        <w:rPr>
          <w:rFonts w:cstheme="minorHAnsi"/>
          <w:noProof/>
          <w:sz w:val="24"/>
          <w:szCs w:val="24"/>
        </w:rPr>
        <w:instrText>ADDIN CSL_CITATION {"citationItems":[{"id":"ITEM-1","itemData":{"ISBN":"9783030197940","author":[{"dropping-particle":"","family":"Williams","given":"Alex","non-dropping-particle":"","parse-names":false,"suffix":""}],"id":"ITEM-1","issued":{"date-parts":[["2020"]]},"publisher":"Palgrave McMillan","title":"Political Hegemony: Mechanisms of Power After Gramsci","type":"book"},"uris":["http://www.mendeley.com/documents/?uuid=9c97d46b-452c-45f6-8724-faa4d6abc04a"]}],"mendeley":{"formattedCitation":"(Williams, 2020)","manualFormatting":"(Williams, 2020, 26)","plainTextFormattedCitation":"(Williams, 2020)","previouslyFormattedCitation":"(Williams, 2020)"},"properties":{"noteIndex":0},"schema":"https://github.com/citation-style-language/schema/raw/master/csl-citation.json"}</w:instrText>
      </w:r>
      <w:r w:rsidRPr="00092DB6">
        <w:rPr>
          <w:rFonts w:cstheme="minorHAnsi"/>
          <w:noProof/>
          <w:sz w:val="24"/>
          <w:szCs w:val="24"/>
        </w:rPr>
        <w:fldChar w:fldCharType="separate"/>
      </w:r>
      <w:r w:rsidRPr="00092DB6">
        <w:rPr>
          <w:rFonts w:cstheme="minorHAnsi"/>
          <w:noProof/>
          <w:sz w:val="24"/>
          <w:szCs w:val="24"/>
        </w:rPr>
        <w:t>(Williams, 2020, 26)</w:t>
      </w:r>
      <w:r w:rsidRPr="00092DB6">
        <w:rPr>
          <w:rFonts w:cstheme="minorHAnsi"/>
          <w:noProof/>
          <w:sz w:val="24"/>
          <w:szCs w:val="24"/>
        </w:rPr>
        <w:fldChar w:fldCharType="end"/>
      </w:r>
      <w:r w:rsidRPr="00092DB6">
        <w:rPr>
          <w:rFonts w:cstheme="minorHAnsi"/>
          <w:noProof/>
          <w:sz w:val="24"/>
          <w:szCs w:val="24"/>
        </w:rPr>
        <w:t>.</w:t>
      </w:r>
      <w:r w:rsidR="00C122DD">
        <w:rPr>
          <w:rStyle w:val="FootnoteReference"/>
          <w:rFonts w:cstheme="minorHAnsi"/>
          <w:noProof/>
          <w:sz w:val="24"/>
          <w:szCs w:val="24"/>
        </w:rPr>
        <w:footnoteReference w:id="33"/>
      </w:r>
    </w:p>
    <w:p w14:paraId="7FD54E13" w14:textId="25F9A86B" w:rsidR="001C07DA" w:rsidRPr="006B55B9" w:rsidRDefault="00046906" w:rsidP="00C81BE1">
      <w:pPr>
        <w:spacing w:line="480" w:lineRule="auto"/>
        <w:ind w:firstLine="720"/>
        <w:rPr>
          <w:rFonts w:cstheme="minorHAnsi"/>
          <w:noProof/>
          <w:sz w:val="24"/>
          <w:szCs w:val="24"/>
        </w:rPr>
      </w:pPr>
      <w:r>
        <w:rPr>
          <w:rFonts w:cstheme="minorHAnsi"/>
          <w:noProof/>
          <w:sz w:val="24"/>
          <w:szCs w:val="24"/>
        </w:rPr>
        <w:t xml:space="preserve">A central claim of Harvey and Reed </w:t>
      </w:r>
      <w:r>
        <w:rPr>
          <w:rFonts w:cstheme="minorHAnsi"/>
          <w:noProof/>
          <w:sz w:val="24"/>
          <w:szCs w:val="24"/>
        </w:rPr>
        <w:fldChar w:fldCharType="begin" w:fldLock="1"/>
      </w:r>
      <w:r w:rsidR="003B6786">
        <w:rPr>
          <w:rFonts w:cstheme="minorHAnsi"/>
          <w:noProof/>
          <w:sz w:val="24"/>
          <w:szCs w:val="24"/>
        </w:rPr>
        <w:instrText>ADDIN CSL_CITATION {"citationItems":[{"id":"ITEM-1","itemData":{"DOI":"10.1016/1061-7361(94)90020-5","ISSN":"10617361","author":[{"dropping-particle":"","family":"Harvey","given":"David L.","non-dropping-particle":"","parse-names":false,"suffix":""},{"dropping-particle":"","family":"Reed","given":"Michael H.","non-dropping-particle":"","parse-names":false,"suffix":""}],"container-title":"Journal of Social and Evolutionary Systems","id":"ITEM-1","issue":"4","issued":{"date-parts":[["1994"]]},"page":"371-411","title":"The evolution of dissipative social systems","type":"article-journal","volume":"17"},"uris":["http://www.mendeley.com/documents/?uuid=cdfac26f-e58f-4352-9d4f-a963785761c4"]}],"mendeley":{"formattedCitation":"(D. L. Harvey &amp; Reed, 1994)","manualFormatting":"(1994, 385, 389)","plainTextFormattedCitation":"(D. L. Harvey &amp; Reed, 1994)","previouslyFormattedCitation":"(D. L. Harvey &amp; Reed, 1994)"},"properties":{"noteIndex":0},"schema":"https://github.com/citation-style-language/schema/raw/master/csl-citation.json"}</w:instrText>
      </w:r>
      <w:r>
        <w:rPr>
          <w:rFonts w:cstheme="minorHAnsi"/>
          <w:noProof/>
          <w:sz w:val="24"/>
          <w:szCs w:val="24"/>
        </w:rPr>
        <w:fldChar w:fldCharType="separate"/>
      </w:r>
      <w:r w:rsidRPr="00046906">
        <w:rPr>
          <w:rFonts w:cstheme="minorHAnsi"/>
          <w:noProof/>
          <w:sz w:val="24"/>
          <w:szCs w:val="24"/>
        </w:rPr>
        <w:t>(1994</w:t>
      </w:r>
      <w:r>
        <w:rPr>
          <w:rFonts w:cstheme="minorHAnsi"/>
          <w:noProof/>
          <w:sz w:val="24"/>
          <w:szCs w:val="24"/>
        </w:rPr>
        <w:t>, 385</w:t>
      </w:r>
      <w:r w:rsidR="003B6786">
        <w:rPr>
          <w:rFonts w:cstheme="minorHAnsi"/>
          <w:noProof/>
          <w:sz w:val="24"/>
          <w:szCs w:val="24"/>
        </w:rPr>
        <w:t>, 389</w:t>
      </w:r>
      <w:r w:rsidRPr="00046906">
        <w:rPr>
          <w:rFonts w:cstheme="minorHAnsi"/>
          <w:noProof/>
          <w:sz w:val="24"/>
          <w:szCs w:val="24"/>
        </w:rPr>
        <w:t>)</w:t>
      </w:r>
      <w:r>
        <w:rPr>
          <w:rFonts w:cstheme="minorHAnsi"/>
          <w:noProof/>
          <w:sz w:val="24"/>
          <w:szCs w:val="24"/>
        </w:rPr>
        <w:fldChar w:fldCharType="end"/>
      </w:r>
      <w:r>
        <w:rPr>
          <w:rFonts w:cstheme="minorHAnsi"/>
          <w:noProof/>
          <w:sz w:val="24"/>
          <w:szCs w:val="24"/>
        </w:rPr>
        <w:t xml:space="preserve"> is that </w:t>
      </w:r>
      <w:bookmarkStart w:id="20" w:name="_Hlk110244922"/>
      <w:r>
        <w:rPr>
          <w:rFonts w:cstheme="minorHAnsi"/>
          <w:noProof/>
          <w:sz w:val="24"/>
          <w:szCs w:val="24"/>
        </w:rPr>
        <w:t>social processes and their antecedent evolutionary processes in biology, are</w:t>
      </w:r>
      <w:r w:rsidR="00F62785">
        <w:rPr>
          <w:rFonts w:cstheme="minorHAnsi"/>
          <w:noProof/>
          <w:sz w:val="24"/>
          <w:szCs w:val="24"/>
        </w:rPr>
        <w:t xml:space="preserve"> </w:t>
      </w:r>
      <w:r w:rsidR="003B6786">
        <w:rPr>
          <w:rFonts w:cstheme="minorHAnsi"/>
          <w:noProof/>
          <w:sz w:val="24"/>
          <w:szCs w:val="24"/>
        </w:rPr>
        <w:t>special classes</w:t>
      </w:r>
      <w:r w:rsidR="00F62785">
        <w:rPr>
          <w:rFonts w:cstheme="minorHAnsi"/>
          <w:noProof/>
          <w:sz w:val="24"/>
          <w:szCs w:val="24"/>
        </w:rPr>
        <w:t xml:space="preserve"> of</w:t>
      </w:r>
      <w:r>
        <w:rPr>
          <w:rFonts w:cstheme="minorHAnsi"/>
          <w:noProof/>
          <w:sz w:val="24"/>
          <w:szCs w:val="24"/>
        </w:rPr>
        <w:t xml:space="preserve"> dissipative systems. </w:t>
      </w:r>
      <w:bookmarkEnd w:id="20"/>
      <w:r w:rsidR="00C2120E">
        <w:rPr>
          <w:rFonts w:cstheme="minorHAnsi"/>
          <w:noProof/>
          <w:sz w:val="24"/>
          <w:szCs w:val="24"/>
        </w:rPr>
        <w:t xml:space="preserve">Furthermore, they see </w:t>
      </w:r>
      <w:bookmarkStart w:id="21" w:name="_Hlk110244969"/>
      <w:r w:rsidR="00C2120E">
        <w:rPr>
          <w:rFonts w:cstheme="minorHAnsi"/>
          <w:noProof/>
          <w:sz w:val="24"/>
          <w:szCs w:val="24"/>
        </w:rPr>
        <w:t xml:space="preserve">chaos theory, dissipative systems theory, and punctuated equilibria as forming a mutually-referencing conceptual framework </w:t>
      </w:r>
      <w:bookmarkEnd w:id="21"/>
      <w:r w:rsidR="00C2120E">
        <w:rPr>
          <w:rFonts w:cstheme="minorHAnsi"/>
          <w:noProof/>
          <w:sz w:val="24"/>
          <w:szCs w:val="24"/>
        </w:rPr>
        <w:fldChar w:fldCharType="begin" w:fldLock="1"/>
      </w:r>
      <w:r w:rsidR="00672E04">
        <w:rPr>
          <w:rFonts w:cstheme="minorHAnsi"/>
          <w:noProof/>
          <w:sz w:val="24"/>
          <w:szCs w:val="24"/>
        </w:rPr>
        <w:instrText>ADDIN CSL_CITATION {"citationItems":[{"id":"ITEM-1","itemData":{"DOI":"10.1016/1061-7361(94)90020-5","ISSN":"10617361","author":[{"dropping-particle":"","family":"Harvey","given":"David L.","non-dropping-particle":"","parse-names":false,"suffix":""},{"dropping-particle":"","family":"Reed","given":"Michael H.","non-dropping-particle":"","parse-names":false,"suffix":""}],"container-title":"Journal of Social and Evolutionary Systems","id":"ITEM-1","issue":"4","issued":{"date-parts":[["1994"]]},"page":"371-411","title":"The evolution of dissipative social systems","type":"article-journal","volume":"17"},"uris":["http://www.mendeley.com/documents/?uuid=cdfac26f-e58f-4352-9d4f-a963785761c4"]}],"mendeley":{"formattedCitation":"(D. L. Harvey &amp; Reed, 1994)","manualFormatting":"(D. L. Harvey &amp; Reed, 1994, 395)","plainTextFormattedCitation":"(D. L. Harvey &amp; Reed, 1994)","previouslyFormattedCitation":"(D. L. Harvey &amp; Reed, 1994)"},"properties":{"noteIndex":0},"schema":"https://github.com/citation-style-language/schema/raw/master/csl-citation.json"}</w:instrText>
      </w:r>
      <w:r w:rsidR="00C2120E">
        <w:rPr>
          <w:rFonts w:cstheme="minorHAnsi"/>
          <w:noProof/>
          <w:sz w:val="24"/>
          <w:szCs w:val="24"/>
        </w:rPr>
        <w:fldChar w:fldCharType="separate"/>
      </w:r>
      <w:r w:rsidR="00C2120E" w:rsidRPr="00C2120E">
        <w:rPr>
          <w:rFonts w:cstheme="minorHAnsi"/>
          <w:noProof/>
          <w:sz w:val="24"/>
          <w:szCs w:val="24"/>
        </w:rPr>
        <w:t>(D. L. Harvey &amp; Reed, 1994</w:t>
      </w:r>
      <w:r w:rsidR="00C2120E">
        <w:rPr>
          <w:rFonts w:cstheme="minorHAnsi"/>
          <w:noProof/>
          <w:sz w:val="24"/>
          <w:szCs w:val="24"/>
        </w:rPr>
        <w:t>, 395</w:t>
      </w:r>
      <w:r w:rsidR="00C2120E" w:rsidRPr="00C2120E">
        <w:rPr>
          <w:rFonts w:cstheme="minorHAnsi"/>
          <w:noProof/>
          <w:sz w:val="24"/>
          <w:szCs w:val="24"/>
        </w:rPr>
        <w:t>)</w:t>
      </w:r>
      <w:r w:rsidR="00C2120E">
        <w:rPr>
          <w:rFonts w:cstheme="minorHAnsi"/>
          <w:noProof/>
          <w:sz w:val="24"/>
          <w:szCs w:val="24"/>
        </w:rPr>
        <w:fldChar w:fldCharType="end"/>
      </w:r>
      <w:r w:rsidR="00C2120E">
        <w:rPr>
          <w:rFonts w:cstheme="minorHAnsi"/>
          <w:noProof/>
          <w:sz w:val="24"/>
          <w:szCs w:val="24"/>
        </w:rPr>
        <w:t xml:space="preserve">. </w:t>
      </w:r>
      <w:bookmarkStart w:id="22" w:name="_Hlk110245020"/>
      <w:r w:rsidR="00C2120E">
        <w:rPr>
          <w:rFonts w:cstheme="minorHAnsi"/>
          <w:noProof/>
          <w:sz w:val="24"/>
          <w:szCs w:val="24"/>
        </w:rPr>
        <w:t>Human history must be situated vis-à-vis natural hist</w:t>
      </w:r>
      <w:bookmarkEnd w:id="22"/>
      <w:r w:rsidR="00C2120E">
        <w:rPr>
          <w:rFonts w:cstheme="minorHAnsi"/>
          <w:noProof/>
          <w:sz w:val="24"/>
          <w:szCs w:val="24"/>
        </w:rPr>
        <w:t>ory</w:t>
      </w:r>
      <w:r w:rsidR="00242A9E">
        <w:rPr>
          <w:rFonts w:cstheme="minorHAnsi"/>
          <w:noProof/>
          <w:sz w:val="24"/>
          <w:szCs w:val="24"/>
        </w:rPr>
        <w:t>.</w:t>
      </w:r>
      <w:r w:rsidR="00BF0A36">
        <w:rPr>
          <w:rStyle w:val="FootnoteReference"/>
          <w:rFonts w:cstheme="minorHAnsi"/>
          <w:noProof/>
          <w:sz w:val="24"/>
          <w:szCs w:val="24"/>
        </w:rPr>
        <w:footnoteReference w:id="34"/>
      </w:r>
      <w:r w:rsidR="00C2120E">
        <w:rPr>
          <w:rFonts w:cstheme="minorHAnsi"/>
          <w:noProof/>
          <w:sz w:val="24"/>
          <w:szCs w:val="24"/>
        </w:rPr>
        <w:t xml:space="preserve"> </w:t>
      </w:r>
      <w:r w:rsidR="006B55B9">
        <w:rPr>
          <w:rFonts w:cstheme="minorHAnsi"/>
          <w:noProof/>
          <w:sz w:val="24"/>
          <w:szCs w:val="24"/>
        </w:rPr>
        <w:t xml:space="preserve">Like the punctuated equilibria view of natural history in Gould’s </w:t>
      </w:r>
      <w:r w:rsidR="006B55B9">
        <w:rPr>
          <w:rFonts w:cstheme="minorHAnsi"/>
          <w:i/>
          <w:iCs/>
          <w:noProof/>
          <w:sz w:val="24"/>
          <w:szCs w:val="24"/>
        </w:rPr>
        <w:t>Wonderful Life</w:t>
      </w:r>
      <w:r w:rsidR="006B55B9">
        <w:rPr>
          <w:rFonts w:cstheme="minorHAnsi"/>
          <w:noProof/>
          <w:sz w:val="24"/>
          <w:szCs w:val="24"/>
        </w:rPr>
        <w:t>, human history is part of a “cosmological unfolding,” the essence of which is contingency</w:t>
      </w:r>
      <w:r w:rsidR="00F817C6">
        <w:rPr>
          <w:rFonts w:cstheme="minorHAnsi"/>
          <w:noProof/>
          <w:sz w:val="24"/>
          <w:szCs w:val="24"/>
        </w:rPr>
        <w:t xml:space="preserve"> </w:t>
      </w:r>
      <w:r w:rsidR="00F817C6">
        <w:rPr>
          <w:rFonts w:cstheme="minorHAnsi"/>
          <w:noProof/>
          <w:sz w:val="24"/>
          <w:szCs w:val="24"/>
        </w:rPr>
        <w:fldChar w:fldCharType="begin" w:fldLock="1"/>
      </w:r>
      <w:r w:rsidR="00F62785">
        <w:rPr>
          <w:rFonts w:cstheme="minorHAnsi"/>
          <w:noProof/>
          <w:sz w:val="24"/>
          <w:szCs w:val="24"/>
        </w:rPr>
        <w:instrText>ADDIN CSL_CITATION {"citationItems":[{"id":"ITEM-1","itemData":{"author":[{"dropping-particle":"","family":"Gould","given":"Stephen Jay","non-dropping-particle":"","parse-names":false,"suffix":""}],"id":"ITEM-1","issued":{"date-parts":[["2000"]]},"publisher":"Vintage","title":"Wonderful Life: Burgess Shale and the Nature of History","type":"book"},"uris":["http://www.mendeley.com/documents/?uuid=4a071add-0c8a-483b-ac8a-ddd7b690097b"]},{"id":"ITEM-2","itemData":{"DOI":"10.1016/1061-7361(94)90020-5","ISSN":"10617361","author":[{"dropping-particle":"","family":"Harvey","given":"David L.","non-dropping-particle":"","parse-names":false,"suffix":""},{"dropping-particle":"","family":"Reed","given":"Michael H.","non-dropping-particle":"","parse-names":false,"suffix":""}],"container-title":"Journal of Social and Evolutionary Systems","id":"ITEM-2","issue":"4","issued":{"date-parts":[["1994"]]},"page":"371-411","title":"The evolution of dissipative social systems","type":"article-journal","volume":"17"},"uris":["http://www.mendeley.com/documents/?uuid=cdfac26f-e58f-4352-9d4f-a963785761c4"]}],"mendeley":{"formattedCitation":"(Gould, 2000; D. L. Harvey &amp; Reed, 1994)","manualFormatting":"(Gould, 2000; D. L. Harvey &amp; Reed, 1994, 388-389)","plainTextFormattedCitation":"(Gould, 2000; D. L. Harvey &amp; Reed, 1994)","previouslyFormattedCitation":"(Gould, 2000; D. L. Harvey &amp; Reed, 1994)"},"properties":{"noteIndex":0},"schema":"https://github.com/citation-style-language/schema/raw/master/csl-citation.json"}</w:instrText>
      </w:r>
      <w:r w:rsidR="00F817C6">
        <w:rPr>
          <w:rFonts w:cstheme="minorHAnsi"/>
          <w:noProof/>
          <w:sz w:val="24"/>
          <w:szCs w:val="24"/>
        </w:rPr>
        <w:fldChar w:fldCharType="separate"/>
      </w:r>
      <w:r w:rsidR="00F817C6" w:rsidRPr="00F817C6">
        <w:rPr>
          <w:rFonts w:cstheme="minorHAnsi"/>
          <w:noProof/>
          <w:sz w:val="24"/>
          <w:szCs w:val="24"/>
        </w:rPr>
        <w:t>(Gould, 2000; D. L. Harvey &amp; Reed, 1994</w:t>
      </w:r>
      <w:r w:rsidR="00F817C6">
        <w:rPr>
          <w:rFonts w:cstheme="minorHAnsi"/>
          <w:noProof/>
          <w:sz w:val="24"/>
          <w:szCs w:val="24"/>
        </w:rPr>
        <w:t>, 388-389</w:t>
      </w:r>
      <w:r w:rsidR="00F817C6" w:rsidRPr="00F817C6">
        <w:rPr>
          <w:rFonts w:cstheme="minorHAnsi"/>
          <w:noProof/>
          <w:sz w:val="24"/>
          <w:szCs w:val="24"/>
        </w:rPr>
        <w:t>)</w:t>
      </w:r>
      <w:r w:rsidR="00F817C6">
        <w:rPr>
          <w:rFonts w:cstheme="minorHAnsi"/>
          <w:noProof/>
          <w:sz w:val="24"/>
          <w:szCs w:val="24"/>
        </w:rPr>
        <w:fldChar w:fldCharType="end"/>
      </w:r>
      <w:r w:rsidR="00F817C6">
        <w:rPr>
          <w:rFonts w:cstheme="minorHAnsi"/>
          <w:noProof/>
          <w:sz w:val="24"/>
          <w:szCs w:val="24"/>
        </w:rPr>
        <w:t xml:space="preserve">. </w:t>
      </w:r>
      <w:r w:rsidR="00F62785">
        <w:rPr>
          <w:rFonts w:cstheme="minorHAnsi"/>
          <w:noProof/>
          <w:sz w:val="24"/>
          <w:szCs w:val="24"/>
        </w:rPr>
        <w:t>“</w:t>
      </w:r>
      <w:r w:rsidR="00F62785" w:rsidRPr="00F62785">
        <w:rPr>
          <w:rFonts w:cstheme="minorHAnsi"/>
          <w:noProof/>
          <w:sz w:val="24"/>
          <w:szCs w:val="24"/>
        </w:rPr>
        <w:t xml:space="preserve">Gould’s idea of history as contingency captures the essence of deterministic chaos and how it </w:t>
      </w:r>
      <w:r w:rsidR="00F62785" w:rsidRPr="00F62785">
        <w:rPr>
          <w:rFonts w:cstheme="minorHAnsi"/>
          <w:noProof/>
          <w:sz w:val="24"/>
          <w:szCs w:val="24"/>
        </w:rPr>
        <w:lastRenderedPageBreak/>
        <w:t>might be assimilated into the study of social systems</w:t>
      </w:r>
      <w:r w:rsidR="00F62785">
        <w:rPr>
          <w:rFonts w:cstheme="minorHAnsi"/>
          <w:noProof/>
          <w:sz w:val="24"/>
          <w:szCs w:val="24"/>
        </w:rPr>
        <w:t xml:space="preserve">” </w:t>
      </w:r>
      <w:r w:rsidR="00F62785">
        <w:rPr>
          <w:rFonts w:cstheme="minorHAnsi"/>
          <w:noProof/>
          <w:sz w:val="24"/>
          <w:szCs w:val="24"/>
        </w:rPr>
        <w:fldChar w:fldCharType="begin" w:fldLock="1"/>
      </w:r>
      <w:r w:rsidR="006A1ABB">
        <w:rPr>
          <w:rFonts w:cstheme="minorHAnsi"/>
          <w:noProof/>
          <w:sz w:val="24"/>
          <w:szCs w:val="24"/>
        </w:rPr>
        <w:instrText>ADDIN CSL_CITATION {"citationItems":[{"id":"ITEM-1","itemData":{"DOI":"10.1016/1061-7361(94)90020-5","ISSN":"10617361","author":[{"dropping-particle":"","family":"Harvey","given":"David L.","non-dropping-particle":"","parse-names":false,"suffix":""},{"dropping-particle":"","family":"Reed","given":"Michael H.","non-dropping-particle":"","parse-names":false,"suffix":""}],"container-title":"Journal of Social and Evolutionary Systems","id":"ITEM-1","issue":"4","issued":{"date-parts":[["1994"]]},"page":"371-411","title":"The evolution of dissipative social systems","type":"article-journal","volume":"17"},"uris":["http://www.mendeley.com/documents/?uuid=cdfac26f-e58f-4352-9d4f-a963785761c4"]}],"mendeley":{"formattedCitation":"(D. L. Harvey &amp; Reed, 1994)","manualFormatting":"(D. L. Harvey &amp; Reed, 1994, 389)","plainTextFormattedCitation":"(D. L. Harvey &amp; Reed, 1994)","previouslyFormattedCitation":"(D. L. Harvey &amp; Reed, 1994)"},"properties":{"noteIndex":0},"schema":"https://github.com/citation-style-language/schema/raw/master/csl-citation.json"}</w:instrText>
      </w:r>
      <w:r w:rsidR="00F62785">
        <w:rPr>
          <w:rFonts w:cstheme="minorHAnsi"/>
          <w:noProof/>
          <w:sz w:val="24"/>
          <w:szCs w:val="24"/>
        </w:rPr>
        <w:fldChar w:fldCharType="separate"/>
      </w:r>
      <w:r w:rsidR="00F62785" w:rsidRPr="00F62785">
        <w:rPr>
          <w:rFonts w:cstheme="minorHAnsi"/>
          <w:noProof/>
          <w:sz w:val="24"/>
          <w:szCs w:val="24"/>
        </w:rPr>
        <w:t>(D. L. Harvey &amp; Reed, 1994</w:t>
      </w:r>
      <w:r w:rsidR="00F62785">
        <w:rPr>
          <w:rFonts w:cstheme="minorHAnsi"/>
          <w:noProof/>
          <w:sz w:val="24"/>
          <w:szCs w:val="24"/>
        </w:rPr>
        <w:t>, 389</w:t>
      </w:r>
      <w:r w:rsidR="00F62785" w:rsidRPr="00F62785">
        <w:rPr>
          <w:rFonts w:cstheme="minorHAnsi"/>
          <w:noProof/>
          <w:sz w:val="24"/>
          <w:szCs w:val="24"/>
        </w:rPr>
        <w:t>)</w:t>
      </w:r>
      <w:r w:rsidR="00F62785">
        <w:rPr>
          <w:rFonts w:cstheme="minorHAnsi"/>
          <w:noProof/>
          <w:sz w:val="24"/>
          <w:szCs w:val="24"/>
        </w:rPr>
        <w:fldChar w:fldCharType="end"/>
      </w:r>
      <w:r w:rsidR="00F62785">
        <w:rPr>
          <w:rFonts w:cstheme="minorHAnsi"/>
          <w:noProof/>
          <w:sz w:val="24"/>
          <w:szCs w:val="24"/>
        </w:rPr>
        <w:t xml:space="preserve">. </w:t>
      </w:r>
      <w:r w:rsidR="00B26E66">
        <w:rPr>
          <w:rFonts w:cstheme="minorHAnsi"/>
          <w:noProof/>
          <w:sz w:val="24"/>
          <w:szCs w:val="24"/>
        </w:rPr>
        <w:t>Contingency, to be clear, is different from randomness</w:t>
      </w:r>
      <w:r w:rsidR="00361E95">
        <w:rPr>
          <w:rFonts w:cstheme="minorHAnsi"/>
          <w:noProof/>
          <w:sz w:val="24"/>
          <w:szCs w:val="24"/>
        </w:rPr>
        <w:t xml:space="preserve">—it is path-dependence, where a final result depends on what happened in every step in a process which preceded it </w:t>
      </w:r>
      <w:r w:rsidR="00361E95">
        <w:rPr>
          <w:rFonts w:cstheme="minorHAnsi"/>
          <w:noProof/>
          <w:sz w:val="24"/>
          <w:szCs w:val="24"/>
        </w:rPr>
        <w:fldChar w:fldCharType="begin" w:fldLock="1"/>
      </w:r>
      <w:r w:rsidR="005A4A2F">
        <w:rPr>
          <w:rFonts w:cstheme="minorHAnsi"/>
          <w:noProof/>
          <w:sz w:val="24"/>
          <w:szCs w:val="24"/>
        </w:rPr>
        <w:instrText>ADDIN CSL_CITATION {"citationItems":[{"id":"ITEM-1","itemData":{"ISBN":"0203003918","author":[{"dropping-particle":"","family":"Byrne","given":"David","non-dropping-particle":"","parse-names":false,"suffix":""}],"id":"ITEM-1","issued":{"date-parts":[["1998"]]},"publisher":"Routledge","title":"Complexity Theory and the Social Sciences: an Introduction","type":"book"},"uris":["http://www.mendeley.com/documents/?uuid=9ea83285-3ee6-47d2-93ff-58b83152c75e"]}],"mendeley":{"formattedCitation":"(Byrne, 1998)","manualFormatting":"(Byrne, 1998, 40)","plainTextFormattedCitation":"(Byrne, 1998)","previouslyFormattedCitation":"(Byrne, 1998)"},"properties":{"noteIndex":0},"schema":"https://github.com/citation-style-language/schema/raw/master/csl-citation.json"}</w:instrText>
      </w:r>
      <w:r w:rsidR="00361E95">
        <w:rPr>
          <w:rFonts w:cstheme="minorHAnsi"/>
          <w:noProof/>
          <w:sz w:val="24"/>
          <w:szCs w:val="24"/>
        </w:rPr>
        <w:fldChar w:fldCharType="separate"/>
      </w:r>
      <w:r w:rsidR="00361E95" w:rsidRPr="00361E95">
        <w:rPr>
          <w:rFonts w:cstheme="minorHAnsi"/>
          <w:noProof/>
          <w:sz w:val="24"/>
          <w:szCs w:val="24"/>
        </w:rPr>
        <w:t>(Byrne, 1998</w:t>
      </w:r>
      <w:r w:rsidR="005A4A2F">
        <w:rPr>
          <w:rFonts w:cstheme="minorHAnsi"/>
          <w:noProof/>
          <w:sz w:val="24"/>
          <w:szCs w:val="24"/>
        </w:rPr>
        <w:t>, 40</w:t>
      </w:r>
      <w:r w:rsidR="00361E95" w:rsidRPr="00361E95">
        <w:rPr>
          <w:rFonts w:cstheme="minorHAnsi"/>
          <w:noProof/>
          <w:sz w:val="24"/>
          <w:szCs w:val="24"/>
        </w:rPr>
        <w:t>)</w:t>
      </w:r>
      <w:r w:rsidR="00361E95">
        <w:rPr>
          <w:rFonts w:cstheme="minorHAnsi"/>
          <w:noProof/>
          <w:sz w:val="24"/>
          <w:szCs w:val="24"/>
        </w:rPr>
        <w:fldChar w:fldCharType="end"/>
      </w:r>
      <w:r w:rsidR="00361E95">
        <w:rPr>
          <w:rFonts w:cstheme="minorHAnsi"/>
          <w:noProof/>
          <w:sz w:val="24"/>
          <w:szCs w:val="24"/>
        </w:rPr>
        <w:t xml:space="preserve">. </w:t>
      </w:r>
    </w:p>
    <w:p w14:paraId="5E4CD175" w14:textId="4BE40621" w:rsidR="00795558" w:rsidRDefault="00C81BE1" w:rsidP="00BC3F4B">
      <w:pPr>
        <w:spacing w:line="480" w:lineRule="auto"/>
        <w:ind w:firstLine="720"/>
        <w:rPr>
          <w:rFonts w:cstheme="minorHAnsi"/>
          <w:noProof/>
          <w:sz w:val="24"/>
          <w:szCs w:val="24"/>
        </w:rPr>
      </w:pPr>
      <w:r>
        <w:rPr>
          <w:rFonts w:cstheme="minorHAnsi"/>
          <w:noProof/>
          <w:sz w:val="24"/>
          <w:szCs w:val="24"/>
        </w:rPr>
        <w:t xml:space="preserve"> </w:t>
      </w:r>
      <w:r w:rsidR="00120FEA">
        <w:rPr>
          <w:rFonts w:cstheme="minorHAnsi"/>
          <w:noProof/>
          <w:sz w:val="24"/>
          <w:szCs w:val="24"/>
        </w:rPr>
        <w:t>Another important component of Harvey and Reed’s</w:t>
      </w:r>
      <w:r w:rsidR="0055339F">
        <w:rPr>
          <w:rFonts w:cstheme="minorHAnsi"/>
          <w:noProof/>
          <w:sz w:val="24"/>
          <w:szCs w:val="24"/>
        </w:rPr>
        <w:t xml:space="preserve"> </w:t>
      </w:r>
      <w:r w:rsidR="0055339F">
        <w:rPr>
          <w:rFonts w:cstheme="minorHAnsi"/>
          <w:noProof/>
          <w:sz w:val="24"/>
          <w:szCs w:val="24"/>
        </w:rPr>
        <w:fldChar w:fldCharType="begin" w:fldLock="1"/>
      </w:r>
      <w:r w:rsidR="00A122E4">
        <w:rPr>
          <w:rFonts w:cstheme="minorHAnsi"/>
          <w:noProof/>
          <w:sz w:val="24"/>
          <w:szCs w:val="24"/>
        </w:rPr>
        <w:instrText>ADDIN CSL_CITATION {"citationItems":[{"id":"ITEM-1","itemData":{"DOI":"10.1016/1061-7361(94)90020-5","ISSN":"10617361","author":[{"dropping-particle":"","family":"Harvey","given":"David L.","non-dropping-particle":"","parse-names":false,"suffix":""},{"dropping-particle":"","family":"Reed","given":"Michael H.","non-dropping-particle":"","parse-names":false,"suffix":""}],"container-title":"Journal of Social and Evolutionary Systems","id":"ITEM-1","issue":"4","issued":{"date-parts":[["1994"]]},"page":"371-411","title":"The evolution of dissipative social systems","type":"article-journal","volume":"17"},"uris":["http://www.mendeley.com/documents/?uuid=cdfac26f-e58f-4352-9d4f-a963785761c4"]}],"mendeley":{"formattedCitation":"(D. L. Harvey &amp; Reed, 1994)","manualFormatting":"(1994, 393)","plainTextFormattedCitation":"(D. L. Harvey &amp; Reed, 1994)","previouslyFormattedCitation":"(D. L. Harvey &amp; Reed, 1994)"},"properties":{"noteIndex":0},"schema":"https://github.com/citation-style-language/schema/raw/master/csl-citation.json"}</w:instrText>
      </w:r>
      <w:r w:rsidR="0055339F">
        <w:rPr>
          <w:rFonts w:cstheme="minorHAnsi"/>
          <w:noProof/>
          <w:sz w:val="24"/>
          <w:szCs w:val="24"/>
        </w:rPr>
        <w:fldChar w:fldCharType="separate"/>
      </w:r>
      <w:r w:rsidR="0055339F" w:rsidRPr="0055339F">
        <w:rPr>
          <w:rFonts w:cstheme="minorHAnsi"/>
          <w:noProof/>
          <w:sz w:val="24"/>
          <w:szCs w:val="24"/>
        </w:rPr>
        <w:t>(1994</w:t>
      </w:r>
      <w:r w:rsidR="0055339F">
        <w:rPr>
          <w:rFonts w:cstheme="minorHAnsi"/>
          <w:noProof/>
          <w:sz w:val="24"/>
          <w:szCs w:val="24"/>
        </w:rPr>
        <w:t>, 393</w:t>
      </w:r>
      <w:r w:rsidR="0055339F" w:rsidRPr="0055339F">
        <w:rPr>
          <w:rFonts w:cstheme="minorHAnsi"/>
          <w:noProof/>
          <w:sz w:val="24"/>
          <w:szCs w:val="24"/>
        </w:rPr>
        <w:t>)</w:t>
      </w:r>
      <w:r w:rsidR="0055339F">
        <w:rPr>
          <w:rFonts w:cstheme="minorHAnsi"/>
          <w:noProof/>
          <w:sz w:val="24"/>
          <w:szCs w:val="24"/>
        </w:rPr>
        <w:fldChar w:fldCharType="end"/>
      </w:r>
      <w:r w:rsidR="00120FEA">
        <w:rPr>
          <w:rFonts w:cstheme="minorHAnsi"/>
          <w:noProof/>
          <w:sz w:val="24"/>
          <w:szCs w:val="24"/>
        </w:rPr>
        <w:t xml:space="preserve"> proposed paradigm is the canonical triadic structure of evolution, proposed by the co-founder of punctuated equilibria, Niles Eldredge </w:t>
      </w:r>
      <w:r w:rsidR="00120FEA">
        <w:rPr>
          <w:rFonts w:cstheme="minorHAnsi"/>
          <w:noProof/>
          <w:sz w:val="24"/>
          <w:szCs w:val="24"/>
        </w:rPr>
        <w:fldChar w:fldCharType="begin" w:fldLock="1"/>
      </w:r>
      <w:r w:rsidR="0055339F">
        <w:rPr>
          <w:rFonts w:cstheme="minorHAnsi"/>
          <w:noProof/>
          <w:sz w:val="24"/>
          <w:szCs w:val="24"/>
        </w:rPr>
        <w:instrText>ADDIN CSL_CITATION {"citationItems":[{"id":"ITEM-1","itemData":{"author":[{"dropping-particle":"","family":"Eldredge","given":"Niles","non-dropping-particle":"","parse-names":false,"suffix":""}],"container-title":"Journal of Social and Biological Structures","id":"ITEM-1","issue":"2-3","issued":{"date-parts":[["1989"]]},"page":"173-184","title":"Punctuated equilibria , rates of change and large-scale entities in evolutionary systems","type":"article-journal","volume":"12"},"uris":["http://www.mendeley.com/documents/?uuid=60c114a1-9f4b-46df-a39a-b47fdd52b329"]},{"id":"ITEM-2","itemData":{"author":[{"dropping-particle":"","family":"Eldredge","given":"Niles","non-dropping-particle":"","parse-names":false,"suffix":""}],"container-title":"Annual Review of Ecology and Systematics","id":"ITEM-2","issued":{"date-parts":[["1986"]]},"page":"351-369","title":"Information , Economics , and Evolution","type":"article-journal","volume":"17"},"uris":["http://www.mendeley.com/documents/?uuid=27fd9fa9-c036-4579-98dc-cf758cb331c0"]}],"mendeley":{"formattedCitation":"(Eldredge, 1986, 1989)","manualFormatting":"(1986, 1989)","plainTextFormattedCitation":"(Eldredge, 1986, 1989)","previouslyFormattedCitation":"(Eldredge, 1986, 1989)"},"properties":{"noteIndex":0},"schema":"https://github.com/citation-style-language/schema/raw/master/csl-citation.json"}</w:instrText>
      </w:r>
      <w:r w:rsidR="00120FEA">
        <w:rPr>
          <w:rFonts w:cstheme="minorHAnsi"/>
          <w:noProof/>
          <w:sz w:val="24"/>
          <w:szCs w:val="24"/>
        </w:rPr>
        <w:fldChar w:fldCharType="separate"/>
      </w:r>
      <w:r w:rsidR="00120FEA" w:rsidRPr="00120FEA">
        <w:rPr>
          <w:rFonts w:cstheme="minorHAnsi"/>
          <w:noProof/>
          <w:sz w:val="24"/>
          <w:szCs w:val="24"/>
        </w:rPr>
        <w:t>(1986, 1989)</w:t>
      </w:r>
      <w:r w:rsidR="00120FEA">
        <w:rPr>
          <w:rFonts w:cstheme="minorHAnsi"/>
          <w:noProof/>
          <w:sz w:val="24"/>
          <w:szCs w:val="24"/>
        </w:rPr>
        <w:fldChar w:fldCharType="end"/>
      </w:r>
      <w:r w:rsidR="00120FEA">
        <w:rPr>
          <w:rFonts w:cstheme="minorHAnsi"/>
          <w:noProof/>
          <w:sz w:val="24"/>
          <w:szCs w:val="24"/>
        </w:rPr>
        <w:t>.</w:t>
      </w:r>
      <w:r w:rsidR="000D2F0B">
        <w:rPr>
          <w:rFonts w:cstheme="minorHAnsi"/>
          <w:noProof/>
          <w:sz w:val="24"/>
          <w:szCs w:val="24"/>
        </w:rPr>
        <w:t xml:space="preserve"> </w:t>
      </w:r>
      <w:r w:rsidR="00366DD5">
        <w:rPr>
          <w:rFonts w:cstheme="minorHAnsi"/>
          <w:noProof/>
          <w:sz w:val="24"/>
          <w:szCs w:val="24"/>
        </w:rPr>
        <w:t>In his original triad, organisms mediate between two evolutionary hierarchies: (1) a</w:t>
      </w:r>
      <w:r w:rsidR="0055339F">
        <w:rPr>
          <w:rFonts w:cstheme="minorHAnsi"/>
          <w:noProof/>
          <w:sz w:val="24"/>
          <w:szCs w:val="24"/>
        </w:rPr>
        <w:t xml:space="preserve"> genealogical or “information” hierarchy and (2) an ecological or “economic” hierarchy. The two converge in the organism, which is both</w:t>
      </w:r>
      <w:r w:rsidR="00EF0558">
        <w:rPr>
          <w:rFonts w:cstheme="minorHAnsi"/>
          <w:noProof/>
          <w:sz w:val="24"/>
          <w:szCs w:val="24"/>
        </w:rPr>
        <w:t xml:space="preserve"> a propagator of genetic information and in interaction with ecosystems</w:t>
      </w:r>
      <w:r w:rsidR="009D0310">
        <w:rPr>
          <w:rFonts w:cstheme="minorHAnsi"/>
          <w:noProof/>
          <w:sz w:val="24"/>
          <w:szCs w:val="24"/>
        </w:rPr>
        <w:t xml:space="preserve"> (see figure 1)</w:t>
      </w:r>
      <w:r w:rsidR="00EF0558">
        <w:rPr>
          <w:rFonts w:cstheme="minorHAnsi"/>
          <w:noProof/>
          <w:sz w:val="24"/>
          <w:szCs w:val="24"/>
        </w:rPr>
        <w:t xml:space="preserve">. </w:t>
      </w:r>
    </w:p>
    <w:p w14:paraId="112735CA" w14:textId="7AF1202F" w:rsidR="00A122E4" w:rsidRDefault="00A122E4" w:rsidP="00A122E4">
      <w:pPr>
        <w:spacing w:line="480" w:lineRule="auto"/>
        <w:ind w:left="720"/>
        <w:rPr>
          <w:rFonts w:cstheme="minorHAnsi"/>
          <w:noProof/>
          <w:sz w:val="24"/>
          <w:szCs w:val="24"/>
        </w:rPr>
      </w:pPr>
      <w:r>
        <w:rPr>
          <w:rFonts w:cstheme="minorHAnsi"/>
          <w:noProof/>
          <w:sz w:val="24"/>
          <w:szCs w:val="24"/>
        </w:rPr>
        <w:t>“</w:t>
      </w:r>
      <w:r w:rsidRPr="00A122E4">
        <w:rPr>
          <w:rFonts w:cstheme="minorHAnsi"/>
          <w:noProof/>
          <w:sz w:val="24"/>
          <w:szCs w:val="24"/>
        </w:rPr>
        <w:t>evolution is the outcome of interaction between biological entities involved in the two great classes of biological processes</w:t>
      </w:r>
      <w:r w:rsidR="009D0310">
        <w:rPr>
          <w:rFonts w:cstheme="minorHAnsi"/>
          <w:noProof/>
          <w:sz w:val="24"/>
          <w:szCs w:val="24"/>
        </w:rPr>
        <w:t>—</w:t>
      </w:r>
      <w:r w:rsidRPr="00A122E4">
        <w:rPr>
          <w:rFonts w:cstheme="minorHAnsi"/>
          <w:noProof/>
          <w:sz w:val="24"/>
          <w:szCs w:val="24"/>
        </w:rPr>
        <w:t>(a) matter/energy transfer, and (b) the maintenance, transmission, and modification of genetically based information.. . . Evolution is a result either of (a) changes in the information system itself (e.g., mutation seen as simplistic copying error) or of</w:t>
      </w:r>
      <w:r w:rsidR="00C122DD">
        <w:rPr>
          <w:rFonts w:cstheme="minorHAnsi"/>
          <w:noProof/>
          <w:sz w:val="24"/>
          <w:szCs w:val="24"/>
        </w:rPr>
        <w:t xml:space="preserve"> </w:t>
      </w:r>
      <w:r w:rsidRPr="00A122E4">
        <w:rPr>
          <w:rFonts w:cstheme="minorHAnsi"/>
          <w:noProof/>
          <w:sz w:val="24"/>
          <w:szCs w:val="24"/>
        </w:rPr>
        <w:t>(b) input from the economic sphere that biases information transf</w:t>
      </w:r>
      <w:r w:rsidR="00C122DD">
        <w:rPr>
          <w:rFonts w:cstheme="minorHAnsi"/>
          <w:noProof/>
          <w:sz w:val="24"/>
          <w:szCs w:val="24"/>
        </w:rPr>
        <w:t xml:space="preserve">er </w:t>
      </w:r>
      <w:r w:rsidRPr="00A122E4">
        <w:rPr>
          <w:rFonts w:cstheme="minorHAnsi"/>
          <w:noProof/>
          <w:sz w:val="24"/>
          <w:szCs w:val="24"/>
        </w:rPr>
        <w:t>-</w:t>
      </w:r>
      <w:r w:rsidR="00C122DD">
        <w:rPr>
          <w:rFonts w:cstheme="minorHAnsi"/>
          <w:noProof/>
          <w:sz w:val="24"/>
          <w:szCs w:val="24"/>
        </w:rPr>
        <w:t xml:space="preserve"> </w:t>
      </w:r>
      <w:r w:rsidRPr="00A122E4">
        <w:rPr>
          <w:rFonts w:cstheme="minorHAnsi"/>
          <w:noProof/>
          <w:sz w:val="24"/>
          <w:szCs w:val="24"/>
        </w:rPr>
        <w:t>as in the classical notion of Darwinian natural selection</w:t>
      </w:r>
      <w:r>
        <w:rPr>
          <w:rFonts w:cstheme="minorHAnsi"/>
          <w:noProof/>
          <w:sz w:val="24"/>
          <w:szCs w:val="24"/>
        </w:rPr>
        <w:t xml:space="preserve">” </w:t>
      </w:r>
      <w:r>
        <w:rPr>
          <w:rFonts w:cstheme="minorHAnsi"/>
          <w:noProof/>
          <w:sz w:val="24"/>
          <w:szCs w:val="24"/>
        </w:rPr>
        <w:fldChar w:fldCharType="begin" w:fldLock="1"/>
      </w:r>
      <w:r w:rsidR="00CE7AFB">
        <w:rPr>
          <w:rFonts w:cstheme="minorHAnsi"/>
          <w:noProof/>
          <w:sz w:val="24"/>
          <w:szCs w:val="24"/>
        </w:rPr>
        <w:instrText>ADDIN CSL_CITATION {"citationItems":[{"id":"ITEM-1","itemData":{"author":[{"dropping-particle":"","family":"Eldredge","given":"Niles","non-dropping-particle":"","parse-names":false,"suffix":""}],"container-title":"Annual Review of Ecology and Systematics","id":"ITEM-1","issued":{"date-parts":[["1986"]]},"page":"351-369","title":"Information , Economics , and Evolution","type":"article-journal","volume":"17"},"uris":["http://www.mendeley.com/documents/?uuid=27fd9fa9-c036-4579-98dc-cf758cb331c0"]}],"mendeley":{"formattedCitation":"(Eldredge, 1986)","manualFormatting":"(Eldredge, 1986, 3521)","plainTextFormattedCitation":"(Eldredge, 1986)","previouslyFormattedCitation":"(Eldredge, 1986)"},"properties":{"noteIndex":0},"schema":"https://github.com/citation-style-language/schema/raw/master/csl-citation.json"}</w:instrText>
      </w:r>
      <w:r>
        <w:rPr>
          <w:rFonts w:cstheme="minorHAnsi"/>
          <w:noProof/>
          <w:sz w:val="24"/>
          <w:szCs w:val="24"/>
        </w:rPr>
        <w:fldChar w:fldCharType="separate"/>
      </w:r>
      <w:r w:rsidRPr="00A122E4">
        <w:rPr>
          <w:rFonts w:cstheme="minorHAnsi"/>
          <w:noProof/>
          <w:sz w:val="24"/>
          <w:szCs w:val="24"/>
        </w:rPr>
        <w:t>(Eldredge, 1986</w:t>
      </w:r>
      <w:r>
        <w:rPr>
          <w:rFonts w:cstheme="minorHAnsi"/>
          <w:noProof/>
          <w:sz w:val="24"/>
          <w:szCs w:val="24"/>
        </w:rPr>
        <w:t xml:space="preserve">, </w:t>
      </w:r>
      <w:r w:rsidR="00B03A06">
        <w:rPr>
          <w:rFonts w:cstheme="minorHAnsi"/>
          <w:noProof/>
          <w:sz w:val="24"/>
          <w:szCs w:val="24"/>
        </w:rPr>
        <w:t>3521</w:t>
      </w:r>
      <w:r w:rsidRPr="00A122E4">
        <w:rPr>
          <w:rFonts w:cstheme="minorHAnsi"/>
          <w:noProof/>
          <w:sz w:val="24"/>
          <w:szCs w:val="24"/>
        </w:rPr>
        <w:t>)</w:t>
      </w:r>
      <w:r>
        <w:rPr>
          <w:rFonts w:cstheme="minorHAnsi"/>
          <w:noProof/>
          <w:sz w:val="24"/>
          <w:szCs w:val="24"/>
        </w:rPr>
        <w:fldChar w:fldCharType="end"/>
      </w:r>
      <w:r w:rsidR="00B03A06">
        <w:rPr>
          <w:rFonts w:cstheme="minorHAnsi"/>
          <w:noProof/>
          <w:sz w:val="24"/>
          <w:szCs w:val="24"/>
        </w:rPr>
        <w:t>.</w:t>
      </w:r>
    </w:p>
    <w:p w14:paraId="3B67F083" w14:textId="77777777" w:rsidR="00BB7619" w:rsidRDefault="00BB7619" w:rsidP="00BB7619">
      <w:pPr>
        <w:keepNext/>
        <w:spacing w:line="480" w:lineRule="auto"/>
        <w:ind w:left="720"/>
      </w:pPr>
      <w:r>
        <w:rPr>
          <w:noProof/>
        </w:rPr>
        <w:lastRenderedPageBreak/>
        <w:drawing>
          <wp:inline distT="0" distB="0" distL="0" distR="0" wp14:anchorId="58A3F1C0" wp14:editId="0E3F35D7">
            <wp:extent cx="5943600" cy="3578860"/>
            <wp:effectExtent l="0" t="0" r="0" b="254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8"/>
                    <a:stretch>
                      <a:fillRect/>
                    </a:stretch>
                  </pic:blipFill>
                  <pic:spPr>
                    <a:xfrm>
                      <a:off x="0" y="0"/>
                      <a:ext cx="5943600" cy="3578860"/>
                    </a:xfrm>
                    <a:prstGeom prst="rect">
                      <a:avLst/>
                    </a:prstGeom>
                  </pic:spPr>
                </pic:pic>
              </a:graphicData>
            </a:graphic>
          </wp:inline>
        </w:drawing>
      </w:r>
    </w:p>
    <w:p w14:paraId="6B0B8B9A" w14:textId="6D78A5DD" w:rsidR="00C122DD" w:rsidRPr="002A4D6C" w:rsidRDefault="00BB7619" w:rsidP="002A4D6C">
      <w:pPr>
        <w:pStyle w:val="Caption"/>
        <w:ind w:left="1440"/>
        <w:rPr>
          <w:rFonts w:cstheme="minorHAnsi"/>
          <w:b/>
          <w:bCs/>
          <w:noProof/>
          <w:sz w:val="20"/>
          <w:szCs w:val="20"/>
        </w:rPr>
      </w:pPr>
      <w:r w:rsidRPr="002A4D6C">
        <w:rPr>
          <w:b/>
          <w:bCs/>
          <w:sz w:val="20"/>
          <w:szCs w:val="20"/>
        </w:rPr>
        <w:t xml:space="preserve">Figure </w:t>
      </w:r>
      <w:r w:rsidRPr="002A4D6C">
        <w:rPr>
          <w:b/>
          <w:bCs/>
          <w:sz w:val="20"/>
          <w:szCs w:val="20"/>
        </w:rPr>
        <w:fldChar w:fldCharType="begin"/>
      </w:r>
      <w:r w:rsidRPr="002A4D6C">
        <w:rPr>
          <w:b/>
          <w:bCs/>
          <w:sz w:val="20"/>
          <w:szCs w:val="20"/>
        </w:rPr>
        <w:instrText xml:space="preserve"> SEQ Figure \* ARABIC </w:instrText>
      </w:r>
      <w:r w:rsidRPr="002A4D6C">
        <w:rPr>
          <w:b/>
          <w:bCs/>
          <w:sz w:val="20"/>
          <w:szCs w:val="20"/>
        </w:rPr>
        <w:fldChar w:fldCharType="separate"/>
      </w:r>
      <w:r w:rsidR="00325494" w:rsidRPr="002A4D6C">
        <w:rPr>
          <w:b/>
          <w:bCs/>
          <w:noProof/>
          <w:sz w:val="20"/>
          <w:szCs w:val="20"/>
        </w:rPr>
        <w:t>1</w:t>
      </w:r>
      <w:r w:rsidRPr="002A4D6C">
        <w:rPr>
          <w:b/>
          <w:bCs/>
          <w:sz w:val="20"/>
          <w:szCs w:val="20"/>
        </w:rPr>
        <w:fldChar w:fldCharType="end"/>
      </w:r>
      <w:r w:rsidRPr="002A4D6C">
        <w:rPr>
          <w:b/>
          <w:bCs/>
          <w:sz w:val="20"/>
          <w:szCs w:val="20"/>
        </w:rPr>
        <w:t xml:space="preserve"> Eldredge's Dual Hierarchy of Evolutionary Processes</w:t>
      </w:r>
      <w:r w:rsidR="00325494" w:rsidRPr="002A4D6C">
        <w:rPr>
          <w:b/>
          <w:bCs/>
          <w:sz w:val="20"/>
          <w:szCs w:val="20"/>
        </w:rPr>
        <w:t xml:space="preserve"> </w:t>
      </w:r>
      <w:r w:rsidR="00325494" w:rsidRPr="002A4D6C">
        <w:rPr>
          <w:b/>
          <w:bCs/>
          <w:sz w:val="20"/>
          <w:szCs w:val="20"/>
        </w:rPr>
        <w:fldChar w:fldCharType="begin" w:fldLock="1"/>
      </w:r>
      <w:r w:rsidR="00537B87">
        <w:rPr>
          <w:b/>
          <w:bCs/>
          <w:sz w:val="20"/>
          <w:szCs w:val="20"/>
        </w:rPr>
        <w:instrText>ADDIN CSL_CITATION {"citationItems":[{"id":"ITEM-1","itemData":{"DOI":"10.1016/1061-7361(94)90020-5","ISSN":"10617361","author":[{"dropping-particle":"","family":"Harvey","given":"David L.","non-dropping-particle":"","parse-names":false,"suffix":""},{"dropping-particle":"","family":"Reed","given":"Michael H.","non-dropping-particle":"","parse-names":false,"suffix":""}],"container-title":"Journal of Social and Evolutionary Systems","id":"ITEM-1","issue":"4","issued":{"date-parts":[["1994"]]},"page":"371-411","title":"The evolution of dissipative social systems","type":"article-journal","volume":"17"},"uris":["http://www.mendeley.com/documents/?uuid=cdfac26f-e58f-4352-9d4f-a963785761c4"]}],"mendeley":{"formattedCitation":"(D. L. Harvey &amp; Reed, 1994)","manualFormatting":"(D. L. Harvey &amp; Reed, 1994, 394)","plainTextFormattedCitation":"(D. L. Harvey &amp; Reed, 1994)","previouslyFormattedCitation":"(D. L. Harvey &amp; Reed, 1994)"},"properties":{"noteIndex":0},"schema":"https://github.com/citation-style-language/schema/raw/master/csl-citation.json"}</w:instrText>
      </w:r>
      <w:r w:rsidR="00325494" w:rsidRPr="002A4D6C">
        <w:rPr>
          <w:b/>
          <w:bCs/>
          <w:sz w:val="20"/>
          <w:szCs w:val="20"/>
        </w:rPr>
        <w:fldChar w:fldCharType="separate"/>
      </w:r>
      <w:r w:rsidR="00325494" w:rsidRPr="002A4D6C">
        <w:rPr>
          <w:b/>
          <w:bCs/>
          <w:noProof/>
          <w:sz w:val="20"/>
          <w:szCs w:val="20"/>
        </w:rPr>
        <w:t>(D. L. Harvey &amp; Reed, 1994, 394)</w:t>
      </w:r>
      <w:r w:rsidR="00325494" w:rsidRPr="002A4D6C">
        <w:rPr>
          <w:b/>
          <w:bCs/>
          <w:sz w:val="20"/>
          <w:szCs w:val="20"/>
        </w:rPr>
        <w:fldChar w:fldCharType="end"/>
      </w:r>
    </w:p>
    <w:p w14:paraId="0A97DA1C" w14:textId="68D5536E" w:rsidR="00426341" w:rsidRDefault="00B03A06" w:rsidP="0025065B">
      <w:pPr>
        <w:spacing w:line="480" w:lineRule="auto"/>
        <w:ind w:firstLine="720"/>
        <w:rPr>
          <w:rFonts w:cstheme="minorHAnsi"/>
          <w:noProof/>
          <w:sz w:val="24"/>
          <w:szCs w:val="24"/>
        </w:rPr>
      </w:pPr>
      <w:r>
        <w:rPr>
          <w:rFonts w:cstheme="minorHAnsi"/>
          <w:noProof/>
          <w:sz w:val="24"/>
          <w:szCs w:val="24"/>
        </w:rPr>
        <w:t xml:space="preserve">Eldredge had already suggested that this triad </w:t>
      </w:r>
      <w:r w:rsidR="00A70258">
        <w:rPr>
          <w:rFonts w:cstheme="minorHAnsi"/>
          <w:noProof/>
          <w:sz w:val="24"/>
          <w:szCs w:val="24"/>
        </w:rPr>
        <w:t>is</w:t>
      </w:r>
      <w:r>
        <w:rPr>
          <w:rFonts w:cstheme="minorHAnsi"/>
          <w:noProof/>
          <w:sz w:val="24"/>
          <w:szCs w:val="24"/>
        </w:rPr>
        <w:t xml:space="preserve"> </w:t>
      </w:r>
      <w:r>
        <w:rPr>
          <w:rFonts w:cstheme="minorHAnsi"/>
          <w:i/>
          <w:iCs/>
          <w:noProof/>
          <w:sz w:val="24"/>
          <w:szCs w:val="24"/>
        </w:rPr>
        <w:t>canonical</w:t>
      </w:r>
      <w:r w:rsidR="00A70258">
        <w:rPr>
          <w:rFonts w:cstheme="minorHAnsi"/>
          <w:noProof/>
          <w:sz w:val="24"/>
          <w:szCs w:val="24"/>
        </w:rPr>
        <w:t xml:space="preserve"> and structures both biological and social systems: “</w:t>
      </w:r>
      <w:r w:rsidR="00A70258" w:rsidRPr="00A70258">
        <w:rPr>
          <w:rFonts w:cstheme="minorHAnsi"/>
          <w:noProof/>
          <w:sz w:val="24"/>
          <w:szCs w:val="24"/>
        </w:rPr>
        <w:t xml:space="preserve">all social systems emerge as reintegrations of the </w:t>
      </w:r>
      <w:r w:rsidR="009D0310">
        <w:rPr>
          <w:rFonts w:cstheme="minorHAnsi"/>
          <w:noProof/>
          <w:sz w:val="24"/>
          <w:szCs w:val="24"/>
        </w:rPr>
        <w:t>re</w:t>
      </w:r>
      <w:r w:rsidR="00A70258" w:rsidRPr="00A70258">
        <w:rPr>
          <w:rFonts w:cstheme="minorHAnsi"/>
          <w:noProof/>
          <w:sz w:val="24"/>
          <w:szCs w:val="24"/>
        </w:rPr>
        <w:t>productive and economic activities of organisms”</w:t>
      </w:r>
      <w:r w:rsidR="00A70258">
        <w:rPr>
          <w:rFonts w:cstheme="minorHAnsi"/>
          <w:noProof/>
          <w:sz w:val="24"/>
          <w:szCs w:val="24"/>
        </w:rPr>
        <w:t xml:space="preserve"> </w:t>
      </w:r>
      <w:r w:rsidR="00A70258">
        <w:rPr>
          <w:rFonts w:cstheme="minorHAnsi"/>
          <w:noProof/>
          <w:sz w:val="24"/>
          <w:szCs w:val="24"/>
        </w:rPr>
        <w:fldChar w:fldCharType="begin" w:fldLock="1"/>
      </w:r>
      <w:r w:rsidR="00994A59">
        <w:rPr>
          <w:rFonts w:cstheme="minorHAnsi"/>
          <w:noProof/>
          <w:sz w:val="24"/>
          <w:szCs w:val="24"/>
        </w:rPr>
        <w:instrText>ADDIN CSL_CITATION {"citationItems":[{"id":"ITEM-1","itemData":{"DOI":"10.1016/1061-7361(94)90020-5","ISSN":"10617361","author":[{"dropping-particle":"","family":"Harvey","given":"David L.","non-dropping-particle":"","parse-names":false,"suffix":""},{"dropping-particle":"","family":"Reed","given":"Michael H.","non-dropping-particle":"","parse-names":false,"suffix":""}],"container-title":"Journal of Social and Evolutionary Systems","id":"ITEM-1","issue":"4","issued":{"date-parts":[["1994"]]},"page":"371-411","title":"The evolution of dissipative social systems","type":"article-journal","volume":"17"},"uris":["http://www.mendeley.com/documents/?uuid=cdfac26f-e58f-4352-9d4f-a963785761c4"]}],"mendeley":{"formattedCitation":"(D. L. Harvey &amp; Reed, 1994)","manualFormatting":"(quoted in D. L. Harvey &amp; Reed, 1994, 396; Eldredge, 1989, 180-181)","plainTextFormattedCitation":"(D. L. Harvey &amp; Reed, 1994)","previouslyFormattedCitation":"(D. L. Harvey &amp; Reed, 1994)"},"properties":{"noteIndex":0},"schema":"https://github.com/citation-style-language/schema/raw/master/csl-citation.json"}</w:instrText>
      </w:r>
      <w:r w:rsidR="00A70258">
        <w:rPr>
          <w:rFonts w:cstheme="minorHAnsi"/>
          <w:noProof/>
          <w:sz w:val="24"/>
          <w:szCs w:val="24"/>
        </w:rPr>
        <w:fldChar w:fldCharType="separate"/>
      </w:r>
      <w:r w:rsidR="00A70258" w:rsidRPr="00A70258">
        <w:rPr>
          <w:rFonts w:cstheme="minorHAnsi"/>
          <w:noProof/>
          <w:sz w:val="24"/>
          <w:szCs w:val="24"/>
        </w:rPr>
        <w:t>(</w:t>
      </w:r>
      <w:r w:rsidR="00A70258">
        <w:rPr>
          <w:rFonts w:cstheme="minorHAnsi"/>
          <w:noProof/>
          <w:sz w:val="24"/>
          <w:szCs w:val="24"/>
        </w:rPr>
        <w:t xml:space="preserve">quoted in </w:t>
      </w:r>
      <w:r w:rsidR="00A70258" w:rsidRPr="00A70258">
        <w:rPr>
          <w:rFonts w:cstheme="minorHAnsi"/>
          <w:noProof/>
          <w:sz w:val="24"/>
          <w:szCs w:val="24"/>
        </w:rPr>
        <w:t>D. L. Harvey &amp; Reed, 1994</w:t>
      </w:r>
      <w:r w:rsidR="00A70258">
        <w:rPr>
          <w:rFonts w:cstheme="minorHAnsi"/>
          <w:noProof/>
          <w:sz w:val="24"/>
          <w:szCs w:val="24"/>
        </w:rPr>
        <w:t xml:space="preserve">, 396; </w:t>
      </w:r>
      <w:r w:rsidR="00A70258" w:rsidRPr="00CE7AFB">
        <w:rPr>
          <w:rFonts w:cstheme="minorHAnsi"/>
          <w:noProof/>
          <w:sz w:val="24"/>
          <w:szCs w:val="24"/>
        </w:rPr>
        <w:t>Eldredge, 1989</w:t>
      </w:r>
      <w:r w:rsidR="00A70258">
        <w:rPr>
          <w:rFonts w:cstheme="minorHAnsi"/>
          <w:noProof/>
          <w:sz w:val="24"/>
          <w:szCs w:val="24"/>
        </w:rPr>
        <w:t>, 180-181</w:t>
      </w:r>
      <w:r w:rsidR="00A70258" w:rsidRPr="00A70258">
        <w:rPr>
          <w:rFonts w:cstheme="minorHAnsi"/>
          <w:noProof/>
          <w:sz w:val="24"/>
          <w:szCs w:val="24"/>
        </w:rPr>
        <w:t>)</w:t>
      </w:r>
      <w:r w:rsidR="00A70258">
        <w:rPr>
          <w:rFonts w:cstheme="minorHAnsi"/>
          <w:noProof/>
          <w:sz w:val="24"/>
          <w:szCs w:val="24"/>
        </w:rPr>
        <w:fldChar w:fldCharType="end"/>
      </w:r>
      <w:r w:rsidR="00A70258">
        <w:rPr>
          <w:rFonts w:cstheme="minorHAnsi"/>
          <w:noProof/>
          <w:sz w:val="24"/>
          <w:szCs w:val="24"/>
        </w:rPr>
        <w:t xml:space="preserve">. </w:t>
      </w:r>
      <w:r w:rsidR="0025065B">
        <w:rPr>
          <w:rFonts w:cstheme="minorHAnsi"/>
          <w:noProof/>
          <w:sz w:val="24"/>
          <w:szCs w:val="24"/>
        </w:rPr>
        <w:t xml:space="preserve">Harvey and Reed </w:t>
      </w:r>
      <w:r w:rsidR="00994A59">
        <w:rPr>
          <w:rFonts w:cstheme="minorHAnsi"/>
          <w:noProof/>
          <w:sz w:val="24"/>
          <w:szCs w:val="24"/>
        </w:rPr>
        <w:t xml:space="preserve">respond to this suggestion by treating the triad metaphorically as a fractal or “iterative </w:t>
      </w:r>
      <w:r w:rsidR="00994A59" w:rsidRPr="00994A59">
        <w:rPr>
          <w:rFonts w:cstheme="minorHAnsi"/>
          <w:noProof/>
          <w:sz w:val="24"/>
          <w:szCs w:val="24"/>
        </w:rPr>
        <w:t>mechanism generating at different ontological levels a series of self-similar patterns...under the constraints of an increasingly complex phase space</w:t>
      </w:r>
      <w:r w:rsidR="00994A59">
        <w:rPr>
          <w:rFonts w:cstheme="minorHAnsi"/>
          <w:noProof/>
          <w:sz w:val="24"/>
          <w:szCs w:val="24"/>
        </w:rPr>
        <w:t xml:space="preserve">” </w:t>
      </w:r>
      <w:r w:rsidR="00994A59">
        <w:rPr>
          <w:rFonts w:cstheme="minorHAnsi"/>
          <w:noProof/>
          <w:sz w:val="24"/>
          <w:szCs w:val="24"/>
        </w:rPr>
        <w:fldChar w:fldCharType="begin" w:fldLock="1"/>
      </w:r>
      <w:r w:rsidR="006E3624">
        <w:rPr>
          <w:rFonts w:cstheme="minorHAnsi"/>
          <w:noProof/>
          <w:sz w:val="24"/>
          <w:szCs w:val="24"/>
        </w:rPr>
        <w:instrText>ADDIN CSL_CITATION {"citationItems":[{"id":"ITEM-1","itemData":{"DOI":"10.1016/1061-7361(94)90020-5","ISSN":"10617361","author":[{"dropping-particle":"","family":"Harvey","given":"David L.","non-dropping-particle":"","parse-names":false,"suffix":""},{"dropping-particle":"","family":"Reed","given":"Michael H.","non-dropping-particle":"","parse-names":false,"suffix":""}],"container-title":"Journal of Social and Evolutionary Systems","id":"ITEM-1","issue":"4","issued":{"date-parts":[["1994"]]},"page":"371-411","title":"The evolution of dissipative social systems","type":"article-journal","volume":"17"},"uris":["http://www.mendeley.com/documents/?uuid=cdfac26f-e58f-4352-9d4f-a963785761c4"]}],"mendeley":{"formattedCitation":"(D. L. Harvey &amp; Reed, 1994)","manualFormatting":"(D. L. Harvey &amp; Reed, 1994, 396)","plainTextFormattedCitation":"(D. L. Harvey &amp; Reed, 1994)","previouslyFormattedCitation":"(D. L. Harvey &amp; Reed, 1994)"},"properties":{"noteIndex":0},"schema":"https://github.com/citation-style-language/schema/raw/master/csl-citation.json"}</w:instrText>
      </w:r>
      <w:r w:rsidR="00994A59">
        <w:rPr>
          <w:rFonts w:cstheme="minorHAnsi"/>
          <w:noProof/>
          <w:sz w:val="24"/>
          <w:szCs w:val="24"/>
        </w:rPr>
        <w:fldChar w:fldCharType="separate"/>
      </w:r>
      <w:r w:rsidR="00994A59" w:rsidRPr="00994A59">
        <w:rPr>
          <w:rFonts w:cstheme="minorHAnsi"/>
          <w:noProof/>
          <w:sz w:val="24"/>
          <w:szCs w:val="24"/>
        </w:rPr>
        <w:t>(D. L. Harvey &amp; Reed, 1994</w:t>
      </w:r>
      <w:r w:rsidR="00994A59">
        <w:rPr>
          <w:rFonts w:cstheme="minorHAnsi"/>
          <w:noProof/>
          <w:sz w:val="24"/>
          <w:szCs w:val="24"/>
        </w:rPr>
        <w:t>, 396</w:t>
      </w:r>
      <w:r w:rsidR="00994A59" w:rsidRPr="00994A59">
        <w:rPr>
          <w:rFonts w:cstheme="minorHAnsi"/>
          <w:noProof/>
          <w:sz w:val="24"/>
          <w:szCs w:val="24"/>
        </w:rPr>
        <w:t>)</w:t>
      </w:r>
      <w:r w:rsidR="00994A59">
        <w:rPr>
          <w:rFonts w:cstheme="minorHAnsi"/>
          <w:noProof/>
          <w:sz w:val="24"/>
          <w:szCs w:val="24"/>
        </w:rPr>
        <w:fldChar w:fldCharType="end"/>
      </w:r>
      <w:r w:rsidR="00994A59">
        <w:rPr>
          <w:rFonts w:cstheme="minorHAnsi"/>
          <w:noProof/>
          <w:sz w:val="24"/>
          <w:szCs w:val="24"/>
        </w:rPr>
        <w:t xml:space="preserve">. </w:t>
      </w:r>
      <w:r w:rsidR="003C114A">
        <w:rPr>
          <w:rFonts w:cstheme="minorHAnsi"/>
          <w:noProof/>
          <w:sz w:val="24"/>
          <w:szCs w:val="24"/>
        </w:rPr>
        <w:t xml:space="preserve">Thus, </w:t>
      </w:r>
      <w:r w:rsidR="005865EB">
        <w:rPr>
          <w:rFonts w:cstheme="minorHAnsi"/>
          <w:noProof/>
          <w:sz w:val="24"/>
          <w:szCs w:val="24"/>
        </w:rPr>
        <w:t xml:space="preserve">figure 2 shows, </w:t>
      </w:r>
      <w:r w:rsidR="0005792D">
        <w:rPr>
          <w:rFonts w:cstheme="minorHAnsi"/>
          <w:noProof/>
          <w:sz w:val="24"/>
          <w:szCs w:val="24"/>
        </w:rPr>
        <w:t xml:space="preserve">three </w:t>
      </w:r>
      <w:r w:rsidR="003C114A">
        <w:rPr>
          <w:rFonts w:cstheme="minorHAnsi"/>
          <w:noProof/>
          <w:sz w:val="24"/>
          <w:szCs w:val="24"/>
        </w:rPr>
        <w:t xml:space="preserve">further levels are added to Eldredge’s </w:t>
      </w:r>
      <w:r w:rsidR="00A049C1">
        <w:rPr>
          <w:rFonts w:cstheme="minorHAnsi"/>
          <w:noProof/>
          <w:sz w:val="24"/>
          <w:szCs w:val="24"/>
        </w:rPr>
        <w:t>triad</w:t>
      </w:r>
      <w:r w:rsidR="000D6B63">
        <w:rPr>
          <w:rFonts w:cstheme="minorHAnsi"/>
          <w:noProof/>
          <w:sz w:val="24"/>
          <w:szCs w:val="24"/>
        </w:rPr>
        <w:t>ic hierarchy</w:t>
      </w:r>
      <w:r w:rsidR="00BE5514">
        <w:rPr>
          <w:rFonts w:cstheme="minorHAnsi"/>
          <w:noProof/>
          <w:sz w:val="24"/>
          <w:szCs w:val="24"/>
        </w:rPr>
        <w:t xml:space="preserve"> of </w:t>
      </w:r>
      <w:r w:rsidR="003D5E95">
        <w:rPr>
          <w:rFonts w:cstheme="minorHAnsi"/>
          <w:noProof/>
          <w:sz w:val="24"/>
          <w:szCs w:val="24"/>
        </w:rPr>
        <w:t xml:space="preserve">biological </w:t>
      </w:r>
      <w:r w:rsidR="00BE5514">
        <w:rPr>
          <w:rFonts w:cstheme="minorHAnsi"/>
          <w:noProof/>
          <w:sz w:val="24"/>
          <w:szCs w:val="24"/>
        </w:rPr>
        <w:t>evolution</w:t>
      </w:r>
      <w:r w:rsidR="00A049C1">
        <w:rPr>
          <w:rFonts w:cstheme="minorHAnsi"/>
          <w:noProof/>
          <w:sz w:val="24"/>
          <w:szCs w:val="24"/>
        </w:rPr>
        <w:t>, each with components that are functionally homologous to</w:t>
      </w:r>
      <w:r w:rsidR="00E1207F">
        <w:rPr>
          <w:rFonts w:cstheme="minorHAnsi"/>
          <w:noProof/>
          <w:sz w:val="24"/>
          <w:szCs w:val="24"/>
        </w:rPr>
        <w:t xml:space="preserve"> </w:t>
      </w:r>
      <w:r w:rsidR="00A049C1">
        <w:rPr>
          <w:rFonts w:cstheme="minorHAnsi"/>
          <w:noProof/>
          <w:sz w:val="24"/>
          <w:szCs w:val="24"/>
        </w:rPr>
        <w:t>the levels below them</w:t>
      </w:r>
      <w:r w:rsidR="0005792D">
        <w:rPr>
          <w:rFonts w:cstheme="minorHAnsi"/>
          <w:noProof/>
          <w:sz w:val="24"/>
          <w:szCs w:val="24"/>
        </w:rPr>
        <w:t xml:space="preserve">: (1) emergent human evolution; (2) multilinear social evolution; and (3) </w:t>
      </w:r>
      <w:r w:rsidR="003D5E95">
        <w:rPr>
          <w:rFonts w:cstheme="minorHAnsi"/>
          <w:noProof/>
          <w:sz w:val="24"/>
          <w:szCs w:val="24"/>
        </w:rPr>
        <w:t xml:space="preserve">dynamic structures of dissipative social systems per se. </w:t>
      </w:r>
      <w:r w:rsidR="00E1207F">
        <w:rPr>
          <w:rFonts w:cstheme="minorHAnsi"/>
          <w:noProof/>
          <w:sz w:val="24"/>
          <w:szCs w:val="24"/>
        </w:rPr>
        <w:t xml:space="preserve">Note that all levels of this pyramid diagram are predicated upon—and contain elements that are transformed from—the levels below them. In </w:t>
      </w:r>
      <w:r w:rsidR="00E1207F">
        <w:rPr>
          <w:rFonts w:cstheme="minorHAnsi"/>
          <w:noProof/>
          <w:sz w:val="24"/>
          <w:szCs w:val="24"/>
        </w:rPr>
        <w:lastRenderedPageBreak/>
        <w:t>a</w:t>
      </w:r>
      <w:r w:rsidR="003D5E95">
        <w:rPr>
          <w:rFonts w:cstheme="minorHAnsi"/>
          <w:noProof/>
          <w:sz w:val="24"/>
          <w:szCs w:val="24"/>
        </w:rPr>
        <w:t>ddition</w:t>
      </w:r>
      <w:r w:rsidR="00E1207F">
        <w:rPr>
          <w:rFonts w:cstheme="minorHAnsi"/>
          <w:noProof/>
          <w:sz w:val="24"/>
          <w:szCs w:val="24"/>
        </w:rPr>
        <w:t xml:space="preserve"> to the three levels Harvey and Reed add above the biological level</w:t>
      </w:r>
      <w:r w:rsidR="003D5E95">
        <w:rPr>
          <w:rFonts w:cstheme="minorHAnsi"/>
          <w:noProof/>
          <w:sz w:val="24"/>
          <w:szCs w:val="24"/>
        </w:rPr>
        <w:t xml:space="preserve">, they </w:t>
      </w:r>
      <w:r w:rsidR="00E1207F">
        <w:rPr>
          <w:rFonts w:cstheme="minorHAnsi"/>
          <w:noProof/>
          <w:sz w:val="24"/>
          <w:szCs w:val="24"/>
        </w:rPr>
        <w:t>rest th</w:t>
      </w:r>
      <w:r w:rsidR="007917F2">
        <w:rPr>
          <w:rFonts w:cstheme="minorHAnsi"/>
          <w:noProof/>
          <w:sz w:val="24"/>
          <w:szCs w:val="24"/>
        </w:rPr>
        <w:t xml:space="preserve">at biological </w:t>
      </w:r>
      <w:r w:rsidR="00E1207F">
        <w:rPr>
          <w:rFonts w:cstheme="minorHAnsi"/>
          <w:noProof/>
          <w:sz w:val="24"/>
          <w:szCs w:val="24"/>
        </w:rPr>
        <w:t xml:space="preserve">level </w:t>
      </w:r>
      <w:r w:rsidR="003D5E95">
        <w:rPr>
          <w:rFonts w:cstheme="minorHAnsi"/>
          <w:noProof/>
          <w:sz w:val="24"/>
          <w:szCs w:val="24"/>
        </w:rPr>
        <w:t>upon a foundation of the domain of thermodynamically organized dissipative systems</w:t>
      </w:r>
      <w:r w:rsidR="007917F2">
        <w:rPr>
          <w:rFonts w:cstheme="minorHAnsi"/>
          <w:noProof/>
          <w:sz w:val="24"/>
          <w:szCs w:val="24"/>
        </w:rPr>
        <w:t>, as a necessary foundation for the emergence of life</w:t>
      </w:r>
      <w:r w:rsidR="003D5E95">
        <w:rPr>
          <w:rFonts w:cstheme="minorHAnsi"/>
          <w:noProof/>
          <w:sz w:val="24"/>
          <w:szCs w:val="24"/>
        </w:rPr>
        <w:t xml:space="preserve"> </w:t>
      </w:r>
      <w:r w:rsidR="003D5E95">
        <w:rPr>
          <w:rFonts w:cstheme="minorHAnsi"/>
          <w:noProof/>
          <w:sz w:val="24"/>
          <w:szCs w:val="24"/>
        </w:rPr>
        <w:fldChar w:fldCharType="begin" w:fldLock="1"/>
      </w:r>
      <w:r w:rsidR="00D02DB7">
        <w:rPr>
          <w:rFonts w:cstheme="minorHAnsi"/>
          <w:noProof/>
          <w:sz w:val="24"/>
          <w:szCs w:val="24"/>
        </w:rPr>
        <w:instrText>ADDIN CSL_CITATION {"citationItems":[{"id":"ITEM-1","itemData":{"DOI":"10.1016/1061-7361(94)90020-5","ISSN":"10617361","author":[{"dropping-particle":"","family":"Harvey","given":"David L.","non-dropping-particle":"","parse-names":false,"suffix":""},{"dropping-particle":"","family":"Reed","given":"Michael H.","non-dropping-particle":"","parse-names":false,"suffix":""}],"container-title":"Journal of Social and Evolutionary Systems","id":"ITEM-1","issue":"4","issued":{"date-parts":[["1994"]]},"page":"371-411","title":"The evolution of dissipative social systems","type":"article-journal","volume":"17"},"uris":["http://www.mendeley.com/documents/?uuid=cdfac26f-e58f-4352-9d4f-a963785761c4"]}],"mendeley":{"formattedCitation":"(D. L. Harvey &amp; Reed, 1994)","manualFormatting":"(D. L. Harvey &amp; Reed, 1994, 398)","plainTextFormattedCitation":"(D. L. Harvey &amp; Reed, 1994)","previouslyFormattedCitation":"(D. L. Harvey &amp; Reed, 1994)"},"properties":{"noteIndex":0},"schema":"https://github.com/citation-style-language/schema/raw/master/csl-citation.json"}</w:instrText>
      </w:r>
      <w:r w:rsidR="003D5E95">
        <w:rPr>
          <w:rFonts w:cstheme="minorHAnsi"/>
          <w:noProof/>
          <w:sz w:val="24"/>
          <w:szCs w:val="24"/>
        </w:rPr>
        <w:fldChar w:fldCharType="separate"/>
      </w:r>
      <w:r w:rsidR="003D5E95" w:rsidRPr="003D5E95">
        <w:rPr>
          <w:rFonts w:cstheme="minorHAnsi"/>
          <w:noProof/>
          <w:sz w:val="24"/>
          <w:szCs w:val="24"/>
        </w:rPr>
        <w:t>(D. L. Harvey &amp; Reed, 1994</w:t>
      </w:r>
      <w:r w:rsidR="003D5E95">
        <w:rPr>
          <w:rFonts w:cstheme="minorHAnsi"/>
          <w:noProof/>
          <w:sz w:val="24"/>
          <w:szCs w:val="24"/>
        </w:rPr>
        <w:t>, 398</w:t>
      </w:r>
      <w:r w:rsidR="003D5E95" w:rsidRPr="003D5E95">
        <w:rPr>
          <w:rFonts w:cstheme="minorHAnsi"/>
          <w:noProof/>
          <w:sz w:val="24"/>
          <w:szCs w:val="24"/>
        </w:rPr>
        <w:t>)</w:t>
      </w:r>
      <w:r w:rsidR="003D5E95">
        <w:rPr>
          <w:rFonts w:cstheme="minorHAnsi"/>
          <w:noProof/>
          <w:sz w:val="24"/>
          <w:szCs w:val="24"/>
        </w:rPr>
        <w:fldChar w:fldCharType="end"/>
      </w:r>
      <w:r w:rsidR="003D5E95">
        <w:rPr>
          <w:rFonts w:cstheme="minorHAnsi"/>
          <w:noProof/>
          <w:sz w:val="24"/>
          <w:szCs w:val="24"/>
        </w:rPr>
        <w:t xml:space="preserve">. Each level is distinct in that they have different evolutionary content; they are located differently on a chain of emergent structures that is irreversible; and each is a product of transformations of the </w:t>
      </w:r>
      <w:r w:rsidR="00D02DB7">
        <w:rPr>
          <w:rFonts w:cstheme="minorHAnsi"/>
          <w:noProof/>
          <w:sz w:val="24"/>
          <w:szCs w:val="24"/>
        </w:rPr>
        <w:t>rules of evolution—a “symmetry-breaking” “evolution of evolution” itself</w:t>
      </w:r>
      <w:r w:rsidR="00583AA8">
        <w:rPr>
          <w:rFonts w:cstheme="minorHAnsi"/>
          <w:noProof/>
          <w:sz w:val="24"/>
          <w:szCs w:val="24"/>
        </w:rPr>
        <w:t xml:space="preserve">. </w:t>
      </w:r>
      <w:r w:rsidR="002A6FD9">
        <w:rPr>
          <w:rFonts w:cstheme="minorHAnsi"/>
          <w:noProof/>
          <w:sz w:val="24"/>
          <w:szCs w:val="24"/>
        </w:rPr>
        <w:t>Upward arrows signify a “hierarchy of conditioning”—a process whereby the function of the level above is produced and determined by that below it</w:t>
      </w:r>
      <w:r w:rsidR="00583AA8">
        <w:rPr>
          <w:rFonts w:cstheme="minorHAnsi"/>
          <w:noProof/>
          <w:sz w:val="24"/>
          <w:szCs w:val="24"/>
        </w:rPr>
        <w:t xml:space="preserve">. Downward arrows signify a “hierarchy of control”—cybernetic controls </w:t>
      </w:r>
      <w:r w:rsidR="005865EB">
        <w:rPr>
          <w:rFonts w:cstheme="minorHAnsi"/>
          <w:noProof/>
          <w:sz w:val="24"/>
          <w:szCs w:val="24"/>
        </w:rPr>
        <w:t xml:space="preserve">that an </w:t>
      </w:r>
      <w:r w:rsidR="00583AA8">
        <w:rPr>
          <w:rFonts w:cstheme="minorHAnsi"/>
          <w:noProof/>
          <w:sz w:val="24"/>
          <w:szCs w:val="24"/>
        </w:rPr>
        <w:t>emergent level exercise</w:t>
      </w:r>
      <w:r w:rsidR="00CA4352">
        <w:rPr>
          <w:rFonts w:cstheme="minorHAnsi"/>
          <w:noProof/>
          <w:sz w:val="24"/>
          <w:szCs w:val="24"/>
        </w:rPr>
        <w:t>s</w:t>
      </w:r>
      <w:r w:rsidR="00583AA8">
        <w:rPr>
          <w:rFonts w:cstheme="minorHAnsi"/>
          <w:noProof/>
          <w:sz w:val="24"/>
          <w:szCs w:val="24"/>
        </w:rPr>
        <w:t xml:space="preserve"> on all those below it </w:t>
      </w:r>
      <w:r w:rsidR="00583AA8">
        <w:rPr>
          <w:rFonts w:cstheme="minorHAnsi"/>
          <w:noProof/>
          <w:sz w:val="24"/>
          <w:szCs w:val="24"/>
        </w:rPr>
        <w:fldChar w:fldCharType="begin" w:fldLock="1"/>
      </w:r>
      <w:r w:rsidR="00AC1525">
        <w:rPr>
          <w:rFonts w:cstheme="minorHAnsi"/>
          <w:noProof/>
          <w:sz w:val="24"/>
          <w:szCs w:val="24"/>
        </w:rPr>
        <w:instrText>ADDIN CSL_CITATION {"citationItems":[{"id":"ITEM-1","itemData":{"DOI":"10.1016/1061-7361(94)90020-5","ISSN":"10617361","author":[{"dropping-particle":"","family":"Harvey","given":"David L.","non-dropping-particle":"","parse-names":false,"suffix":""},{"dropping-particle":"","family":"Reed","given":"Michael H.","non-dropping-particle":"","parse-names":false,"suffix":""}],"container-title":"Journal of Social and Evolutionary Systems","id":"ITEM-1","issue":"4","issued":{"date-parts":[["1994"]]},"page":"371-411","title":"The evolution of dissipative social systems","type":"article-journal","volume":"17"},"uris":["http://www.mendeley.com/documents/?uuid=cdfac26f-e58f-4352-9d4f-a963785761c4"]}],"mendeley":{"formattedCitation":"(D. L. Harvey &amp; Reed, 1994)","manualFormatting":"(D. L. Harvey &amp; Reed, 1994, 398)","plainTextFormattedCitation":"(D. L. Harvey &amp; Reed, 1994)","previouslyFormattedCitation":"(D. L. Harvey &amp; Reed, 1994)"},"properties":{"noteIndex":0},"schema":"https://github.com/citation-style-language/schema/raw/master/csl-citation.json"}</w:instrText>
      </w:r>
      <w:r w:rsidR="00583AA8">
        <w:rPr>
          <w:rFonts w:cstheme="minorHAnsi"/>
          <w:noProof/>
          <w:sz w:val="24"/>
          <w:szCs w:val="24"/>
        </w:rPr>
        <w:fldChar w:fldCharType="separate"/>
      </w:r>
      <w:r w:rsidR="00583AA8" w:rsidRPr="00D02DB7">
        <w:rPr>
          <w:rFonts w:cstheme="minorHAnsi"/>
          <w:noProof/>
          <w:sz w:val="24"/>
          <w:szCs w:val="24"/>
        </w:rPr>
        <w:t>(D. L. Harvey &amp; Reed, 1994</w:t>
      </w:r>
      <w:r w:rsidR="00583AA8">
        <w:rPr>
          <w:rFonts w:cstheme="minorHAnsi"/>
          <w:noProof/>
          <w:sz w:val="24"/>
          <w:szCs w:val="24"/>
        </w:rPr>
        <w:t>, 398</w:t>
      </w:r>
      <w:r w:rsidR="00583AA8" w:rsidRPr="00D02DB7">
        <w:rPr>
          <w:rFonts w:cstheme="minorHAnsi"/>
          <w:noProof/>
          <w:sz w:val="24"/>
          <w:szCs w:val="24"/>
        </w:rPr>
        <w:t>)</w:t>
      </w:r>
      <w:r w:rsidR="00583AA8">
        <w:rPr>
          <w:rFonts w:cstheme="minorHAnsi"/>
          <w:noProof/>
          <w:sz w:val="24"/>
          <w:szCs w:val="24"/>
        </w:rPr>
        <w:fldChar w:fldCharType="end"/>
      </w:r>
      <w:r w:rsidR="00583AA8">
        <w:rPr>
          <w:rFonts w:cstheme="minorHAnsi"/>
          <w:noProof/>
          <w:sz w:val="24"/>
          <w:szCs w:val="24"/>
        </w:rPr>
        <w:t>.</w:t>
      </w:r>
    </w:p>
    <w:p w14:paraId="080BEAA4" w14:textId="77777777" w:rsidR="00325494" w:rsidRDefault="00325494" w:rsidP="00325494">
      <w:pPr>
        <w:keepNext/>
        <w:spacing w:line="480" w:lineRule="auto"/>
        <w:ind w:firstLine="720"/>
      </w:pPr>
      <w:r>
        <w:rPr>
          <w:noProof/>
        </w:rPr>
        <w:lastRenderedPageBreak/>
        <w:drawing>
          <wp:inline distT="0" distB="0" distL="0" distR="0" wp14:anchorId="21DE8783" wp14:editId="6C95078E">
            <wp:extent cx="5943600" cy="6640830"/>
            <wp:effectExtent l="0" t="0" r="0" b="762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9"/>
                    <a:stretch>
                      <a:fillRect/>
                    </a:stretch>
                  </pic:blipFill>
                  <pic:spPr>
                    <a:xfrm>
                      <a:off x="0" y="0"/>
                      <a:ext cx="5943600" cy="6640830"/>
                    </a:xfrm>
                    <a:prstGeom prst="rect">
                      <a:avLst/>
                    </a:prstGeom>
                  </pic:spPr>
                </pic:pic>
              </a:graphicData>
            </a:graphic>
          </wp:inline>
        </w:drawing>
      </w:r>
    </w:p>
    <w:p w14:paraId="7ED6A4E8" w14:textId="2E53F229" w:rsidR="002A4D6C" w:rsidRPr="002A4D6C" w:rsidRDefault="00325494" w:rsidP="002A4D6C">
      <w:pPr>
        <w:pStyle w:val="Caption"/>
        <w:ind w:left="720" w:firstLine="720"/>
        <w:rPr>
          <w:rFonts w:cstheme="minorHAnsi"/>
          <w:noProof/>
          <w:sz w:val="20"/>
          <w:szCs w:val="20"/>
        </w:rPr>
      </w:pPr>
      <w:r w:rsidRPr="002A4D6C">
        <w:rPr>
          <w:b/>
          <w:bCs/>
          <w:sz w:val="20"/>
          <w:szCs w:val="20"/>
        </w:rPr>
        <w:t xml:space="preserve">Figure </w:t>
      </w:r>
      <w:r w:rsidRPr="002A4D6C">
        <w:rPr>
          <w:b/>
          <w:bCs/>
          <w:sz w:val="20"/>
          <w:szCs w:val="20"/>
        </w:rPr>
        <w:fldChar w:fldCharType="begin"/>
      </w:r>
      <w:r w:rsidRPr="002A4D6C">
        <w:rPr>
          <w:b/>
          <w:bCs/>
          <w:sz w:val="20"/>
          <w:szCs w:val="20"/>
        </w:rPr>
        <w:instrText xml:space="preserve"> SEQ Figure \* ARABIC </w:instrText>
      </w:r>
      <w:r w:rsidRPr="002A4D6C">
        <w:rPr>
          <w:b/>
          <w:bCs/>
          <w:sz w:val="20"/>
          <w:szCs w:val="20"/>
        </w:rPr>
        <w:fldChar w:fldCharType="separate"/>
      </w:r>
      <w:r w:rsidRPr="002A4D6C">
        <w:rPr>
          <w:b/>
          <w:bCs/>
          <w:noProof/>
          <w:sz w:val="20"/>
          <w:szCs w:val="20"/>
        </w:rPr>
        <w:t>2</w:t>
      </w:r>
      <w:r w:rsidRPr="002A4D6C">
        <w:rPr>
          <w:b/>
          <w:bCs/>
          <w:sz w:val="20"/>
          <w:szCs w:val="20"/>
        </w:rPr>
        <w:fldChar w:fldCharType="end"/>
      </w:r>
      <w:r w:rsidRPr="002A4D6C">
        <w:rPr>
          <w:b/>
          <w:bCs/>
          <w:sz w:val="20"/>
          <w:szCs w:val="20"/>
        </w:rPr>
        <w:t xml:space="preserve"> Harvey and Reed's additions to Eldredge's</w:t>
      </w:r>
      <w:r w:rsidRPr="002A4D6C">
        <w:rPr>
          <w:sz w:val="20"/>
          <w:szCs w:val="20"/>
        </w:rPr>
        <w:t xml:space="preserve"> </w:t>
      </w:r>
      <w:r w:rsidR="002A4D6C" w:rsidRPr="002A4D6C">
        <w:rPr>
          <w:b/>
          <w:bCs/>
          <w:sz w:val="20"/>
          <w:szCs w:val="20"/>
        </w:rPr>
        <w:t>Hierarchy of Evolutionary Processes</w:t>
      </w:r>
    </w:p>
    <w:p w14:paraId="0894BDD0" w14:textId="60A69CEE" w:rsidR="000C5162" w:rsidRDefault="000C5162" w:rsidP="000C5162">
      <w:pPr>
        <w:spacing w:line="480" w:lineRule="auto"/>
        <w:ind w:firstLine="720"/>
        <w:rPr>
          <w:rFonts w:cstheme="minorHAnsi"/>
          <w:noProof/>
          <w:sz w:val="24"/>
          <w:szCs w:val="24"/>
        </w:rPr>
      </w:pPr>
      <w:r>
        <w:rPr>
          <w:rFonts w:cstheme="minorHAnsi"/>
          <w:noProof/>
          <w:sz w:val="24"/>
          <w:szCs w:val="24"/>
        </w:rPr>
        <w:t>The first new iteration taking the place of the mediating organism in the hierarchy is now social labor activity</w:t>
      </w:r>
      <w:r w:rsidR="00DE5EA5">
        <w:rPr>
          <w:rFonts w:cstheme="minorHAnsi"/>
          <w:noProof/>
          <w:sz w:val="24"/>
          <w:szCs w:val="24"/>
        </w:rPr>
        <w:t>. Leaning on Marxist anthropology, with its conception of nature transformed by human labor as the necessary condition for society’s existence:</w:t>
      </w:r>
    </w:p>
    <w:p w14:paraId="4D428FC1" w14:textId="3343B2AE" w:rsidR="000C5162" w:rsidRDefault="000C5162" w:rsidP="000C5162">
      <w:pPr>
        <w:spacing w:line="480" w:lineRule="auto"/>
        <w:ind w:left="720"/>
        <w:rPr>
          <w:rFonts w:cstheme="minorHAnsi"/>
          <w:noProof/>
          <w:sz w:val="24"/>
          <w:szCs w:val="24"/>
        </w:rPr>
      </w:pPr>
      <w:r w:rsidRPr="00D82B7C">
        <w:rPr>
          <w:rFonts w:cstheme="minorHAnsi"/>
          <w:noProof/>
          <w:sz w:val="24"/>
          <w:szCs w:val="24"/>
        </w:rPr>
        <w:lastRenderedPageBreak/>
        <w:t>The organism has now been replaced by a collective agency, communally-based social labor. The genealogical/information hierarchy, in like fashion, has been translated into the species of human being</w:t>
      </w:r>
      <w:r w:rsidR="00DE5EA5">
        <w:rPr>
          <w:rFonts w:cstheme="minorHAnsi"/>
          <w:noProof/>
          <w:sz w:val="24"/>
          <w:szCs w:val="24"/>
        </w:rPr>
        <w:t xml:space="preserve">—i.e., </w:t>
      </w:r>
      <w:r w:rsidRPr="00D82B7C">
        <w:rPr>
          <w:rFonts w:cstheme="minorHAnsi"/>
          <w:noProof/>
          <w:sz w:val="24"/>
          <w:szCs w:val="24"/>
        </w:rPr>
        <w:t>that combination of human plasticity and open biogenetic character that sets humans apart from other life forms. Likewise, the ecological/economic hierarchy in turn now assumes the form of “nature,” the necessary object of labor’s transformational activities</w:t>
      </w:r>
      <w:r>
        <w:rPr>
          <w:rFonts w:cstheme="minorHAnsi"/>
          <w:noProof/>
          <w:sz w:val="24"/>
          <w:szCs w:val="24"/>
        </w:rPr>
        <w:t xml:space="preserve"> </w:t>
      </w:r>
      <w:r>
        <w:rPr>
          <w:rFonts w:cstheme="minorHAnsi"/>
          <w:noProof/>
          <w:sz w:val="24"/>
          <w:szCs w:val="24"/>
        </w:rPr>
        <w:fldChar w:fldCharType="begin" w:fldLock="1"/>
      </w:r>
      <w:r>
        <w:rPr>
          <w:rFonts w:cstheme="minorHAnsi"/>
          <w:noProof/>
          <w:sz w:val="24"/>
          <w:szCs w:val="24"/>
        </w:rPr>
        <w:instrText>ADDIN CSL_CITATION {"citationItems":[{"id":"ITEM-1","itemData":{"DOI":"10.1016/1061-7361(94)90020-5","ISSN":"10617361","author":[{"dropping-particle":"","family":"Harvey","given":"David L.","non-dropping-particle":"","parse-names":false,"suffix":""},{"dropping-particle":"","family":"Reed","given":"Michael H.","non-dropping-particle":"","parse-names":false,"suffix":""}],"container-title":"Journal of Social and Evolutionary Systems","id":"ITEM-1","issue":"4","issued":{"date-parts":[["1994"]]},"page":"371-411","title":"The evolution of dissipative social systems","type":"article-journal","volume":"17"},"uris":["http://www.mendeley.com/documents/?uuid=cdfac26f-e58f-4352-9d4f-a963785761c4"]}],"mendeley":{"formattedCitation":"(D. L. Harvey &amp; Reed, 1994)","manualFormatting":"(D. L. Harvey &amp; Reed, 1994, 399)","plainTextFormattedCitation":"(D. L. Harvey &amp; Reed, 1994)","previouslyFormattedCitation":"(D. L. Harvey &amp; Reed, 1994)"},"properties":{"noteIndex":0},"schema":"https://github.com/citation-style-language/schema/raw/master/csl-citation.json"}</w:instrText>
      </w:r>
      <w:r>
        <w:rPr>
          <w:rFonts w:cstheme="minorHAnsi"/>
          <w:noProof/>
          <w:sz w:val="24"/>
          <w:szCs w:val="24"/>
        </w:rPr>
        <w:fldChar w:fldCharType="separate"/>
      </w:r>
      <w:r w:rsidRPr="00D82B7C">
        <w:rPr>
          <w:rFonts w:cstheme="minorHAnsi"/>
          <w:noProof/>
          <w:sz w:val="24"/>
          <w:szCs w:val="24"/>
        </w:rPr>
        <w:t>(D. L. Harvey &amp; Reed, 1994</w:t>
      </w:r>
      <w:r>
        <w:rPr>
          <w:rFonts w:cstheme="minorHAnsi"/>
          <w:noProof/>
          <w:sz w:val="24"/>
          <w:szCs w:val="24"/>
        </w:rPr>
        <w:t>, 399</w:t>
      </w:r>
      <w:r w:rsidRPr="00D82B7C">
        <w:rPr>
          <w:rFonts w:cstheme="minorHAnsi"/>
          <w:noProof/>
          <w:sz w:val="24"/>
          <w:szCs w:val="24"/>
        </w:rPr>
        <w:t>)</w:t>
      </w:r>
      <w:r>
        <w:rPr>
          <w:rFonts w:cstheme="minorHAnsi"/>
          <w:noProof/>
          <w:sz w:val="24"/>
          <w:szCs w:val="24"/>
        </w:rPr>
        <w:fldChar w:fldCharType="end"/>
      </w:r>
      <w:r>
        <w:rPr>
          <w:rFonts w:cstheme="minorHAnsi"/>
          <w:noProof/>
          <w:sz w:val="24"/>
          <w:szCs w:val="24"/>
        </w:rPr>
        <w:t>.</w:t>
      </w:r>
    </w:p>
    <w:p w14:paraId="5135040F" w14:textId="73388580" w:rsidR="00377058" w:rsidRDefault="000C5162" w:rsidP="000C5162">
      <w:pPr>
        <w:spacing w:line="480" w:lineRule="auto"/>
        <w:ind w:firstLine="720"/>
        <w:rPr>
          <w:rFonts w:cstheme="minorHAnsi"/>
          <w:noProof/>
          <w:sz w:val="24"/>
          <w:szCs w:val="24"/>
        </w:rPr>
      </w:pPr>
      <w:r>
        <w:rPr>
          <w:rFonts w:cstheme="minorHAnsi"/>
          <w:noProof/>
          <w:sz w:val="24"/>
          <w:szCs w:val="24"/>
        </w:rPr>
        <w:t>In building upon Eldridge’s triad in this way, Harvey and Reed draw on the idea of “symmetry breaking,” from t</w:t>
      </w:r>
      <w:r w:rsidRPr="00391036">
        <w:rPr>
          <w:rFonts w:cstheme="minorHAnsi"/>
          <w:noProof/>
          <w:sz w:val="24"/>
          <w:szCs w:val="24"/>
        </w:rPr>
        <w:t>he physicist, Philip W. Anderson</w:t>
      </w:r>
      <w:r w:rsidR="0087101C">
        <w:rPr>
          <w:rFonts w:cstheme="minorHAnsi"/>
          <w:noProof/>
          <w:sz w:val="24"/>
          <w:szCs w:val="24"/>
        </w:rPr>
        <w:t xml:space="preserve"> </w:t>
      </w:r>
      <w:r w:rsidR="0087101C">
        <w:rPr>
          <w:rFonts w:cstheme="minorHAnsi"/>
          <w:noProof/>
          <w:sz w:val="24"/>
          <w:szCs w:val="24"/>
        </w:rPr>
        <w:fldChar w:fldCharType="begin" w:fldLock="1"/>
      </w:r>
      <w:r w:rsidR="009D2530">
        <w:rPr>
          <w:rFonts w:cstheme="minorHAnsi"/>
          <w:noProof/>
          <w:sz w:val="24"/>
          <w:szCs w:val="24"/>
        </w:rPr>
        <w:instrText>ADDIN CSL_CITATION {"citationItems":[{"id":"ITEM-1","itemData":{"author":[{"dropping-particle":"","family":"Anderson","given":"Philip W.","non-dropping-particle":"","parse-names":false,"suffix":""}],"container-title":"Science","id":"ITEM-1","issue":"4047","issued":{"date-parts":[["1972"]]},"page":"393-396","title":"More is Different: Broken Symmetry and the Nature of the Hierarchical Structure of Science","type":"article-journal","volume":"177"},"uris":["http://www.mendeley.com/documents/?uuid=eedd6322-af70-4919-aa2d-95dae9c9c6f1"]}],"mendeley":{"formattedCitation":"(Anderson, 1972)","manualFormatting":"(1972)","plainTextFormattedCitation":"(Anderson, 1972)","previouslyFormattedCitation":"(Anderson, 1972)"},"properties":{"noteIndex":0},"schema":"https://github.com/citation-style-language/schema/raw/master/csl-citation.json"}</w:instrText>
      </w:r>
      <w:r w:rsidR="0087101C">
        <w:rPr>
          <w:rFonts w:cstheme="minorHAnsi"/>
          <w:noProof/>
          <w:sz w:val="24"/>
          <w:szCs w:val="24"/>
        </w:rPr>
        <w:fldChar w:fldCharType="separate"/>
      </w:r>
      <w:r w:rsidR="0087101C" w:rsidRPr="0087101C">
        <w:rPr>
          <w:rFonts w:cstheme="minorHAnsi"/>
          <w:noProof/>
          <w:sz w:val="24"/>
          <w:szCs w:val="24"/>
        </w:rPr>
        <w:t>(1972)</w:t>
      </w:r>
      <w:r w:rsidR="0087101C">
        <w:rPr>
          <w:rFonts w:cstheme="minorHAnsi"/>
          <w:noProof/>
          <w:sz w:val="24"/>
          <w:szCs w:val="24"/>
        </w:rPr>
        <w:fldChar w:fldCharType="end"/>
      </w:r>
      <w:r>
        <w:rPr>
          <w:rFonts w:cstheme="minorHAnsi"/>
          <w:noProof/>
          <w:sz w:val="24"/>
          <w:szCs w:val="24"/>
        </w:rPr>
        <w:t>—</w:t>
      </w:r>
      <w:r w:rsidRPr="00391036">
        <w:rPr>
          <w:rFonts w:cstheme="minorHAnsi"/>
          <w:noProof/>
          <w:sz w:val="24"/>
          <w:szCs w:val="24"/>
        </w:rPr>
        <w:t>another Nobel laureate and luminary of complexity science</w:t>
      </w:r>
      <w:r>
        <w:rPr>
          <w:rFonts w:cstheme="minorHAnsi"/>
          <w:noProof/>
          <w:sz w:val="24"/>
          <w:szCs w:val="24"/>
        </w:rPr>
        <w:t>. They quote him at length</w:t>
      </w:r>
      <w:r w:rsidRPr="00391036">
        <w:rPr>
          <w:rFonts w:cstheme="minorHAnsi"/>
          <w:noProof/>
          <w:sz w:val="24"/>
          <w:szCs w:val="24"/>
        </w:rPr>
        <w:t xml:space="preserve"> to the effect that symmetry-breaking is at the heart of the structure of the physical universe—"a process by which new levels of reality emerge which require new non-reductionist forms of explanation” </w:t>
      </w:r>
      <w:r w:rsidRPr="00391036">
        <w:rPr>
          <w:rFonts w:cstheme="minorHAnsi"/>
          <w:noProof/>
          <w:sz w:val="24"/>
          <w:szCs w:val="24"/>
        </w:rPr>
        <w:fldChar w:fldCharType="begin" w:fldLock="1"/>
      </w:r>
      <w:r w:rsidR="0087101C">
        <w:rPr>
          <w:rFonts w:cstheme="minorHAnsi"/>
          <w:noProof/>
          <w:sz w:val="24"/>
          <w:szCs w:val="24"/>
        </w:rPr>
        <w:instrText>ADDIN CSL_CITATION {"citationItems":[{"id":"ITEM-1","itemData":{"author":[{"dropping-particle":"","family":"Anderson","given":"Philip W.","non-dropping-particle":"","parse-names":false,"suffix":""}],"container-title":"Science","id":"ITEM-1","issue":"4047","issued":{"date-parts":[["1972"]]},"page":"393-396","title":"More is Different: Broken Symmetry and the Nature of the Hierarchical Structure of Science","type":"article-journal","volume":"177"},"uris":["http://www.mendeley.com/documents/?uuid=eedd6322-af70-4919-aa2d-95dae9c9c6f1"]},{"id":"ITEM-2","itemData":{"DOI":"10.1016/1061-7361(94)90020-5","ISSN":"10617361","author":[{"dropping-particle":"","family":"Harvey","given":"David L.","non-dropping-particle":"","parse-names":false,"suffix":""},{"dropping-particle":"","family":"Reed","given":"Michael H.","non-dropping-particle":"","parse-names":false,"suffix":""}],"container-title":"Journal of Social and Evolutionary Systems","id":"ITEM-2","issue":"4","issued":{"date-parts":[["1994"]]},"page":"371-411","title":"The evolution of dissipative social systems","type":"article-journal","volume":"17"},"uris":["http://www.mendeley.com/documents/?uuid=cdfac26f-e58f-4352-9d4f-a963785761c4"]}],"mendeley":{"formattedCitation":"(Anderson, 1972; D. L. Harvey &amp; Reed, 1994)","manualFormatting":"(D. L. Harvey &amp; Reed, 1994, 386-387)","plainTextFormattedCitation":"(Anderson, 1972; D. L. Harvey &amp; Reed, 1994)","previouslyFormattedCitation":"(Anderson, 1972; D. L. Harvey &amp; Reed, 1994)"},"properties":{"noteIndex":0},"schema":"https://github.com/citation-style-language/schema/raw/master/csl-citation.json"}</w:instrText>
      </w:r>
      <w:r w:rsidRPr="00391036">
        <w:rPr>
          <w:rFonts w:cstheme="minorHAnsi"/>
          <w:noProof/>
          <w:sz w:val="24"/>
          <w:szCs w:val="24"/>
        </w:rPr>
        <w:fldChar w:fldCharType="separate"/>
      </w:r>
      <w:r w:rsidRPr="00391036">
        <w:rPr>
          <w:rFonts w:cstheme="minorHAnsi"/>
          <w:noProof/>
          <w:sz w:val="24"/>
          <w:szCs w:val="24"/>
        </w:rPr>
        <w:t>(D. L. Harvey &amp; Reed, 1994, 386-387)</w:t>
      </w:r>
      <w:r w:rsidRPr="00391036">
        <w:rPr>
          <w:rFonts w:cstheme="minorHAnsi"/>
          <w:noProof/>
          <w:sz w:val="24"/>
          <w:szCs w:val="24"/>
        </w:rPr>
        <w:fldChar w:fldCharType="end"/>
      </w:r>
      <w:r w:rsidRPr="00391036">
        <w:rPr>
          <w:rFonts w:cstheme="minorHAnsi"/>
          <w:noProof/>
          <w:sz w:val="24"/>
          <w:szCs w:val="24"/>
        </w:rPr>
        <w:t>.</w:t>
      </w:r>
    </w:p>
    <w:p w14:paraId="064AA348" w14:textId="7D010A97" w:rsidR="00426341" w:rsidRDefault="00FD7668" w:rsidP="000C5162">
      <w:pPr>
        <w:spacing w:line="480" w:lineRule="auto"/>
        <w:ind w:firstLine="720"/>
        <w:rPr>
          <w:rFonts w:cstheme="minorHAnsi"/>
          <w:noProof/>
          <w:sz w:val="24"/>
          <w:szCs w:val="24"/>
        </w:rPr>
      </w:pPr>
      <w:r>
        <w:rPr>
          <w:rFonts w:cstheme="minorHAnsi"/>
          <w:noProof/>
          <w:sz w:val="24"/>
          <w:szCs w:val="24"/>
        </w:rPr>
        <w:t xml:space="preserve">In the present context, cooperative human labor is a symmetry-breaking act that changes the terms of evolution </w:t>
      </w:r>
      <w:r>
        <w:rPr>
          <w:rFonts w:cstheme="minorHAnsi"/>
          <w:noProof/>
          <w:sz w:val="24"/>
          <w:szCs w:val="24"/>
        </w:rPr>
        <w:fldChar w:fldCharType="begin" w:fldLock="1"/>
      </w:r>
      <w:r w:rsidR="00377058">
        <w:rPr>
          <w:rFonts w:cstheme="minorHAnsi"/>
          <w:noProof/>
          <w:sz w:val="24"/>
          <w:szCs w:val="24"/>
        </w:rPr>
        <w:instrText>ADDIN CSL_CITATION {"citationItems":[{"id":"ITEM-1","itemData":{"DOI":"10.1016/1061-7361(94)90020-5","ISSN":"10617361","author":[{"dropping-particle":"","family":"Harvey","given":"David L.","non-dropping-particle":"","parse-names":false,"suffix":""},{"dropping-particle":"","family":"Reed","given":"Michael H.","non-dropping-particle":"","parse-names":false,"suffix":""}],"container-title":"Journal of Social and Evolutionary Systems","id":"ITEM-1","issue":"4","issued":{"date-parts":[["1994"]]},"page":"371-411","title":"The evolution of dissipative social systems","type":"article-journal","volume":"17"},"uris":["http://www.mendeley.com/documents/?uuid=cdfac26f-e58f-4352-9d4f-a963785761c4"]}],"mendeley":{"formattedCitation":"(D. L. Harvey &amp; Reed, 1994)","manualFormatting":"(D. L. Harvey &amp; Reed, 1994, 400)","plainTextFormattedCitation":"(D. L. Harvey &amp; Reed, 1994)","previouslyFormattedCitation":"(D. L. Harvey &amp; Reed, 1994)"},"properties":{"noteIndex":0},"schema":"https://github.com/citation-style-language/schema/raw/master/csl-citation.json"}</w:instrText>
      </w:r>
      <w:r>
        <w:rPr>
          <w:rFonts w:cstheme="minorHAnsi"/>
          <w:noProof/>
          <w:sz w:val="24"/>
          <w:szCs w:val="24"/>
        </w:rPr>
        <w:fldChar w:fldCharType="separate"/>
      </w:r>
      <w:r w:rsidRPr="00FD7668">
        <w:rPr>
          <w:rFonts w:cstheme="minorHAnsi"/>
          <w:noProof/>
          <w:sz w:val="24"/>
          <w:szCs w:val="24"/>
        </w:rPr>
        <w:t>(D. L. Harvey &amp; Reed, 1994</w:t>
      </w:r>
      <w:r>
        <w:rPr>
          <w:rFonts w:cstheme="minorHAnsi"/>
          <w:noProof/>
          <w:sz w:val="24"/>
          <w:szCs w:val="24"/>
        </w:rPr>
        <w:t>, 400</w:t>
      </w:r>
      <w:r w:rsidRPr="00FD7668">
        <w:rPr>
          <w:rFonts w:cstheme="minorHAnsi"/>
          <w:noProof/>
          <w:sz w:val="24"/>
          <w:szCs w:val="24"/>
        </w:rPr>
        <w:t>)</w:t>
      </w:r>
      <w:r>
        <w:rPr>
          <w:rFonts w:cstheme="minorHAnsi"/>
          <w:noProof/>
          <w:sz w:val="24"/>
          <w:szCs w:val="24"/>
        </w:rPr>
        <w:fldChar w:fldCharType="end"/>
      </w:r>
      <w:r>
        <w:rPr>
          <w:rFonts w:cstheme="minorHAnsi"/>
          <w:noProof/>
          <w:sz w:val="24"/>
          <w:szCs w:val="24"/>
        </w:rPr>
        <w:t xml:space="preserve">. In other words, </w:t>
      </w:r>
      <w:r w:rsidR="007F10EF">
        <w:rPr>
          <w:rFonts w:cstheme="minorHAnsi"/>
          <w:noProof/>
          <w:sz w:val="24"/>
          <w:szCs w:val="24"/>
        </w:rPr>
        <w:t xml:space="preserve">the </w:t>
      </w:r>
      <w:r>
        <w:rPr>
          <w:rFonts w:cstheme="minorHAnsi"/>
          <w:noProof/>
          <w:sz w:val="24"/>
          <w:szCs w:val="24"/>
        </w:rPr>
        <w:t>self-transforming possibilities</w:t>
      </w:r>
      <w:r w:rsidR="007F10EF">
        <w:rPr>
          <w:rFonts w:cstheme="minorHAnsi"/>
          <w:noProof/>
          <w:sz w:val="24"/>
          <w:szCs w:val="24"/>
        </w:rPr>
        <w:t xml:space="preserve"> of social labor</w:t>
      </w:r>
      <w:r>
        <w:rPr>
          <w:rFonts w:cstheme="minorHAnsi"/>
          <w:noProof/>
          <w:sz w:val="24"/>
          <w:szCs w:val="24"/>
        </w:rPr>
        <w:t>—encompassing the potential for rationality</w:t>
      </w:r>
      <w:r w:rsidR="002B7B8B">
        <w:rPr>
          <w:rFonts w:cstheme="minorHAnsi"/>
          <w:noProof/>
          <w:sz w:val="24"/>
          <w:szCs w:val="24"/>
        </w:rPr>
        <w:t xml:space="preserve"> and foresight—extends evolution onto a new, cultural course. </w:t>
      </w:r>
      <w:r w:rsidR="00223AE8">
        <w:rPr>
          <w:rFonts w:cstheme="minorHAnsi"/>
          <w:noProof/>
          <w:sz w:val="24"/>
          <w:szCs w:val="24"/>
        </w:rPr>
        <w:t xml:space="preserve">And social labor is the link connecting </w:t>
      </w:r>
      <w:r w:rsidR="007F10EF">
        <w:rPr>
          <w:rFonts w:cstheme="minorHAnsi"/>
          <w:noProof/>
          <w:sz w:val="24"/>
          <w:szCs w:val="24"/>
        </w:rPr>
        <w:t>the uniquely human cultural reproductive processes to its source of energy, nature.</w:t>
      </w:r>
      <w:r w:rsidR="00377058">
        <w:rPr>
          <w:rFonts w:cstheme="minorHAnsi"/>
          <w:noProof/>
          <w:sz w:val="24"/>
          <w:szCs w:val="24"/>
        </w:rPr>
        <w:t xml:space="preserve"> “T</w:t>
      </w:r>
      <w:r w:rsidR="00377058" w:rsidRPr="00377058">
        <w:rPr>
          <w:rFonts w:cstheme="minorHAnsi"/>
          <w:noProof/>
          <w:sz w:val="24"/>
          <w:szCs w:val="24"/>
        </w:rPr>
        <w:t>ools and technology</w:t>
      </w:r>
      <w:r w:rsidR="00377058">
        <w:rPr>
          <w:rFonts w:cstheme="minorHAnsi"/>
          <w:noProof/>
          <w:sz w:val="24"/>
          <w:szCs w:val="24"/>
        </w:rPr>
        <w:t>…</w:t>
      </w:r>
      <w:r w:rsidR="00377058" w:rsidRPr="00377058">
        <w:rPr>
          <w:rFonts w:cstheme="minorHAnsi"/>
          <w:noProof/>
          <w:sz w:val="24"/>
          <w:szCs w:val="24"/>
        </w:rPr>
        <w:t>become the instruments by which ever-more elaborate environmental adaptations and negentropic-based organizational complexity emerge</w:t>
      </w:r>
      <w:r w:rsidR="00377058">
        <w:rPr>
          <w:rFonts w:cstheme="minorHAnsi"/>
          <w:noProof/>
          <w:sz w:val="24"/>
          <w:szCs w:val="24"/>
        </w:rPr>
        <w:t xml:space="preserve">” </w:t>
      </w:r>
      <w:r w:rsidR="00377058">
        <w:rPr>
          <w:rFonts w:cstheme="minorHAnsi"/>
          <w:noProof/>
          <w:sz w:val="24"/>
          <w:szCs w:val="24"/>
        </w:rPr>
        <w:fldChar w:fldCharType="begin" w:fldLock="1"/>
      </w:r>
      <w:r w:rsidR="00C62651">
        <w:rPr>
          <w:rFonts w:cstheme="minorHAnsi"/>
          <w:noProof/>
          <w:sz w:val="24"/>
          <w:szCs w:val="24"/>
        </w:rPr>
        <w:instrText>ADDIN CSL_CITATION {"citationItems":[{"id":"ITEM-1","itemData":{"DOI":"10.1016/1061-7361(94)90020-5","ISSN":"10617361","author":[{"dropping-particle":"","family":"Harvey","given":"David L.","non-dropping-particle":"","parse-names":false,"suffix":""},{"dropping-particle":"","family":"Reed","given":"Michael H.","non-dropping-particle":"","parse-names":false,"suffix":""}],"container-title":"Journal of Social and Evolutionary Systems","id":"ITEM-1","issue":"4","issued":{"date-parts":[["1994"]]},"page":"371-411","title":"The evolution of dissipative social systems","type":"article-journal","volume":"17"},"uris":["http://www.mendeley.com/documents/?uuid=cdfac26f-e58f-4352-9d4f-a963785761c4"]}],"mendeley":{"formattedCitation":"(D. L. Harvey &amp; Reed, 1994)","manualFormatting":"(D. L. Harvey &amp; Reed, 1994, 400)","plainTextFormattedCitation":"(D. L. Harvey &amp; Reed, 1994)","previouslyFormattedCitation":"(D. L. Harvey &amp; Reed, 1994)"},"properties":{"noteIndex":0},"schema":"https://github.com/citation-style-language/schema/raw/master/csl-citation.json"}</w:instrText>
      </w:r>
      <w:r w:rsidR="00377058">
        <w:rPr>
          <w:rFonts w:cstheme="minorHAnsi"/>
          <w:noProof/>
          <w:sz w:val="24"/>
          <w:szCs w:val="24"/>
        </w:rPr>
        <w:fldChar w:fldCharType="separate"/>
      </w:r>
      <w:r w:rsidR="00377058" w:rsidRPr="00377058">
        <w:rPr>
          <w:rFonts w:cstheme="minorHAnsi"/>
          <w:noProof/>
          <w:sz w:val="24"/>
          <w:szCs w:val="24"/>
        </w:rPr>
        <w:t>(D. L. Harvey &amp; Reed, 1994</w:t>
      </w:r>
      <w:r w:rsidR="00377058">
        <w:rPr>
          <w:rFonts w:cstheme="minorHAnsi"/>
          <w:noProof/>
          <w:sz w:val="24"/>
          <w:szCs w:val="24"/>
        </w:rPr>
        <w:t>, 400</w:t>
      </w:r>
      <w:r w:rsidR="00377058" w:rsidRPr="00377058">
        <w:rPr>
          <w:rFonts w:cstheme="minorHAnsi"/>
          <w:noProof/>
          <w:sz w:val="24"/>
          <w:szCs w:val="24"/>
        </w:rPr>
        <w:t>)</w:t>
      </w:r>
      <w:r w:rsidR="00377058">
        <w:rPr>
          <w:rFonts w:cstheme="minorHAnsi"/>
          <w:noProof/>
          <w:sz w:val="24"/>
          <w:szCs w:val="24"/>
        </w:rPr>
        <w:fldChar w:fldCharType="end"/>
      </w:r>
      <w:r w:rsidR="00377058">
        <w:rPr>
          <w:rFonts w:cstheme="minorHAnsi"/>
          <w:noProof/>
          <w:sz w:val="24"/>
          <w:szCs w:val="24"/>
        </w:rPr>
        <w:t>.</w:t>
      </w:r>
    </w:p>
    <w:p w14:paraId="0D8737B5" w14:textId="510ABA29" w:rsidR="00DD508E" w:rsidRDefault="00DD508E" w:rsidP="000C5162">
      <w:pPr>
        <w:spacing w:line="480" w:lineRule="auto"/>
        <w:ind w:firstLine="720"/>
        <w:rPr>
          <w:rFonts w:cstheme="minorHAnsi"/>
          <w:noProof/>
          <w:sz w:val="24"/>
          <w:szCs w:val="24"/>
        </w:rPr>
      </w:pPr>
      <w:r>
        <w:rPr>
          <w:rFonts w:cstheme="minorHAnsi"/>
          <w:noProof/>
          <w:sz w:val="24"/>
          <w:szCs w:val="24"/>
        </w:rPr>
        <w:t xml:space="preserve">To round out this </w:t>
      </w:r>
      <w:r w:rsidR="009849CC">
        <w:rPr>
          <w:rFonts w:cstheme="minorHAnsi"/>
          <w:noProof/>
          <w:sz w:val="24"/>
          <w:szCs w:val="24"/>
        </w:rPr>
        <w:t>anthropological conception of social labor,</w:t>
      </w:r>
      <w:r w:rsidR="00A16C11">
        <w:rPr>
          <w:rFonts w:cstheme="minorHAnsi"/>
          <w:noProof/>
          <w:sz w:val="24"/>
          <w:szCs w:val="24"/>
        </w:rPr>
        <w:t xml:space="preserve"> a reinterpreted form of</w:t>
      </w:r>
      <w:r w:rsidR="009849CC">
        <w:rPr>
          <w:rFonts w:cstheme="minorHAnsi"/>
          <w:noProof/>
          <w:sz w:val="24"/>
          <w:szCs w:val="24"/>
        </w:rPr>
        <w:t xml:space="preserve"> Julian Steward’s cultural ecology is plugged in:</w:t>
      </w:r>
    </w:p>
    <w:p w14:paraId="1FE38ECC" w14:textId="77777777" w:rsidR="00DD508E" w:rsidRDefault="00DD508E" w:rsidP="00DD508E">
      <w:pPr>
        <w:spacing w:line="480" w:lineRule="auto"/>
        <w:ind w:left="720"/>
        <w:rPr>
          <w:rFonts w:cstheme="minorHAnsi"/>
          <w:noProof/>
          <w:sz w:val="24"/>
          <w:szCs w:val="24"/>
        </w:rPr>
      </w:pPr>
      <w:r w:rsidRPr="001C6280">
        <w:rPr>
          <w:rFonts w:cstheme="minorHAnsi"/>
          <w:noProof/>
          <w:sz w:val="24"/>
          <w:szCs w:val="24"/>
        </w:rPr>
        <w:lastRenderedPageBreak/>
        <w:t>we need a theory of social evolution compatible with dissipative systems theory, chaos theory, and the productivist ontology of Marxist theory,</w:t>
      </w:r>
      <w:r>
        <w:rPr>
          <w:rFonts w:cstheme="minorHAnsi"/>
          <w:noProof/>
          <w:sz w:val="24"/>
          <w:szCs w:val="24"/>
        </w:rPr>
        <w:t xml:space="preserve"> </w:t>
      </w:r>
      <w:r w:rsidRPr="001C6280">
        <w:rPr>
          <w:rFonts w:cstheme="minorHAnsi"/>
          <w:noProof/>
          <w:sz w:val="24"/>
          <w:szCs w:val="24"/>
        </w:rPr>
        <w:t>but one that can simultaneously allow for the empirical diversity that social evolution has taken historically</w:t>
      </w:r>
      <w:r>
        <w:rPr>
          <w:rFonts w:cstheme="minorHAnsi"/>
          <w:noProof/>
          <w:sz w:val="24"/>
          <w:szCs w:val="24"/>
        </w:rPr>
        <w:t>…</w:t>
      </w:r>
      <w:r w:rsidRPr="001C6280">
        <w:rPr>
          <w:rFonts w:cstheme="minorHAnsi"/>
          <w:noProof/>
          <w:sz w:val="24"/>
          <w:szCs w:val="24"/>
        </w:rPr>
        <w:t>Julian Steward’s (1955, 1977</w:t>
      </w:r>
      <w:r>
        <w:rPr>
          <w:rFonts w:cstheme="minorHAnsi"/>
          <w:noProof/>
          <w:sz w:val="24"/>
          <w:szCs w:val="24"/>
        </w:rPr>
        <w:t xml:space="preserve"> [cited in Harvey and Reed]</w:t>
      </w:r>
      <w:r w:rsidRPr="001C6280">
        <w:rPr>
          <w:rFonts w:cstheme="minorHAnsi"/>
          <w:noProof/>
          <w:sz w:val="24"/>
          <w:szCs w:val="24"/>
        </w:rPr>
        <w:t>) cultural ecology</w:t>
      </w:r>
      <w:r>
        <w:rPr>
          <w:rFonts w:cstheme="minorHAnsi"/>
          <w:noProof/>
          <w:sz w:val="24"/>
          <w:szCs w:val="24"/>
        </w:rPr>
        <w:t>…</w:t>
      </w:r>
      <w:r w:rsidRPr="00270D35">
        <w:rPr>
          <w:rFonts w:cstheme="minorHAnsi"/>
          <w:noProof/>
          <w:sz w:val="24"/>
          <w:szCs w:val="24"/>
        </w:rPr>
        <w:t>and the theory of multilinear evolution associated with it fit</w:t>
      </w:r>
      <w:r>
        <w:rPr>
          <w:rFonts w:cstheme="minorHAnsi"/>
          <w:noProof/>
          <w:sz w:val="24"/>
          <w:szCs w:val="24"/>
        </w:rPr>
        <w:t xml:space="preserve"> </w:t>
      </w:r>
      <w:r w:rsidRPr="00270D35">
        <w:rPr>
          <w:rFonts w:cstheme="minorHAnsi"/>
          <w:noProof/>
          <w:sz w:val="24"/>
          <w:szCs w:val="24"/>
        </w:rPr>
        <w:t>the bill on all three counts.</w:t>
      </w:r>
      <w:r>
        <w:rPr>
          <w:rFonts w:cstheme="minorHAnsi"/>
          <w:noProof/>
          <w:sz w:val="24"/>
          <w:szCs w:val="24"/>
        </w:rPr>
        <w:t xml:space="preserve"> </w:t>
      </w:r>
      <w:r>
        <w:rPr>
          <w:rFonts w:cstheme="minorHAnsi"/>
          <w:noProof/>
          <w:sz w:val="24"/>
          <w:szCs w:val="24"/>
        </w:rPr>
        <w:fldChar w:fldCharType="begin" w:fldLock="1"/>
      </w:r>
      <w:r>
        <w:rPr>
          <w:rFonts w:cstheme="minorHAnsi"/>
          <w:noProof/>
          <w:sz w:val="24"/>
          <w:szCs w:val="24"/>
        </w:rPr>
        <w:instrText>ADDIN CSL_CITATION {"citationItems":[{"id":"ITEM-1","itemData":{"author":[{"dropping-particle":"","family":"Steward","given":"Julian Haynes","non-dropping-particle":"","parse-names":false,"suffix":""}],"id":"ITEM-1","issued":{"date-parts":[["1977"]]},"publisher":"University of Illinois Press","title":"Evolution and Ecology: Essays on Social Transformation","type":"book"},"uris":["http://www.mendeley.com/documents/?uuid=e68d6b04-6368-4fa9-b357-08c306d54845"]},{"id":"ITEM-2","itemData":{"ISBN":"0252002954","author":[{"dropping-particle":"","family":"Steward","given":"Julian Hanynes","non-dropping-particle":"","parse-names":false,"suffix":""}],"id":"ITEM-2","issued":{"date-parts":[["1973"]]},"publisher":"University of Illinois Press","title":"Theory of Culture Change: the Methodology of Multilinear Evolution","type":"book"},"uris":["http://www.mendeley.com/documents/?uuid=43ff9241-3a36-423f-8517-ec604061f25e"]}],"mendeley":{"formattedCitation":"(Julian Hanynes Steward, 1973; Julian Haynes Steward, 1977)","manualFormatting":"(D. L. Harvey &amp; Reed, 1994, 397; Julian Hanynes Steward, 1973 [1955]; Julian Haynes Steward, 1977)","plainTextFormattedCitation":"(Julian Hanynes Steward, 1973; Julian Haynes Steward, 1977)","previouslyFormattedCitation":"(Julian Hanynes Steward, 1973; Julian Haynes Steward, 1977)"},"properties":{"noteIndex":0},"schema":"https://github.com/citation-style-language/schema/raw/master/csl-citation.json"}</w:instrText>
      </w:r>
      <w:r>
        <w:rPr>
          <w:rFonts w:cstheme="minorHAnsi"/>
          <w:noProof/>
          <w:sz w:val="24"/>
          <w:szCs w:val="24"/>
        </w:rPr>
        <w:fldChar w:fldCharType="separate"/>
      </w:r>
      <w:r w:rsidRPr="0006181E">
        <w:rPr>
          <w:rFonts w:cstheme="minorHAnsi"/>
          <w:noProof/>
          <w:sz w:val="24"/>
          <w:szCs w:val="24"/>
        </w:rPr>
        <w:t>(</w:t>
      </w:r>
      <w:r w:rsidRPr="006E3624">
        <w:rPr>
          <w:rFonts w:cstheme="minorHAnsi"/>
          <w:noProof/>
          <w:sz w:val="24"/>
          <w:szCs w:val="24"/>
        </w:rPr>
        <w:t>D. L. Harvey &amp; Reed, 1994</w:t>
      </w:r>
      <w:r>
        <w:rPr>
          <w:rFonts w:cstheme="minorHAnsi"/>
          <w:noProof/>
          <w:sz w:val="24"/>
          <w:szCs w:val="24"/>
        </w:rPr>
        <w:t xml:space="preserve">, 397; </w:t>
      </w:r>
      <w:r w:rsidRPr="0006181E">
        <w:rPr>
          <w:rFonts w:cstheme="minorHAnsi"/>
          <w:noProof/>
          <w:sz w:val="24"/>
          <w:szCs w:val="24"/>
        </w:rPr>
        <w:t>Julian Hanynes Steward, 1973</w:t>
      </w:r>
      <w:r>
        <w:rPr>
          <w:rFonts w:cstheme="minorHAnsi"/>
          <w:noProof/>
          <w:sz w:val="24"/>
          <w:szCs w:val="24"/>
        </w:rPr>
        <w:t xml:space="preserve"> [1955]</w:t>
      </w:r>
      <w:r w:rsidRPr="0006181E">
        <w:rPr>
          <w:rFonts w:cstheme="minorHAnsi"/>
          <w:noProof/>
          <w:sz w:val="24"/>
          <w:szCs w:val="24"/>
        </w:rPr>
        <w:t>; Julian Haynes Steward, 1977)</w:t>
      </w:r>
      <w:r>
        <w:rPr>
          <w:rFonts w:cstheme="minorHAnsi"/>
          <w:noProof/>
          <w:sz w:val="24"/>
          <w:szCs w:val="24"/>
        </w:rPr>
        <w:fldChar w:fldCharType="end"/>
      </w:r>
      <w:r>
        <w:rPr>
          <w:rFonts w:cstheme="minorHAnsi"/>
          <w:noProof/>
          <w:sz w:val="24"/>
          <w:szCs w:val="24"/>
        </w:rPr>
        <w:t>.</w:t>
      </w:r>
    </w:p>
    <w:p w14:paraId="77E9DC7B" w14:textId="2A21662B" w:rsidR="00DD508E" w:rsidRDefault="00DD508E" w:rsidP="00DD508E">
      <w:pPr>
        <w:spacing w:line="480" w:lineRule="auto"/>
        <w:rPr>
          <w:rFonts w:cstheme="minorHAnsi"/>
          <w:noProof/>
          <w:sz w:val="24"/>
          <w:szCs w:val="24"/>
        </w:rPr>
      </w:pPr>
      <w:r>
        <w:rPr>
          <w:rFonts w:cstheme="minorHAnsi"/>
          <w:noProof/>
          <w:sz w:val="24"/>
          <w:szCs w:val="24"/>
        </w:rPr>
        <w:tab/>
        <w:t>Steward’s primary thesis of a “culture core”—“</w:t>
      </w:r>
      <w:r w:rsidRPr="00537B87">
        <w:rPr>
          <w:rFonts w:cstheme="minorHAnsi"/>
          <w:noProof/>
          <w:sz w:val="24"/>
          <w:szCs w:val="24"/>
        </w:rPr>
        <w:t>material practices and normative commitments pertaining to everyday sustenance activities</w:t>
      </w:r>
      <w:r>
        <w:rPr>
          <w:rFonts w:cstheme="minorHAnsi"/>
          <w:noProof/>
          <w:sz w:val="24"/>
          <w:szCs w:val="24"/>
        </w:rPr>
        <w:t xml:space="preserve">” </w:t>
      </w:r>
      <w:r>
        <w:rPr>
          <w:rFonts w:cstheme="minorHAnsi"/>
          <w:noProof/>
          <w:sz w:val="24"/>
          <w:szCs w:val="24"/>
        </w:rPr>
        <w:fldChar w:fldCharType="begin" w:fldLock="1"/>
      </w:r>
      <w:r>
        <w:rPr>
          <w:rFonts w:cstheme="minorHAnsi"/>
          <w:noProof/>
          <w:sz w:val="24"/>
          <w:szCs w:val="24"/>
        </w:rPr>
        <w:instrText>ADDIN CSL_CITATION {"citationItems":[{"id":"ITEM-1","itemData":{"DOI":"10.1016/1061-7361(94)90020-5","ISSN":"10617361","author":[{"dropping-particle":"","family":"Harvey","given":"David L.","non-dropping-particle":"","parse-names":false,"suffix":""},{"dropping-particle":"","family":"Reed","given":"Michael H.","non-dropping-particle":"","parse-names":false,"suffix":""}],"container-title":"Journal of Social and Evolutionary Systems","id":"ITEM-1","issue":"4","issued":{"date-parts":[["1994"]]},"page":"371-411","title":"The evolution of dissipative social systems","type":"article-journal","volume":"17"},"uris":["http://www.mendeley.com/documents/?uuid=cdfac26f-e58f-4352-9d4f-a963785761c4"]}],"mendeley":{"formattedCitation":"(D. L. Harvey &amp; Reed, 1994)","manualFormatting":"(D. L. Harvey &amp; Reed, 1994, 401)","plainTextFormattedCitation":"(D. L. Harvey &amp; Reed, 1994)","previouslyFormattedCitation":"(D. L. Harvey &amp; Reed, 1994)"},"properties":{"noteIndex":0},"schema":"https://github.com/citation-style-language/schema/raw/master/csl-citation.json"}</w:instrText>
      </w:r>
      <w:r>
        <w:rPr>
          <w:rFonts w:cstheme="minorHAnsi"/>
          <w:noProof/>
          <w:sz w:val="24"/>
          <w:szCs w:val="24"/>
        </w:rPr>
        <w:fldChar w:fldCharType="separate"/>
      </w:r>
      <w:r w:rsidRPr="00537B87">
        <w:rPr>
          <w:rFonts w:cstheme="minorHAnsi"/>
          <w:noProof/>
          <w:sz w:val="24"/>
          <w:szCs w:val="24"/>
        </w:rPr>
        <w:t>(D. L. Harvey &amp; Reed, 1994</w:t>
      </w:r>
      <w:r>
        <w:rPr>
          <w:rFonts w:cstheme="minorHAnsi"/>
          <w:noProof/>
          <w:sz w:val="24"/>
          <w:szCs w:val="24"/>
        </w:rPr>
        <w:t>, 401</w:t>
      </w:r>
      <w:r w:rsidRPr="00537B87">
        <w:rPr>
          <w:rFonts w:cstheme="minorHAnsi"/>
          <w:noProof/>
          <w:sz w:val="24"/>
          <w:szCs w:val="24"/>
        </w:rPr>
        <w:t>)</w:t>
      </w:r>
      <w:r>
        <w:rPr>
          <w:rFonts w:cstheme="minorHAnsi"/>
          <w:noProof/>
          <w:sz w:val="24"/>
          <w:szCs w:val="24"/>
        </w:rPr>
        <w:fldChar w:fldCharType="end"/>
      </w:r>
      <w:r>
        <w:rPr>
          <w:rFonts w:cstheme="minorHAnsi"/>
          <w:noProof/>
          <w:sz w:val="24"/>
          <w:szCs w:val="24"/>
        </w:rPr>
        <w:t>—is, for Harvey and Reed, a more sophisticated equivalent to Marx’s “mode of production.” Changes in core practices of material production eventuate changes in the other, normative areas of society. Importantly however, with Steward’s theory of multilinear evolution, there is no series of fixed stages that all cultures go through, as in vulgar versions of historical materialism.</w:t>
      </w:r>
      <w:bookmarkStart w:id="23" w:name="_Hlk110475156"/>
      <w:r>
        <w:rPr>
          <w:rStyle w:val="FootnoteReference"/>
          <w:rFonts w:cstheme="minorHAnsi"/>
          <w:noProof/>
          <w:sz w:val="24"/>
          <w:szCs w:val="24"/>
        </w:rPr>
        <w:footnoteReference w:id="35"/>
      </w:r>
      <w:bookmarkEnd w:id="23"/>
      <w:r>
        <w:rPr>
          <w:rFonts w:cstheme="minorHAnsi"/>
          <w:noProof/>
          <w:sz w:val="24"/>
          <w:szCs w:val="24"/>
        </w:rPr>
        <w:t xml:space="preserve"> “A</w:t>
      </w:r>
      <w:r w:rsidRPr="0085369C">
        <w:rPr>
          <w:rFonts w:cstheme="minorHAnsi"/>
          <w:noProof/>
          <w:sz w:val="24"/>
          <w:szCs w:val="24"/>
        </w:rPr>
        <w:t xml:space="preserve"> culture core configured in one way, and perturbed at one point in</w:t>
      </w:r>
      <w:r>
        <w:rPr>
          <w:rFonts w:cstheme="minorHAnsi"/>
          <w:noProof/>
          <w:sz w:val="24"/>
          <w:szCs w:val="24"/>
        </w:rPr>
        <w:t xml:space="preserve"> </w:t>
      </w:r>
      <w:r w:rsidRPr="0085369C">
        <w:rPr>
          <w:rFonts w:cstheme="minorHAnsi"/>
          <w:noProof/>
          <w:sz w:val="24"/>
          <w:szCs w:val="24"/>
        </w:rPr>
        <w:t>history, will take one evolutionary path; while quite similar configurations, when perturbed at a different point in time and space, may be sent in a radically different direction</w:t>
      </w:r>
      <w:r>
        <w:rPr>
          <w:rFonts w:cstheme="minorHAnsi"/>
          <w:noProof/>
          <w:sz w:val="24"/>
          <w:szCs w:val="24"/>
        </w:rPr>
        <w:t xml:space="preserve">” </w:t>
      </w:r>
      <w:r>
        <w:rPr>
          <w:rFonts w:cstheme="minorHAnsi"/>
          <w:noProof/>
          <w:sz w:val="24"/>
          <w:szCs w:val="24"/>
        </w:rPr>
        <w:fldChar w:fldCharType="begin" w:fldLock="1"/>
      </w:r>
      <w:r>
        <w:rPr>
          <w:rFonts w:cstheme="minorHAnsi"/>
          <w:noProof/>
          <w:sz w:val="24"/>
          <w:szCs w:val="24"/>
        </w:rPr>
        <w:instrText>ADDIN CSL_CITATION {"citationItems":[{"id":"ITEM-1","itemData":{"DOI":"10.1016/1061-7361(94)90020-5","ISSN":"10617361","author":[{"dropping-particle":"","family":"Harvey","given":"David L.","non-dropping-particle":"","parse-names":false,"suffix":""},{"dropping-particle":"","family":"Reed","given":"Michael H.","non-dropping-particle":"","parse-names":false,"suffix":""}],"container-title":"Journal of Social and Evolutionary Systems","id":"ITEM-1","issue":"4","issued":{"date-parts":[["1994"]]},"page":"371-411","title":"The evolution of dissipative social systems","type":"article-journal","volume":"17"},"uris":["http://www.mendeley.com/documents/?uuid=cdfac26f-e58f-4352-9d4f-a963785761c4"]}],"mendeley":{"formattedCitation":"(D. L. Harvey &amp; Reed, 1994)","manualFormatting":"(D. L. Harvey &amp; Reed, 1994, 401)","plainTextFormattedCitation":"(D. L. Harvey &amp; Reed, 1994)","previouslyFormattedCitation":"(D. L. Harvey &amp; Reed, 1994)"},"properties":{"noteIndex":0},"schema":"https://github.com/citation-style-language/schema/raw/master/csl-citation.json"}</w:instrText>
      </w:r>
      <w:r>
        <w:rPr>
          <w:rFonts w:cstheme="minorHAnsi"/>
          <w:noProof/>
          <w:sz w:val="24"/>
          <w:szCs w:val="24"/>
        </w:rPr>
        <w:fldChar w:fldCharType="separate"/>
      </w:r>
      <w:r w:rsidRPr="00486C36">
        <w:rPr>
          <w:rFonts w:cstheme="minorHAnsi"/>
          <w:noProof/>
          <w:sz w:val="24"/>
          <w:szCs w:val="24"/>
        </w:rPr>
        <w:t>(D. L. Harvey &amp; Reed, 1994</w:t>
      </w:r>
      <w:r>
        <w:rPr>
          <w:rFonts w:cstheme="minorHAnsi"/>
          <w:noProof/>
          <w:sz w:val="24"/>
          <w:szCs w:val="24"/>
        </w:rPr>
        <w:t>, 401</w:t>
      </w:r>
      <w:r w:rsidRPr="00486C36">
        <w:rPr>
          <w:rFonts w:cstheme="minorHAnsi"/>
          <w:noProof/>
          <w:sz w:val="24"/>
          <w:szCs w:val="24"/>
        </w:rPr>
        <w:t>)</w:t>
      </w:r>
      <w:r>
        <w:rPr>
          <w:rFonts w:cstheme="minorHAnsi"/>
          <w:noProof/>
          <w:sz w:val="24"/>
          <w:szCs w:val="24"/>
        </w:rPr>
        <w:fldChar w:fldCharType="end"/>
      </w:r>
      <w:r>
        <w:rPr>
          <w:rFonts w:cstheme="minorHAnsi"/>
          <w:noProof/>
          <w:sz w:val="24"/>
          <w:szCs w:val="24"/>
        </w:rPr>
        <w:t>.</w:t>
      </w:r>
    </w:p>
    <w:p w14:paraId="61C370F5" w14:textId="5B4571BF" w:rsidR="00486C36" w:rsidRDefault="009849CC" w:rsidP="0085369C">
      <w:pPr>
        <w:spacing w:line="480" w:lineRule="auto"/>
        <w:rPr>
          <w:rFonts w:cstheme="minorHAnsi"/>
          <w:noProof/>
          <w:sz w:val="24"/>
          <w:szCs w:val="24"/>
        </w:rPr>
      </w:pPr>
      <w:r>
        <w:rPr>
          <w:rFonts w:cstheme="minorHAnsi"/>
          <w:noProof/>
          <w:sz w:val="24"/>
          <w:szCs w:val="24"/>
        </w:rPr>
        <w:tab/>
      </w:r>
      <w:r w:rsidR="00377058">
        <w:rPr>
          <w:rFonts w:cstheme="minorHAnsi"/>
          <w:noProof/>
          <w:sz w:val="24"/>
          <w:szCs w:val="24"/>
        </w:rPr>
        <w:t>At</w:t>
      </w:r>
      <w:r w:rsidR="001C6280">
        <w:rPr>
          <w:rFonts w:cstheme="minorHAnsi"/>
          <w:noProof/>
          <w:sz w:val="24"/>
          <w:szCs w:val="24"/>
        </w:rPr>
        <w:t xml:space="preserve"> the next level of</w:t>
      </w:r>
      <w:r w:rsidR="008A58E7">
        <w:rPr>
          <w:rFonts w:cstheme="minorHAnsi"/>
          <w:noProof/>
          <w:sz w:val="24"/>
          <w:szCs w:val="24"/>
        </w:rPr>
        <w:t xml:space="preserve"> the diagram</w:t>
      </w:r>
      <w:r w:rsidR="00196D49">
        <w:rPr>
          <w:rFonts w:cstheme="minorHAnsi"/>
          <w:noProof/>
          <w:sz w:val="24"/>
          <w:szCs w:val="24"/>
        </w:rPr>
        <w:t>—</w:t>
      </w:r>
      <w:r w:rsidR="001C6280">
        <w:rPr>
          <w:rFonts w:cstheme="minorHAnsi"/>
          <w:noProof/>
          <w:sz w:val="24"/>
          <w:szCs w:val="24"/>
        </w:rPr>
        <w:t>social evolution</w:t>
      </w:r>
      <w:r w:rsidR="00196D49">
        <w:rPr>
          <w:rFonts w:cstheme="minorHAnsi"/>
          <w:noProof/>
          <w:sz w:val="24"/>
          <w:szCs w:val="24"/>
        </w:rPr>
        <w:t>—</w:t>
      </w:r>
      <w:r w:rsidR="006E3624">
        <w:rPr>
          <w:rFonts w:cstheme="minorHAnsi"/>
          <w:noProof/>
          <w:sz w:val="24"/>
          <w:szCs w:val="24"/>
        </w:rPr>
        <w:t xml:space="preserve">Eldredge’s framework </w:t>
      </w:r>
      <w:r w:rsidR="000C5162">
        <w:rPr>
          <w:rFonts w:cstheme="minorHAnsi"/>
          <w:noProof/>
          <w:sz w:val="24"/>
          <w:szCs w:val="24"/>
        </w:rPr>
        <w:t xml:space="preserve">is </w:t>
      </w:r>
      <w:r w:rsidR="007F10EF">
        <w:rPr>
          <w:rFonts w:cstheme="minorHAnsi"/>
          <w:noProof/>
          <w:sz w:val="24"/>
          <w:szCs w:val="24"/>
        </w:rPr>
        <w:t xml:space="preserve">further </w:t>
      </w:r>
      <w:r w:rsidR="000C5162">
        <w:rPr>
          <w:rFonts w:cstheme="minorHAnsi"/>
          <w:noProof/>
          <w:sz w:val="24"/>
          <w:szCs w:val="24"/>
        </w:rPr>
        <w:t xml:space="preserve">synthesized </w:t>
      </w:r>
      <w:r w:rsidR="006E3624">
        <w:rPr>
          <w:rFonts w:cstheme="minorHAnsi"/>
          <w:noProof/>
          <w:sz w:val="24"/>
          <w:szCs w:val="24"/>
        </w:rPr>
        <w:t>with that of Marx</w:t>
      </w:r>
      <w:r w:rsidR="00C62651">
        <w:rPr>
          <w:rFonts w:cstheme="minorHAnsi"/>
          <w:noProof/>
          <w:sz w:val="24"/>
          <w:szCs w:val="24"/>
        </w:rPr>
        <w:t>. “</w:t>
      </w:r>
      <w:r w:rsidR="000D3F62" w:rsidRPr="000D3F62">
        <w:rPr>
          <w:rFonts w:cstheme="minorHAnsi"/>
          <w:noProof/>
          <w:sz w:val="24"/>
          <w:szCs w:val="24"/>
        </w:rPr>
        <w:t xml:space="preserve">As elements of human history and its unfolding, the two evolutionary hierarchies become the internal institutionalized anchorings of society. </w:t>
      </w:r>
      <w:r w:rsidR="00C62651">
        <w:rPr>
          <w:rFonts w:cstheme="minorHAnsi"/>
          <w:noProof/>
          <w:sz w:val="24"/>
          <w:szCs w:val="24"/>
        </w:rPr>
        <w:t>T</w:t>
      </w:r>
      <w:r w:rsidR="00C62651" w:rsidRPr="00C62651">
        <w:rPr>
          <w:rFonts w:cstheme="minorHAnsi"/>
          <w:noProof/>
          <w:sz w:val="24"/>
          <w:szCs w:val="24"/>
        </w:rPr>
        <w:t xml:space="preserve">he mode of production now mediates between the contradictory requirements of society’s replicative </w:t>
      </w:r>
      <w:r w:rsidR="00C62651" w:rsidRPr="00C62651">
        <w:rPr>
          <w:rFonts w:cstheme="minorHAnsi"/>
          <w:noProof/>
          <w:sz w:val="24"/>
          <w:szCs w:val="24"/>
        </w:rPr>
        <w:lastRenderedPageBreak/>
        <w:t>moment, on the one hand, and its dynamic adaptive demands, on the other</w:t>
      </w:r>
      <w:r w:rsidR="00C62651">
        <w:rPr>
          <w:rFonts w:cstheme="minorHAnsi"/>
          <w:noProof/>
          <w:sz w:val="24"/>
          <w:szCs w:val="24"/>
        </w:rPr>
        <w:t xml:space="preserve">” </w:t>
      </w:r>
      <w:r w:rsidR="00C62651">
        <w:rPr>
          <w:rFonts w:cstheme="minorHAnsi"/>
          <w:noProof/>
          <w:sz w:val="24"/>
          <w:szCs w:val="24"/>
        </w:rPr>
        <w:fldChar w:fldCharType="begin" w:fldLock="1"/>
      </w:r>
      <w:r w:rsidR="00361E95">
        <w:rPr>
          <w:rFonts w:cstheme="minorHAnsi"/>
          <w:noProof/>
          <w:sz w:val="24"/>
          <w:szCs w:val="24"/>
        </w:rPr>
        <w:instrText>ADDIN CSL_CITATION {"citationItems":[{"id":"ITEM-1","itemData":{"DOI":"10.1016/1061-7361(94)90020-5","ISSN":"10617361","author":[{"dropping-particle":"","family":"Harvey","given":"David L.","non-dropping-particle":"","parse-names":false,"suffix":""},{"dropping-particle":"","family":"Reed","given":"Michael H.","non-dropping-particle":"","parse-names":false,"suffix":""}],"container-title":"Journal of Social and Evolutionary Systems","id":"ITEM-1","issue":"4","issued":{"date-parts":[["1994"]]},"page":"371-411","title":"The evolution of dissipative social systems","type":"article-journal","volume":"17"},"uris":["http://www.mendeley.com/documents/?uuid=cdfac26f-e58f-4352-9d4f-a963785761c4"]}],"mendeley":{"formattedCitation":"(D. L. Harvey &amp; Reed, 1994)","manualFormatting":"(D. L. Harvey &amp; Reed, 1994, 403)","plainTextFormattedCitation":"(D. L. Harvey &amp; Reed, 1994)","previouslyFormattedCitation":"(D. L. Harvey &amp; Reed, 1994)"},"properties":{"noteIndex":0},"schema":"https://github.com/citation-style-language/schema/raw/master/csl-citation.json"}</w:instrText>
      </w:r>
      <w:r w:rsidR="00C62651">
        <w:rPr>
          <w:rFonts w:cstheme="minorHAnsi"/>
          <w:noProof/>
          <w:sz w:val="24"/>
          <w:szCs w:val="24"/>
        </w:rPr>
        <w:fldChar w:fldCharType="separate"/>
      </w:r>
      <w:r w:rsidR="00C62651" w:rsidRPr="00C62651">
        <w:rPr>
          <w:rFonts w:cstheme="minorHAnsi"/>
          <w:noProof/>
          <w:sz w:val="24"/>
          <w:szCs w:val="24"/>
        </w:rPr>
        <w:t>(D. L. Harvey &amp; Reed, 1994</w:t>
      </w:r>
      <w:r w:rsidR="00C62651">
        <w:rPr>
          <w:rFonts w:cstheme="minorHAnsi"/>
          <w:noProof/>
          <w:sz w:val="24"/>
          <w:szCs w:val="24"/>
        </w:rPr>
        <w:t>, 403</w:t>
      </w:r>
      <w:r w:rsidR="00C62651" w:rsidRPr="00C62651">
        <w:rPr>
          <w:rFonts w:cstheme="minorHAnsi"/>
          <w:noProof/>
          <w:sz w:val="24"/>
          <w:szCs w:val="24"/>
        </w:rPr>
        <w:t>)</w:t>
      </w:r>
      <w:r w:rsidR="00C62651">
        <w:rPr>
          <w:rFonts w:cstheme="minorHAnsi"/>
          <w:noProof/>
          <w:sz w:val="24"/>
          <w:szCs w:val="24"/>
        </w:rPr>
        <w:fldChar w:fldCharType="end"/>
      </w:r>
      <w:r w:rsidR="00C62651">
        <w:rPr>
          <w:rFonts w:cstheme="minorHAnsi"/>
          <w:noProof/>
          <w:sz w:val="24"/>
          <w:szCs w:val="24"/>
        </w:rPr>
        <w:t>.</w:t>
      </w:r>
      <w:r w:rsidR="00897089">
        <w:rPr>
          <w:rFonts w:cstheme="minorHAnsi"/>
          <w:noProof/>
          <w:sz w:val="24"/>
          <w:szCs w:val="24"/>
        </w:rPr>
        <w:t xml:space="preserve"> </w:t>
      </w:r>
      <w:r w:rsidR="00E379E7">
        <w:rPr>
          <w:rFonts w:cstheme="minorHAnsi"/>
          <w:noProof/>
          <w:sz w:val="24"/>
          <w:szCs w:val="24"/>
        </w:rPr>
        <w:t>The economic part of the hierarchy has one foot in natural ecology and one foot in institutional order, and</w:t>
      </w:r>
      <w:r w:rsidR="00584111">
        <w:rPr>
          <w:rFonts w:cstheme="minorHAnsi"/>
          <w:noProof/>
          <w:sz w:val="24"/>
          <w:szCs w:val="24"/>
        </w:rPr>
        <w:t xml:space="preserve"> the</w:t>
      </w:r>
      <w:r w:rsidR="00E379E7">
        <w:rPr>
          <w:rFonts w:cstheme="minorHAnsi"/>
          <w:noProof/>
          <w:sz w:val="24"/>
          <w:szCs w:val="24"/>
        </w:rPr>
        <w:t xml:space="preserve"> domain of cultural replication has a relative autonomy, enabling people to sometimes act in conflict with ruling factions. </w:t>
      </w:r>
    </w:p>
    <w:p w14:paraId="5D951DAF" w14:textId="6F2B5E46" w:rsidR="00DA76B2" w:rsidRDefault="00D82616" w:rsidP="00760F04">
      <w:pPr>
        <w:spacing w:line="480" w:lineRule="auto"/>
        <w:rPr>
          <w:rFonts w:cstheme="minorHAnsi"/>
          <w:noProof/>
          <w:sz w:val="24"/>
          <w:szCs w:val="24"/>
        </w:rPr>
      </w:pPr>
      <w:r>
        <w:rPr>
          <w:rFonts w:cstheme="minorHAnsi"/>
          <w:noProof/>
          <w:sz w:val="24"/>
          <w:szCs w:val="24"/>
        </w:rPr>
        <w:tab/>
        <w:t xml:space="preserve">At the </w:t>
      </w:r>
      <w:r w:rsidR="00FA019E">
        <w:rPr>
          <w:rFonts w:cstheme="minorHAnsi"/>
          <w:noProof/>
          <w:sz w:val="24"/>
          <w:szCs w:val="24"/>
        </w:rPr>
        <w:t>highest</w:t>
      </w:r>
      <w:r>
        <w:rPr>
          <w:rFonts w:cstheme="minorHAnsi"/>
          <w:noProof/>
          <w:sz w:val="24"/>
          <w:szCs w:val="24"/>
        </w:rPr>
        <w:t xml:space="preserve"> level of the pyramid, Eldredge’s triad reappears</w:t>
      </w:r>
      <w:r w:rsidR="00584111">
        <w:rPr>
          <w:rFonts w:cstheme="minorHAnsi"/>
          <w:noProof/>
          <w:sz w:val="24"/>
          <w:szCs w:val="24"/>
        </w:rPr>
        <w:t xml:space="preserve"> once again, but this time</w:t>
      </w:r>
      <w:r>
        <w:rPr>
          <w:rFonts w:cstheme="minorHAnsi"/>
          <w:noProof/>
          <w:sz w:val="24"/>
          <w:szCs w:val="24"/>
        </w:rPr>
        <w:t xml:space="preserve"> disguised as integral complexes of </w:t>
      </w:r>
      <w:r w:rsidR="00262CBF">
        <w:rPr>
          <w:rFonts w:cstheme="minorHAnsi"/>
          <w:noProof/>
          <w:sz w:val="24"/>
          <w:szCs w:val="24"/>
        </w:rPr>
        <w:t xml:space="preserve">the </w:t>
      </w:r>
      <w:r>
        <w:rPr>
          <w:rFonts w:cstheme="minorHAnsi"/>
          <w:noProof/>
          <w:sz w:val="24"/>
          <w:szCs w:val="24"/>
        </w:rPr>
        <w:t>institutions</w:t>
      </w:r>
      <w:r w:rsidR="00262CBF">
        <w:rPr>
          <w:rFonts w:cstheme="minorHAnsi"/>
          <w:noProof/>
          <w:sz w:val="24"/>
          <w:szCs w:val="24"/>
        </w:rPr>
        <w:t xml:space="preserve"> of economy, polity, </w:t>
      </w:r>
      <w:r w:rsidR="00FA019E">
        <w:rPr>
          <w:rFonts w:cstheme="minorHAnsi"/>
          <w:noProof/>
          <w:sz w:val="24"/>
          <w:szCs w:val="24"/>
        </w:rPr>
        <w:t xml:space="preserve">family and religion </w:t>
      </w:r>
      <w:r w:rsidR="000142DF">
        <w:rPr>
          <w:rFonts w:cstheme="minorHAnsi"/>
          <w:noProof/>
          <w:sz w:val="24"/>
          <w:szCs w:val="24"/>
        </w:rPr>
        <w:t>(or</w:t>
      </w:r>
      <w:r w:rsidR="00FA019E">
        <w:rPr>
          <w:rFonts w:cstheme="minorHAnsi"/>
          <w:noProof/>
          <w:sz w:val="24"/>
          <w:szCs w:val="24"/>
        </w:rPr>
        <w:t xml:space="preserve"> ideology</w:t>
      </w:r>
      <w:r w:rsidR="000142DF">
        <w:rPr>
          <w:rFonts w:cstheme="minorHAnsi"/>
          <w:noProof/>
          <w:sz w:val="24"/>
          <w:szCs w:val="24"/>
        </w:rPr>
        <w:t>)</w:t>
      </w:r>
      <w:r>
        <w:rPr>
          <w:rFonts w:cstheme="minorHAnsi"/>
          <w:noProof/>
          <w:sz w:val="24"/>
          <w:szCs w:val="24"/>
        </w:rPr>
        <w:t>.</w:t>
      </w:r>
      <w:r w:rsidR="00FA019E">
        <w:rPr>
          <w:rFonts w:cstheme="minorHAnsi"/>
          <w:noProof/>
          <w:sz w:val="24"/>
          <w:szCs w:val="24"/>
        </w:rPr>
        <w:t xml:space="preserve"> The first two are functionally homologous to Eldredge’s ecological hierarchy, and the last two are homologous to the geneological hierarchy. </w:t>
      </w:r>
      <w:r w:rsidR="00480D85">
        <w:rPr>
          <w:rFonts w:cstheme="minorHAnsi"/>
          <w:noProof/>
          <w:sz w:val="24"/>
          <w:szCs w:val="24"/>
        </w:rPr>
        <w:t xml:space="preserve">Social character and hegemonic structures of culture are further expressions of evolution at this level </w:t>
      </w:r>
      <w:r w:rsidR="00480D85">
        <w:rPr>
          <w:rFonts w:cstheme="minorHAnsi"/>
          <w:noProof/>
          <w:sz w:val="24"/>
          <w:szCs w:val="24"/>
        </w:rPr>
        <w:fldChar w:fldCharType="begin" w:fldLock="1"/>
      </w:r>
      <w:r w:rsidR="00B855ED">
        <w:rPr>
          <w:rFonts w:cstheme="minorHAnsi"/>
          <w:noProof/>
          <w:sz w:val="24"/>
          <w:szCs w:val="24"/>
        </w:rPr>
        <w:instrText>ADDIN CSL_CITATION {"citationItems":[{"id":"ITEM-1","itemData":{"DOI":"10.1016/1061-7361(94)90020-5","ISSN":"10617361","author":[{"dropping-particle":"","family":"Harvey","given":"David L.","non-dropping-particle":"","parse-names":false,"suffix":""},{"dropping-particle":"","family":"Reed","given":"Michael H.","non-dropping-particle":"","parse-names":false,"suffix":""}],"container-title":"Journal of Social and Evolutionary Systems","id":"ITEM-1","issue":"4","issued":{"date-parts":[["1994"]]},"page":"371-411","title":"The evolution of dissipative social systems","type":"article-journal","volume":"17"},"uris":["http://www.mendeley.com/documents/?uuid=cdfac26f-e58f-4352-9d4f-a963785761c4"]}],"mendeley":{"formattedCitation":"(D. L. Harvey &amp; Reed, 1994)","manualFormatting":"(D. L. Harvey &amp; Reed, 1994, 404)","plainTextFormattedCitation":"(D. L. Harvey &amp; Reed, 1994)","previouslyFormattedCitation":"(D. L. Harvey &amp; Reed, 1994)"},"properties":{"noteIndex":0},"schema":"https://github.com/citation-style-language/schema/raw/master/csl-citation.json"}</w:instrText>
      </w:r>
      <w:r w:rsidR="00480D85">
        <w:rPr>
          <w:rFonts w:cstheme="minorHAnsi"/>
          <w:noProof/>
          <w:sz w:val="24"/>
          <w:szCs w:val="24"/>
        </w:rPr>
        <w:fldChar w:fldCharType="separate"/>
      </w:r>
      <w:r w:rsidR="00480D85" w:rsidRPr="00480D85">
        <w:rPr>
          <w:rFonts w:cstheme="minorHAnsi"/>
          <w:noProof/>
          <w:sz w:val="24"/>
          <w:szCs w:val="24"/>
        </w:rPr>
        <w:t>(D. L. Harvey &amp; Reed, 1994</w:t>
      </w:r>
      <w:r w:rsidR="00480D85">
        <w:rPr>
          <w:rFonts w:cstheme="minorHAnsi"/>
          <w:noProof/>
          <w:sz w:val="24"/>
          <w:szCs w:val="24"/>
        </w:rPr>
        <w:t>, 404</w:t>
      </w:r>
      <w:r w:rsidR="00480D85" w:rsidRPr="00480D85">
        <w:rPr>
          <w:rFonts w:cstheme="minorHAnsi"/>
          <w:noProof/>
          <w:sz w:val="24"/>
          <w:szCs w:val="24"/>
        </w:rPr>
        <w:t>)</w:t>
      </w:r>
      <w:r w:rsidR="00480D85">
        <w:rPr>
          <w:rFonts w:cstheme="minorHAnsi"/>
          <w:noProof/>
          <w:sz w:val="24"/>
          <w:szCs w:val="24"/>
        </w:rPr>
        <w:fldChar w:fldCharType="end"/>
      </w:r>
      <w:r w:rsidR="00480D85">
        <w:rPr>
          <w:rFonts w:cstheme="minorHAnsi"/>
          <w:noProof/>
          <w:sz w:val="24"/>
          <w:szCs w:val="24"/>
        </w:rPr>
        <w:t xml:space="preserve">. </w:t>
      </w:r>
      <w:r w:rsidR="007057EF">
        <w:rPr>
          <w:rFonts w:cstheme="minorHAnsi"/>
          <w:noProof/>
          <w:sz w:val="24"/>
          <w:szCs w:val="24"/>
        </w:rPr>
        <w:t>Social character—or personhood—plays the mediating role here and is divided into two aspects</w:t>
      </w:r>
      <w:r w:rsidR="00E74AC6">
        <w:rPr>
          <w:rFonts w:cstheme="minorHAnsi"/>
          <w:noProof/>
          <w:sz w:val="24"/>
          <w:szCs w:val="24"/>
        </w:rPr>
        <w:t>, following the formulation of George Herbert Mead</w:t>
      </w:r>
      <w:r w:rsidR="00B855ED">
        <w:rPr>
          <w:rFonts w:cstheme="minorHAnsi"/>
          <w:noProof/>
          <w:sz w:val="24"/>
          <w:szCs w:val="24"/>
        </w:rPr>
        <w:t xml:space="preserve"> </w:t>
      </w:r>
      <w:r w:rsidR="00B855ED">
        <w:rPr>
          <w:rFonts w:cstheme="minorHAnsi"/>
          <w:noProof/>
          <w:sz w:val="24"/>
          <w:szCs w:val="24"/>
        </w:rPr>
        <w:fldChar w:fldCharType="begin" w:fldLock="1"/>
      </w:r>
      <w:r w:rsidR="00760F04">
        <w:rPr>
          <w:rFonts w:cstheme="minorHAnsi"/>
          <w:noProof/>
          <w:sz w:val="24"/>
          <w:szCs w:val="24"/>
        </w:rPr>
        <w:instrText>ADDIN CSL_CITATION {"citationItems":[{"id":"ITEM-1","itemData":{"DOI":"10.7208/chicago/9780226516608.001.0001","abstract":"Mind, Self, and Society é um livro baseado nos ensinamentos do sociólogo americano George Herbert Mead, publicado postumamente em 1934 por seus alunos. É creditado como a base para a teoria do interacionismo simbólico","author":[{"dropping-particle":"","family":"Mead","given":"George Herbert","non-dropping-particle":"","parse-names":false,"suffix":""}],"container-title":"Mind, Self, and Society from the Standpoint of a Social Behaviorist","id":"ITEM-1","issued":{"date-parts":[["1972"]]},"publisher":"University of Chicago Press","title":"Mind, Self, and Society","type":"book"},"uris":["http://www.mendeley.com/documents/?uuid=af952dd8-688f-4d95-9317-64a41206fa3f"]}],"mendeley":{"formattedCitation":"(Mead, 1972)","manualFormatting":"(Mead, 1972 [1962])","plainTextFormattedCitation":"(Mead, 1972)","previouslyFormattedCitation":"(Mead, 1972)"},"properties":{"noteIndex":0},"schema":"https://github.com/citation-style-language/schema/raw/master/csl-citation.json"}</w:instrText>
      </w:r>
      <w:r w:rsidR="00B855ED">
        <w:rPr>
          <w:rFonts w:cstheme="minorHAnsi"/>
          <w:noProof/>
          <w:sz w:val="24"/>
          <w:szCs w:val="24"/>
        </w:rPr>
        <w:fldChar w:fldCharType="separate"/>
      </w:r>
      <w:r w:rsidR="00B855ED" w:rsidRPr="00B855ED">
        <w:rPr>
          <w:rFonts w:cstheme="minorHAnsi"/>
          <w:noProof/>
          <w:sz w:val="24"/>
          <w:szCs w:val="24"/>
        </w:rPr>
        <w:t>(Mead, 1972</w:t>
      </w:r>
      <w:r w:rsidR="00B855ED">
        <w:rPr>
          <w:rFonts w:cstheme="minorHAnsi"/>
          <w:noProof/>
          <w:sz w:val="24"/>
          <w:szCs w:val="24"/>
        </w:rPr>
        <w:t xml:space="preserve"> [1962]</w:t>
      </w:r>
      <w:r w:rsidR="00B855ED" w:rsidRPr="00B855ED">
        <w:rPr>
          <w:rFonts w:cstheme="minorHAnsi"/>
          <w:noProof/>
          <w:sz w:val="24"/>
          <w:szCs w:val="24"/>
        </w:rPr>
        <w:t>)</w:t>
      </w:r>
      <w:r w:rsidR="00B855ED">
        <w:rPr>
          <w:rFonts w:cstheme="minorHAnsi"/>
          <w:noProof/>
          <w:sz w:val="24"/>
          <w:szCs w:val="24"/>
        </w:rPr>
        <w:fldChar w:fldCharType="end"/>
      </w:r>
      <w:r w:rsidR="007057EF">
        <w:rPr>
          <w:rFonts w:cstheme="minorHAnsi"/>
          <w:noProof/>
          <w:sz w:val="24"/>
          <w:szCs w:val="24"/>
        </w:rPr>
        <w:t xml:space="preserve">: (1) </w:t>
      </w:r>
      <w:r w:rsidR="00760F04">
        <w:rPr>
          <w:rFonts w:cstheme="minorHAnsi"/>
          <w:noProof/>
          <w:sz w:val="24"/>
          <w:szCs w:val="24"/>
        </w:rPr>
        <w:t>an “</w:t>
      </w:r>
      <w:r w:rsidR="00760F04" w:rsidRPr="00760F04">
        <w:rPr>
          <w:rFonts w:cstheme="minorHAnsi"/>
          <w:noProof/>
          <w:sz w:val="24"/>
          <w:szCs w:val="24"/>
        </w:rPr>
        <w:t xml:space="preserve">objective moment of the </w:t>
      </w:r>
      <w:r w:rsidR="00760F04">
        <w:rPr>
          <w:rFonts w:cstheme="minorHAnsi"/>
          <w:noProof/>
          <w:sz w:val="24"/>
          <w:szCs w:val="24"/>
        </w:rPr>
        <w:t>‘</w:t>
      </w:r>
      <w:r w:rsidR="00760F04" w:rsidRPr="00760F04">
        <w:rPr>
          <w:rFonts w:cstheme="minorHAnsi"/>
          <w:noProof/>
          <w:sz w:val="24"/>
          <w:szCs w:val="24"/>
        </w:rPr>
        <w:t>Self</w:t>
      </w:r>
      <w:r w:rsidR="00760F04">
        <w:rPr>
          <w:rFonts w:cstheme="minorHAnsi"/>
          <w:noProof/>
          <w:sz w:val="24"/>
          <w:szCs w:val="24"/>
        </w:rPr>
        <w:t>’</w:t>
      </w:r>
      <w:r w:rsidR="00760F04" w:rsidRPr="00760F04">
        <w:rPr>
          <w:rFonts w:cstheme="minorHAnsi"/>
          <w:noProof/>
          <w:sz w:val="24"/>
          <w:szCs w:val="24"/>
        </w:rPr>
        <w:t xml:space="preserve"> as an </w:t>
      </w:r>
      <w:r w:rsidR="00760F04">
        <w:rPr>
          <w:rFonts w:cstheme="minorHAnsi"/>
          <w:noProof/>
          <w:sz w:val="24"/>
          <w:szCs w:val="24"/>
        </w:rPr>
        <w:t>‘</w:t>
      </w:r>
      <w:r w:rsidR="00760F04" w:rsidRPr="00760F04">
        <w:rPr>
          <w:rFonts w:cstheme="minorHAnsi"/>
          <w:noProof/>
          <w:sz w:val="24"/>
          <w:szCs w:val="24"/>
        </w:rPr>
        <w:t>intersection</w:t>
      </w:r>
      <w:r w:rsidR="00760F04">
        <w:rPr>
          <w:rFonts w:cstheme="minorHAnsi"/>
          <w:noProof/>
          <w:sz w:val="24"/>
          <w:szCs w:val="24"/>
        </w:rPr>
        <w:t>’</w:t>
      </w:r>
      <w:r w:rsidR="00760F04" w:rsidRPr="00760F04">
        <w:rPr>
          <w:rFonts w:cstheme="minorHAnsi"/>
          <w:noProof/>
          <w:sz w:val="24"/>
          <w:szCs w:val="24"/>
        </w:rPr>
        <w:t xml:space="preserve"> of institutional roles manifesting themselves in</w:t>
      </w:r>
      <w:r w:rsidR="000142DF">
        <w:rPr>
          <w:rFonts w:cstheme="minorHAnsi"/>
          <w:noProof/>
          <w:sz w:val="24"/>
          <w:szCs w:val="24"/>
        </w:rPr>
        <w:t xml:space="preserve"> </w:t>
      </w:r>
      <w:r w:rsidR="00760F04" w:rsidRPr="00760F04">
        <w:rPr>
          <w:rFonts w:cstheme="minorHAnsi"/>
          <w:noProof/>
          <w:sz w:val="24"/>
          <w:szCs w:val="24"/>
        </w:rPr>
        <w:t>the unifying pragmatics of individual or group problem solving</w:t>
      </w:r>
      <w:r w:rsidR="00760F04">
        <w:rPr>
          <w:rFonts w:cstheme="minorHAnsi"/>
          <w:noProof/>
          <w:sz w:val="24"/>
          <w:szCs w:val="24"/>
        </w:rPr>
        <w:t xml:space="preserve">”; and (2) </w:t>
      </w:r>
      <w:r w:rsidR="00E44365">
        <w:rPr>
          <w:rFonts w:cstheme="minorHAnsi"/>
          <w:noProof/>
          <w:sz w:val="24"/>
          <w:szCs w:val="24"/>
        </w:rPr>
        <w:t xml:space="preserve">an </w:t>
      </w:r>
      <w:r w:rsidR="00760F04">
        <w:rPr>
          <w:rFonts w:cstheme="minorHAnsi"/>
          <w:noProof/>
          <w:sz w:val="24"/>
          <w:szCs w:val="24"/>
        </w:rPr>
        <w:t>“</w:t>
      </w:r>
      <w:r w:rsidR="00760F04" w:rsidRPr="00760F04">
        <w:rPr>
          <w:rFonts w:cstheme="minorHAnsi"/>
          <w:noProof/>
          <w:sz w:val="24"/>
          <w:szCs w:val="24"/>
        </w:rPr>
        <w:t>indeterminant aspect of the Self</w:t>
      </w:r>
      <w:r w:rsidR="00760F04">
        <w:rPr>
          <w:rFonts w:cstheme="minorHAnsi"/>
          <w:noProof/>
          <w:sz w:val="24"/>
          <w:szCs w:val="24"/>
        </w:rPr>
        <w:t>…</w:t>
      </w:r>
      <w:r w:rsidR="00760F04" w:rsidRPr="00760F04">
        <w:rPr>
          <w:rFonts w:cstheme="minorHAnsi"/>
          <w:noProof/>
          <w:sz w:val="24"/>
          <w:szCs w:val="24"/>
        </w:rPr>
        <w:t>free, spontaneous, and morally autonomous...above all else, the social system’s wild card</w:t>
      </w:r>
      <w:r w:rsidR="00760F04">
        <w:rPr>
          <w:rFonts w:cstheme="minorHAnsi"/>
          <w:noProof/>
          <w:sz w:val="24"/>
          <w:szCs w:val="24"/>
        </w:rPr>
        <w:t>—</w:t>
      </w:r>
      <w:r w:rsidR="00760F04" w:rsidRPr="00760F04">
        <w:rPr>
          <w:rFonts w:cstheme="minorHAnsi"/>
          <w:noProof/>
          <w:sz w:val="24"/>
          <w:szCs w:val="24"/>
        </w:rPr>
        <w:t>society’s own</w:t>
      </w:r>
      <w:r w:rsidR="00760F04">
        <w:rPr>
          <w:rFonts w:cstheme="minorHAnsi"/>
          <w:noProof/>
          <w:sz w:val="24"/>
          <w:szCs w:val="24"/>
        </w:rPr>
        <w:t xml:space="preserve"> </w:t>
      </w:r>
      <w:r w:rsidR="00760F04" w:rsidRPr="00760F04">
        <w:rPr>
          <w:rFonts w:cstheme="minorHAnsi"/>
          <w:noProof/>
          <w:sz w:val="24"/>
          <w:szCs w:val="24"/>
        </w:rPr>
        <w:t>interior source of symmetry-breaking innovation....an ever present threat to the status quo ante, and at the same time a wellspring of community renewal and adaptive refinements</w:t>
      </w:r>
      <w:r w:rsidR="00760F04">
        <w:rPr>
          <w:rFonts w:cstheme="minorHAnsi"/>
          <w:noProof/>
          <w:sz w:val="24"/>
          <w:szCs w:val="24"/>
        </w:rPr>
        <w:t xml:space="preserve">” </w:t>
      </w:r>
      <w:r w:rsidR="00760F04">
        <w:rPr>
          <w:rFonts w:cstheme="minorHAnsi"/>
          <w:noProof/>
          <w:sz w:val="24"/>
          <w:szCs w:val="24"/>
        </w:rPr>
        <w:fldChar w:fldCharType="begin" w:fldLock="1"/>
      </w:r>
      <w:r w:rsidR="007C188E">
        <w:rPr>
          <w:rFonts w:cstheme="minorHAnsi"/>
          <w:noProof/>
          <w:sz w:val="24"/>
          <w:szCs w:val="24"/>
        </w:rPr>
        <w:instrText>ADDIN CSL_CITATION {"citationItems":[{"id":"ITEM-1","itemData":{"DOI":"10.1016/1061-7361(94)90020-5","ISSN":"10617361","author":[{"dropping-particle":"","family":"Harvey","given":"David L.","non-dropping-particle":"","parse-names":false,"suffix":""},{"dropping-particle":"","family":"Reed","given":"Michael H.","non-dropping-particle":"","parse-names":false,"suffix":""}],"container-title":"Journal of Social and Evolutionary Systems","id":"ITEM-1","issue":"4","issued":{"date-parts":[["1994"]]},"page":"371-411","title":"The evolution of dissipative social systems","type":"article-journal","volume":"17"},"uris":["http://www.mendeley.com/documents/?uuid=cdfac26f-e58f-4352-9d4f-a963785761c4"]}],"mendeley":{"formattedCitation":"(D. L. Harvey &amp; Reed, 1994)","manualFormatting":"(D. L. Harvey &amp; Reed, 1994, 404-405)","plainTextFormattedCitation":"(D. L. Harvey &amp; Reed, 1994)","previouslyFormattedCitation":"(D. L. Harvey &amp; Reed, 1994)"},"properties":{"noteIndex":0},"schema":"https://github.com/citation-style-language/schema/raw/master/csl-citation.json"}</w:instrText>
      </w:r>
      <w:r w:rsidR="00760F04">
        <w:rPr>
          <w:rFonts w:cstheme="minorHAnsi"/>
          <w:noProof/>
          <w:sz w:val="24"/>
          <w:szCs w:val="24"/>
        </w:rPr>
        <w:fldChar w:fldCharType="separate"/>
      </w:r>
      <w:r w:rsidR="00760F04" w:rsidRPr="00760F04">
        <w:rPr>
          <w:rFonts w:cstheme="minorHAnsi"/>
          <w:noProof/>
          <w:sz w:val="24"/>
          <w:szCs w:val="24"/>
        </w:rPr>
        <w:t>(D. L. Harvey &amp; Reed, 1994</w:t>
      </w:r>
      <w:r w:rsidR="00760F04">
        <w:rPr>
          <w:rFonts w:cstheme="minorHAnsi"/>
          <w:noProof/>
          <w:sz w:val="24"/>
          <w:szCs w:val="24"/>
        </w:rPr>
        <w:t xml:space="preserve">, </w:t>
      </w:r>
      <w:r w:rsidR="00F641D1">
        <w:rPr>
          <w:rFonts w:cstheme="minorHAnsi"/>
          <w:noProof/>
          <w:sz w:val="24"/>
          <w:szCs w:val="24"/>
        </w:rPr>
        <w:t>404-</w:t>
      </w:r>
      <w:r w:rsidR="00760F04">
        <w:rPr>
          <w:rFonts w:cstheme="minorHAnsi"/>
          <w:noProof/>
          <w:sz w:val="24"/>
          <w:szCs w:val="24"/>
        </w:rPr>
        <w:t>405</w:t>
      </w:r>
      <w:r w:rsidR="00760F04" w:rsidRPr="00760F04">
        <w:rPr>
          <w:rFonts w:cstheme="minorHAnsi"/>
          <w:noProof/>
          <w:sz w:val="24"/>
          <w:szCs w:val="24"/>
        </w:rPr>
        <w:t>)</w:t>
      </w:r>
      <w:r w:rsidR="00760F04">
        <w:rPr>
          <w:rFonts w:cstheme="minorHAnsi"/>
          <w:noProof/>
          <w:sz w:val="24"/>
          <w:szCs w:val="24"/>
        </w:rPr>
        <w:fldChar w:fldCharType="end"/>
      </w:r>
      <w:r w:rsidR="00760F04">
        <w:rPr>
          <w:rFonts w:cstheme="minorHAnsi"/>
          <w:noProof/>
          <w:sz w:val="24"/>
          <w:szCs w:val="24"/>
        </w:rPr>
        <w:t xml:space="preserve">. </w:t>
      </w:r>
      <w:r w:rsidR="007C188E">
        <w:rPr>
          <w:rFonts w:cstheme="minorHAnsi"/>
          <w:noProof/>
          <w:sz w:val="24"/>
          <w:szCs w:val="24"/>
        </w:rPr>
        <w:t xml:space="preserve">At the apex of the pyramid is culture—always a conflicted process of defining and reproducing a totalizing system of beliefs, values and ideas from one generation to the next. It requires the qualifier “hegemonic” in the case of modern societies because of their unique dynamics of class struggle and structural complexities </w:t>
      </w:r>
      <w:r w:rsidR="007C188E">
        <w:rPr>
          <w:rFonts w:cstheme="minorHAnsi"/>
          <w:noProof/>
          <w:sz w:val="24"/>
          <w:szCs w:val="24"/>
        </w:rPr>
        <w:fldChar w:fldCharType="begin" w:fldLock="1"/>
      </w:r>
      <w:r w:rsidR="003D5E95">
        <w:rPr>
          <w:rFonts w:cstheme="minorHAnsi"/>
          <w:noProof/>
          <w:sz w:val="24"/>
          <w:szCs w:val="24"/>
        </w:rPr>
        <w:instrText>ADDIN CSL_CITATION {"citationItems":[{"id":"ITEM-1","itemData":{"DOI":"10.1016/1061-7361(94)90020-5","ISSN":"10617361","author":[{"dropping-particle":"","family":"Harvey","given":"David L.","non-dropping-particle":"","parse-names":false,"suffix":""},{"dropping-particle":"","family":"Reed","given":"Michael H.","non-dropping-particle":"","parse-names":false,"suffix":""}],"container-title":"Journal of Social and Evolutionary Systems","id":"ITEM-1","issue":"4","issued":{"date-parts":[["1994"]]},"page":"371-411","title":"The evolution of dissipative social systems","type":"article-journal","volume":"17"},"uris":["http://www.mendeley.com/documents/?uuid=cdfac26f-e58f-4352-9d4f-a963785761c4"]}],"mendeley":{"formattedCitation":"(D. L. Harvey &amp; Reed, 1994)","manualFormatting":"(D. L. Harvey &amp; Reed, 1994, 406)","plainTextFormattedCitation":"(D. L. Harvey &amp; Reed, 1994)","previouslyFormattedCitation":"(D. L. Harvey &amp; Reed, 1994)"},"properties":{"noteIndex":0},"schema":"https://github.com/citation-style-language/schema/raw/master/csl-citation.json"}</w:instrText>
      </w:r>
      <w:r w:rsidR="007C188E">
        <w:rPr>
          <w:rFonts w:cstheme="minorHAnsi"/>
          <w:noProof/>
          <w:sz w:val="24"/>
          <w:szCs w:val="24"/>
        </w:rPr>
        <w:fldChar w:fldCharType="separate"/>
      </w:r>
      <w:r w:rsidR="007C188E" w:rsidRPr="007C188E">
        <w:rPr>
          <w:rFonts w:cstheme="minorHAnsi"/>
          <w:noProof/>
          <w:sz w:val="24"/>
          <w:szCs w:val="24"/>
        </w:rPr>
        <w:t>(D. L. Harvey &amp; Reed, 1994</w:t>
      </w:r>
      <w:r w:rsidR="007C188E">
        <w:rPr>
          <w:rFonts w:cstheme="minorHAnsi"/>
          <w:noProof/>
          <w:sz w:val="24"/>
          <w:szCs w:val="24"/>
        </w:rPr>
        <w:t>, 406</w:t>
      </w:r>
      <w:r w:rsidR="007C188E" w:rsidRPr="007C188E">
        <w:rPr>
          <w:rFonts w:cstheme="minorHAnsi"/>
          <w:noProof/>
          <w:sz w:val="24"/>
          <w:szCs w:val="24"/>
        </w:rPr>
        <w:t>)</w:t>
      </w:r>
      <w:r w:rsidR="007C188E">
        <w:rPr>
          <w:rFonts w:cstheme="minorHAnsi"/>
          <w:noProof/>
          <w:sz w:val="24"/>
          <w:szCs w:val="24"/>
        </w:rPr>
        <w:fldChar w:fldCharType="end"/>
      </w:r>
      <w:r w:rsidR="007C188E">
        <w:rPr>
          <w:rFonts w:cstheme="minorHAnsi"/>
          <w:noProof/>
          <w:sz w:val="24"/>
          <w:szCs w:val="24"/>
        </w:rPr>
        <w:t>.</w:t>
      </w:r>
    </w:p>
    <w:p w14:paraId="36C4C561" w14:textId="3A55BD37" w:rsidR="0039243B" w:rsidRPr="00B03A06" w:rsidRDefault="002E7DD6" w:rsidP="0039243B">
      <w:pPr>
        <w:spacing w:line="480" w:lineRule="auto"/>
        <w:rPr>
          <w:rFonts w:cstheme="minorHAnsi"/>
          <w:noProof/>
          <w:sz w:val="24"/>
          <w:szCs w:val="24"/>
        </w:rPr>
      </w:pPr>
      <w:r>
        <w:rPr>
          <w:rFonts w:cstheme="minorHAnsi"/>
          <w:noProof/>
          <w:sz w:val="24"/>
          <w:szCs w:val="24"/>
        </w:rPr>
        <w:lastRenderedPageBreak/>
        <w:tab/>
        <w:t xml:space="preserve">This presentation of Harvey and Reed’s </w:t>
      </w:r>
      <w:r w:rsidR="007E21B5">
        <w:rPr>
          <w:rFonts w:cstheme="minorHAnsi"/>
          <w:noProof/>
          <w:sz w:val="24"/>
          <w:szCs w:val="24"/>
        </w:rPr>
        <w:t xml:space="preserve">main theses </w:t>
      </w:r>
      <w:r w:rsidR="00E250EE">
        <w:rPr>
          <w:rFonts w:cstheme="minorHAnsi"/>
          <w:noProof/>
          <w:sz w:val="24"/>
          <w:szCs w:val="24"/>
        </w:rPr>
        <w:t xml:space="preserve">has been </w:t>
      </w:r>
      <w:r w:rsidR="00E75869">
        <w:rPr>
          <w:rFonts w:cstheme="minorHAnsi"/>
          <w:noProof/>
          <w:sz w:val="24"/>
          <w:szCs w:val="24"/>
        </w:rPr>
        <w:t>quick and surface-scratching due to space constraints</w:t>
      </w:r>
      <w:r w:rsidR="00E250EE">
        <w:rPr>
          <w:rFonts w:cstheme="minorHAnsi"/>
          <w:noProof/>
          <w:sz w:val="24"/>
          <w:szCs w:val="24"/>
        </w:rPr>
        <w:t xml:space="preserve">. But we hope the gist of it is clear. We now turn to discuss </w:t>
      </w:r>
      <w:r w:rsidR="005C58E8">
        <w:rPr>
          <w:rFonts w:cstheme="minorHAnsi"/>
          <w:noProof/>
          <w:sz w:val="24"/>
          <w:szCs w:val="24"/>
        </w:rPr>
        <w:t>the implications of their paradigm for various aspect</w:t>
      </w:r>
      <w:r w:rsidR="00E75869">
        <w:rPr>
          <w:rFonts w:cstheme="minorHAnsi"/>
          <w:noProof/>
          <w:sz w:val="24"/>
          <w:szCs w:val="24"/>
        </w:rPr>
        <w:t>s</w:t>
      </w:r>
      <w:r w:rsidR="005C58E8">
        <w:rPr>
          <w:rFonts w:cstheme="minorHAnsi"/>
          <w:noProof/>
          <w:sz w:val="24"/>
          <w:szCs w:val="24"/>
        </w:rPr>
        <w:t xml:space="preserve"> of the present thesis,</w:t>
      </w:r>
      <w:r w:rsidR="00763309">
        <w:rPr>
          <w:rFonts w:cstheme="minorHAnsi"/>
          <w:noProof/>
          <w:sz w:val="24"/>
          <w:szCs w:val="24"/>
        </w:rPr>
        <w:t xml:space="preserve"> and </w:t>
      </w:r>
      <w:r w:rsidR="00E44365">
        <w:rPr>
          <w:rFonts w:cstheme="minorHAnsi"/>
          <w:noProof/>
          <w:sz w:val="24"/>
          <w:szCs w:val="24"/>
        </w:rPr>
        <w:t xml:space="preserve">for </w:t>
      </w:r>
      <w:r w:rsidR="00763309">
        <w:rPr>
          <w:rFonts w:cstheme="minorHAnsi"/>
          <w:noProof/>
          <w:sz w:val="24"/>
          <w:szCs w:val="24"/>
        </w:rPr>
        <w:t xml:space="preserve">some </w:t>
      </w:r>
      <w:r w:rsidR="005C58E8">
        <w:rPr>
          <w:rFonts w:cstheme="minorHAnsi"/>
          <w:noProof/>
          <w:sz w:val="24"/>
          <w:szCs w:val="24"/>
        </w:rPr>
        <w:t xml:space="preserve">broad </w:t>
      </w:r>
      <w:r w:rsidR="00763309">
        <w:rPr>
          <w:rFonts w:cstheme="minorHAnsi"/>
          <w:noProof/>
          <w:sz w:val="24"/>
          <w:szCs w:val="24"/>
        </w:rPr>
        <w:t>debates and tensions within complexity science</w:t>
      </w:r>
      <w:r w:rsidR="00E250EE">
        <w:rPr>
          <w:rFonts w:cstheme="minorHAnsi"/>
          <w:noProof/>
          <w:sz w:val="24"/>
          <w:szCs w:val="24"/>
        </w:rPr>
        <w:t xml:space="preserve">. </w:t>
      </w:r>
    </w:p>
    <w:p w14:paraId="61E0B386" w14:textId="1B4FB1D3" w:rsidR="000966CF" w:rsidRPr="003E0030" w:rsidRDefault="00F23286" w:rsidP="007120B0">
      <w:pPr>
        <w:spacing w:line="480" w:lineRule="auto"/>
        <w:ind w:firstLine="720"/>
        <w:rPr>
          <w:rFonts w:cstheme="minorHAnsi"/>
          <w:noProof/>
          <w:sz w:val="24"/>
          <w:szCs w:val="24"/>
        </w:rPr>
      </w:pPr>
      <w:r w:rsidRPr="003E0030">
        <w:rPr>
          <w:rFonts w:cstheme="minorHAnsi"/>
          <w:noProof/>
          <w:sz w:val="24"/>
          <w:szCs w:val="24"/>
        </w:rPr>
        <w:t>Ilya Prigogine</w:t>
      </w:r>
      <w:r w:rsidR="007120B0">
        <w:rPr>
          <w:rFonts w:cstheme="minorHAnsi"/>
          <w:noProof/>
          <w:sz w:val="24"/>
          <w:szCs w:val="24"/>
        </w:rPr>
        <w:t xml:space="preserve"> is dear to Harvey and Reed </w:t>
      </w:r>
      <w:r w:rsidRPr="003E0030">
        <w:rPr>
          <w:rFonts w:cstheme="minorHAnsi"/>
          <w:noProof/>
          <w:sz w:val="24"/>
          <w:szCs w:val="24"/>
        </w:rPr>
        <w:t>as a luminary of complexity science.</w:t>
      </w:r>
      <w:r w:rsidR="004F6BD9">
        <w:rPr>
          <w:rFonts w:cstheme="minorHAnsi"/>
          <w:noProof/>
          <w:sz w:val="24"/>
          <w:szCs w:val="24"/>
        </w:rPr>
        <w:t xml:space="preserve"> </w:t>
      </w:r>
      <w:r w:rsidR="007120B0">
        <w:rPr>
          <w:rFonts w:cstheme="minorHAnsi"/>
          <w:noProof/>
          <w:sz w:val="24"/>
          <w:szCs w:val="24"/>
        </w:rPr>
        <w:t xml:space="preserve">Many others share this, including geographer, </w:t>
      </w:r>
      <w:r w:rsidRPr="003E0030">
        <w:rPr>
          <w:rFonts w:cstheme="minorHAnsi"/>
          <w:noProof/>
          <w:sz w:val="24"/>
          <w:szCs w:val="24"/>
        </w:rPr>
        <w:t xml:space="preserve">Doreen Massey: </w:t>
      </w:r>
    </w:p>
    <w:p w14:paraId="06F2D191" w14:textId="0736BF04" w:rsidR="00F357D4" w:rsidRPr="003E0030" w:rsidRDefault="00F357D4" w:rsidP="00E75869">
      <w:pPr>
        <w:spacing w:line="480" w:lineRule="auto"/>
        <w:ind w:left="720"/>
        <w:rPr>
          <w:rFonts w:cstheme="minorHAnsi"/>
          <w:noProof/>
          <w:sz w:val="24"/>
          <w:szCs w:val="24"/>
        </w:rPr>
      </w:pPr>
      <w:r w:rsidRPr="003E0030">
        <w:rPr>
          <w:rFonts w:cstheme="minorHAnsi"/>
          <w:noProof/>
          <w:sz w:val="24"/>
          <w:szCs w:val="24"/>
        </w:rPr>
        <w:t xml:space="preserve">The assumption that non-simple aspects of the world were in principle reducible to simple systems (or, in terms of knowledge-production, would need to be if 'scientific' knowledge were to be gained from them), that they were really simple systems with too much 'noise' in them, prevented them from being addressed in their own right as complex systems. As is now being ever more frequently argued in a range of fields, the move from an assumption of simplicity to a recognition of complexity (with openness, feedback, non linearity and a move away from simple equilibrium) can change the picture entirely, to the point of thoroughly undermining many of the conclusions arrived at through the analysis of simple systems alone. </w:t>
      </w:r>
      <w:bookmarkStart w:id="24" w:name="_Hlk109934032"/>
      <w:r w:rsidRPr="003E0030">
        <w:rPr>
          <w:rFonts w:cstheme="minorHAnsi"/>
          <w:noProof/>
          <w:sz w:val="24"/>
          <w:szCs w:val="24"/>
        </w:rPr>
        <w:t>Prigogine and Stengers (1984</w:t>
      </w:r>
      <w:r w:rsidR="00263A9E">
        <w:rPr>
          <w:rFonts w:cstheme="minorHAnsi"/>
          <w:noProof/>
          <w:sz w:val="24"/>
          <w:szCs w:val="24"/>
        </w:rPr>
        <w:t xml:space="preserve"> [cited in Massey]</w:t>
      </w:r>
      <w:r w:rsidRPr="003E0030">
        <w:rPr>
          <w:rFonts w:cstheme="minorHAnsi"/>
          <w:noProof/>
          <w:sz w:val="24"/>
          <w:szCs w:val="24"/>
        </w:rPr>
        <w:t>) and Prigogine (1997</w:t>
      </w:r>
      <w:r w:rsidR="00263A9E">
        <w:rPr>
          <w:rFonts w:cstheme="minorHAnsi"/>
          <w:noProof/>
          <w:sz w:val="24"/>
          <w:szCs w:val="24"/>
        </w:rPr>
        <w:t xml:space="preserve"> [cited in Massey]</w:t>
      </w:r>
      <w:r w:rsidRPr="003E0030">
        <w:rPr>
          <w:rFonts w:cstheme="minorHAnsi"/>
          <w:noProof/>
          <w:sz w:val="24"/>
          <w:szCs w:val="24"/>
        </w:rPr>
        <w:t>)</w:t>
      </w:r>
      <w:bookmarkEnd w:id="24"/>
      <w:r w:rsidRPr="003E0030">
        <w:rPr>
          <w:rFonts w:cstheme="minorHAnsi"/>
          <w:noProof/>
          <w:sz w:val="24"/>
          <w:szCs w:val="24"/>
        </w:rPr>
        <w:t xml:space="preserve"> argue this point at some length, expanding it to make the wider observation that an overconcentration on simple systems might, at least on occasions, have led us thoroughly astray</w:t>
      </w:r>
      <w:r w:rsidR="00E95830">
        <w:rPr>
          <w:rFonts w:cstheme="minorHAnsi"/>
          <w:noProof/>
          <w:sz w:val="24"/>
          <w:szCs w:val="24"/>
        </w:rPr>
        <w:t xml:space="preserve"> </w:t>
      </w:r>
      <w:r w:rsidR="00E95830">
        <w:rPr>
          <w:rFonts w:cstheme="minorHAnsi"/>
          <w:noProof/>
          <w:sz w:val="24"/>
          <w:szCs w:val="24"/>
        </w:rPr>
        <w:fldChar w:fldCharType="begin" w:fldLock="1"/>
      </w:r>
      <w:r w:rsidR="0044430E">
        <w:rPr>
          <w:rFonts w:cstheme="minorHAnsi"/>
          <w:noProof/>
          <w:sz w:val="24"/>
          <w:szCs w:val="24"/>
        </w:rPr>
        <w:instrText>ADDIN CSL_CITATION {"citationItems":[{"id":"ITEM-1","itemData":{"author":[{"dropping-particle":"","family":"Prigogine","given":"Ilya","non-dropping-particle":"","parse-names":false,"suffix":""},{"dropping-particle":"","family":"Stengers","given":"Isabelle","non-dropping-particle":"","parse-names":false,"suffix":""}],"id":"ITEM-1","issued":{"date-parts":[["1984"]]},"publisher":"Heinemann, London","title":"Order out of Chaos","type":"book"},"uris":["http://www.mendeley.com/documents/?uuid=09b42d7d-80cd-4863-aa1b-ed5ff5e37f13"]},{"id":"ITEM-2","itemData":{"author":[{"dropping-particle":"","family":"Prigogine","given":"Ilya","non-dropping-particle":"","parse-names":false,"suffix":""}],"id":"ITEM-2","issued":{"date-parts":[["1997"]]},"publisher":"Free Press","title":"The End of Certainty","type":"book"},"uris":["http://www.mendeley.com/documents/?uuid=e995d843-3ee7-4666-951b-b134364f5322"]},{"id":"ITEM-3","itemData":{"DOI":"10.1111/j.0020-2754.1999.00261.x","ISSN":"00202754","abstract":"This paper explores the possibility that there may be commonalities between physical geography and human geography in emerging ways of conceptualizing space, time and space-time. It argues that one of the things holding physical and human geography apart for so long has been their relationship to physics as an assumed model of 'science'. It is proposed here that not only is this an inadequate model of science but that it has led us astray in our inherited conceptualizations of both time and space. The urge to think 'historically' is now evident in both physical and human geography. The paper argues that this both forms the basis for a possible conversation and also obliges us to rethink our notions of space/space-time.","author":[{"dropping-particle":"","family":"Massey","given":"Doreen","non-dropping-particle":"","parse-names":false,"suffix":""}],"container-title":"Transactions of the Institute of British Geographers","id":"ITEM-3","issue":"3","issued":{"date-parts":[["1999"]]},"page":"261-276","title":"Space-time, 'science' and the relationship between physical geography and human geography","type":"article-journal","volume":"24"},"uris":["http://www.mendeley.com/documents/?uuid=4b0e19d5-f24a-4534-b8aa-49e213c6da66"]}],"mendeley":{"formattedCitation":"(Massey, 1999; Prigogine, 1997; Prigogine &amp; Stengers, 1984)","manualFormatting":"(Massey, 1999, 265; Prigogine, 1997; Prigogine &amp; Stengers, 1984)","plainTextFormattedCitation":"(Massey, 1999; Prigogine, 1997; Prigogine &amp; Stengers, 1984)","previouslyFormattedCitation":"(Massey, 1999; Prigogine, 1997; Prigogine &amp; Stengers, 1984)"},"properties":{"noteIndex":0},"schema":"https://github.com/citation-style-language/schema/raw/master/csl-citation.json"}</w:instrText>
      </w:r>
      <w:r w:rsidR="00E95830">
        <w:rPr>
          <w:rFonts w:cstheme="minorHAnsi"/>
          <w:noProof/>
          <w:sz w:val="24"/>
          <w:szCs w:val="24"/>
        </w:rPr>
        <w:fldChar w:fldCharType="separate"/>
      </w:r>
      <w:r w:rsidR="00E95830" w:rsidRPr="00E95830">
        <w:rPr>
          <w:rFonts w:cstheme="minorHAnsi"/>
          <w:noProof/>
          <w:sz w:val="24"/>
          <w:szCs w:val="24"/>
        </w:rPr>
        <w:t>(Massey, 1999</w:t>
      </w:r>
      <w:r w:rsidR="00E95830">
        <w:rPr>
          <w:rFonts w:cstheme="minorHAnsi"/>
          <w:noProof/>
          <w:sz w:val="24"/>
          <w:szCs w:val="24"/>
        </w:rPr>
        <w:t>, 265</w:t>
      </w:r>
      <w:r w:rsidR="00E95830" w:rsidRPr="00E95830">
        <w:rPr>
          <w:rFonts w:cstheme="minorHAnsi"/>
          <w:noProof/>
          <w:sz w:val="24"/>
          <w:szCs w:val="24"/>
        </w:rPr>
        <w:t>; Prigogine, 1997; Prigogine &amp; Stengers, 1984)</w:t>
      </w:r>
      <w:r w:rsidR="00E95830">
        <w:rPr>
          <w:rFonts w:cstheme="minorHAnsi"/>
          <w:noProof/>
          <w:sz w:val="24"/>
          <w:szCs w:val="24"/>
        </w:rPr>
        <w:fldChar w:fldCharType="end"/>
      </w:r>
    </w:p>
    <w:p w14:paraId="35878739" w14:textId="5BD56EF2" w:rsidR="000966CF" w:rsidRDefault="00E95830" w:rsidP="00E75869">
      <w:pPr>
        <w:spacing w:line="480" w:lineRule="auto"/>
        <w:rPr>
          <w:rFonts w:cstheme="minorHAnsi"/>
          <w:noProof/>
          <w:sz w:val="24"/>
          <w:szCs w:val="24"/>
        </w:rPr>
      </w:pPr>
      <w:r>
        <w:rPr>
          <w:rFonts w:cstheme="minorHAnsi"/>
          <w:noProof/>
          <w:sz w:val="24"/>
          <w:szCs w:val="24"/>
        </w:rPr>
        <w:t>Elsewhere,</w:t>
      </w:r>
      <w:r w:rsidR="000948E7" w:rsidRPr="003E0030">
        <w:rPr>
          <w:rFonts w:cstheme="minorHAnsi"/>
          <w:noProof/>
          <w:sz w:val="24"/>
          <w:szCs w:val="24"/>
        </w:rPr>
        <w:t xml:space="preserve"> Prigogine</w:t>
      </w:r>
      <w:r w:rsidR="003E0030">
        <w:rPr>
          <w:rFonts w:cstheme="minorHAnsi"/>
          <w:noProof/>
          <w:sz w:val="24"/>
          <w:szCs w:val="24"/>
        </w:rPr>
        <w:t>—</w:t>
      </w:r>
      <w:r w:rsidR="000948E7" w:rsidRPr="003E0030">
        <w:rPr>
          <w:rFonts w:cstheme="minorHAnsi"/>
          <w:noProof/>
          <w:sz w:val="24"/>
          <w:szCs w:val="24"/>
        </w:rPr>
        <w:t xml:space="preserve">or chaos theory </w:t>
      </w:r>
      <w:r w:rsidRPr="003E0030">
        <w:rPr>
          <w:rFonts w:cstheme="minorHAnsi"/>
          <w:noProof/>
          <w:sz w:val="24"/>
          <w:szCs w:val="24"/>
        </w:rPr>
        <w:fldChar w:fldCharType="begin" w:fldLock="1"/>
      </w:r>
      <w:r w:rsidR="00F61627">
        <w:rPr>
          <w:rFonts w:cstheme="minorHAnsi"/>
          <w:noProof/>
          <w:sz w:val="24"/>
          <w:szCs w:val="24"/>
        </w:rPr>
        <w:instrText>ADDIN CSL_CITATION {"citationItems":[{"id":"ITEM-1","itemData":{"editor":[{"dropping-particle":"","family":"Kiel","given":"Douglas","non-dropping-particle":"","parse-names":false,"suffix":""},{"dropping-particle":"","family":"Elliott","given":"Euel","non-dropping-particle":"","parse-names":false,"suffix":""}],"id":"ITEM-1","issued":{"date-parts":[["1997"]]},"publisher":"University of Michigan Press","title":"Chaos Theory in the Social Sciences: Foundations and Applications","type":"book"},"uris":["http://www.mendeley.com/documents/?uuid=b33af80e-c2a6-44a3-b807-1c917cefe952"]}],"mendeley":{"formattedCitation":"(Douglas Kiel &amp; Elliott, 1997)","plainTextFormattedCitation":"(Douglas Kiel &amp; Elliott, 1997)","previouslyFormattedCitation":"(Douglas Kiel &amp; Elliott, 1997)"},"properties":{"noteIndex":0},"schema":"https://github.com/citation-style-language/schema/raw/master/csl-citation.json"}</w:instrText>
      </w:r>
      <w:r w:rsidRPr="003E0030">
        <w:rPr>
          <w:rFonts w:cstheme="minorHAnsi"/>
          <w:noProof/>
          <w:sz w:val="24"/>
          <w:szCs w:val="24"/>
        </w:rPr>
        <w:fldChar w:fldCharType="separate"/>
      </w:r>
      <w:r w:rsidR="009D2530" w:rsidRPr="009D2530">
        <w:rPr>
          <w:rFonts w:cstheme="minorHAnsi"/>
          <w:noProof/>
          <w:sz w:val="24"/>
          <w:szCs w:val="24"/>
        </w:rPr>
        <w:t>(Douglas Kiel &amp; Elliott, 1997)</w:t>
      </w:r>
      <w:r w:rsidRPr="003E0030">
        <w:rPr>
          <w:rFonts w:cstheme="minorHAnsi"/>
          <w:noProof/>
          <w:sz w:val="24"/>
          <w:szCs w:val="24"/>
        </w:rPr>
        <w:fldChar w:fldCharType="end"/>
      </w:r>
      <w:r w:rsidR="00EC6E13">
        <w:rPr>
          <w:rFonts w:cstheme="minorHAnsi"/>
          <w:noProof/>
          <w:sz w:val="24"/>
          <w:szCs w:val="24"/>
        </w:rPr>
        <w:t>,</w:t>
      </w:r>
      <w:r>
        <w:rPr>
          <w:rFonts w:cstheme="minorHAnsi"/>
          <w:noProof/>
          <w:sz w:val="24"/>
          <w:szCs w:val="24"/>
        </w:rPr>
        <w:t xml:space="preserve"> </w:t>
      </w:r>
      <w:r w:rsidR="000948E7" w:rsidRPr="003E0030">
        <w:rPr>
          <w:rFonts w:cstheme="minorHAnsi"/>
          <w:noProof/>
          <w:sz w:val="24"/>
          <w:szCs w:val="24"/>
        </w:rPr>
        <w:t>with which he is closely associated</w:t>
      </w:r>
      <w:r w:rsidR="003E0030">
        <w:rPr>
          <w:rFonts w:cstheme="minorHAnsi"/>
          <w:noProof/>
          <w:sz w:val="24"/>
          <w:szCs w:val="24"/>
        </w:rPr>
        <w:t>—</w:t>
      </w:r>
      <w:r w:rsidR="000948E7" w:rsidRPr="003E0030">
        <w:rPr>
          <w:rFonts w:cstheme="minorHAnsi"/>
          <w:noProof/>
          <w:sz w:val="24"/>
          <w:szCs w:val="24"/>
        </w:rPr>
        <w:t xml:space="preserve">is considered a “spiritual ancestor” </w:t>
      </w:r>
      <w:r w:rsidR="000948E7" w:rsidRPr="003E0030">
        <w:rPr>
          <w:rFonts w:cstheme="minorHAnsi"/>
          <w:noProof/>
          <w:sz w:val="24"/>
          <w:szCs w:val="24"/>
        </w:rPr>
        <w:fldChar w:fldCharType="begin" w:fldLock="1"/>
      </w:r>
      <w:r w:rsidR="00761A80" w:rsidRPr="003E0030">
        <w:rPr>
          <w:rFonts w:cstheme="minorHAnsi"/>
          <w:noProof/>
          <w:sz w:val="24"/>
          <w:szCs w:val="24"/>
        </w:rPr>
        <w:instrText>ADDIN CSL_CITATION {"citationItems":[{"id":"ITEM-1","itemData":{"DOI":"10.1111/j.0020-2754.2004.00321.x","ISSN":"00202754","abstract":"Complexity science has attracted considerable attention in a number of disciplines. However, this perspective on scientific understanding remains ill defined. In this paper, ideas and approaches from complexity science are reviewed. It appears that complexity science fundamentally is driven by ontological decisions on the part of the investigator. This is a result of the epistemological approach fundamental to complexity as it is currently studied, which is based on the construction of computer simulation models of reality. This methodology requires that researchers decide what exists and is important enough to represent in a simulation, and also what to leave out. Although this points to serious difficulties with complexity science, it is argued that the approach nevertheless has much to offer human geography. Drawing on complexity science, renewed engagements between physical and human geography, and between both and geographical information science seem possible, based on clearly shared concerns with the representation of geographical phenomena. In conclusion, it is suggested that seeing models as a source of geographical narratives may be a useful way to promote constructive engagement between different perspectives in the discipline. © Royal Geographical Society (with The Institute of British Geographers) 2004.","author":[{"dropping-particle":"","family":"O'Sullivan","given":"David","non-dropping-particle":"","parse-names":false,"suffix":""}],"container-title":"Transactions of the Institute of British Geographers","id":"ITEM-1","issue":"3","issued":{"date-parts":[["2004"]]},"page":"282-295","title":"Complexity science and human geography","type":"article-journal","volume":"29"},"uris":["http://www.mendeley.com/documents/?uuid=73e7707d-c01a-4eb7-a829-66c0f3b19eba"]}],"mendeley":{"formattedCitation":"(David O’Sullivan, 2004)","manualFormatting":"(David O’Sullivan, 2004, 283)","plainTextFormattedCitation":"(David O’Sullivan, 2004)","previouslyFormattedCitation":"(David O’Sullivan, 2004)"},"properties":{"noteIndex":0},"schema":"https://github.com/citation-style-language/schema/raw/master/csl-citation.json"}</w:instrText>
      </w:r>
      <w:r w:rsidR="000948E7" w:rsidRPr="003E0030">
        <w:rPr>
          <w:rFonts w:cstheme="minorHAnsi"/>
          <w:noProof/>
          <w:sz w:val="24"/>
          <w:szCs w:val="24"/>
        </w:rPr>
        <w:fldChar w:fldCharType="separate"/>
      </w:r>
      <w:r w:rsidR="000948E7" w:rsidRPr="003E0030">
        <w:rPr>
          <w:rFonts w:cstheme="minorHAnsi"/>
          <w:noProof/>
          <w:sz w:val="24"/>
          <w:szCs w:val="24"/>
        </w:rPr>
        <w:t>(David O’Sullivan, 2004</w:t>
      </w:r>
      <w:r w:rsidR="002011EB" w:rsidRPr="003E0030">
        <w:rPr>
          <w:rFonts w:cstheme="minorHAnsi"/>
          <w:noProof/>
          <w:sz w:val="24"/>
          <w:szCs w:val="24"/>
        </w:rPr>
        <w:t>, 283</w:t>
      </w:r>
      <w:r w:rsidR="000948E7" w:rsidRPr="003E0030">
        <w:rPr>
          <w:rFonts w:cstheme="minorHAnsi"/>
          <w:noProof/>
          <w:sz w:val="24"/>
          <w:szCs w:val="24"/>
        </w:rPr>
        <w:t>)</w:t>
      </w:r>
      <w:r w:rsidR="000948E7" w:rsidRPr="003E0030">
        <w:rPr>
          <w:rFonts w:cstheme="minorHAnsi"/>
          <w:noProof/>
          <w:sz w:val="24"/>
          <w:szCs w:val="24"/>
        </w:rPr>
        <w:fldChar w:fldCharType="end"/>
      </w:r>
      <w:r w:rsidR="002011EB" w:rsidRPr="003E0030">
        <w:rPr>
          <w:rFonts w:cstheme="minorHAnsi"/>
          <w:noProof/>
          <w:sz w:val="24"/>
          <w:szCs w:val="24"/>
        </w:rPr>
        <w:t xml:space="preserve"> of complexity </w:t>
      </w:r>
      <w:r w:rsidR="002011EB" w:rsidRPr="003E0030">
        <w:rPr>
          <w:rFonts w:cstheme="minorHAnsi"/>
          <w:noProof/>
          <w:sz w:val="24"/>
          <w:szCs w:val="24"/>
        </w:rPr>
        <w:lastRenderedPageBreak/>
        <w:t xml:space="preserve">science. </w:t>
      </w:r>
      <w:r w:rsidR="001F44BD">
        <w:rPr>
          <w:rFonts w:cstheme="minorHAnsi"/>
          <w:noProof/>
          <w:sz w:val="24"/>
          <w:szCs w:val="24"/>
        </w:rPr>
        <w:t xml:space="preserve">However, </w:t>
      </w:r>
      <w:r w:rsidR="00B3678A">
        <w:rPr>
          <w:rFonts w:cstheme="minorHAnsi"/>
          <w:noProof/>
          <w:sz w:val="24"/>
          <w:szCs w:val="24"/>
        </w:rPr>
        <w:t xml:space="preserve">in </w:t>
      </w:r>
      <w:r w:rsidR="007120B0">
        <w:rPr>
          <w:rFonts w:cstheme="minorHAnsi"/>
          <w:noProof/>
          <w:sz w:val="24"/>
          <w:szCs w:val="24"/>
        </w:rPr>
        <w:t>Harvey’s</w:t>
      </w:r>
      <w:r w:rsidR="001C4D83">
        <w:rPr>
          <w:rFonts w:cstheme="minorHAnsi"/>
          <w:noProof/>
          <w:sz w:val="24"/>
          <w:szCs w:val="24"/>
        </w:rPr>
        <w:t xml:space="preserve"> </w:t>
      </w:r>
      <w:r w:rsidR="001C4D83" w:rsidRPr="003E0030">
        <w:rPr>
          <w:rFonts w:cstheme="minorHAnsi"/>
          <w:noProof/>
          <w:sz w:val="24"/>
          <w:szCs w:val="24"/>
        </w:rPr>
        <w:fldChar w:fldCharType="begin" w:fldLock="1"/>
      </w:r>
      <w:r w:rsidR="00805015">
        <w:rPr>
          <w:rFonts w:cstheme="minorHAnsi"/>
          <w:noProof/>
          <w:sz w:val="24"/>
          <w:szCs w:val="24"/>
        </w:rPr>
        <w:instrText>ADDIN CSL_CITATION {"citationItems":[{"id":"ITEM-1","itemData":{"abstract":"Online publication, thus no page numbers but one can search for quotes.","author":[{"dropping-particle":"","family":"Harvey","given":"David L.","non-dropping-particle":"","parse-names":false,"suffix":""}],"container-title":"Social Issues","id":"ITEM-1","issue":"2","issued":{"date-parts":[["2001"]]},"title":"Chaos and Complexity: Their Bearing on Social Policy Research","type":"article-journal","volume":"1"},"uris":["http://www.mendeley.com/documents/?uuid=ceb38a8e-9c30-4af4-9b55-4c1abac7176e"]}],"mendeley":{"formattedCitation":"(D. L. Harvey, 2001)","manualFormatting":"(2001","plainTextFormattedCitation":"(D. L. Harvey, 2001)","previouslyFormattedCitation":"(D. L. Harvey, 2001)"},"properties":{"noteIndex":0},"schema":"https://github.com/citation-style-language/schema/raw/master/csl-citation.json"}</w:instrText>
      </w:r>
      <w:r w:rsidR="001C4D83" w:rsidRPr="003E0030">
        <w:rPr>
          <w:rFonts w:cstheme="minorHAnsi"/>
          <w:noProof/>
          <w:sz w:val="24"/>
          <w:szCs w:val="24"/>
        </w:rPr>
        <w:fldChar w:fldCharType="separate"/>
      </w:r>
      <w:r w:rsidR="001C4D83" w:rsidRPr="003E0030">
        <w:rPr>
          <w:rFonts w:cstheme="minorHAnsi"/>
          <w:noProof/>
          <w:sz w:val="24"/>
          <w:szCs w:val="24"/>
        </w:rPr>
        <w:t>(2001</w:t>
      </w:r>
      <w:r w:rsidR="001C4D83" w:rsidRPr="003E0030">
        <w:rPr>
          <w:rFonts w:cstheme="minorHAnsi"/>
          <w:noProof/>
          <w:sz w:val="24"/>
          <w:szCs w:val="24"/>
        </w:rPr>
        <w:fldChar w:fldCharType="end"/>
      </w:r>
      <w:r w:rsidR="001C4D83">
        <w:rPr>
          <w:rFonts w:cstheme="minorHAnsi"/>
          <w:noProof/>
          <w:sz w:val="24"/>
          <w:szCs w:val="24"/>
        </w:rPr>
        <w:t>)</w:t>
      </w:r>
      <w:r w:rsidR="007120B0">
        <w:rPr>
          <w:rFonts w:cstheme="minorHAnsi"/>
          <w:noProof/>
          <w:sz w:val="24"/>
          <w:szCs w:val="24"/>
        </w:rPr>
        <w:t xml:space="preserve"> </w:t>
      </w:r>
      <w:r w:rsidR="002011EB" w:rsidRPr="003E0030">
        <w:rPr>
          <w:rFonts w:cstheme="minorHAnsi"/>
          <w:noProof/>
          <w:sz w:val="24"/>
          <w:szCs w:val="24"/>
        </w:rPr>
        <w:t xml:space="preserve">account, </w:t>
      </w:r>
      <w:bookmarkStart w:id="25" w:name="_Hlk109938015"/>
      <w:r w:rsidR="002011EB" w:rsidRPr="003E0030">
        <w:rPr>
          <w:rFonts w:cstheme="minorHAnsi"/>
          <w:noProof/>
          <w:sz w:val="24"/>
          <w:szCs w:val="24"/>
        </w:rPr>
        <w:t>there are many in the Santa Fe Institute (SFI)—</w:t>
      </w:r>
      <w:r w:rsidR="00E72253">
        <w:rPr>
          <w:rFonts w:cstheme="minorHAnsi"/>
          <w:noProof/>
          <w:sz w:val="24"/>
          <w:szCs w:val="24"/>
        </w:rPr>
        <w:t xml:space="preserve">plausibly </w:t>
      </w:r>
      <w:r w:rsidR="00761817" w:rsidRPr="003E0030">
        <w:rPr>
          <w:rFonts w:cstheme="minorHAnsi"/>
          <w:noProof/>
          <w:sz w:val="24"/>
          <w:szCs w:val="24"/>
        </w:rPr>
        <w:t>the most influential hub</w:t>
      </w:r>
      <w:r w:rsidR="002011EB" w:rsidRPr="003E0030">
        <w:rPr>
          <w:rFonts w:cstheme="minorHAnsi"/>
          <w:noProof/>
          <w:sz w:val="24"/>
          <w:szCs w:val="24"/>
        </w:rPr>
        <w:t xml:space="preserve"> of complexity science</w:t>
      </w:r>
      <w:r w:rsidR="00E72253">
        <w:rPr>
          <w:rFonts w:cstheme="minorHAnsi"/>
          <w:noProof/>
          <w:sz w:val="24"/>
          <w:szCs w:val="24"/>
        </w:rPr>
        <w:t xml:space="preserve"> in recent decades</w:t>
      </w:r>
      <w:r w:rsidR="002011EB" w:rsidRPr="003E0030">
        <w:rPr>
          <w:rFonts w:cstheme="minorHAnsi"/>
          <w:noProof/>
          <w:sz w:val="24"/>
          <w:szCs w:val="24"/>
        </w:rPr>
        <w:t xml:space="preserve">—who would rather </w:t>
      </w:r>
      <w:r w:rsidR="003E0030">
        <w:rPr>
          <w:rFonts w:cstheme="minorHAnsi"/>
          <w:noProof/>
          <w:sz w:val="24"/>
          <w:szCs w:val="24"/>
        </w:rPr>
        <w:t xml:space="preserve">that complexity science </w:t>
      </w:r>
      <w:r w:rsidR="002011EB" w:rsidRPr="003E0030">
        <w:rPr>
          <w:rFonts w:cstheme="minorHAnsi"/>
          <w:noProof/>
          <w:sz w:val="24"/>
          <w:szCs w:val="24"/>
        </w:rPr>
        <w:t>not be associated with Prigogine</w:t>
      </w:r>
      <w:r w:rsidR="00E72253">
        <w:rPr>
          <w:rFonts w:cstheme="minorHAnsi"/>
          <w:noProof/>
          <w:sz w:val="24"/>
          <w:szCs w:val="24"/>
        </w:rPr>
        <w:t>, chaos theory,</w:t>
      </w:r>
      <w:r w:rsidR="00970C98">
        <w:rPr>
          <w:rFonts w:cstheme="minorHAnsi"/>
          <w:noProof/>
          <w:sz w:val="24"/>
          <w:szCs w:val="24"/>
        </w:rPr>
        <w:t xml:space="preserve"> or</w:t>
      </w:r>
      <w:r w:rsidR="002011EB" w:rsidRPr="003E0030">
        <w:rPr>
          <w:rFonts w:cstheme="minorHAnsi"/>
          <w:noProof/>
          <w:sz w:val="24"/>
          <w:szCs w:val="24"/>
        </w:rPr>
        <w:t xml:space="preserve"> </w:t>
      </w:r>
      <w:r w:rsidR="00761A80" w:rsidRPr="003E0030">
        <w:rPr>
          <w:rFonts w:cstheme="minorHAnsi"/>
          <w:noProof/>
          <w:sz w:val="24"/>
          <w:szCs w:val="24"/>
        </w:rPr>
        <w:t>dissipative structures</w:t>
      </w:r>
      <w:r w:rsidR="00970C98">
        <w:rPr>
          <w:rFonts w:cstheme="minorHAnsi"/>
          <w:noProof/>
          <w:sz w:val="24"/>
          <w:szCs w:val="24"/>
        </w:rPr>
        <w:t xml:space="preserve"> </w:t>
      </w:r>
      <w:r w:rsidR="00761A80" w:rsidRPr="003E0030">
        <w:rPr>
          <w:rFonts w:cstheme="minorHAnsi"/>
          <w:noProof/>
          <w:sz w:val="24"/>
          <w:szCs w:val="24"/>
        </w:rPr>
        <w:t>at all.</w:t>
      </w:r>
      <w:bookmarkEnd w:id="25"/>
    </w:p>
    <w:p w14:paraId="5D23DB51" w14:textId="571D53F2" w:rsidR="007A4C57" w:rsidRDefault="007A4C57" w:rsidP="00E75869">
      <w:pPr>
        <w:spacing w:line="480" w:lineRule="auto"/>
        <w:rPr>
          <w:rFonts w:cstheme="minorHAnsi"/>
          <w:noProof/>
          <w:sz w:val="24"/>
          <w:szCs w:val="24"/>
        </w:rPr>
      </w:pPr>
      <w:r>
        <w:rPr>
          <w:rFonts w:cstheme="minorHAnsi"/>
          <w:noProof/>
          <w:sz w:val="24"/>
          <w:szCs w:val="24"/>
        </w:rPr>
        <w:tab/>
        <w:t>Harvey</w:t>
      </w:r>
      <w:r w:rsidR="001C4D83">
        <w:rPr>
          <w:rFonts w:cstheme="minorHAnsi"/>
          <w:noProof/>
          <w:sz w:val="24"/>
          <w:szCs w:val="24"/>
        </w:rPr>
        <w:t xml:space="preserve"> perceives two approaches </w:t>
      </w:r>
      <w:r w:rsidR="00E72253">
        <w:rPr>
          <w:rFonts w:cstheme="minorHAnsi"/>
          <w:noProof/>
          <w:sz w:val="24"/>
          <w:szCs w:val="24"/>
        </w:rPr>
        <w:t xml:space="preserve">to complexity </w:t>
      </w:r>
      <w:r w:rsidR="001C4D83">
        <w:rPr>
          <w:rFonts w:cstheme="minorHAnsi"/>
          <w:noProof/>
          <w:sz w:val="24"/>
          <w:szCs w:val="24"/>
        </w:rPr>
        <w:t xml:space="preserve">with </w:t>
      </w:r>
      <w:r w:rsidR="003D7767">
        <w:rPr>
          <w:rFonts w:cstheme="minorHAnsi"/>
          <w:noProof/>
          <w:sz w:val="24"/>
          <w:szCs w:val="24"/>
        </w:rPr>
        <w:t xml:space="preserve">profound differences, </w:t>
      </w:r>
      <w:r w:rsidR="001C4D83">
        <w:rPr>
          <w:rFonts w:cstheme="minorHAnsi"/>
          <w:noProof/>
          <w:sz w:val="24"/>
          <w:szCs w:val="24"/>
        </w:rPr>
        <w:t xml:space="preserve">but which must </w:t>
      </w:r>
      <w:r>
        <w:rPr>
          <w:rFonts w:cstheme="minorHAnsi"/>
          <w:noProof/>
          <w:sz w:val="24"/>
          <w:szCs w:val="24"/>
        </w:rPr>
        <w:t>not be separated:</w:t>
      </w:r>
    </w:p>
    <w:p w14:paraId="720B6E36" w14:textId="6D2E0A1C" w:rsidR="007A4C57" w:rsidRPr="003E0030" w:rsidRDefault="007A4C57" w:rsidP="00E75869">
      <w:pPr>
        <w:spacing w:line="480" w:lineRule="auto"/>
        <w:ind w:left="720"/>
        <w:rPr>
          <w:rFonts w:cstheme="minorHAnsi"/>
          <w:noProof/>
          <w:sz w:val="24"/>
          <w:szCs w:val="24"/>
        </w:rPr>
      </w:pPr>
      <w:r>
        <w:rPr>
          <w:rFonts w:cstheme="minorHAnsi"/>
          <w:noProof/>
          <w:sz w:val="24"/>
          <w:szCs w:val="24"/>
        </w:rPr>
        <w:tab/>
      </w:r>
      <w:r w:rsidRPr="007A4C57">
        <w:rPr>
          <w:rFonts w:cstheme="minorHAnsi"/>
          <w:noProof/>
          <w:sz w:val="24"/>
          <w:szCs w:val="24"/>
        </w:rPr>
        <w:t xml:space="preserve">Chaos Theory and the Complexity Theory both have a common ontological field of investigation: nonlinear systems and their evolutionary elaboration over time. They differ in that the Complexity Theory of the Santa Fe Institute is currently concentrating its energies on mathematically modeling the inner structuration or internal subsystem of complex systems, while Chaos Theory as articulated by Ilya Prigogine and the Brussels School have used models from statistical, </w:t>
      </w:r>
      <w:r w:rsidR="00BA204D" w:rsidRPr="00C25570">
        <w:rPr>
          <w:rFonts w:cstheme="minorHAnsi"/>
          <w:sz w:val="24"/>
          <w:szCs w:val="24"/>
        </w:rPr>
        <w:t>far-from-equilibrium thermodynamics</w:t>
      </w:r>
      <w:r w:rsidR="00BA204D" w:rsidRPr="007A4C57">
        <w:rPr>
          <w:rFonts w:cstheme="minorHAnsi"/>
          <w:noProof/>
          <w:sz w:val="24"/>
          <w:szCs w:val="24"/>
        </w:rPr>
        <w:t xml:space="preserve"> </w:t>
      </w:r>
      <w:r w:rsidRPr="007A4C57">
        <w:rPr>
          <w:rFonts w:cstheme="minorHAnsi"/>
          <w:noProof/>
          <w:sz w:val="24"/>
          <w:szCs w:val="24"/>
        </w:rPr>
        <w:t>to study the external system of complex systems. To the extent this characterization holds, the two can be seen as holding complementary positions</w:t>
      </w:r>
      <w:r>
        <w:rPr>
          <w:rFonts w:cstheme="minorHAnsi"/>
          <w:noProof/>
          <w:sz w:val="24"/>
          <w:szCs w:val="24"/>
        </w:rPr>
        <w:t xml:space="preserve"> </w:t>
      </w:r>
      <w:r>
        <w:rPr>
          <w:rFonts w:cstheme="minorHAnsi"/>
          <w:noProof/>
          <w:sz w:val="24"/>
          <w:szCs w:val="24"/>
        </w:rPr>
        <w:fldChar w:fldCharType="begin" w:fldLock="1"/>
      </w:r>
      <w:r w:rsidR="00805015">
        <w:rPr>
          <w:rFonts w:cstheme="minorHAnsi"/>
          <w:noProof/>
          <w:sz w:val="24"/>
          <w:szCs w:val="24"/>
        </w:rPr>
        <w:instrText>ADDIN CSL_CITATION {"citationItems":[{"id":"ITEM-1","itemData":{"abstract":"Online publication, thus no page numbers but one can search for quotes.","author":[{"dropping-particle":"","family":"Harvey","given":"David L.","non-dropping-particle":"","parse-names":false,"suffix":""}],"container-title":"Social Issues","id":"ITEM-1","issue":"2","issued":{"date-parts":[["2001"]]},"title":"Chaos and Complexity: Their Bearing on Social Policy Research","type":"article-journal","volume":"1"},"uris":["http://www.mendeley.com/documents/?uuid=ceb38a8e-9c30-4af4-9b55-4c1abac7176e"]}],"mendeley":{"formattedCitation":"(D. L. Harvey, 2001)","plainTextFormattedCitation":"(D. L. Harvey, 2001)","previouslyFormattedCitation":"(D. L. Harvey, 2001)"},"properties":{"noteIndex":0},"schema":"https://github.com/citation-style-language/schema/raw/master/csl-citation.json"}</w:instrText>
      </w:r>
      <w:r>
        <w:rPr>
          <w:rFonts w:cstheme="minorHAnsi"/>
          <w:noProof/>
          <w:sz w:val="24"/>
          <w:szCs w:val="24"/>
        </w:rPr>
        <w:fldChar w:fldCharType="separate"/>
      </w:r>
      <w:r w:rsidRPr="007A4C57">
        <w:rPr>
          <w:rFonts w:cstheme="minorHAnsi"/>
          <w:noProof/>
          <w:sz w:val="24"/>
          <w:szCs w:val="24"/>
        </w:rPr>
        <w:t>(D. L. Harvey, 2001)</w:t>
      </w:r>
      <w:r>
        <w:rPr>
          <w:rFonts w:cstheme="minorHAnsi"/>
          <w:noProof/>
          <w:sz w:val="24"/>
          <w:szCs w:val="24"/>
        </w:rPr>
        <w:fldChar w:fldCharType="end"/>
      </w:r>
      <w:r w:rsidR="00E55288">
        <w:rPr>
          <w:rStyle w:val="FootnoteReference"/>
          <w:rFonts w:cstheme="minorHAnsi"/>
          <w:noProof/>
          <w:sz w:val="24"/>
          <w:szCs w:val="24"/>
        </w:rPr>
        <w:footnoteReference w:id="36"/>
      </w:r>
      <w:r>
        <w:rPr>
          <w:rFonts w:cstheme="minorHAnsi"/>
          <w:noProof/>
          <w:sz w:val="24"/>
          <w:szCs w:val="24"/>
        </w:rPr>
        <w:t xml:space="preserve">. </w:t>
      </w:r>
    </w:p>
    <w:p w14:paraId="32D355D3" w14:textId="07E37CF0" w:rsidR="00F23286" w:rsidRDefault="00E07AF8" w:rsidP="00E75869">
      <w:pPr>
        <w:spacing w:line="480" w:lineRule="auto"/>
        <w:rPr>
          <w:rFonts w:cstheme="minorHAnsi"/>
          <w:noProof/>
          <w:sz w:val="24"/>
          <w:szCs w:val="24"/>
        </w:rPr>
      </w:pPr>
      <w:r>
        <w:rPr>
          <w:rFonts w:cstheme="minorHAnsi"/>
          <w:noProof/>
          <w:sz w:val="24"/>
          <w:szCs w:val="24"/>
        </w:rPr>
        <w:tab/>
        <w:t xml:space="preserve">However, the style of scientific praxis and </w:t>
      </w:r>
      <w:r w:rsidR="002C00C2">
        <w:rPr>
          <w:rFonts w:cstheme="minorHAnsi"/>
          <w:noProof/>
          <w:sz w:val="24"/>
          <w:szCs w:val="24"/>
        </w:rPr>
        <w:t xml:space="preserve">the </w:t>
      </w:r>
      <w:r>
        <w:rPr>
          <w:rFonts w:cstheme="minorHAnsi"/>
          <w:noProof/>
          <w:sz w:val="24"/>
          <w:szCs w:val="24"/>
        </w:rPr>
        <w:t>social agendas</w:t>
      </w:r>
      <w:r w:rsidR="00263A9E">
        <w:rPr>
          <w:rFonts w:cstheme="minorHAnsi"/>
          <w:noProof/>
          <w:sz w:val="24"/>
          <w:szCs w:val="24"/>
        </w:rPr>
        <w:t xml:space="preserve"> that</w:t>
      </w:r>
      <w:r>
        <w:rPr>
          <w:rFonts w:cstheme="minorHAnsi"/>
          <w:noProof/>
          <w:sz w:val="24"/>
          <w:szCs w:val="24"/>
        </w:rPr>
        <w:t xml:space="preserve"> the</w:t>
      </w:r>
      <w:r w:rsidR="00E72253">
        <w:rPr>
          <w:rFonts w:cstheme="minorHAnsi"/>
          <w:noProof/>
          <w:sz w:val="24"/>
          <w:szCs w:val="24"/>
        </w:rPr>
        <w:t>se</w:t>
      </w:r>
      <w:r>
        <w:rPr>
          <w:rFonts w:cstheme="minorHAnsi"/>
          <w:noProof/>
          <w:sz w:val="24"/>
          <w:szCs w:val="24"/>
        </w:rPr>
        <w:t xml:space="preserve"> two </w:t>
      </w:r>
      <w:r w:rsidR="00E72253">
        <w:rPr>
          <w:rFonts w:cstheme="minorHAnsi"/>
          <w:noProof/>
          <w:sz w:val="24"/>
          <w:szCs w:val="24"/>
        </w:rPr>
        <w:t xml:space="preserve">approaches to complexity </w:t>
      </w:r>
      <w:r>
        <w:rPr>
          <w:rFonts w:cstheme="minorHAnsi"/>
          <w:noProof/>
          <w:sz w:val="24"/>
          <w:szCs w:val="24"/>
        </w:rPr>
        <w:t xml:space="preserve">pursue can be quite distinct. According to Harvey: </w:t>
      </w:r>
    </w:p>
    <w:p w14:paraId="558684FB" w14:textId="0CD8E505" w:rsidR="00E07AF8" w:rsidRDefault="00E07AF8" w:rsidP="00E75869">
      <w:pPr>
        <w:spacing w:line="480" w:lineRule="auto"/>
        <w:ind w:left="720"/>
        <w:rPr>
          <w:rFonts w:cstheme="minorHAnsi"/>
          <w:noProof/>
          <w:sz w:val="24"/>
          <w:szCs w:val="24"/>
        </w:rPr>
      </w:pPr>
      <w:r w:rsidRPr="00E07AF8">
        <w:rPr>
          <w:rFonts w:cstheme="minorHAnsi"/>
          <w:noProof/>
          <w:sz w:val="24"/>
          <w:szCs w:val="24"/>
        </w:rPr>
        <w:t xml:space="preserve">those currently leading </w:t>
      </w:r>
      <w:r w:rsidR="00BE79EF">
        <w:rPr>
          <w:rFonts w:cstheme="minorHAnsi"/>
          <w:noProof/>
          <w:sz w:val="24"/>
          <w:szCs w:val="24"/>
        </w:rPr>
        <w:t>[complex adaptive systems (</w:t>
      </w:r>
      <w:r w:rsidR="00BE79EF" w:rsidRPr="00E07AF8">
        <w:rPr>
          <w:rFonts w:cstheme="minorHAnsi"/>
          <w:noProof/>
          <w:sz w:val="24"/>
          <w:szCs w:val="24"/>
        </w:rPr>
        <w:t>CAS</w:t>
      </w:r>
      <w:r w:rsidR="00BE79EF">
        <w:rPr>
          <w:rFonts w:cstheme="minorHAnsi"/>
          <w:noProof/>
          <w:sz w:val="24"/>
          <w:szCs w:val="24"/>
        </w:rPr>
        <w:t xml:space="preserve">)] </w:t>
      </w:r>
      <w:r w:rsidRPr="00E07AF8">
        <w:rPr>
          <w:rFonts w:cstheme="minorHAnsi"/>
          <w:noProof/>
          <w:sz w:val="24"/>
          <w:szCs w:val="24"/>
        </w:rPr>
        <w:t xml:space="preserve">research </w:t>
      </w:r>
      <w:r>
        <w:rPr>
          <w:rFonts w:cstheme="minorHAnsi"/>
          <w:noProof/>
          <w:sz w:val="24"/>
          <w:szCs w:val="24"/>
        </w:rPr>
        <w:t xml:space="preserve">[through SFI] </w:t>
      </w:r>
      <w:r w:rsidRPr="00E07AF8">
        <w:rPr>
          <w:rFonts w:cstheme="minorHAnsi"/>
          <w:noProof/>
          <w:sz w:val="24"/>
          <w:szCs w:val="24"/>
        </w:rPr>
        <w:t>are still sunk in methodological individualism and a reactive conception of agency, human or otherwise. No matter how many emergent levels CAS modeling efforts</w:t>
      </w:r>
      <w:r>
        <w:rPr>
          <w:rFonts w:cstheme="minorHAnsi"/>
          <w:noProof/>
          <w:sz w:val="24"/>
          <w:szCs w:val="24"/>
        </w:rPr>
        <w:t xml:space="preserve"> </w:t>
      </w:r>
      <w:r w:rsidRPr="00E07AF8">
        <w:rPr>
          <w:rFonts w:cstheme="minorHAnsi"/>
          <w:noProof/>
          <w:sz w:val="24"/>
          <w:szCs w:val="24"/>
        </w:rPr>
        <w:t>have been able to simulate</w:t>
      </w:r>
      <w:r w:rsidR="00BE79EF">
        <w:rPr>
          <w:rFonts w:cstheme="minorHAnsi"/>
          <w:noProof/>
          <w:sz w:val="24"/>
          <w:szCs w:val="24"/>
        </w:rPr>
        <w:t>…</w:t>
      </w:r>
      <w:r w:rsidRPr="00E07AF8">
        <w:rPr>
          <w:rFonts w:cstheme="minorHAnsi"/>
          <w:noProof/>
          <w:sz w:val="24"/>
          <w:szCs w:val="24"/>
        </w:rPr>
        <w:t xml:space="preserve">this perspective has yet to effectively produce a systemic model in which a </w:t>
      </w:r>
      <w:r w:rsidRPr="00E07AF8">
        <w:rPr>
          <w:rFonts w:cstheme="minorHAnsi"/>
          <w:noProof/>
          <w:sz w:val="24"/>
          <w:szCs w:val="24"/>
        </w:rPr>
        <w:lastRenderedPageBreak/>
        <w:t>whole/part interaction based upon either negative feedback or positive feedback (or preferably both) can generate a holisitc conception of a self-regulating or far-from equilibrium system capable of saltational possibilities</w:t>
      </w:r>
      <w:r>
        <w:rPr>
          <w:rFonts w:cstheme="minorHAnsi"/>
          <w:noProof/>
          <w:sz w:val="24"/>
          <w:szCs w:val="24"/>
        </w:rPr>
        <w:t xml:space="preserve"> </w:t>
      </w:r>
      <w:r>
        <w:rPr>
          <w:rFonts w:cstheme="minorHAnsi"/>
          <w:noProof/>
          <w:sz w:val="24"/>
          <w:szCs w:val="24"/>
        </w:rPr>
        <w:fldChar w:fldCharType="begin" w:fldLock="1"/>
      </w:r>
      <w:r w:rsidR="00805015">
        <w:rPr>
          <w:rFonts w:cstheme="minorHAnsi"/>
          <w:noProof/>
          <w:sz w:val="24"/>
          <w:szCs w:val="24"/>
        </w:rPr>
        <w:instrText>ADDIN CSL_CITATION {"citationItems":[{"id":"ITEM-1","itemData":{"abstract":"Online publication, thus no page numbers but one can search for quotes.","author":[{"dropping-particle":"","family":"Harvey","given":"David L.","non-dropping-particle":"","parse-names":false,"suffix":""}],"container-title":"Social Issues","id":"ITEM-1","issue":"2","issued":{"date-parts":[["2001"]]},"title":"Chaos and Complexity: Their Bearing on Social Policy Research","type":"article-journal","volume":"1"},"uris":["http://www.mendeley.com/documents/?uuid=ceb38a8e-9c30-4af4-9b55-4c1abac7176e"]}],"mendeley":{"formattedCitation":"(D. L. Harvey, 2001)","plainTextFormattedCitation":"(D. L. Harvey, 2001)","previouslyFormattedCitation":"(D. L. Harvey, 2001)"},"properties":{"noteIndex":0},"schema":"https://github.com/citation-style-language/schema/raw/master/csl-citation.json"}</w:instrText>
      </w:r>
      <w:r>
        <w:rPr>
          <w:rFonts w:cstheme="minorHAnsi"/>
          <w:noProof/>
          <w:sz w:val="24"/>
          <w:szCs w:val="24"/>
        </w:rPr>
        <w:fldChar w:fldCharType="separate"/>
      </w:r>
      <w:r w:rsidRPr="007A4C57">
        <w:rPr>
          <w:rFonts w:cstheme="minorHAnsi"/>
          <w:noProof/>
          <w:sz w:val="24"/>
          <w:szCs w:val="24"/>
        </w:rPr>
        <w:t>(D. L. Harvey, 2001)</w:t>
      </w:r>
      <w:r>
        <w:rPr>
          <w:rFonts w:cstheme="minorHAnsi"/>
          <w:noProof/>
          <w:sz w:val="24"/>
          <w:szCs w:val="24"/>
        </w:rPr>
        <w:fldChar w:fldCharType="end"/>
      </w:r>
      <w:r>
        <w:rPr>
          <w:rFonts w:cstheme="minorHAnsi"/>
          <w:noProof/>
          <w:sz w:val="24"/>
          <w:szCs w:val="24"/>
        </w:rPr>
        <w:t>.</w:t>
      </w:r>
    </w:p>
    <w:p w14:paraId="2CA44181" w14:textId="3BF58A20" w:rsidR="0093101B" w:rsidRDefault="0093101B" w:rsidP="00E75869">
      <w:pPr>
        <w:spacing w:line="480" w:lineRule="auto"/>
        <w:rPr>
          <w:rFonts w:cstheme="minorHAnsi"/>
          <w:noProof/>
          <w:sz w:val="24"/>
          <w:szCs w:val="24"/>
        </w:rPr>
      </w:pPr>
      <w:r>
        <w:rPr>
          <w:rFonts w:cstheme="minorHAnsi"/>
          <w:noProof/>
          <w:sz w:val="24"/>
          <w:szCs w:val="24"/>
        </w:rPr>
        <w:t>For Harvey, “</w:t>
      </w:r>
      <w:r w:rsidRPr="0093101B">
        <w:rPr>
          <w:rFonts w:cstheme="minorHAnsi"/>
          <w:noProof/>
          <w:sz w:val="24"/>
          <w:szCs w:val="24"/>
        </w:rPr>
        <w:t>the assumptions and modeling methods employed by CAS researchers may be severely limited when it comes to studying human agency, society, and history</w:t>
      </w:r>
      <w:r>
        <w:rPr>
          <w:rFonts w:cstheme="minorHAnsi"/>
          <w:noProof/>
          <w:sz w:val="24"/>
          <w:szCs w:val="24"/>
        </w:rPr>
        <w:t xml:space="preserve">” </w:t>
      </w:r>
      <w:r>
        <w:rPr>
          <w:rFonts w:cstheme="minorHAnsi"/>
          <w:noProof/>
          <w:sz w:val="24"/>
          <w:szCs w:val="24"/>
        </w:rPr>
        <w:fldChar w:fldCharType="begin" w:fldLock="1"/>
      </w:r>
      <w:r w:rsidR="00805015">
        <w:rPr>
          <w:rFonts w:cstheme="minorHAnsi"/>
          <w:noProof/>
          <w:sz w:val="24"/>
          <w:szCs w:val="24"/>
        </w:rPr>
        <w:instrText>ADDIN CSL_CITATION {"citationItems":[{"id":"ITEM-1","itemData":{"abstract":"Online publication, thus no page numbers but one can search for quotes.","author":[{"dropping-particle":"","family":"Harvey","given":"David L.","non-dropping-particle":"","parse-names":false,"suffix":""}],"container-title":"Social Issues","id":"ITEM-1","issue":"2","issued":{"date-parts":[["2001"]]},"title":"Chaos and Complexity: Their Bearing on Social Policy Research","type":"article-journal","volume":"1"},"uris":["http://www.mendeley.com/documents/?uuid=ceb38a8e-9c30-4af4-9b55-4c1abac7176e"]}],"mendeley":{"formattedCitation":"(D. L. Harvey, 2001)","plainTextFormattedCitation":"(D. L. Harvey, 2001)","previouslyFormattedCitation":"(D. L. Harvey, 2001)"},"properties":{"noteIndex":0},"schema":"https://github.com/citation-style-language/schema/raw/master/csl-citation.json"}</w:instrText>
      </w:r>
      <w:r>
        <w:rPr>
          <w:rFonts w:cstheme="minorHAnsi"/>
          <w:noProof/>
          <w:sz w:val="24"/>
          <w:szCs w:val="24"/>
        </w:rPr>
        <w:fldChar w:fldCharType="separate"/>
      </w:r>
      <w:r w:rsidRPr="0093101B">
        <w:rPr>
          <w:rFonts w:cstheme="minorHAnsi"/>
          <w:noProof/>
          <w:sz w:val="24"/>
          <w:szCs w:val="24"/>
        </w:rPr>
        <w:t>(D. L. Harvey, 2001)</w:t>
      </w:r>
      <w:r>
        <w:rPr>
          <w:rFonts w:cstheme="minorHAnsi"/>
          <w:noProof/>
          <w:sz w:val="24"/>
          <w:szCs w:val="24"/>
        </w:rPr>
        <w:fldChar w:fldCharType="end"/>
      </w:r>
      <w:r>
        <w:rPr>
          <w:rFonts w:cstheme="minorHAnsi"/>
          <w:noProof/>
          <w:sz w:val="24"/>
          <w:szCs w:val="24"/>
        </w:rPr>
        <w:t xml:space="preserve">. </w:t>
      </w:r>
    </w:p>
    <w:p w14:paraId="7A1906E0" w14:textId="3C188BE6" w:rsidR="003D7767" w:rsidRDefault="0093101B" w:rsidP="00E75869">
      <w:pPr>
        <w:spacing w:line="480" w:lineRule="auto"/>
        <w:ind w:firstLine="720"/>
        <w:rPr>
          <w:rFonts w:cstheme="minorHAnsi"/>
          <w:noProof/>
          <w:sz w:val="24"/>
          <w:szCs w:val="24"/>
        </w:rPr>
      </w:pPr>
      <w:r>
        <w:rPr>
          <w:rFonts w:cstheme="minorHAnsi"/>
          <w:noProof/>
          <w:sz w:val="24"/>
          <w:szCs w:val="24"/>
        </w:rPr>
        <w:t xml:space="preserve">But if CAS and chaos theory are “antipodes” to Harvey, he seeks their reconciliation. </w:t>
      </w:r>
      <w:r w:rsidR="00E94680">
        <w:rPr>
          <w:rFonts w:cstheme="minorHAnsi"/>
          <w:noProof/>
          <w:sz w:val="24"/>
          <w:szCs w:val="24"/>
        </w:rPr>
        <w:t>“</w:t>
      </w:r>
      <w:r w:rsidR="00E94680" w:rsidRPr="00E94680">
        <w:rPr>
          <w:rFonts w:cstheme="minorHAnsi"/>
          <w:noProof/>
          <w:sz w:val="24"/>
          <w:szCs w:val="24"/>
        </w:rPr>
        <w:t>In that complex dynamic systems are functionally and structurally differentiated into internally replicative and externally oriented adaptive subsystems, both chaotic and complexity moments of the New Science are required</w:t>
      </w:r>
      <w:r w:rsidR="00E94680">
        <w:rPr>
          <w:rFonts w:cstheme="minorHAnsi"/>
          <w:noProof/>
          <w:sz w:val="24"/>
          <w:szCs w:val="24"/>
        </w:rPr>
        <w:t xml:space="preserve">” </w:t>
      </w:r>
      <w:r w:rsidR="00E94680">
        <w:rPr>
          <w:rFonts w:cstheme="minorHAnsi"/>
          <w:noProof/>
          <w:sz w:val="24"/>
          <w:szCs w:val="24"/>
        </w:rPr>
        <w:fldChar w:fldCharType="begin" w:fldLock="1"/>
      </w:r>
      <w:r w:rsidR="00805015">
        <w:rPr>
          <w:rFonts w:cstheme="minorHAnsi"/>
          <w:noProof/>
          <w:sz w:val="24"/>
          <w:szCs w:val="24"/>
        </w:rPr>
        <w:instrText>ADDIN CSL_CITATION {"citationItems":[{"id":"ITEM-1","itemData":{"abstract":"Online publication, thus no page numbers but one can search for quotes.","author":[{"dropping-particle":"","family":"Harvey","given":"David L.","non-dropping-particle":"","parse-names":false,"suffix":""}],"container-title":"Social Issues","id":"ITEM-1","issue":"2","issued":{"date-parts":[["2001"]]},"title":"Chaos and Complexity: Their Bearing on Social Policy Research","type":"article-journal","volume":"1"},"uris":["http://www.mendeley.com/documents/?uuid=ceb38a8e-9c30-4af4-9b55-4c1abac7176e"]}],"mendeley":{"formattedCitation":"(D. L. Harvey, 2001)","plainTextFormattedCitation":"(D. L. Harvey, 2001)","previouslyFormattedCitation":"(D. L. Harvey, 2001)"},"properties":{"noteIndex":0},"schema":"https://github.com/citation-style-language/schema/raw/master/csl-citation.json"}</w:instrText>
      </w:r>
      <w:r w:rsidR="00E94680">
        <w:rPr>
          <w:rFonts w:cstheme="minorHAnsi"/>
          <w:noProof/>
          <w:sz w:val="24"/>
          <w:szCs w:val="24"/>
        </w:rPr>
        <w:fldChar w:fldCharType="separate"/>
      </w:r>
      <w:r w:rsidR="00E94680" w:rsidRPr="00E94680">
        <w:rPr>
          <w:rFonts w:cstheme="minorHAnsi"/>
          <w:noProof/>
          <w:sz w:val="24"/>
          <w:szCs w:val="24"/>
        </w:rPr>
        <w:t>(D. L. Harvey, 2001)</w:t>
      </w:r>
      <w:r w:rsidR="00E94680">
        <w:rPr>
          <w:rFonts w:cstheme="minorHAnsi"/>
          <w:noProof/>
          <w:sz w:val="24"/>
          <w:szCs w:val="24"/>
        </w:rPr>
        <w:fldChar w:fldCharType="end"/>
      </w:r>
      <w:r w:rsidR="00E94680">
        <w:rPr>
          <w:rFonts w:cstheme="minorHAnsi"/>
          <w:noProof/>
          <w:sz w:val="24"/>
          <w:szCs w:val="24"/>
        </w:rPr>
        <w:t>. And the path to reconciliation Harvey recommends is through the punctuated equilibria framework for evolutionary processes, which “</w:t>
      </w:r>
      <w:r w:rsidR="00E94680" w:rsidRPr="00E94680">
        <w:rPr>
          <w:rFonts w:cstheme="minorHAnsi"/>
          <w:noProof/>
          <w:sz w:val="24"/>
          <w:szCs w:val="24"/>
        </w:rPr>
        <w:t>fully accommodates the internal/external division of dissipative systems theory and has shown its capacity to be applied heuristically and metaphorically to large-scale social and cultural systems</w:t>
      </w:r>
      <w:r w:rsidR="00E94680">
        <w:rPr>
          <w:rFonts w:cstheme="minorHAnsi"/>
          <w:noProof/>
          <w:sz w:val="24"/>
          <w:szCs w:val="24"/>
        </w:rPr>
        <w:t xml:space="preserve">” </w:t>
      </w:r>
      <w:r w:rsidR="00E94680">
        <w:rPr>
          <w:rFonts w:cstheme="minorHAnsi"/>
          <w:noProof/>
          <w:sz w:val="24"/>
          <w:szCs w:val="24"/>
        </w:rPr>
        <w:fldChar w:fldCharType="begin" w:fldLock="1"/>
      </w:r>
      <w:r w:rsidR="00805015">
        <w:rPr>
          <w:rFonts w:cstheme="minorHAnsi"/>
          <w:noProof/>
          <w:sz w:val="24"/>
          <w:szCs w:val="24"/>
        </w:rPr>
        <w:instrText>ADDIN CSL_CITATION {"citationItems":[{"id":"ITEM-1","itemData":{"abstract":"Online publication, thus no page numbers but one can search for quotes.","author":[{"dropping-particle":"","family":"Harvey","given":"David L.","non-dropping-particle":"","parse-names":false,"suffix":""}],"container-title":"Social Issues","id":"ITEM-1","issue":"2","issued":{"date-parts":[["2001"]]},"title":"Chaos and Complexity: Their Bearing on Social Policy Research","type":"article-journal","volume":"1"},"uris":["http://www.mendeley.com/documents/?uuid=ceb38a8e-9c30-4af4-9b55-4c1abac7176e"]}],"mendeley":{"formattedCitation":"(D. L. Harvey, 2001)","plainTextFormattedCitation":"(D. L. Harvey, 2001)","previouslyFormattedCitation":"(D. L. Harvey, 2001)"},"properties":{"noteIndex":0},"schema":"https://github.com/citation-style-language/schema/raw/master/csl-citation.json"}</w:instrText>
      </w:r>
      <w:r w:rsidR="00E94680">
        <w:rPr>
          <w:rFonts w:cstheme="minorHAnsi"/>
          <w:noProof/>
          <w:sz w:val="24"/>
          <w:szCs w:val="24"/>
        </w:rPr>
        <w:fldChar w:fldCharType="separate"/>
      </w:r>
      <w:r w:rsidR="00E94680" w:rsidRPr="00E94680">
        <w:rPr>
          <w:rFonts w:cstheme="minorHAnsi"/>
          <w:noProof/>
          <w:sz w:val="24"/>
          <w:szCs w:val="24"/>
        </w:rPr>
        <w:t>(D. L. Harvey, 2001)</w:t>
      </w:r>
      <w:r w:rsidR="00E94680">
        <w:rPr>
          <w:rFonts w:cstheme="minorHAnsi"/>
          <w:noProof/>
          <w:sz w:val="24"/>
          <w:szCs w:val="24"/>
        </w:rPr>
        <w:fldChar w:fldCharType="end"/>
      </w:r>
      <w:r w:rsidR="00970C98">
        <w:rPr>
          <w:rFonts w:cstheme="minorHAnsi"/>
          <w:noProof/>
          <w:sz w:val="24"/>
          <w:szCs w:val="24"/>
        </w:rPr>
        <w:t xml:space="preserve">. </w:t>
      </w:r>
      <w:r w:rsidR="00E94680">
        <w:rPr>
          <w:rFonts w:cstheme="minorHAnsi"/>
          <w:noProof/>
          <w:sz w:val="24"/>
          <w:szCs w:val="24"/>
        </w:rPr>
        <w:t xml:space="preserve"> </w:t>
      </w:r>
    </w:p>
    <w:p w14:paraId="067B6BC9" w14:textId="0B5AF0D1" w:rsidR="002B4214" w:rsidRDefault="00970C98" w:rsidP="00E75869">
      <w:pPr>
        <w:spacing w:line="480" w:lineRule="auto"/>
        <w:ind w:firstLine="720"/>
        <w:rPr>
          <w:rFonts w:cstheme="minorHAnsi"/>
          <w:sz w:val="24"/>
          <w:szCs w:val="24"/>
        </w:rPr>
      </w:pPr>
      <w:r>
        <w:rPr>
          <w:rFonts w:cstheme="minorHAnsi"/>
          <w:noProof/>
          <w:sz w:val="24"/>
          <w:szCs w:val="24"/>
        </w:rPr>
        <w:t xml:space="preserve">As stated earlier, </w:t>
      </w:r>
      <w:r>
        <w:rPr>
          <w:rFonts w:cstheme="minorHAnsi"/>
          <w:sz w:val="24"/>
          <w:szCs w:val="24"/>
        </w:rPr>
        <w:t>t</w:t>
      </w:r>
      <w:r w:rsidRPr="003E0030">
        <w:rPr>
          <w:rFonts w:cstheme="minorHAnsi"/>
          <w:sz w:val="24"/>
          <w:szCs w:val="24"/>
        </w:rPr>
        <w:t xml:space="preserve">he theory of punctuated equilibria holds that the evolution of new species occurs quite rapidly, on a geological time scale, emerging from marginal populations that become geographically isolated </w:t>
      </w:r>
      <w:r w:rsidRPr="003E0030">
        <w:rPr>
          <w:rFonts w:cstheme="minorHAnsi"/>
          <w:sz w:val="24"/>
          <w:szCs w:val="24"/>
        </w:rPr>
        <w:fldChar w:fldCharType="begin" w:fldLock="1"/>
      </w:r>
      <w:r w:rsidRPr="003E0030">
        <w:rPr>
          <w:rFonts w:cstheme="minorHAnsi"/>
          <w:sz w:val="24"/>
          <w:szCs w:val="24"/>
        </w:rPr>
        <w:instrText>ADDIN CSL_CITATION {"citationItems":[{"id":"ITEM-1","itemData":{"author":[{"dropping-particle":"","family":"Gould","given":"Stephen Jay","non-dropping-particle":"","parse-names":false,"suffix":""},{"dropping-particle":"","family":"Eldridge","given":"Niles","non-dropping-particle":"","parse-names":false,"suffix":""}],"container-title":"Paleobiology","id":"ITEM-1","issued":{"date-parts":[["1977"]]},"title":"Punctuated Equilibria: the Tempo and Mode of Evolution Reconsidered","type":"article-journal"},"uris":["http://www.mendeley.com/documents/?uuid=62b14b6a-9363-4e0c-9b5d-6e86d4e94d50"]},{"id":"ITEM-2","itemData":{"DOI":"10.1016/1061-7361(94)90020-5","ISSN":"10617361","author":[{"dropping-particle":"","family":"Harvey","given":"David L.","non-dropping-particle":"","parse-names":false,"suffix":""},{"dropping-particle":"","family":"Reed","given":"Michael H.","non-dropping-particle":"","parse-names":false,"suffix":""}],"container-title":"Journal of Social and Evolutionary Systems","id":"ITEM-2","issue":"4","issued":{"date-parts":[["1994"]]},"page":"371-411","title":"The evolution of dissipative social systems","type":"article-journal","volume":"17"},"uris":["http://www.mendeley.com/documents/?uuid=cdfac26f-e58f-4352-9d4f-a963785761c4"]}],"mendeley":{"formattedCitation":"(Gould &amp; Eldridge, 1977; D. L. Harvey &amp; Reed, 1994)","manualFormatting":"(S. J. Gould &amp; Eldridge, 1977; Harvey &amp; Reed, 1994, 392)","plainTextFormattedCitation":"(Gould &amp; Eldridge, 1977; D. L. Harvey &amp; Reed, 1994)","previouslyFormattedCitation":"(Gould &amp; Eldridge, 1977; D. L. Harvey &amp; Reed, 1994)"},"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S. J. Gould &amp; Eldridge, 1977; Harvey &amp; Reed, 1994, 392)</w:t>
      </w:r>
      <w:r w:rsidRPr="003E0030">
        <w:rPr>
          <w:rFonts w:cstheme="minorHAnsi"/>
          <w:sz w:val="24"/>
          <w:szCs w:val="24"/>
        </w:rPr>
        <w:fldChar w:fldCharType="end"/>
      </w:r>
      <w:r w:rsidRPr="003E0030">
        <w:rPr>
          <w:rFonts w:cstheme="minorHAnsi"/>
          <w:sz w:val="24"/>
          <w:szCs w:val="24"/>
        </w:rPr>
        <w:t>.</w:t>
      </w:r>
      <w:r w:rsidR="00C409E8">
        <w:rPr>
          <w:rFonts w:cstheme="minorHAnsi"/>
          <w:sz w:val="24"/>
          <w:szCs w:val="24"/>
        </w:rPr>
        <w:t xml:space="preserve"> </w:t>
      </w:r>
      <w:r w:rsidR="003524AF">
        <w:rPr>
          <w:rFonts w:cstheme="minorHAnsi"/>
          <w:sz w:val="24"/>
          <w:szCs w:val="24"/>
        </w:rPr>
        <w:t xml:space="preserve">Prigogine embraced punctuated equilibria theory, </w:t>
      </w:r>
      <w:r w:rsidR="00C25570">
        <w:rPr>
          <w:rFonts w:cstheme="minorHAnsi"/>
          <w:sz w:val="24"/>
          <w:szCs w:val="24"/>
        </w:rPr>
        <w:t>declaring it “</w:t>
      </w:r>
      <w:r w:rsidR="00C25570" w:rsidRPr="00C25570">
        <w:rPr>
          <w:rFonts w:cstheme="minorHAnsi"/>
          <w:sz w:val="24"/>
          <w:szCs w:val="24"/>
        </w:rPr>
        <w:t>in complete accord with the results of far-from-equilibrium thermodynamics</w:t>
      </w:r>
      <w:r w:rsidR="00C25570">
        <w:rPr>
          <w:rFonts w:cstheme="minorHAnsi"/>
          <w:sz w:val="24"/>
          <w:szCs w:val="24"/>
        </w:rPr>
        <w:t xml:space="preserve">” </w:t>
      </w:r>
      <w:r w:rsidR="00E2760B">
        <w:rPr>
          <w:rFonts w:cstheme="minorHAnsi"/>
          <w:sz w:val="24"/>
          <w:szCs w:val="24"/>
        </w:rPr>
        <w:fldChar w:fldCharType="begin" w:fldLock="1"/>
      </w:r>
      <w:r w:rsidR="00826694">
        <w:rPr>
          <w:rFonts w:cstheme="minorHAnsi"/>
          <w:sz w:val="24"/>
          <w:szCs w:val="24"/>
        </w:rPr>
        <w:instrText>ADDIN CSL_CITATION {"citationItems":[{"id":"ITEM-1","itemData":{"author":[{"dropping-particle":"","family":"Prigogine","given":"Ilya","non-dropping-particle":"","parse-names":false,"suffix":""}],"id":"ITEM-1","issued":{"date-parts":[["1997"]]},"publisher":"Free Press","title":"The End of Certainty","type":"book"},"uris":["http://www.mendeley.com/documents/?uuid=e995d843-3ee7-4666-951b-b134364f5322"]}],"mendeley":{"formattedCitation":"(Prigogine, 1997)","manualFormatting":"(Prigogine, 1997, 162)","plainTextFormattedCitation":"(Prigogine, 1997)","previouslyFormattedCitation":"(Prigogine, 1997)"},"properties":{"noteIndex":0},"schema":"https://github.com/citation-style-language/schema/raw/master/csl-citation.json"}</w:instrText>
      </w:r>
      <w:r w:rsidR="00E2760B">
        <w:rPr>
          <w:rFonts w:cstheme="minorHAnsi"/>
          <w:sz w:val="24"/>
          <w:szCs w:val="24"/>
        </w:rPr>
        <w:fldChar w:fldCharType="separate"/>
      </w:r>
      <w:r w:rsidR="00E2760B" w:rsidRPr="00E2760B">
        <w:rPr>
          <w:rFonts w:cstheme="minorHAnsi"/>
          <w:noProof/>
          <w:sz w:val="24"/>
          <w:szCs w:val="24"/>
        </w:rPr>
        <w:t>(Prigogine, 1997</w:t>
      </w:r>
      <w:r w:rsidR="00E2760B">
        <w:rPr>
          <w:rFonts w:cstheme="minorHAnsi"/>
          <w:noProof/>
          <w:sz w:val="24"/>
          <w:szCs w:val="24"/>
        </w:rPr>
        <w:t>, 162</w:t>
      </w:r>
      <w:r w:rsidR="00E2760B" w:rsidRPr="00E2760B">
        <w:rPr>
          <w:rFonts w:cstheme="minorHAnsi"/>
          <w:noProof/>
          <w:sz w:val="24"/>
          <w:szCs w:val="24"/>
        </w:rPr>
        <w:t>)</w:t>
      </w:r>
      <w:r w:rsidR="00E2760B">
        <w:rPr>
          <w:rFonts w:cstheme="minorHAnsi"/>
          <w:sz w:val="24"/>
          <w:szCs w:val="24"/>
        </w:rPr>
        <w:fldChar w:fldCharType="end"/>
      </w:r>
      <w:r w:rsidR="00BA204D">
        <w:rPr>
          <w:rFonts w:cstheme="minorHAnsi"/>
          <w:sz w:val="24"/>
          <w:szCs w:val="24"/>
        </w:rPr>
        <w:t>.</w:t>
      </w:r>
      <w:r w:rsidR="0009308F">
        <w:rPr>
          <w:rFonts w:cstheme="minorHAnsi"/>
          <w:sz w:val="24"/>
          <w:szCs w:val="24"/>
        </w:rPr>
        <w:t xml:space="preserve"> </w:t>
      </w:r>
      <w:r w:rsidR="002B4214">
        <w:rPr>
          <w:rFonts w:cstheme="minorHAnsi"/>
          <w:sz w:val="24"/>
          <w:szCs w:val="24"/>
        </w:rPr>
        <w:t xml:space="preserve">And Prigogine goes further, </w:t>
      </w:r>
      <w:r w:rsidR="00E40B70">
        <w:rPr>
          <w:rFonts w:cstheme="minorHAnsi"/>
          <w:sz w:val="24"/>
          <w:szCs w:val="24"/>
        </w:rPr>
        <w:t xml:space="preserve">inviting us to understand </w:t>
      </w:r>
      <w:r w:rsidR="0007239D">
        <w:rPr>
          <w:rFonts w:cstheme="minorHAnsi"/>
          <w:sz w:val="24"/>
          <w:szCs w:val="24"/>
        </w:rPr>
        <w:t xml:space="preserve">biology and even society as </w:t>
      </w:r>
      <w:r w:rsidR="0044430E">
        <w:rPr>
          <w:rFonts w:cstheme="minorHAnsi"/>
          <w:sz w:val="24"/>
          <w:szCs w:val="24"/>
        </w:rPr>
        <w:t xml:space="preserve">manifesting and amplifying fundamental properties of </w:t>
      </w:r>
      <w:r w:rsidR="0044430E" w:rsidRPr="00C25570">
        <w:rPr>
          <w:rFonts w:cstheme="minorHAnsi"/>
          <w:sz w:val="24"/>
          <w:szCs w:val="24"/>
        </w:rPr>
        <w:t>far-from-equilibrium thermodynamics</w:t>
      </w:r>
      <w:r w:rsidR="0044430E">
        <w:rPr>
          <w:rFonts w:cstheme="minorHAnsi"/>
          <w:sz w:val="24"/>
          <w:szCs w:val="24"/>
        </w:rPr>
        <w:t>:</w:t>
      </w:r>
    </w:p>
    <w:p w14:paraId="69B26BE1" w14:textId="438CED94" w:rsidR="00F23286" w:rsidRDefault="0009308F" w:rsidP="00E75869">
      <w:pPr>
        <w:spacing w:line="480" w:lineRule="auto"/>
        <w:ind w:left="720"/>
        <w:rPr>
          <w:rFonts w:cstheme="minorHAnsi"/>
          <w:noProof/>
          <w:sz w:val="24"/>
          <w:szCs w:val="24"/>
        </w:rPr>
      </w:pPr>
      <w:r w:rsidRPr="0009308F">
        <w:rPr>
          <w:rFonts w:cstheme="minorHAnsi"/>
          <w:noProof/>
          <w:sz w:val="24"/>
          <w:szCs w:val="24"/>
        </w:rPr>
        <w:lastRenderedPageBreak/>
        <w:t>Irreversibility, and therefore the flow of time, starts at the dynamical level. It is amplified at the macroscopic level, then at the level of life, and finally at the level of human activity. What drove these transitions from one level to the next remains largely unknown, but at least we have achieved a noncontradictory description of nature rooted in dynamical instability.</w:t>
      </w:r>
      <w:r w:rsidR="002B4214">
        <w:rPr>
          <w:rFonts w:cstheme="minorHAnsi"/>
          <w:noProof/>
          <w:sz w:val="24"/>
          <w:szCs w:val="24"/>
        </w:rPr>
        <w:t xml:space="preserve"> </w:t>
      </w:r>
      <w:r w:rsidR="002B4214" w:rsidRPr="002B4214">
        <w:rPr>
          <w:rFonts w:cstheme="minorHAnsi"/>
          <w:noProof/>
          <w:sz w:val="24"/>
          <w:szCs w:val="24"/>
        </w:rPr>
        <w:t>The descriptions of nature as presented by biology and physics now begin to converge</w:t>
      </w:r>
      <w:r w:rsidR="0044430E">
        <w:rPr>
          <w:rFonts w:cstheme="minorHAnsi"/>
          <w:noProof/>
          <w:sz w:val="24"/>
          <w:szCs w:val="24"/>
        </w:rPr>
        <w:t xml:space="preserve"> </w:t>
      </w:r>
      <w:r w:rsidR="0044430E">
        <w:rPr>
          <w:rFonts w:cstheme="minorHAnsi"/>
          <w:noProof/>
          <w:sz w:val="24"/>
          <w:szCs w:val="24"/>
        </w:rPr>
        <w:fldChar w:fldCharType="begin" w:fldLock="1"/>
      </w:r>
      <w:r w:rsidR="00C12E85">
        <w:rPr>
          <w:rFonts w:cstheme="minorHAnsi"/>
          <w:noProof/>
          <w:sz w:val="24"/>
          <w:szCs w:val="24"/>
        </w:rPr>
        <w:instrText>ADDIN CSL_CITATION {"citationItems":[{"id":"ITEM-1","itemData":{"author":[{"dropping-particle":"","family":"Prigogine","given":"Ilya","non-dropping-particle":"","parse-names":false,"suffix":""}],"id":"ITEM-1","issued":{"date-parts":[["1997"]]},"publisher":"Free Press","title":"The End of Certainty","type":"book"},"uris":["http://www.mendeley.com/documents/?uuid=e995d843-3ee7-4666-951b-b134364f5322"]}],"mendeley":{"formattedCitation":"(Prigogine, 1997)","manualFormatting":"(Prigogine, 1997, 162)","plainTextFormattedCitation":"(Prigogine, 1997)","previouslyFormattedCitation":"(Prigogine, 1997)"},"properties":{"noteIndex":0},"schema":"https://github.com/citation-style-language/schema/raw/master/csl-citation.json"}</w:instrText>
      </w:r>
      <w:r w:rsidR="0044430E">
        <w:rPr>
          <w:rFonts w:cstheme="minorHAnsi"/>
          <w:noProof/>
          <w:sz w:val="24"/>
          <w:szCs w:val="24"/>
        </w:rPr>
        <w:fldChar w:fldCharType="separate"/>
      </w:r>
      <w:r w:rsidR="0044430E" w:rsidRPr="0044430E">
        <w:rPr>
          <w:rFonts w:cstheme="minorHAnsi"/>
          <w:noProof/>
          <w:sz w:val="24"/>
          <w:szCs w:val="24"/>
        </w:rPr>
        <w:t>(Prigogine, 1997</w:t>
      </w:r>
      <w:r w:rsidR="0044430E">
        <w:rPr>
          <w:rFonts w:cstheme="minorHAnsi"/>
          <w:noProof/>
          <w:sz w:val="24"/>
          <w:szCs w:val="24"/>
        </w:rPr>
        <w:t>, 162</w:t>
      </w:r>
      <w:r w:rsidR="0044430E" w:rsidRPr="0044430E">
        <w:rPr>
          <w:rFonts w:cstheme="minorHAnsi"/>
          <w:noProof/>
          <w:sz w:val="24"/>
          <w:szCs w:val="24"/>
        </w:rPr>
        <w:t>)</w:t>
      </w:r>
      <w:r w:rsidR="0044430E">
        <w:rPr>
          <w:rFonts w:cstheme="minorHAnsi"/>
          <w:noProof/>
          <w:sz w:val="24"/>
          <w:szCs w:val="24"/>
        </w:rPr>
        <w:fldChar w:fldCharType="end"/>
      </w:r>
      <w:r w:rsidR="0044430E">
        <w:rPr>
          <w:rFonts w:cstheme="minorHAnsi"/>
          <w:noProof/>
          <w:sz w:val="24"/>
          <w:szCs w:val="24"/>
        </w:rPr>
        <w:t>.</w:t>
      </w:r>
    </w:p>
    <w:p w14:paraId="3AFACA79" w14:textId="579B2602" w:rsidR="00B67B30" w:rsidRDefault="00F764B7" w:rsidP="00BE7EBF">
      <w:pPr>
        <w:spacing w:line="480" w:lineRule="auto"/>
        <w:rPr>
          <w:rFonts w:cstheme="minorHAnsi"/>
          <w:noProof/>
          <w:sz w:val="24"/>
          <w:szCs w:val="24"/>
        </w:rPr>
      </w:pPr>
      <w:r>
        <w:rPr>
          <w:rFonts w:cstheme="minorHAnsi"/>
          <w:noProof/>
          <w:sz w:val="24"/>
          <w:szCs w:val="24"/>
        </w:rPr>
        <w:tab/>
      </w:r>
      <w:bookmarkStart w:id="26" w:name="_Hlk110334875"/>
      <w:r>
        <w:rPr>
          <w:rFonts w:cstheme="minorHAnsi"/>
          <w:noProof/>
          <w:sz w:val="24"/>
          <w:szCs w:val="24"/>
        </w:rPr>
        <w:t>Gintis</w:t>
      </w:r>
      <w:r w:rsidR="00850A11">
        <w:rPr>
          <w:rFonts w:cstheme="minorHAnsi"/>
          <w:noProof/>
          <w:sz w:val="24"/>
          <w:szCs w:val="24"/>
        </w:rPr>
        <w:t>—a professor of the SFI—</w:t>
      </w:r>
      <w:r>
        <w:rPr>
          <w:rFonts w:cstheme="minorHAnsi"/>
          <w:noProof/>
          <w:sz w:val="24"/>
          <w:szCs w:val="24"/>
        </w:rPr>
        <w:t xml:space="preserve">fiercely argues that human behavior must be situated </w:t>
      </w:r>
      <w:r w:rsidRPr="00F764B7">
        <w:rPr>
          <w:rFonts w:cstheme="minorHAnsi"/>
          <w:noProof/>
          <w:sz w:val="24"/>
          <w:szCs w:val="24"/>
        </w:rPr>
        <w:t>vis-à-vis</w:t>
      </w:r>
      <w:r>
        <w:rPr>
          <w:rFonts w:cstheme="minorHAnsi"/>
          <w:noProof/>
          <w:sz w:val="24"/>
          <w:szCs w:val="24"/>
        </w:rPr>
        <w:t xml:space="preserve"> our biology—</w:t>
      </w:r>
      <w:r w:rsidR="00C30BA7">
        <w:rPr>
          <w:rFonts w:cstheme="minorHAnsi"/>
          <w:noProof/>
          <w:sz w:val="24"/>
          <w:szCs w:val="24"/>
        </w:rPr>
        <w:t>which</w:t>
      </w:r>
      <w:r w:rsidR="007D0E46">
        <w:rPr>
          <w:rFonts w:cstheme="minorHAnsi"/>
          <w:noProof/>
          <w:sz w:val="24"/>
          <w:szCs w:val="24"/>
        </w:rPr>
        <w:t xml:space="preserve">, insofar as it </w:t>
      </w:r>
      <w:r w:rsidR="00791F62">
        <w:rPr>
          <w:rFonts w:cstheme="minorHAnsi"/>
          <w:noProof/>
          <w:sz w:val="24"/>
          <w:szCs w:val="24"/>
        </w:rPr>
        <w:t>concerns human and animal behavior,</w:t>
      </w:r>
      <w:r>
        <w:rPr>
          <w:rFonts w:cstheme="minorHAnsi"/>
          <w:noProof/>
          <w:sz w:val="24"/>
          <w:szCs w:val="24"/>
        </w:rPr>
        <w:t xml:space="preserve"> </w:t>
      </w:r>
      <w:r w:rsidR="00C30BA7">
        <w:rPr>
          <w:rFonts w:cstheme="minorHAnsi"/>
          <w:noProof/>
          <w:sz w:val="24"/>
          <w:szCs w:val="24"/>
        </w:rPr>
        <w:t>is</w:t>
      </w:r>
      <w:r>
        <w:rPr>
          <w:rFonts w:cstheme="minorHAnsi"/>
          <w:noProof/>
          <w:sz w:val="24"/>
          <w:szCs w:val="24"/>
        </w:rPr>
        <w:t xml:space="preserve"> one of the </w:t>
      </w:r>
      <w:r w:rsidR="00791F62">
        <w:rPr>
          <w:rFonts w:cstheme="minorHAnsi"/>
          <w:noProof/>
          <w:sz w:val="24"/>
          <w:szCs w:val="24"/>
        </w:rPr>
        <w:t xml:space="preserve">six behavioral sciences that </w:t>
      </w:r>
      <w:r w:rsidR="00C30BA7">
        <w:rPr>
          <w:rFonts w:cstheme="minorHAnsi"/>
          <w:noProof/>
          <w:sz w:val="24"/>
          <w:szCs w:val="24"/>
        </w:rPr>
        <w:t xml:space="preserve">Gintis insists </w:t>
      </w:r>
      <w:r w:rsidR="00791F62">
        <w:rPr>
          <w:rFonts w:cstheme="minorHAnsi"/>
          <w:noProof/>
          <w:sz w:val="24"/>
          <w:szCs w:val="24"/>
        </w:rPr>
        <w:t>need</w:t>
      </w:r>
      <w:r w:rsidR="00C30BA7">
        <w:rPr>
          <w:rFonts w:cstheme="minorHAnsi"/>
          <w:noProof/>
          <w:sz w:val="24"/>
          <w:szCs w:val="24"/>
        </w:rPr>
        <w:t>s</w:t>
      </w:r>
      <w:r w:rsidR="00791F62">
        <w:rPr>
          <w:rFonts w:cstheme="minorHAnsi"/>
          <w:noProof/>
          <w:sz w:val="24"/>
          <w:szCs w:val="24"/>
        </w:rPr>
        <w:t xml:space="preserve"> to be integrated</w:t>
      </w:r>
      <w:r w:rsidR="00804C6C">
        <w:rPr>
          <w:rFonts w:cstheme="minorHAnsi"/>
          <w:noProof/>
          <w:sz w:val="24"/>
          <w:szCs w:val="24"/>
        </w:rPr>
        <w:t xml:space="preserve">. </w:t>
      </w:r>
      <w:bookmarkEnd w:id="26"/>
      <w:r w:rsidR="00804C6C">
        <w:rPr>
          <w:rFonts w:cstheme="minorHAnsi"/>
          <w:noProof/>
          <w:sz w:val="24"/>
          <w:szCs w:val="24"/>
        </w:rPr>
        <w:t xml:space="preserve">This </w:t>
      </w:r>
      <w:r w:rsidR="00804C6C" w:rsidRPr="00F764B7">
        <w:rPr>
          <w:rFonts w:cstheme="minorHAnsi"/>
          <w:noProof/>
          <w:sz w:val="24"/>
          <w:szCs w:val="24"/>
        </w:rPr>
        <w:t>integrati</w:t>
      </w:r>
      <w:r w:rsidR="00804C6C">
        <w:rPr>
          <w:rFonts w:cstheme="minorHAnsi"/>
          <w:noProof/>
          <w:sz w:val="24"/>
          <w:szCs w:val="24"/>
        </w:rPr>
        <w:t>on of</w:t>
      </w:r>
      <w:r w:rsidR="00804C6C" w:rsidRPr="00F764B7">
        <w:rPr>
          <w:rFonts w:cstheme="minorHAnsi"/>
          <w:noProof/>
          <w:sz w:val="24"/>
          <w:szCs w:val="24"/>
        </w:rPr>
        <w:t xml:space="preserve"> biology into a general behavioral sciences</w:t>
      </w:r>
      <w:r w:rsidR="00804C6C">
        <w:rPr>
          <w:rFonts w:cstheme="minorHAnsi"/>
          <w:noProof/>
          <w:sz w:val="24"/>
          <w:szCs w:val="24"/>
        </w:rPr>
        <w:t xml:space="preserve"> framework must overcome immense </w:t>
      </w:r>
      <w:r w:rsidR="00804C6C" w:rsidRPr="00F764B7">
        <w:rPr>
          <w:rFonts w:cstheme="minorHAnsi"/>
          <w:noProof/>
          <w:sz w:val="24"/>
          <w:szCs w:val="24"/>
        </w:rPr>
        <w:t xml:space="preserve">obstacles posed by many </w:t>
      </w:r>
      <w:r w:rsidR="00804C6C">
        <w:rPr>
          <w:rFonts w:cstheme="minorHAnsi"/>
          <w:noProof/>
          <w:sz w:val="24"/>
          <w:szCs w:val="24"/>
        </w:rPr>
        <w:t xml:space="preserve">in a variety of </w:t>
      </w:r>
      <w:r w:rsidR="00804C6C" w:rsidRPr="00F764B7">
        <w:rPr>
          <w:rFonts w:cstheme="minorHAnsi"/>
          <w:noProof/>
          <w:sz w:val="24"/>
          <w:szCs w:val="24"/>
        </w:rPr>
        <w:t xml:space="preserve">social sciences denying </w:t>
      </w:r>
      <w:r w:rsidR="00804C6C">
        <w:rPr>
          <w:rFonts w:cstheme="minorHAnsi"/>
          <w:noProof/>
          <w:sz w:val="24"/>
          <w:szCs w:val="24"/>
        </w:rPr>
        <w:t xml:space="preserve">the </w:t>
      </w:r>
      <w:r w:rsidR="00804C6C" w:rsidRPr="00F764B7">
        <w:rPr>
          <w:rFonts w:cstheme="minorHAnsi"/>
          <w:noProof/>
          <w:sz w:val="24"/>
          <w:szCs w:val="24"/>
        </w:rPr>
        <w:t xml:space="preserve">validity </w:t>
      </w:r>
      <w:r w:rsidR="00804C6C">
        <w:rPr>
          <w:rFonts w:cstheme="minorHAnsi"/>
          <w:noProof/>
          <w:sz w:val="24"/>
          <w:szCs w:val="24"/>
        </w:rPr>
        <w:t xml:space="preserve">of </w:t>
      </w:r>
      <w:r w:rsidR="00804C6C" w:rsidRPr="00F764B7">
        <w:rPr>
          <w:rFonts w:cstheme="minorHAnsi"/>
          <w:noProof/>
          <w:sz w:val="24"/>
          <w:szCs w:val="24"/>
        </w:rPr>
        <w:t>sociobiology</w:t>
      </w:r>
      <w:r w:rsidR="009D2530">
        <w:rPr>
          <w:rFonts w:cstheme="minorHAnsi"/>
          <w:noProof/>
          <w:sz w:val="24"/>
          <w:szCs w:val="24"/>
        </w:rPr>
        <w:t>, and Gintis is veritably on the attack on this point.</w:t>
      </w:r>
      <w:r w:rsidR="009D2530">
        <w:rPr>
          <w:rStyle w:val="FootnoteReference"/>
          <w:rFonts w:cstheme="minorHAnsi"/>
          <w:noProof/>
          <w:sz w:val="24"/>
          <w:szCs w:val="24"/>
        </w:rPr>
        <w:footnoteReference w:id="37"/>
      </w:r>
      <w:r w:rsidR="00804C6C">
        <w:rPr>
          <w:rFonts w:cstheme="minorHAnsi"/>
          <w:noProof/>
          <w:sz w:val="24"/>
          <w:szCs w:val="24"/>
        </w:rPr>
        <w:t xml:space="preserve"> But what about the need to situate h</w:t>
      </w:r>
      <w:r w:rsidRPr="00F764B7">
        <w:rPr>
          <w:rFonts w:cstheme="minorHAnsi"/>
          <w:noProof/>
          <w:sz w:val="24"/>
          <w:szCs w:val="24"/>
        </w:rPr>
        <w:t>uman history vis-à-vis natural history</w:t>
      </w:r>
      <w:r w:rsidR="009D2530">
        <w:rPr>
          <w:rFonts w:cstheme="minorHAnsi"/>
          <w:noProof/>
          <w:sz w:val="24"/>
          <w:szCs w:val="24"/>
        </w:rPr>
        <w:t>, on a grand paleontological scale? And must biology be situated vis-à-vis dissipative systems</w:t>
      </w:r>
      <w:r w:rsidR="00D66C49">
        <w:rPr>
          <w:rFonts w:cstheme="minorHAnsi"/>
          <w:noProof/>
          <w:sz w:val="24"/>
          <w:szCs w:val="24"/>
        </w:rPr>
        <w:t xml:space="preserve">, as Harvey, Reed, and Prigogine claim? It seems plausible that these central ideas </w:t>
      </w:r>
      <w:r w:rsidR="00AF6CAE">
        <w:rPr>
          <w:rFonts w:cstheme="minorHAnsi"/>
          <w:noProof/>
          <w:sz w:val="24"/>
          <w:szCs w:val="24"/>
        </w:rPr>
        <w:t>of Harvey and Reed can be integrated into Gintis’ paradigm in a way that is quite consonant.</w:t>
      </w:r>
      <w:r w:rsidR="00AF6CAE">
        <w:rPr>
          <w:rStyle w:val="FootnoteReference"/>
          <w:rFonts w:cstheme="minorHAnsi"/>
          <w:noProof/>
          <w:sz w:val="24"/>
          <w:szCs w:val="24"/>
        </w:rPr>
        <w:footnoteReference w:id="38"/>
      </w:r>
      <w:r w:rsidR="00AF6CAE">
        <w:rPr>
          <w:rFonts w:cstheme="minorHAnsi"/>
          <w:noProof/>
          <w:sz w:val="24"/>
          <w:szCs w:val="24"/>
        </w:rPr>
        <w:t xml:space="preserve"> And what of Harvey and Reeds nesting, in the same way, of the domain of dissipative systems</w:t>
      </w:r>
      <w:r w:rsidR="009D2530">
        <w:rPr>
          <w:rFonts w:cstheme="minorHAnsi"/>
          <w:noProof/>
          <w:sz w:val="24"/>
          <w:szCs w:val="24"/>
        </w:rPr>
        <w:t xml:space="preserve"> in relation to the domain of deterministic chaos more generally?</w:t>
      </w:r>
      <w:r w:rsidR="005A1827">
        <w:rPr>
          <w:rFonts w:cstheme="minorHAnsi"/>
          <w:noProof/>
          <w:sz w:val="24"/>
          <w:szCs w:val="24"/>
        </w:rPr>
        <w:t xml:space="preserve"> </w:t>
      </w:r>
      <w:r w:rsidR="00AB218F">
        <w:rPr>
          <w:rFonts w:cstheme="minorHAnsi"/>
          <w:noProof/>
          <w:sz w:val="24"/>
          <w:szCs w:val="24"/>
        </w:rPr>
        <w:t xml:space="preserve">It is entirely possible that we have missed something crucial that makes all this incompatible with Gintis. But from what we can gather, the silence from Gintis and many others affiliated with the SFI on dissipative </w:t>
      </w:r>
      <w:r w:rsidR="00AB218F">
        <w:rPr>
          <w:rFonts w:cstheme="minorHAnsi"/>
          <w:noProof/>
          <w:sz w:val="24"/>
          <w:szCs w:val="24"/>
        </w:rPr>
        <w:lastRenderedPageBreak/>
        <w:t>systems, chaos and punctuated equilibria may stem more from intellectual fashions and aesthetics than from a lack of validity of the math or physics involved.</w:t>
      </w:r>
      <w:r w:rsidR="00A72A34">
        <w:rPr>
          <w:rStyle w:val="FootnoteReference"/>
          <w:rFonts w:cstheme="minorHAnsi"/>
          <w:noProof/>
          <w:sz w:val="24"/>
          <w:szCs w:val="24"/>
        </w:rPr>
        <w:footnoteReference w:id="39"/>
      </w:r>
      <w:r w:rsidR="00AB218F">
        <w:rPr>
          <w:rFonts w:cstheme="minorHAnsi"/>
          <w:noProof/>
          <w:sz w:val="24"/>
          <w:szCs w:val="24"/>
        </w:rPr>
        <w:t xml:space="preserve"> </w:t>
      </w:r>
    </w:p>
    <w:p w14:paraId="038F4F3F" w14:textId="0379A40B" w:rsidR="005A1827" w:rsidRDefault="005A1827" w:rsidP="000A5E3C">
      <w:pPr>
        <w:spacing w:line="480" w:lineRule="auto"/>
        <w:rPr>
          <w:sz w:val="24"/>
          <w:szCs w:val="24"/>
        </w:rPr>
      </w:pPr>
      <w:r>
        <w:rPr>
          <w:rFonts w:cstheme="minorHAnsi"/>
          <w:noProof/>
          <w:sz w:val="24"/>
          <w:szCs w:val="24"/>
        </w:rPr>
        <w:tab/>
      </w:r>
      <w:r w:rsidR="00B87E36">
        <w:rPr>
          <w:rFonts w:cstheme="minorHAnsi"/>
          <w:noProof/>
          <w:sz w:val="24"/>
          <w:szCs w:val="24"/>
        </w:rPr>
        <w:t>And w</w:t>
      </w:r>
      <w:r>
        <w:rPr>
          <w:rFonts w:cstheme="minorHAnsi"/>
          <w:noProof/>
          <w:sz w:val="24"/>
          <w:szCs w:val="24"/>
        </w:rPr>
        <w:t xml:space="preserve">hat of Harvey and Reed’s extension to Eldredge’s </w:t>
      </w:r>
      <w:r w:rsidR="00B87E36">
        <w:rPr>
          <w:rFonts w:cstheme="minorHAnsi"/>
          <w:noProof/>
          <w:sz w:val="24"/>
          <w:szCs w:val="24"/>
        </w:rPr>
        <w:t xml:space="preserve">triadic hierarchy of evolution? Here we suspect Gintis may object to Harvey and Reed’s Marxism. </w:t>
      </w:r>
      <w:r w:rsidR="002B506F">
        <w:rPr>
          <w:rFonts w:cstheme="minorHAnsi"/>
          <w:noProof/>
          <w:sz w:val="24"/>
          <w:szCs w:val="24"/>
        </w:rPr>
        <w:t xml:space="preserve">As discussed above, </w:t>
      </w:r>
      <w:r w:rsidR="00B87E36" w:rsidRPr="00B87E36">
        <w:rPr>
          <w:sz w:val="24"/>
          <w:szCs w:val="24"/>
        </w:rPr>
        <w:t xml:space="preserve">Gintis is most well-known for his early work when he was Marxist </w:t>
      </w:r>
      <w:r w:rsidR="002B506F">
        <w:rPr>
          <w:sz w:val="24"/>
          <w:szCs w:val="24"/>
        </w:rPr>
        <w:t>, but he tries</w:t>
      </w:r>
      <w:r w:rsidR="00B87E36" w:rsidRPr="00B87E36">
        <w:rPr>
          <w:sz w:val="24"/>
          <w:szCs w:val="24"/>
        </w:rPr>
        <w:t xml:space="preserve"> to make it emphatically clear that he has repudiated his youthful love of Marx </w:t>
      </w:r>
      <w:r w:rsidR="00B87E36" w:rsidRPr="00B87E36">
        <w:rPr>
          <w:sz w:val="24"/>
          <w:szCs w:val="24"/>
        </w:rPr>
        <w:fldChar w:fldCharType="begin" w:fldLock="1"/>
      </w:r>
      <w:r w:rsidR="00B87E36" w:rsidRPr="00B87E36">
        <w:rPr>
          <w:sz w:val="24"/>
          <w:szCs w:val="24"/>
        </w:rPr>
        <w:instrText>ADDIN CSL_CITATION {"citationItems":[{"id":"ITEM-1","itemData":{"URL":"https://www.youtube.com/watch?v=gideFt9gLLw","author":[{"dropping-particle":"","family":"Gintis","given":"Herbert","non-dropping-particle":"","parse-names":false,"suffix":""}],"container-title":"Cambridge University Youtube Channel","id":"ITEM-1","issued":{"date-parts":[["2009"]]},"title":"Herbert Gintis, Darwin and modern science, Thu 9 July","type":"webpage"},"uris":["http://www.mendeley.com/documents/?uuid=b9e9218b-f5ca-4c4d-a952-018fd0f92802"]}],"mendeley":{"formattedCitation":"(Gintis, 2009b)","manualFormatting":"(Gintis, 2009b, 28:45 in video)","plainTextFormattedCitation":"(Gintis, 2009b)","previouslyFormattedCitation":"(Gintis, 2009b)"},"properties":{"noteIndex":0},"schema":"https://github.com/citation-style-language/schema/raw/master/csl-citation.json"}</w:instrText>
      </w:r>
      <w:r w:rsidR="00B87E36" w:rsidRPr="00B87E36">
        <w:rPr>
          <w:sz w:val="24"/>
          <w:szCs w:val="24"/>
        </w:rPr>
        <w:fldChar w:fldCharType="separate"/>
      </w:r>
      <w:r w:rsidR="00B87E36" w:rsidRPr="00B87E36">
        <w:rPr>
          <w:noProof/>
          <w:sz w:val="24"/>
          <w:szCs w:val="24"/>
        </w:rPr>
        <w:t>(Gintis, 2009b, 28:45 in video)</w:t>
      </w:r>
      <w:r w:rsidR="00B87E36" w:rsidRPr="00B87E36">
        <w:rPr>
          <w:sz w:val="24"/>
          <w:szCs w:val="24"/>
        </w:rPr>
        <w:fldChar w:fldCharType="end"/>
      </w:r>
      <w:r w:rsidR="00B87E36" w:rsidRPr="00B87E36">
        <w:rPr>
          <w:sz w:val="24"/>
          <w:szCs w:val="24"/>
        </w:rPr>
        <w:t>.</w:t>
      </w:r>
      <w:r w:rsidR="000627AA" w:rsidRPr="000627AA">
        <w:rPr>
          <w:rStyle w:val="FootnoteReference"/>
          <w:sz w:val="24"/>
          <w:szCs w:val="24"/>
        </w:rPr>
        <w:t xml:space="preserve"> </w:t>
      </w:r>
      <w:r w:rsidR="000B5ABD">
        <w:rPr>
          <w:sz w:val="24"/>
          <w:szCs w:val="24"/>
        </w:rPr>
        <w:t xml:space="preserve">But we also suspect that the very non-orthodox use of Marx in Harvey and Reed may be unfamiliar to Gintis. </w:t>
      </w:r>
      <w:r w:rsidR="00016ED2">
        <w:rPr>
          <w:sz w:val="24"/>
          <w:szCs w:val="24"/>
        </w:rPr>
        <w:t>What Gintis really seems to object to is what he sees as the mechanistic approach of Marx [</w:t>
      </w:r>
      <w:r w:rsidR="00016ED2" w:rsidRPr="00016ED2">
        <w:rPr>
          <w:sz w:val="24"/>
          <w:szCs w:val="24"/>
          <w:highlight w:val="yellow"/>
        </w:rPr>
        <w:t>FIND CITATION WHERE GINTIS SAYS THIS]</w:t>
      </w:r>
      <w:r w:rsidR="00016ED2">
        <w:rPr>
          <w:sz w:val="24"/>
          <w:szCs w:val="24"/>
        </w:rPr>
        <w:t xml:space="preserve">, </w:t>
      </w:r>
      <w:r w:rsidR="00355CF5">
        <w:rPr>
          <w:sz w:val="24"/>
          <w:szCs w:val="24"/>
        </w:rPr>
        <w:t>but this is what Harvey and Reed call “</w:t>
      </w:r>
      <w:r w:rsidR="00355CF5" w:rsidRPr="00355CF5">
        <w:rPr>
          <w:sz w:val="24"/>
          <w:szCs w:val="24"/>
        </w:rPr>
        <w:t>the more hidebound readings of evolutionary theory that have plagued past interpretations of historical materialism</w:t>
      </w:r>
      <w:r w:rsidR="00355CF5">
        <w:rPr>
          <w:sz w:val="24"/>
          <w:szCs w:val="24"/>
        </w:rPr>
        <w:t xml:space="preserve">” </w:t>
      </w:r>
      <w:r w:rsidR="00355CF5">
        <w:rPr>
          <w:sz w:val="24"/>
          <w:szCs w:val="24"/>
        </w:rPr>
        <w:fldChar w:fldCharType="begin" w:fldLock="1"/>
      </w:r>
      <w:r w:rsidR="0081642A">
        <w:rPr>
          <w:sz w:val="24"/>
          <w:szCs w:val="24"/>
        </w:rPr>
        <w:instrText>ADDIN CSL_CITATION {"citationItems":[{"id":"ITEM-1","itemData":{"DOI":"10.1016/1061-7361(94)90020-5","ISSN":"10617361","author":[{"dropping-particle":"","family":"Harvey","given":"David L.","non-dropping-particle":"","parse-names":false,"suffix":""},{"dropping-particle":"","family":"Reed","given":"Michael H.","non-dropping-particle":"","parse-names":false,"suffix":""}],"container-title":"Journal of Social and Evolutionary Systems","id":"ITEM-1","issue":"4","issued":{"date-parts":[["1994"]]},"page":"371-411","title":"The evolution of dissipative social systems","type":"article-journal","volume":"17"},"uris":["http://www.mendeley.com/documents/?uuid=cdfac26f-e58f-4352-9d4f-a963785761c4"]}],"mendeley":{"formattedCitation":"(D. L. Harvey &amp; Reed, 1994)","manualFormatting":"(D. L. Harvey &amp; Reed, 1994, 391)","plainTextFormattedCitation":"(D. L. Harvey &amp; Reed, 1994)","previouslyFormattedCitation":"(D. L. Harvey &amp; Reed, 1994)"},"properties":{"noteIndex":0},"schema":"https://github.com/citation-style-language/schema/raw/master/csl-citation.json"}</w:instrText>
      </w:r>
      <w:r w:rsidR="00355CF5">
        <w:rPr>
          <w:sz w:val="24"/>
          <w:szCs w:val="24"/>
        </w:rPr>
        <w:fldChar w:fldCharType="separate"/>
      </w:r>
      <w:r w:rsidR="00355CF5" w:rsidRPr="00355CF5">
        <w:rPr>
          <w:noProof/>
          <w:sz w:val="24"/>
          <w:szCs w:val="24"/>
        </w:rPr>
        <w:t>(D. L. Harvey &amp; Reed, 1994</w:t>
      </w:r>
      <w:r w:rsidR="00355CF5">
        <w:rPr>
          <w:noProof/>
          <w:sz w:val="24"/>
          <w:szCs w:val="24"/>
        </w:rPr>
        <w:t>, 391</w:t>
      </w:r>
      <w:r w:rsidR="00355CF5" w:rsidRPr="00355CF5">
        <w:rPr>
          <w:noProof/>
          <w:sz w:val="24"/>
          <w:szCs w:val="24"/>
        </w:rPr>
        <w:t>)</w:t>
      </w:r>
      <w:r w:rsidR="00355CF5">
        <w:rPr>
          <w:sz w:val="24"/>
          <w:szCs w:val="24"/>
        </w:rPr>
        <w:fldChar w:fldCharType="end"/>
      </w:r>
      <w:r w:rsidR="00180775">
        <w:rPr>
          <w:sz w:val="24"/>
          <w:szCs w:val="24"/>
        </w:rPr>
        <w:t xml:space="preserve">. These, for Harvey and Reed, can and </w:t>
      </w:r>
      <w:r w:rsidR="00355CF5">
        <w:rPr>
          <w:sz w:val="24"/>
          <w:szCs w:val="24"/>
        </w:rPr>
        <w:t xml:space="preserve">must be shorn. </w:t>
      </w:r>
    </w:p>
    <w:p w14:paraId="16556EF6" w14:textId="2462A8B2" w:rsidR="00212078" w:rsidRDefault="000A5E3C" w:rsidP="000A5E3C">
      <w:pPr>
        <w:spacing w:after="0" w:line="480" w:lineRule="auto"/>
        <w:rPr>
          <w:rFonts w:ascii="Calibri" w:hAnsi="Calibri" w:cs="Calibri"/>
          <w:noProof/>
          <w:sz w:val="24"/>
          <w:szCs w:val="24"/>
        </w:rPr>
      </w:pPr>
      <w:r>
        <w:rPr>
          <w:sz w:val="24"/>
          <w:szCs w:val="24"/>
        </w:rPr>
        <w:tab/>
      </w:r>
      <w:r w:rsidRPr="00370775">
        <w:rPr>
          <w:rFonts w:cstheme="minorHAnsi"/>
          <w:noProof/>
          <w:sz w:val="24"/>
          <w:szCs w:val="24"/>
        </w:rPr>
        <w:t>What does Harvey and Reed’s paradigm tell us about the emergence of capitalist relations? It seems that this theme has not been much taken up by the small group of “complexity Marxist” school</w:t>
      </w:r>
      <w:r w:rsidRPr="00370775">
        <w:rPr>
          <w:rFonts w:cstheme="minorHAnsi"/>
          <w:sz w:val="24"/>
          <w:szCs w:val="24"/>
        </w:rPr>
        <w:t xml:space="preserve"> </w:t>
      </w:r>
      <w:r w:rsidRPr="00370775">
        <w:rPr>
          <w:rFonts w:cstheme="minorHAnsi"/>
          <w:noProof/>
          <w:sz w:val="24"/>
          <w:szCs w:val="24"/>
        </w:rPr>
        <w:t>scholars</w:t>
      </w:r>
      <w:r w:rsidR="0037452C">
        <w:rPr>
          <w:rFonts w:cstheme="minorHAnsi"/>
          <w:noProof/>
          <w:sz w:val="24"/>
          <w:szCs w:val="24"/>
        </w:rPr>
        <w:t xml:space="preserve"> </w:t>
      </w:r>
      <w:r w:rsidR="0037452C" w:rsidRPr="00370775">
        <w:rPr>
          <w:rFonts w:cstheme="minorHAnsi"/>
          <w:noProof/>
          <w:sz w:val="24"/>
          <w:szCs w:val="24"/>
        </w:rPr>
        <w:fldChar w:fldCharType="begin" w:fldLock="1"/>
      </w:r>
      <w:r w:rsidR="0037452C">
        <w:rPr>
          <w:rFonts w:cstheme="minorHAnsi"/>
          <w:noProof/>
          <w:sz w:val="24"/>
          <w:szCs w:val="24"/>
        </w:rPr>
        <w:instrText>ADDIN CSL_CITATION {"citationItems":[{"id":"ITEM-1","itemData":{"ISBN":"9783030197940","author":[{"dropping-particle":"","family":"Williams","given":"Alex","non-dropping-particle":"","parse-names":false,"suffix":""}],"id":"ITEM-1","issued":{"date-parts":[["2020"]]},"publisher":"Palgrave McMillan","title":"Political Hegemony: Mechanisms of Power After Gramsci","type":"book"},"uris":["http://www.mendeley.com/documents/?uuid=9c97d46b-452c-45f6-8724-faa4d6abc04a"]}],"mendeley":{"formattedCitation":"(Williams, 2020)","manualFormatting":"(Williams, 2020, 60)","plainTextFormattedCitation":"(Williams, 2020)","previouslyFormattedCitation":"(Williams, 2020)"},"properties":{"noteIndex":0},"schema":"https://github.com/citation-style-language/schema/raw/master/csl-citation.json"}</w:instrText>
      </w:r>
      <w:r w:rsidR="0037452C" w:rsidRPr="00370775">
        <w:rPr>
          <w:rFonts w:cstheme="minorHAnsi"/>
          <w:noProof/>
          <w:sz w:val="24"/>
          <w:szCs w:val="24"/>
        </w:rPr>
        <w:fldChar w:fldCharType="separate"/>
      </w:r>
      <w:r w:rsidR="0037452C" w:rsidRPr="00370775">
        <w:rPr>
          <w:rFonts w:cstheme="minorHAnsi"/>
          <w:noProof/>
          <w:sz w:val="24"/>
          <w:szCs w:val="24"/>
        </w:rPr>
        <w:t>(Williams, 2020, 60)</w:t>
      </w:r>
      <w:r w:rsidR="0037452C" w:rsidRPr="00370775">
        <w:rPr>
          <w:rFonts w:cstheme="minorHAnsi"/>
          <w:noProof/>
          <w:sz w:val="24"/>
          <w:szCs w:val="24"/>
        </w:rPr>
        <w:fldChar w:fldCharType="end"/>
      </w:r>
      <w:r w:rsidR="00355CF5">
        <w:rPr>
          <w:rFonts w:cstheme="minorHAnsi"/>
          <w:noProof/>
          <w:sz w:val="24"/>
          <w:szCs w:val="24"/>
        </w:rPr>
        <w:t>,</w:t>
      </w:r>
      <w:r w:rsidR="0037452C" w:rsidRPr="00370775">
        <w:rPr>
          <w:rStyle w:val="FootnoteReference"/>
          <w:rFonts w:cstheme="minorHAnsi"/>
          <w:noProof/>
          <w:sz w:val="24"/>
          <w:szCs w:val="24"/>
        </w:rPr>
        <w:footnoteReference w:id="40"/>
      </w:r>
      <w:r w:rsidRPr="00370775">
        <w:rPr>
          <w:rFonts w:cstheme="minorHAnsi"/>
          <w:noProof/>
          <w:sz w:val="24"/>
          <w:szCs w:val="24"/>
        </w:rPr>
        <w:t xml:space="preserve"> who are more oriented to using </w:t>
      </w:r>
      <w:r w:rsidR="00370775">
        <w:rPr>
          <w:rFonts w:cstheme="minorHAnsi"/>
          <w:noProof/>
          <w:sz w:val="24"/>
          <w:szCs w:val="24"/>
        </w:rPr>
        <w:t xml:space="preserve">Harvey and Reed’s paradigm to </w:t>
      </w:r>
      <w:r w:rsidRPr="00370775">
        <w:rPr>
          <w:rFonts w:cstheme="minorHAnsi"/>
          <w:noProof/>
          <w:sz w:val="24"/>
          <w:szCs w:val="24"/>
        </w:rPr>
        <w:t xml:space="preserve">understand current trends and thinking strategically about </w:t>
      </w:r>
      <w:r w:rsidR="0037452C">
        <w:rPr>
          <w:rFonts w:cstheme="minorHAnsi"/>
          <w:noProof/>
          <w:sz w:val="24"/>
          <w:szCs w:val="24"/>
        </w:rPr>
        <w:t>contemporary political interventions</w:t>
      </w:r>
      <w:r w:rsidRPr="00370775">
        <w:rPr>
          <w:rFonts w:cstheme="minorHAnsi"/>
          <w:noProof/>
          <w:sz w:val="24"/>
          <w:szCs w:val="24"/>
        </w:rPr>
        <w:t>. There are interesting takes on neoliberalism as a form of</w:t>
      </w:r>
      <w:r w:rsidRPr="000A5E3C">
        <w:rPr>
          <w:rFonts w:ascii="Calibri" w:hAnsi="Calibri" w:cs="Calibri"/>
          <w:noProof/>
          <w:sz w:val="24"/>
          <w:szCs w:val="24"/>
        </w:rPr>
        <w:t xml:space="preserve"> complexity here, for example, in Williams</w:t>
      </w:r>
      <w:r w:rsidR="00370775">
        <w:rPr>
          <w:rFonts w:ascii="Calibri" w:hAnsi="Calibri" w:cs="Calibri"/>
          <w:noProof/>
          <w:sz w:val="24"/>
          <w:szCs w:val="24"/>
        </w:rPr>
        <w:t xml:space="preserve"> </w:t>
      </w:r>
      <w:r w:rsidR="00370775">
        <w:rPr>
          <w:rFonts w:ascii="Calibri" w:hAnsi="Calibri" w:cs="Calibri"/>
          <w:noProof/>
          <w:sz w:val="24"/>
          <w:szCs w:val="24"/>
        </w:rPr>
        <w:fldChar w:fldCharType="begin" w:fldLock="1"/>
      </w:r>
      <w:r w:rsidR="00212078">
        <w:rPr>
          <w:rFonts w:ascii="Calibri" w:hAnsi="Calibri" w:cs="Calibri"/>
          <w:noProof/>
          <w:sz w:val="24"/>
          <w:szCs w:val="24"/>
        </w:rPr>
        <w:instrText>ADDIN CSL_CITATION {"citationItems":[{"id":"ITEM-1","itemData":{"ISBN":"9783030197940","author":[{"dropping-particle":"","family":"Williams","given":"Alex","non-dropping-particle":"","parse-names":false,"suffix":""}],"id":"ITEM-1","issued":{"date-parts":[["2020"]]},"publisher":"Palgrave McMillan","title":"Political Hegemony: Mechanisms of Power After Gramsci","type":"book"},"uris":["http://www.mendeley.com/documents/?uuid=9c97d46b-452c-45f6-8724-faa4d6abc04a"]}],"mendeley":{"formattedCitation":"(Williams, 2020)","manualFormatting":"(2020, 195)","plainTextFormattedCitation":"(Williams, 2020)","previouslyFormattedCitation":"(Williams, 2020)"},"properties":{"noteIndex":0},"schema":"https://github.com/citation-style-language/schema/raw/master/csl-citation.json"}</w:instrText>
      </w:r>
      <w:r w:rsidR="00370775">
        <w:rPr>
          <w:rFonts w:ascii="Calibri" w:hAnsi="Calibri" w:cs="Calibri"/>
          <w:noProof/>
          <w:sz w:val="24"/>
          <w:szCs w:val="24"/>
        </w:rPr>
        <w:fldChar w:fldCharType="separate"/>
      </w:r>
      <w:r w:rsidR="00370775" w:rsidRPr="00370775">
        <w:rPr>
          <w:rFonts w:ascii="Calibri" w:hAnsi="Calibri" w:cs="Calibri"/>
          <w:noProof/>
          <w:sz w:val="24"/>
          <w:szCs w:val="24"/>
        </w:rPr>
        <w:t>(2020</w:t>
      </w:r>
      <w:r w:rsidR="00370775">
        <w:rPr>
          <w:rFonts w:ascii="Calibri" w:hAnsi="Calibri" w:cs="Calibri"/>
          <w:noProof/>
          <w:sz w:val="24"/>
          <w:szCs w:val="24"/>
        </w:rPr>
        <w:t>, 195</w:t>
      </w:r>
      <w:r w:rsidR="00370775" w:rsidRPr="00370775">
        <w:rPr>
          <w:rFonts w:ascii="Calibri" w:hAnsi="Calibri" w:cs="Calibri"/>
          <w:noProof/>
          <w:sz w:val="24"/>
          <w:szCs w:val="24"/>
        </w:rPr>
        <w:t>)</w:t>
      </w:r>
      <w:r w:rsidR="00370775">
        <w:rPr>
          <w:rFonts w:ascii="Calibri" w:hAnsi="Calibri" w:cs="Calibri"/>
          <w:noProof/>
          <w:sz w:val="24"/>
          <w:szCs w:val="24"/>
        </w:rPr>
        <w:fldChar w:fldCharType="end"/>
      </w:r>
      <w:r w:rsidRPr="000A5E3C">
        <w:rPr>
          <w:rFonts w:ascii="Calibri" w:hAnsi="Calibri" w:cs="Calibri"/>
          <w:noProof/>
          <w:sz w:val="24"/>
          <w:szCs w:val="24"/>
        </w:rPr>
        <w:t xml:space="preserve">. Further work might explore using </w:t>
      </w:r>
      <w:r w:rsidR="00212078">
        <w:rPr>
          <w:rFonts w:ascii="Calibri" w:hAnsi="Calibri" w:cs="Calibri"/>
          <w:noProof/>
          <w:sz w:val="24"/>
          <w:szCs w:val="24"/>
        </w:rPr>
        <w:t xml:space="preserve">Harvey </w:t>
      </w:r>
      <w:r w:rsidR="00212078">
        <w:rPr>
          <w:rFonts w:ascii="Calibri" w:hAnsi="Calibri" w:cs="Calibri"/>
          <w:noProof/>
          <w:sz w:val="24"/>
          <w:szCs w:val="24"/>
        </w:rPr>
        <w:lastRenderedPageBreak/>
        <w:t>and Reed</w:t>
      </w:r>
      <w:r w:rsidRPr="000A5E3C">
        <w:rPr>
          <w:rFonts w:ascii="Calibri" w:hAnsi="Calibri" w:cs="Calibri"/>
          <w:noProof/>
          <w:sz w:val="24"/>
          <w:szCs w:val="24"/>
        </w:rPr>
        <w:t xml:space="preserve"> in connection with Moore and Patel et al.’s “</w:t>
      </w:r>
      <w:r w:rsidR="00212078">
        <w:rPr>
          <w:rFonts w:ascii="Calibri" w:hAnsi="Calibri" w:cs="Calibri"/>
          <w:noProof/>
          <w:sz w:val="24"/>
          <w:szCs w:val="24"/>
        </w:rPr>
        <w:t>W</w:t>
      </w:r>
      <w:r w:rsidRPr="000A5E3C">
        <w:rPr>
          <w:rFonts w:ascii="Calibri" w:hAnsi="Calibri" w:cs="Calibri"/>
          <w:noProof/>
          <w:sz w:val="24"/>
          <w:szCs w:val="24"/>
        </w:rPr>
        <w:t xml:space="preserve">orld </w:t>
      </w:r>
      <w:r w:rsidR="00212078">
        <w:rPr>
          <w:rFonts w:ascii="Calibri" w:hAnsi="Calibri" w:cs="Calibri"/>
          <w:noProof/>
          <w:sz w:val="24"/>
          <w:szCs w:val="24"/>
        </w:rPr>
        <w:t>E</w:t>
      </w:r>
      <w:r w:rsidRPr="000A5E3C">
        <w:rPr>
          <w:rFonts w:ascii="Calibri" w:hAnsi="Calibri" w:cs="Calibri"/>
          <w:noProof/>
          <w:sz w:val="24"/>
          <w:szCs w:val="24"/>
        </w:rPr>
        <w:t>cology”</w:t>
      </w:r>
      <w:r w:rsidR="00212078">
        <w:rPr>
          <w:rFonts w:ascii="Calibri" w:hAnsi="Calibri" w:cs="Calibri"/>
          <w:noProof/>
          <w:sz w:val="24"/>
          <w:szCs w:val="24"/>
        </w:rPr>
        <w:t xml:space="preserve"> </w:t>
      </w:r>
      <w:r w:rsidR="00212078">
        <w:rPr>
          <w:rFonts w:ascii="Calibri" w:hAnsi="Calibri" w:cs="Calibri"/>
          <w:noProof/>
          <w:sz w:val="24"/>
          <w:szCs w:val="24"/>
        </w:rPr>
        <w:fldChar w:fldCharType="begin" w:fldLock="1"/>
      </w:r>
      <w:r w:rsidR="004968E7">
        <w:rPr>
          <w:rFonts w:ascii="Calibri" w:hAnsi="Calibri" w:cs="Calibri"/>
          <w:noProof/>
          <w:sz w:val="24"/>
          <w:szCs w:val="24"/>
        </w:rPr>
        <w:instrText>ADDIN CSL_CITATION {"citationItems":[{"id":"ITEM-1","itemData":{"author":[{"dropping-particle":"","family":"Patel","given":"Raj","non-dropping-particle":"","parse-names":false,"suffix":""},{"dropping-particle":"","family":"Moore","given":"Jason W.","non-dropping-particle":"","parse-names":false,"suffix":""}],"id":"ITEM-1","issued":{"date-parts":[["2017"]]},"publisher":"University of California Press","title":"A History of the World in Seven Cheap Things: A Guide to Capitalism, Nature, and the Future of the Planet","type":"book"},"uris":["http://www.mendeley.com/documents/?uuid=2e0101e8-7b51-428b-97f3-dbcdd43e0038"]},{"id":"ITEM-2","itemData":{"ISBN":"9781626239777","author":[{"dropping-particle":"","family":"Moore","given":"Jason","non-dropping-particle":"","parse-names":false,"suffix":""}],"id":"ITEM-2","issued":{"date-parts":[["2015"]]},"publisher":"Verso","title":"Capitalism in the Web of Life: Ecology and the Accumulation of Capital","type":"book"},"uris":["http://www.mendeley.com/documents/?uuid=08c36b0c-5a13-4a38-a4a1-a4fc06f2e46b"]}],"mendeley":{"formattedCitation":"(Moore, 2015; Patel &amp; Moore, 2017)","plainTextFormattedCitation":"(Moore, 2015; Patel &amp; Moore, 2017)","previouslyFormattedCitation":"(Moore, 2015; Patel &amp; Moore, 2017)"},"properties":{"noteIndex":0},"schema":"https://github.com/citation-style-language/schema/raw/master/csl-citation.json"}</w:instrText>
      </w:r>
      <w:r w:rsidR="00212078">
        <w:rPr>
          <w:rFonts w:ascii="Calibri" w:hAnsi="Calibri" w:cs="Calibri"/>
          <w:noProof/>
          <w:sz w:val="24"/>
          <w:szCs w:val="24"/>
        </w:rPr>
        <w:fldChar w:fldCharType="separate"/>
      </w:r>
      <w:r w:rsidR="00212078" w:rsidRPr="00212078">
        <w:rPr>
          <w:rFonts w:ascii="Calibri" w:hAnsi="Calibri" w:cs="Calibri"/>
          <w:noProof/>
          <w:sz w:val="24"/>
          <w:szCs w:val="24"/>
        </w:rPr>
        <w:t>(Moore, 2015; Patel &amp; Moore, 2017)</w:t>
      </w:r>
      <w:r w:rsidR="00212078">
        <w:rPr>
          <w:rFonts w:ascii="Calibri" w:hAnsi="Calibri" w:cs="Calibri"/>
          <w:noProof/>
          <w:sz w:val="24"/>
          <w:szCs w:val="24"/>
        </w:rPr>
        <w:fldChar w:fldCharType="end"/>
      </w:r>
      <w:r w:rsidRPr="000A5E3C">
        <w:rPr>
          <w:rFonts w:ascii="Calibri" w:hAnsi="Calibri" w:cs="Calibri"/>
          <w:noProof/>
          <w:sz w:val="24"/>
          <w:szCs w:val="24"/>
        </w:rPr>
        <w:t>, or other schools of Marxi</w:t>
      </w:r>
      <w:r w:rsidR="00212078">
        <w:rPr>
          <w:rFonts w:ascii="Calibri" w:hAnsi="Calibri" w:cs="Calibri"/>
          <w:noProof/>
          <w:sz w:val="24"/>
          <w:szCs w:val="24"/>
        </w:rPr>
        <w:t>an theory</w:t>
      </w:r>
      <w:r w:rsidRPr="000A5E3C">
        <w:rPr>
          <w:rFonts w:ascii="Calibri" w:hAnsi="Calibri" w:cs="Calibri"/>
          <w:noProof/>
          <w:sz w:val="24"/>
          <w:szCs w:val="24"/>
        </w:rPr>
        <w:t xml:space="preserve">, to think about the emergence of capitalism on various scales. As for the case of the Lauje highlanders, no one ever claimed that it was generalizable—it is more of an anomalous case that appears to hold important lessons, in terms of the possibility for capitalist relations to emerge even </w:t>
      </w:r>
      <w:r w:rsidRPr="000A5E3C">
        <w:rPr>
          <w:rFonts w:ascii="Calibri" w:hAnsi="Calibri" w:cs="Calibri"/>
          <w:i/>
          <w:iCs/>
          <w:noProof/>
          <w:sz w:val="24"/>
          <w:szCs w:val="24"/>
        </w:rPr>
        <w:t>without</w:t>
      </w:r>
      <w:r w:rsidRPr="000A5E3C">
        <w:rPr>
          <w:rFonts w:ascii="Calibri" w:hAnsi="Calibri" w:cs="Calibri"/>
          <w:noProof/>
          <w:sz w:val="24"/>
          <w:szCs w:val="24"/>
        </w:rPr>
        <w:t xml:space="preserve"> much coercion, though this is</w:t>
      </w:r>
      <w:r w:rsidR="0037452C">
        <w:rPr>
          <w:rFonts w:ascii="Calibri" w:hAnsi="Calibri" w:cs="Calibri"/>
          <w:noProof/>
          <w:sz w:val="24"/>
          <w:szCs w:val="24"/>
        </w:rPr>
        <w:t xml:space="preserve"> probably</w:t>
      </w:r>
      <w:r w:rsidRPr="000A5E3C">
        <w:rPr>
          <w:rFonts w:ascii="Calibri" w:hAnsi="Calibri" w:cs="Calibri"/>
          <w:noProof/>
          <w:sz w:val="24"/>
          <w:szCs w:val="24"/>
        </w:rPr>
        <w:t xml:space="preserve"> rarely </w:t>
      </w:r>
      <w:r w:rsidR="00212078">
        <w:rPr>
          <w:rFonts w:ascii="Calibri" w:hAnsi="Calibri" w:cs="Calibri"/>
          <w:noProof/>
          <w:sz w:val="24"/>
          <w:szCs w:val="24"/>
        </w:rPr>
        <w:t>how things work</w:t>
      </w:r>
      <w:r w:rsidRPr="000A5E3C">
        <w:rPr>
          <w:rFonts w:ascii="Calibri" w:hAnsi="Calibri" w:cs="Calibri"/>
          <w:noProof/>
          <w:sz w:val="24"/>
          <w:szCs w:val="24"/>
        </w:rPr>
        <w:t xml:space="preserve">. </w:t>
      </w:r>
      <w:r w:rsidR="00212078">
        <w:rPr>
          <w:rFonts w:ascii="Calibri" w:hAnsi="Calibri" w:cs="Calibri"/>
          <w:noProof/>
          <w:sz w:val="24"/>
          <w:szCs w:val="24"/>
        </w:rPr>
        <w:t xml:space="preserve">The case of the Lauje highlanders is also anomalous in that racism was not involved </w:t>
      </w:r>
      <w:r w:rsidR="004968E7">
        <w:rPr>
          <w:rFonts w:ascii="Calibri" w:hAnsi="Calibri" w:cs="Calibri"/>
          <w:noProof/>
          <w:sz w:val="24"/>
          <w:szCs w:val="24"/>
        </w:rPr>
        <w:fldChar w:fldCharType="begin" w:fldLock="1"/>
      </w:r>
      <w:r w:rsidR="0037452C">
        <w:rPr>
          <w:rFonts w:ascii="Calibri" w:hAnsi="Calibri" w:cs="Calibri"/>
          <w:noProof/>
          <w:sz w:val="24"/>
          <w:szCs w:val="24"/>
        </w:rPr>
        <w:instrText>ADDIN CSL_CITATION {"citationItems":[{"id":"ITEM-1","itemData":{"author":[{"dropping-particle":"","family":"Li","given":"Tania Murray","non-dropping-particle":"","parse-names":false,"suffix":""}],"id":"ITEM-1","issued":{"date-parts":[["2014"]]},"publisher":"Duke University Press","publisher-place":"Durham","title":"Land's End: Capitalist relations on an indigenous frontier","type":"book"},"uris":["http://www.mendeley.com/documents/?uuid=00f11cce-f318-49cd-95a2-a01cfa358716"]}],"mendeley":{"formattedCitation":"(Li, 2014)","manualFormatting":"(Li, 2014, 10)","plainTextFormattedCitation":"(Li, 2014)","previouslyFormattedCitation":"(Li, 2014)"},"properties":{"noteIndex":0},"schema":"https://github.com/citation-style-language/schema/raw/master/csl-citation.json"}</w:instrText>
      </w:r>
      <w:r w:rsidR="004968E7">
        <w:rPr>
          <w:rFonts w:ascii="Calibri" w:hAnsi="Calibri" w:cs="Calibri"/>
          <w:noProof/>
          <w:sz w:val="24"/>
          <w:szCs w:val="24"/>
        </w:rPr>
        <w:fldChar w:fldCharType="separate"/>
      </w:r>
      <w:r w:rsidR="004968E7" w:rsidRPr="004968E7">
        <w:rPr>
          <w:rFonts w:ascii="Calibri" w:hAnsi="Calibri" w:cs="Calibri"/>
          <w:noProof/>
          <w:sz w:val="24"/>
          <w:szCs w:val="24"/>
        </w:rPr>
        <w:t>(Li, 2014</w:t>
      </w:r>
      <w:r w:rsidR="004968E7">
        <w:rPr>
          <w:rFonts w:ascii="Calibri" w:hAnsi="Calibri" w:cs="Calibri"/>
          <w:noProof/>
          <w:sz w:val="24"/>
          <w:szCs w:val="24"/>
        </w:rPr>
        <w:t>, 10</w:t>
      </w:r>
      <w:r w:rsidR="004968E7" w:rsidRPr="004968E7">
        <w:rPr>
          <w:rFonts w:ascii="Calibri" w:hAnsi="Calibri" w:cs="Calibri"/>
          <w:noProof/>
          <w:sz w:val="24"/>
          <w:szCs w:val="24"/>
        </w:rPr>
        <w:t>)</w:t>
      </w:r>
      <w:r w:rsidR="004968E7">
        <w:rPr>
          <w:rFonts w:ascii="Calibri" w:hAnsi="Calibri" w:cs="Calibri"/>
          <w:noProof/>
          <w:sz w:val="24"/>
          <w:szCs w:val="24"/>
        </w:rPr>
        <w:fldChar w:fldCharType="end"/>
      </w:r>
      <w:r w:rsidR="001B06C3">
        <w:rPr>
          <w:rFonts w:ascii="Calibri" w:hAnsi="Calibri" w:cs="Calibri"/>
          <w:noProof/>
          <w:sz w:val="24"/>
          <w:szCs w:val="24"/>
        </w:rPr>
        <w:t xml:space="preserve">, </w:t>
      </w:r>
      <w:r w:rsidR="004968E7">
        <w:rPr>
          <w:rFonts w:ascii="Calibri" w:hAnsi="Calibri" w:cs="Calibri"/>
          <w:noProof/>
          <w:sz w:val="24"/>
          <w:szCs w:val="24"/>
        </w:rPr>
        <w:t xml:space="preserve">at least in the local context of the highlanders and the more modern, coastal people in that area of Sulawesi, who also see themselves </w:t>
      </w:r>
      <w:r w:rsidR="001B06C3">
        <w:rPr>
          <w:rFonts w:ascii="Calibri" w:hAnsi="Calibri" w:cs="Calibri"/>
          <w:noProof/>
          <w:sz w:val="24"/>
          <w:szCs w:val="24"/>
        </w:rPr>
        <w:t>as ethnically</w:t>
      </w:r>
      <w:r w:rsidR="004968E7">
        <w:rPr>
          <w:rFonts w:ascii="Calibri" w:hAnsi="Calibri" w:cs="Calibri"/>
          <w:noProof/>
          <w:sz w:val="24"/>
          <w:szCs w:val="24"/>
        </w:rPr>
        <w:t xml:space="preserve"> Lauje. </w:t>
      </w:r>
      <w:r w:rsidR="001B06C3">
        <w:rPr>
          <w:rFonts w:ascii="Calibri" w:hAnsi="Calibri" w:cs="Calibri"/>
          <w:noProof/>
          <w:sz w:val="24"/>
          <w:szCs w:val="24"/>
        </w:rPr>
        <w:t xml:space="preserve">This would be contrary to at least some interpretations of Cedric Robinson’s theory of Racial Capitalism, a key conclusion of which is that </w:t>
      </w:r>
      <w:r w:rsidR="0037452C">
        <w:rPr>
          <w:rFonts w:ascii="Calibri" w:hAnsi="Calibri" w:cs="Calibri"/>
          <w:noProof/>
          <w:sz w:val="24"/>
          <w:szCs w:val="24"/>
        </w:rPr>
        <w:t xml:space="preserve">racism is fundamental to </w:t>
      </w:r>
      <w:r w:rsidR="001B06C3">
        <w:rPr>
          <w:rFonts w:ascii="Calibri" w:hAnsi="Calibri" w:cs="Calibri"/>
          <w:noProof/>
          <w:sz w:val="24"/>
          <w:szCs w:val="24"/>
        </w:rPr>
        <w:t xml:space="preserve">capitalism </w:t>
      </w:r>
      <w:r w:rsidR="0037452C">
        <w:rPr>
          <w:rFonts w:ascii="Calibri" w:hAnsi="Calibri" w:cs="Calibri"/>
          <w:noProof/>
          <w:sz w:val="24"/>
          <w:szCs w:val="24"/>
        </w:rPr>
        <w:fldChar w:fldCharType="begin" w:fldLock="1"/>
      </w:r>
      <w:r w:rsidR="00850A11">
        <w:rPr>
          <w:rFonts w:ascii="Calibri" w:hAnsi="Calibri" w:cs="Calibri"/>
          <w:noProof/>
          <w:sz w:val="24"/>
          <w:szCs w:val="24"/>
        </w:rPr>
        <w:instrText>ADDIN CSL_CITATION {"citationItems":[{"id":"ITEM-1","itemData":{"author":[{"dropping-particle":"","family":"Robinson","given":"Cedric","non-dropping-particle":"","parse-names":false,"suffix":""},{"dropping-particle":"","family":"Kelley","given":"Robin D. G. Kelley","non-dropping-particle":"","parse-names":false,"suffix":""}],"id":"ITEM-1","issued":{"date-parts":[["2000"]]},"publisher":"North Carolina Press","title":"Black Marxism: The Making of the Black Radical Tradition","type":"book"},"uris":["http://www.mendeley.com/documents/?uuid=53895f24-df1b-4253-af72-654b69b07beb"]}],"mendeley":{"formattedCitation":"(Robinson &amp; Kelley, 2000)","manualFormatting":"(Robinson &amp; Kelley, 2000, 2)","plainTextFormattedCitation":"(Robinson &amp; Kelley, 2000)","previouslyFormattedCitation":"(Robinson &amp; Kelley, 2000)"},"properties":{"noteIndex":0},"schema":"https://github.com/citation-style-language/schema/raw/master/csl-citation.json"}</w:instrText>
      </w:r>
      <w:r w:rsidR="0037452C">
        <w:rPr>
          <w:rFonts w:ascii="Calibri" w:hAnsi="Calibri" w:cs="Calibri"/>
          <w:noProof/>
          <w:sz w:val="24"/>
          <w:szCs w:val="24"/>
        </w:rPr>
        <w:fldChar w:fldCharType="separate"/>
      </w:r>
      <w:r w:rsidR="0037452C" w:rsidRPr="0037452C">
        <w:rPr>
          <w:rFonts w:ascii="Calibri" w:hAnsi="Calibri" w:cs="Calibri"/>
          <w:noProof/>
          <w:sz w:val="24"/>
          <w:szCs w:val="24"/>
        </w:rPr>
        <w:t>(Robinson &amp; Kelley, 2000</w:t>
      </w:r>
      <w:r w:rsidR="0037452C">
        <w:rPr>
          <w:rFonts w:ascii="Calibri" w:hAnsi="Calibri" w:cs="Calibri"/>
          <w:noProof/>
          <w:sz w:val="24"/>
          <w:szCs w:val="24"/>
        </w:rPr>
        <w:t>, 2</w:t>
      </w:r>
      <w:r w:rsidR="0037452C" w:rsidRPr="0037452C">
        <w:rPr>
          <w:rFonts w:ascii="Calibri" w:hAnsi="Calibri" w:cs="Calibri"/>
          <w:noProof/>
          <w:sz w:val="24"/>
          <w:szCs w:val="24"/>
        </w:rPr>
        <w:t>)</w:t>
      </w:r>
      <w:r w:rsidR="0037452C">
        <w:rPr>
          <w:rFonts w:ascii="Calibri" w:hAnsi="Calibri" w:cs="Calibri"/>
          <w:noProof/>
          <w:sz w:val="24"/>
          <w:szCs w:val="24"/>
        </w:rPr>
        <w:fldChar w:fldCharType="end"/>
      </w:r>
      <w:r w:rsidR="0037452C">
        <w:rPr>
          <w:rFonts w:ascii="Calibri" w:hAnsi="Calibri" w:cs="Calibri"/>
          <w:noProof/>
          <w:sz w:val="24"/>
          <w:szCs w:val="24"/>
        </w:rPr>
        <w:t>.</w:t>
      </w:r>
    </w:p>
    <w:p w14:paraId="2222A5A0" w14:textId="394197B8" w:rsidR="00F045BE" w:rsidRDefault="004E1FF0" w:rsidP="00BE7EBF">
      <w:pPr>
        <w:spacing w:line="480" w:lineRule="auto"/>
        <w:rPr>
          <w:sz w:val="24"/>
          <w:szCs w:val="24"/>
        </w:rPr>
      </w:pPr>
      <w:r>
        <w:rPr>
          <w:sz w:val="24"/>
          <w:szCs w:val="24"/>
        </w:rPr>
        <w:tab/>
      </w:r>
      <w:r w:rsidR="007B5CAD">
        <w:rPr>
          <w:sz w:val="24"/>
          <w:szCs w:val="24"/>
        </w:rPr>
        <w:t>Returning to the comparison of Gintis’ paradigm with that of Harvey and Reed</w:t>
      </w:r>
      <w:r>
        <w:rPr>
          <w:sz w:val="24"/>
          <w:szCs w:val="24"/>
        </w:rPr>
        <w:t xml:space="preserve">, what would </w:t>
      </w:r>
      <w:r w:rsidR="007B5CAD">
        <w:rPr>
          <w:sz w:val="24"/>
          <w:szCs w:val="24"/>
        </w:rPr>
        <w:t xml:space="preserve">the latter </w:t>
      </w:r>
      <w:r>
        <w:rPr>
          <w:sz w:val="24"/>
          <w:szCs w:val="24"/>
        </w:rPr>
        <w:t>make of Gintis’ transdisciplinary behavioral sciences paradigm? The debates in sociobiology that Gintis intervened in</w:t>
      </w:r>
      <w:r w:rsidR="007B5CAD">
        <w:rPr>
          <w:sz w:val="24"/>
          <w:szCs w:val="24"/>
        </w:rPr>
        <w:t>,</w:t>
      </w:r>
      <w:r>
        <w:rPr>
          <w:sz w:val="24"/>
          <w:szCs w:val="24"/>
        </w:rPr>
        <w:t xml:space="preserve"> and gathers steam from</w:t>
      </w:r>
      <w:r w:rsidR="007B5CAD">
        <w:rPr>
          <w:sz w:val="24"/>
          <w:szCs w:val="24"/>
        </w:rPr>
        <w:t>,</w:t>
      </w:r>
      <w:r>
        <w:rPr>
          <w:sz w:val="24"/>
          <w:szCs w:val="24"/>
        </w:rPr>
        <w:t xml:space="preserve"> did not even start raging until ten or fifteen years after Harvey and Reed</w:t>
      </w:r>
      <w:r w:rsidR="00A52553">
        <w:rPr>
          <w:sz w:val="24"/>
          <w:szCs w:val="24"/>
        </w:rPr>
        <w:t xml:space="preserve"> were formulating their theses. All the new organism-environment interaction biology important to </w:t>
      </w:r>
      <w:proofErr w:type="spellStart"/>
      <w:r w:rsidR="00A52553">
        <w:rPr>
          <w:sz w:val="24"/>
          <w:szCs w:val="24"/>
        </w:rPr>
        <w:t>Stallins</w:t>
      </w:r>
      <w:proofErr w:type="spellEnd"/>
      <w:r w:rsidR="00A52553">
        <w:rPr>
          <w:sz w:val="24"/>
          <w:szCs w:val="24"/>
        </w:rPr>
        <w:t xml:space="preserve"> </w:t>
      </w:r>
      <w:r w:rsidR="00A52553">
        <w:rPr>
          <w:sz w:val="24"/>
          <w:szCs w:val="24"/>
        </w:rPr>
        <w:fldChar w:fldCharType="begin" w:fldLock="1"/>
      </w:r>
      <w:r w:rsidR="005E4B14">
        <w:rPr>
          <w:sz w:val="24"/>
          <w:szCs w:val="24"/>
        </w:rPr>
        <w:instrText>ADDIN CSL_CITATION {"citationItems":[{"id":"ITEM-1","itemData":{"DOI":"10.1016/j.geoforum.2011.10.011","ISSN":"00167185","abstract":"The fallout from environmental determinism of the early 20th century steered geography away from biological and evolutionary thought. Yet it also set in motion the diversification of how geographers conceive environment, how these environments shape and are shaped by humans, and how scaling negotiates the interpretation of this causality. I illustrate how this plurality of scalar perspectives and practices in geography is embedded in the organism-environment interaction recently articulated in the life sciences. I describe the new fields of epigenetics and niche construction to communicate how ideas about scale from human and physical geography come together in the life sciences. I argue that the two subdisciplinary modes or 'moments' of scalar thinking in geography are compatible, even necessary, through their embodiment in organisms. To procure predictability, organisms practice an epistemological scaling to rework the mental and material boundaries and scales in their environment. Yet organisms are also embedded in ontological flux. Boundaries and scales do not remain static because of the agency of other organisms to shape their own predictability. I formally define biological scaling as arising from the interplay of epistemological and ontological moments of scale. This third moment of scale creates local assemblages or topologies with a propensity for persistence. These 'lumpy' material outcomes of the new organism-environment interaction have analogues in posthuman and new materialist geographies. They also give formerly discredited Lamarckian modes of inheritance a renewed, but revised acceptance. This article argues for a biological view of scale and causality in geography. © 2011 Elsevier Ltd.","author":[{"dropping-particle":"","family":"Stallins","given":"J. Anthony","non-dropping-particle":"","parse-names":false,"suffix":""}],"container-title":"Geoforum","id":"ITEM-1","issue":"3","issued":{"date-parts":[["2012"]]},"page":"427-441","title":"Scale, causality, and the new organism-environment interaction","type":"article-journal","volume":"43"},"uris":["http://www.mendeley.com/documents/?uuid=b6e27e15-6632-4862-9c62-171d783fcc47"]}],"mendeley":{"formattedCitation":"(Stallins, 2012)","manualFormatting":"(2012)","plainTextFormattedCitation":"(Stallins, 2012)","previouslyFormattedCitation":"(Stallins, 2012)"},"properties":{"noteIndex":0},"schema":"https://github.com/citation-style-language/schema/raw/master/csl-citation.json"}</w:instrText>
      </w:r>
      <w:r w:rsidR="00A52553">
        <w:rPr>
          <w:sz w:val="24"/>
          <w:szCs w:val="24"/>
        </w:rPr>
        <w:fldChar w:fldCharType="separate"/>
      </w:r>
      <w:r w:rsidR="00A52553" w:rsidRPr="00A52553">
        <w:rPr>
          <w:noProof/>
          <w:sz w:val="24"/>
          <w:szCs w:val="24"/>
        </w:rPr>
        <w:t>(2012)</w:t>
      </w:r>
      <w:r w:rsidR="00A52553">
        <w:rPr>
          <w:sz w:val="24"/>
          <w:szCs w:val="24"/>
        </w:rPr>
        <w:fldChar w:fldCharType="end"/>
      </w:r>
      <w:r w:rsidR="00A52553">
        <w:rPr>
          <w:sz w:val="24"/>
          <w:szCs w:val="24"/>
        </w:rPr>
        <w:t xml:space="preserve"> did not start gaining ground until about the same time, as well. </w:t>
      </w:r>
      <w:r w:rsidR="00B234D0">
        <w:rPr>
          <w:sz w:val="24"/>
          <w:szCs w:val="24"/>
        </w:rPr>
        <w:t>Epigenetics and</w:t>
      </w:r>
      <w:r w:rsidR="00A52553">
        <w:rPr>
          <w:sz w:val="24"/>
          <w:szCs w:val="24"/>
        </w:rPr>
        <w:t xml:space="preserve"> gene-culture coevolution may only </w:t>
      </w:r>
      <w:r w:rsidR="007B5CAD">
        <w:rPr>
          <w:sz w:val="24"/>
          <w:szCs w:val="24"/>
        </w:rPr>
        <w:t xml:space="preserve">now </w:t>
      </w:r>
      <w:r w:rsidR="00A52553">
        <w:rPr>
          <w:sz w:val="24"/>
          <w:szCs w:val="24"/>
        </w:rPr>
        <w:t>be see</w:t>
      </w:r>
      <w:r w:rsidR="007B5CAD">
        <w:rPr>
          <w:sz w:val="24"/>
          <w:szCs w:val="24"/>
        </w:rPr>
        <w:t>ing</w:t>
      </w:r>
      <w:r w:rsidR="00A52553">
        <w:rPr>
          <w:sz w:val="24"/>
          <w:szCs w:val="24"/>
        </w:rPr>
        <w:t xml:space="preserve"> something closer to widespread acceptance. Because Eldredge was an early champion of many of these </w:t>
      </w:r>
      <w:r w:rsidR="00B234D0">
        <w:rPr>
          <w:sz w:val="24"/>
          <w:szCs w:val="24"/>
        </w:rPr>
        <w:t xml:space="preserve">developments, within the framework of the “Extended </w:t>
      </w:r>
      <w:r w:rsidR="005E4B14">
        <w:rPr>
          <w:sz w:val="24"/>
          <w:szCs w:val="24"/>
        </w:rPr>
        <w:t xml:space="preserve">Evolutionary </w:t>
      </w:r>
      <w:r w:rsidR="00B234D0">
        <w:rPr>
          <w:sz w:val="24"/>
          <w:szCs w:val="24"/>
        </w:rPr>
        <w:t>Synthesis</w:t>
      </w:r>
      <w:r w:rsidR="005E4B14">
        <w:rPr>
          <w:sz w:val="24"/>
          <w:szCs w:val="24"/>
        </w:rPr>
        <w:t xml:space="preserve">” </w:t>
      </w:r>
      <w:r w:rsidR="005E4B14">
        <w:rPr>
          <w:sz w:val="24"/>
          <w:szCs w:val="24"/>
        </w:rPr>
        <w:fldChar w:fldCharType="begin" w:fldLock="1"/>
      </w:r>
      <w:r w:rsidR="00ED0BB0">
        <w:rPr>
          <w:sz w:val="24"/>
          <w:szCs w:val="24"/>
        </w:rPr>
        <w:instrText>ADDIN CSL_CITATION {"citationItems":[{"id":"ITEM-1","itemData":{"DOI":"10.1007/s12052-010-0304-3","ISSN":"19366434","abstract":"The eclipse of Darwinism began to end in the 1980s and hangs in the balance today. We need an Extended Synthesis, using \"extension\" metaphorically. We must extend back in time to recover important aspects of Darwinism that were set aside, and then lost during neo-Darwinism, then move forward beyond neo-Darwinism to encompass new data and concepts. The most comprehensive framework for the Extended Synthesis is the Major Transitions in Evolution. The Extended Synthesis rests comfortably within a philosophical perspective in which biology does not need to be connected with other areas of science in order to justify itself. I am attracted to an older concept in which biology needs a covering law to connect it with the rest of the natural sciences. Darwin implicated a \"higher law,\" but did not specify it. If we can elucidate that law, the Extended Synthesis will become the Unified Theory of Biology called for by Brooks and Wiley 25 years ago.","author":[{"dropping-particle":"","family":"Brooks","given":"Daniel R.","non-dropping-particle":"","parse-names":false,"suffix":""}],"container-title":"Evolution: Education and Outreach","id":"ITEM-1","issue":"1","issued":{"date-parts":[["2011"]]},"page":"3-7","title":"The Extended Synthesis: Something Old, Something New","type":"article-journal","volume":"4"},"uris":["http://www.mendeley.com/documents/?uuid=2d7fdd8d-20c2-43cf-a205-d95150d493a6"]},{"id":"ITEM-2","itemData":{"author":[{"dropping-particle":"","family":"Eldredge","given":"Niles","non-dropping-particle":"","parse-names":false,"suffix":""}],"id":"ITEM-2","issued":{"date-parts":[["1995"]]},"publisher":"Wiley","title":"Reinventing Darwin: the great debate at the high table of evolutionary theory","type":"book"},"uris":["http://www.mendeley.com/documents/?uuid=65ed21b4-bf4b-4eb6-b42c-5324f2657a36"]},{"id":"ITEM-3","itemData":{"author":[{"dropping-particle":"","family":"Eldredge","given":"Niles","non-dropping-particle":"","parse-names":false,"suffix":""}],"id":"ITEM-3","issued":{"date-parts":[["1985"]]},"publisher":"Oxford University Press","title":"Unfinished Synthesis: Biological Hierarchies and Modern Evolutionary Thought","type":"book"},"uris":["http://www.mendeley.com/documents/?uuid=82c09bfc-675d-43e4-8833-9cf30c243af0"]}],"mendeley":{"formattedCitation":"(Brooks, 2011; Eldredge, 1985, 1995)","plainTextFormattedCitation":"(Brooks, 2011; Eldredge, 1985, 1995)","previouslyFormattedCitation":"(Brooks, 2011; Eldredge, 1985, 1995)"},"properties":{"noteIndex":0},"schema":"https://github.com/citation-style-language/schema/raw/master/csl-citation.json"}</w:instrText>
      </w:r>
      <w:r w:rsidR="005E4B14">
        <w:rPr>
          <w:sz w:val="24"/>
          <w:szCs w:val="24"/>
        </w:rPr>
        <w:fldChar w:fldCharType="separate"/>
      </w:r>
      <w:r w:rsidR="009C5BD0" w:rsidRPr="009C5BD0">
        <w:rPr>
          <w:noProof/>
          <w:sz w:val="24"/>
          <w:szCs w:val="24"/>
        </w:rPr>
        <w:t>(Brooks, 2011; Eldredge, 1985, 1995)</w:t>
      </w:r>
      <w:r w:rsidR="005E4B14">
        <w:rPr>
          <w:sz w:val="24"/>
          <w:szCs w:val="24"/>
        </w:rPr>
        <w:fldChar w:fldCharType="end"/>
      </w:r>
      <w:r w:rsidR="009C5BD0">
        <w:rPr>
          <w:sz w:val="24"/>
          <w:szCs w:val="24"/>
        </w:rPr>
        <w:t xml:space="preserve">, we suspect Harvey and Reed would very much welcome </w:t>
      </w:r>
      <w:r w:rsidR="007B5CAD">
        <w:rPr>
          <w:sz w:val="24"/>
          <w:szCs w:val="24"/>
        </w:rPr>
        <w:t>Gintis</w:t>
      </w:r>
      <w:r w:rsidR="005715A3">
        <w:rPr>
          <w:sz w:val="24"/>
          <w:szCs w:val="24"/>
        </w:rPr>
        <w:t>’ treatment of gene-culture coevolution</w:t>
      </w:r>
      <w:r w:rsidR="009C5BD0">
        <w:rPr>
          <w:sz w:val="24"/>
          <w:szCs w:val="24"/>
        </w:rPr>
        <w:t>.</w:t>
      </w:r>
      <w:r w:rsidR="005715A3">
        <w:rPr>
          <w:sz w:val="24"/>
          <w:szCs w:val="24"/>
        </w:rPr>
        <w:t xml:space="preserve"> Then again, </w:t>
      </w:r>
      <w:r w:rsidR="00F045BE">
        <w:rPr>
          <w:sz w:val="24"/>
          <w:szCs w:val="24"/>
        </w:rPr>
        <w:t>Stephen J. Gould—whose ideas</w:t>
      </w:r>
      <w:r w:rsidR="0081642A">
        <w:rPr>
          <w:sz w:val="24"/>
          <w:szCs w:val="24"/>
        </w:rPr>
        <w:t xml:space="preserve"> are central to</w:t>
      </w:r>
      <w:r w:rsidR="00F045BE">
        <w:rPr>
          <w:sz w:val="24"/>
          <w:szCs w:val="24"/>
        </w:rPr>
        <w:t xml:space="preserve"> Harvey and Reed—was famously at odds with E.O. Wilson</w:t>
      </w:r>
      <w:r w:rsidR="0081642A">
        <w:rPr>
          <w:sz w:val="24"/>
          <w:szCs w:val="24"/>
        </w:rPr>
        <w:t xml:space="preserve">—whose ideas are arguably </w:t>
      </w:r>
      <w:r w:rsidR="0081642A">
        <w:rPr>
          <w:sz w:val="24"/>
          <w:szCs w:val="24"/>
        </w:rPr>
        <w:lastRenderedPageBreak/>
        <w:t xml:space="preserve">central to Gintis </w:t>
      </w:r>
      <w:r w:rsidR="0081642A">
        <w:rPr>
          <w:sz w:val="24"/>
          <w:szCs w:val="24"/>
        </w:rPr>
        <w:fldChar w:fldCharType="begin" w:fldLock="1"/>
      </w:r>
      <w:r w:rsidR="00A72A34">
        <w:rPr>
          <w:sz w:val="24"/>
          <w:szCs w:val="24"/>
        </w:rPr>
        <w:instrText>ADDIN CSL_CITATION {"citationItems":[{"id":"ITEM-1","itemData":{"author":[{"dropping-particle":"","family":"Gould","given":"Stephen Jay","non-dropping-particle":"","parse-names":false,"suffix":""}],"id":"ITEM-1","issued":{"date-parts":[["1996"]]},"publisher":"W. W. Norton &amp; Company","title":"The Mismeasure of Man","type":"book"},"uris":["http://www.mendeley.com/documents/?uuid=996c851f-3f18-4ace-b4d2-f97f89af1d62"]},{"id":"ITEM-2","itemData":{"author":[{"dropping-particle":"","family":"Allen","given":"Elizabeth","non-dropping-particle":"","parse-names":false,"suffix":""},{"dropping-particle":"","family":"Beckwith","given":"Barbara","non-dropping-particle":"","parse-names":false,"suffix":""},{"dropping-particle":"","family":"Beckwith","given":"John","non-dropping-particle":"","parse-names":false,"suffix":""},{"dropping-particle":"","family":"Chorover","given":"Steven","non-dropping-particle":"","parse-names":false,"suffix":""},{"dropping-particle":"","family":"Culver","given":"David","non-dropping-particle":"","parse-names":false,"suffix":""},{"dropping-particle":"","family":"Gould","given":"Stephen Jay","non-dropping-particle":"","parse-names":false,"suffix":""}],"container-title":"New York Review","id":"ITEM-2","issue":"November13","issued":{"date-parts":[["1975"]]},"title":"Against \"Sociobiology\"","type":"article-journal"},"uris":["http://www.mendeley.com/documents/?uuid=fd7cc767-20fb-4667-8702-5b20b40ce3f1"]}],"mendeley":{"formattedCitation":"(Allen et al., 1975; Gould, 1996)","plainTextFormattedCitation":"(Allen et al., 1975; Gould, 1996)","previouslyFormattedCitation":"(Allen et al., 1975; Gould, 1996)"},"properties":{"noteIndex":0},"schema":"https://github.com/citation-style-language/schema/raw/master/csl-citation.json"}</w:instrText>
      </w:r>
      <w:r w:rsidR="0081642A">
        <w:rPr>
          <w:sz w:val="24"/>
          <w:szCs w:val="24"/>
        </w:rPr>
        <w:fldChar w:fldCharType="separate"/>
      </w:r>
      <w:r w:rsidR="0081642A" w:rsidRPr="0081642A">
        <w:rPr>
          <w:noProof/>
          <w:sz w:val="24"/>
          <w:szCs w:val="24"/>
        </w:rPr>
        <w:t>(Allen et al., 1975; Gould, 1996)</w:t>
      </w:r>
      <w:r w:rsidR="0081642A">
        <w:rPr>
          <w:sz w:val="24"/>
          <w:szCs w:val="24"/>
        </w:rPr>
        <w:fldChar w:fldCharType="end"/>
      </w:r>
      <w:r w:rsidR="0081642A">
        <w:rPr>
          <w:sz w:val="24"/>
          <w:szCs w:val="24"/>
        </w:rPr>
        <w:t>. But as discussed above</w:t>
      </w:r>
      <w:r w:rsidR="00F045BE">
        <w:rPr>
          <w:rFonts w:cstheme="minorHAnsi"/>
          <w:sz w:val="24"/>
          <w:szCs w:val="24"/>
        </w:rPr>
        <w:t xml:space="preserve">, sociobiology has considerably transformed </w:t>
      </w:r>
      <w:r w:rsidR="0081642A">
        <w:rPr>
          <w:rFonts w:cstheme="minorHAnsi"/>
          <w:sz w:val="24"/>
          <w:szCs w:val="24"/>
        </w:rPr>
        <w:t>since</w:t>
      </w:r>
      <w:r w:rsidR="00F045BE">
        <w:rPr>
          <w:rFonts w:cstheme="minorHAnsi"/>
          <w:sz w:val="24"/>
          <w:szCs w:val="24"/>
        </w:rPr>
        <w:t xml:space="preserve"> Wilson and others’ more recent </w:t>
      </w:r>
      <w:r w:rsidR="00F51C16">
        <w:rPr>
          <w:rFonts w:cstheme="minorHAnsi"/>
          <w:sz w:val="24"/>
          <w:szCs w:val="24"/>
        </w:rPr>
        <w:t>defense of group selection /</w:t>
      </w:r>
      <w:r w:rsidR="00F045BE">
        <w:rPr>
          <w:rFonts w:cstheme="minorHAnsi"/>
          <w:sz w:val="24"/>
          <w:szCs w:val="24"/>
        </w:rPr>
        <w:t xml:space="preserve"> multilevel selection </w:t>
      </w:r>
      <w:r w:rsidR="00F045BE">
        <w:rPr>
          <w:rFonts w:cstheme="minorHAnsi"/>
          <w:sz w:val="24"/>
          <w:szCs w:val="24"/>
        </w:rPr>
        <w:fldChar w:fldCharType="begin" w:fldLock="1"/>
      </w:r>
      <w:r w:rsidR="00F045BE">
        <w:rPr>
          <w:rFonts w:cstheme="minorHAnsi"/>
          <w:sz w:val="24"/>
          <w:szCs w:val="24"/>
        </w:rPr>
        <w:instrText>ADDIN CSL_CITATION {"citationItems":[{"id":"ITEM-1","itemData":{"DOI":"10.1038/nature09205","ISSN":"0028-0836","author":[{"dropping-particle":"","family":"Nowak","given":"Martin A","non-dropping-particle":"","parse-names":false,"suffix":""},{"dropping-particle":"","family":"Tarnita","given":"Corina E","non-dropping-particle":"","parse-names":false,"suffix":""},{"dropping-particle":"","family":"Wilson","given":"Edward O","non-dropping-particle":"","parse-names":false,"suffix":""}],"container-title":"Nature","id":"ITEM-1","issue":"7310","issued":{"date-parts":[["2010"]]},"page":"1057-1062","publisher":"Nature Publishing Group","title":"The evolution of eusociality","type":"article-journal","volume":"466"},"uris":["http://www.mendeley.com/documents/?uuid=6ca9aba7-5d5d-4d16-93c0-c2f908c96e51"]}],"mendeley":{"formattedCitation":"(M. A. Nowak et al., 2010)","plainTextFormattedCitation":"(M. A. Nowak et al., 2010)","previouslyFormattedCitation":"(M. A. Nowak et al., 2010)"},"properties":{"noteIndex":0},"schema":"https://github.com/citation-style-language/schema/raw/master/csl-citation.json"}</w:instrText>
      </w:r>
      <w:r w:rsidR="00F045BE">
        <w:rPr>
          <w:rFonts w:cstheme="minorHAnsi"/>
          <w:sz w:val="24"/>
          <w:szCs w:val="24"/>
        </w:rPr>
        <w:fldChar w:fldCharType="separate"/>
      </w:r>
      <w:r w:rsidR="00F045BE" w:rsidRPr="009312BB">
        <w:rPr>
          <w:rFonts w:cstheme="minorHAnsi"/>
          <w:noProof/>
          <w:sz w:val="24"/>
          <w:szCs w:val="24"/>
        </w:rPr>
        <w:t>(M. A. Nowak et al., 2010)</w:t>
      </w:r>
      <w:r w:rsidR="00F045BE">
        <w:rPr>
          <w:rFonts w:cstheme="minorHAnsi"/>
          <w:sz w:val="24"/>
          <w:szCs w:val="24"/>
        </w:rPr>
        <w:fldChar w:fldCharType="end"/>
      </w:r>
      <w:r w:rsidR="0081642A">
        <w:rPr>
          <w:rFonts w:cstheme="minorHAnsi"/>
          <w:sz w:val="24"/>
          <w:szCs w:val="24"/>
        </w:rPr>
        <w:t xml:space="preserve">. Now that Wilson and Gould are both gone, perhaps their ideas can be reconciled? </w:t>
      </w:r>
    </w:p>
    <w:p w14:paraId="76CA2BF0" w14:textId="09786353" w:rsidR="009C5BD0" w:rsidRDefault="009C5BD0" w:rsidP="00BE7EBF">
      <w:pPr>
        <w:spacing w:line="480" w:lineRule="auto"/>
        <w:rPr>
          <w:sz w:val="24"/>
          <w:szCs w:val="24"/>
        </w:rPr>
      </w:pPr>
      <w:r>
        <w:rPr>
          <w:sz w:val="24"/>
          <w:szCs w:val="24"/>
        </w:rPr>
        <w:tab/>
        <w:t xml:space="preserve">Whether or not Harvey and Reed would accept Gintis’ insistence on the importance of game theory and the rational actor model is another matter. </w:t>
      </w:r>
      <w:r w:rsidR="007949D5">
        <w:rPr>
          <w:sz w:val="24"/>
          <w:szCs w:val="24"/>
        </w:rPr>
        <w:t xml:space="preserve">Consider this moment of self-deprecating humor where Harvey takes a jab at SFI founder, Gell-Mann’s approach to mathematics: </w:t>
      </w:r>
    </w:p>
    <w:p w14:paraId="6A8712E8" w14:textId="28DB8028" w:rsidR="00ED0BB0" w:rsidRDefault="00ED0BB0" w:rsidP="00ED0BB0">
      <w:pPr>
        <w:spacing w:line="480" w:lineRule="auto"/>
        <w:ind w:left="720"/>
        <w:rPr>
          <w:sz w:val="24"/>
          <w:szCs w:val="24"/>
        </w:rPr>
      </w:pPr>
      <w:r>
        <w:rPr>
          <w:sz w:val="24"/>
          <w:szCs w:val="24"/>
        </w:rPr>
        <w:t>[Gell-Mann said] ‘</w:t>
      </w:r>
      <w:r w:rsidRPr="00ED0BB0">
        <w:rPr>
          <w:sz w:val="24"/>
          <w:szCs w:val="24"/>
        </w:rPr>
        <w:t>we need to pay much more attention to society, to social science, to try to find those few social scientists who don't suffer from crippling math phobia but are, nevertheless, not the kinds who trivialize social problems by mathematizing them,</w:t>
      </w:r>
      <w:r>
        <w:rPr>
          <w:sz w:val="24"/>
          <w:szCs w:val="24"/>
        </w:rPr>
        <w:t>’</w:t>
      </w:r>
      <w:proofErr w:type="gramStart"/>
      <w:r w:rsidRPr="00ED0BB0">
        <w:rPr>
          <w:sz w:val="24"/>
          <w:szCs w:val="24"/>
        </w:rPr>
        <w:t>….As</w:t>
      </w:r>
      <w:proofErr w:type="gramEnd"/>
      <w:r w:rsidRPr="00ED0BB0">
        <w:rPr>
          <w:sz w:val="24"/>
          <w:szCs w:val="24"/>
        </w:rPr>
        <w:t xml:space="preserve"> a bona fide </w:t>
      </w:r>
      <w:proofErr w:type="spellStart"/>
      <w:r w:rsidRPr="00ED0BB0">
        <w:rPr>
          <w:sz w:val="24"/>
          <w:szCs w:val="24"/>
        </w:rPr>
        <w:t>mathophobe</w:t>
      </w:r>
      <w:proofErr w:type="spellEnd"/>
      <w:r w:rsidRPr="00ED0BB0">
        <w:rPr>
          <w:sz w:val="24"/>
          <w:szCs w:val="24"/>
        </w:rPr>
        <w:t xml:space="preserve"> myself (I attend weekly meetings of Numbers Anonymous) there is a measure of truth in his statement. At the same time, by taking this Procrustean stance, Gell-Mann finds a convenient way to ignore the possibility that the assumptions and modeling methods employed by CAS researchers may be severely limited when it comes to studying human agency, society, and history</w:t>
      </w:r>
      <w:r>
        <w:rPr>
          <w:sz w:val="24"/>
          <w:szCs w:val="24"/>
        </w:rPr>
        <w:t xml:space="preserve"> </w:t>
      </w:r>
      <w:r>
        <w:rPr>
          <w:sz w:val="24"/>
          <w:szCs w:val="24"/>
        </w:rPr>
        <w:fldChar w:fldCharType="begin" w:fldLock="1"/>
      </w:r>
      <w:r w:rsidR="00805015">
        <w:rPr>
          <w:sz w:val="24"/>
          <w:szCs w:val="24"/>
        </w:rPr>
        <w:instrText>ADDIN CSL_CITATION {"citationItems":[{"id":"ITEM-1","itemData":{"abstract":"Online publication, thus no page numbers but one can search for quotes.","author":[{"dropping-particle":"","family":"Harvey","given":"David L.","non-dropping-particle":"","parse-names":false,"suffix":""}],"container-title":"Social Issues","id":"ITEM-1","issue":"2","issued":{"date-parts":[["2001"]]},"title":"Chaos and Complexity: Their Bearing on Social Policy Research","type":"article-journal","volume":"1"},"uris":["http://www.mendeley.com/documents/?uuid=ceb38a8e-9c30-4af4-9b55-4c1abac7176e"]}],"mendeley":{"formattedCitation":"(D. L. Harvey, 2001)","plainTextFormattedCitation":"(D. L. Harvey, 2001)","previouslyFormattedCitation":"(D. L. Harvey, 2001)"},"properties":{"noteIndex":0},"schema":"https://github.com/citation-style-language/schema/raw/master/csl-citation.json"}</w:instrText>
      </w:r>
      <w:r>
        <w:rPr>
          <w:sz w:val="24"/>
          <w:szCs w:val="24"/>
        </w:rPr>
        <w:fldChar w:fldCharType="separate"/>
      </w:r>
      <w:r w:rsidRPr="00ED0BB0">
        <w:rPr>
          <w:noProof/>
          <w:sz w:val="24"/>
          <w:szCs w:val="24"/>
        </w:rPr>
        <w:t>(D. L. Harvey, 2001)</w:t>
      </w:r>
      <w:r>
        <w:rPr>
          <w:sz w:val="24"/>
          <w:szCs w:val="24"/>
        </w:rPr>
        <w:fldChar w:fldCharType="end"/>
      </w:r>
      <w:r>
        <w:rPr>
          <w:sz w:val="24"/>
          <w:szCs w:val="24"/>
        </w:rPr>
        <w:t>.</w:t>
      </w:r>
    </w:p>
    <w:p w14:paraId="5459C175" w14:textId="012B55C6" w:rsidR="009C5BD0" w:rsidRPr="00BC3AD9" w:rsidRDefault="00337285" w:rsidP="00BE7EBF">
      <w:pPr>
        <w:spacing w:line="480" w:lineRule="auto"/>
        <w:rPr>
          <w:rFonts w:cstheme="minorHAnsi"/>
          <w:noProof/>
          <w:sz w:val="24"/>
          <w:szCs w:val="24"/>
        </w:rPr>
      </w:pPr>
      <w:r>
        <w:rPr>
          <w:rFonts w:cstheme="minorHAnsi"/>
          <w:noProof/>
          <w:sz w:val="24"/>
          <w:szCs w:val="24"/>
        </w:rPr>
        <w:t xml:space="preserve">Our interpretation is that Harvey </w:t>
      </w:r>
      <w:r w:rsidR="00566DDC">
        <w:rPr>
          <w:rFonts w:cstheme="minorHAnsi"/>
          <w:noProof/>
          <w:sz w:val="24"/>
          <w:szCs w:val="24"/>
        </w:rPr>
        <w:t>is striking out at what he sees as a kind of math</w:t>
      </w:r>
      <w:r w:rsidR="00850A11">
        <w:rPr>
          <w:rFonts w:cstheme="minorHAnsi"/>
          <w:noProof/>
          <w:sz w:val="24"/>
          <w:szCs w:val="24"/>
        </w:rPr>
        <w:t>-</w:t>
      </w:r>
      <w:r w:rsidR="00566DDC">
        <w:rPr>
          <w:rFonts w:cstheme="minorHAnsi"/>
          <w:noProof/>
          <w:sz w:val="24"/>
          <w:szCs w:val="24"/>
        </w:rPr>
        <w:t>supremac</w:t>
      </w:r>
      <w:r w:rsidR="00850A11">
        <w:rPr>
          <w:rFonts w:cstheme="minorHAnsi"/>
          <w:noProof/>
          <w:sz w:val="24"/>
          <w:szCs w:val="24"/>
        </w:rPr>
        <w:t>ist orientation</w:t>
      </w:r>
      <w:r w:rsidR="00805015">
        <w:rPr>
          <w:rFonts w:cstheme="minorHAnsi"/>
          <w:noProof/>
          <w:sz w:val="24"/>
          <w:szCs w:val="24"/>
        </w:rPr>
        <w:t xml:space="preserve"> in the SFI</w:t>
      </w:r>
      <w:r w:rsidR="00566DDC">
        <w:rPr>
          <w:rFonts w:cstheme="minorHAnsi"/>
          <w:noProof/>
          <w:sz w:val="24"/>
          <w:szCs w:val="24"/>
        </w:rPr>
        <w:t>.</w:t>
      </w:r>
      <w:r w:rsidR="00805015">
        <w:rPr>
          <w:rFonts w:cstheme="minorHAnsi"/>
          <w:noProof/>
          <w:sz w:val="24"/>
          <w:szCs w:val="24"/>
        </w:rPr>
        <w:t xml:space="preserve"> Harvey is not really a “mathophobe”—Harvey and Reed make extensive use of mathematics in their presentation of deterministic chaos </w:t>
      </w:r>
      <w:r w:rsidR="00805015">
        <w:rPr>
          <w:rFonts w:cstheme="minorHAnsi"/>
          <w:noProof/>
          <w:sz w:val="24"/>
          <w:szCs w:val="24"/>
        </w:rPr>
        <w:fldChar w:fldCharType="begin" w:fldLock="1"/>
      </w:r>
      <w:r w:rsidR="0064438C">
        <w:rPr>
          <w:rFonts w:cstheme="minorHAnsi"/>
          <w:noProof/>
          <w:sz w:val="24"/>
          <w:szCs w:val="24"/>
        </w:rPr>
        <w:instrText>ADDIN CSL_CITATION {"citationItems":[{"id":"ITEM-1","itemData":{"DOI":"10.1016/1061-7361(94)90020-5","ISSN":"10617361","author":[{"dropping-particle":"","family":"Harvey","given":"David L.","non-dropping-particle":"","parse-names":false,"suffix":""},{"dropping-particle":"","family":"Reed","given":"Michael H.","non-dropping-particle":"","parse-names":false,"suffix":""}],"container-title":"Journal of Social and Evolutionary Systems","id":"ITEM-1","issue":"4","issued":{"date-parts":[["1994"]]},"page":"371-411","title":"The evolution of dissipative social systems","type":"article-journal","volume":"17"},"uris":["http://www.mendeley.com/documents/?uuid=cdfac26f-e58f-4352-9d4f-a963785761c4"]}],"mendeley":{"formattedCitation":"(D. L. Harvey &amp; Reed, 1994)","plainTextFormattedCitation":"(D. L. Harvey &amp; Reed, 1994)","previouslyFormattedCitation":"(D. L. Harvey &amp; Reed, 1994)"},"properties":{"noteIndex":0},"schema":"https://github.com/citation-style-language/schema/raw/master/csl-citation.json"}</w:instrText>
      </w:r>
      <w:r w:rsidR="00805015">
        <w:rPr>
          <w:rFonts w:cstheme="minorHAnsi"/>
          <w:noProof/>
          <w:sz w:val="24"/>
          <w:szCs w:val="24"/>
        </w:rPr>
        <w:fldChar w:fldCharType="separate"/>
      </w:r>
      <w:r w:rsidR="00805015" w:rsidRPr="00805015">
        <w:rPr>
          <w:rFonts w:cstheme="minorHAnsi"/>
          <w:noProof/>
          <w:sz w:val="24"/>
          <w:szCs w:val="24"/>
        </w:rPr>
        <w:t>(D. L. Harvey &amp; Reed, 1994)</w:t>
      </w:r>
      <w:r w:rsidR="00805015">
        <w:rPr>
          <w:rFonts w:cstheme="minorHAnsi"/>
          <w:noProof/>
          <w:sz w:val="24"/>
          <w:szCs w:val="24"/>
        </w:rPr>
        <w:fldChar w:fldCharType="end"/>
      </w:r>
      <w:r w:rsidR="00805015">
        <w:rPr>
          <w:rFonts w:cstheme="minorHAnsi"/>
          <w:noProof/>
          <w:sz w:val="24"/>
          <w:szCs w:val="24"/>
        </w:rPr>
        <w:t xml:space="preserve">. Harvey and Reed </w:t>
      </w:r>
      <w:r w:rsidR="00850A11">
        <w:rPr>
          <w:rFonts w:cstheme="minorHAnsi"/>
          <w:noProof/>
          <w:sz w:val="24"/>
          <w:szCs w:val="24"/>
        </w:rPr>
        <w:t xml:space="preserve">also </w:t>
      </w:r>
      <w:r w:rsidR="00805015">
        <w:rPr>
          <w:rFonts w:cstheme="minorHAnsi"/>
          <w:noProof/>
          <w:sz w:val="24"/>
          <w:szCs w:val="24"/>
        </w:rPr>
        <w:t xml:space="preserve">affirm statistical and predictive modeling in their field of sociology, where </w:t>
      </w:r>
      <w:r w:rsidR="00805015">
        <w:rPr>
          <w:rFonts w:cstheme="minorHAnsi"/>
          <w:noProof/>
          <w:sz w:val="24"/>
          <w:szCs w:val="24"/>
        </w:rPr>
        <w:lastRenderedPageBreak/>
        <w:t>appropriate</w:t>
      </w:r>
      <w:r w:rsidR="00850A11">
        <w:rPr>
          <w:rFonts w:cstheme="minorHAnsi"/>
          <w:noProof/>
          <w:sz w:val="24"/>
          <w:szCs w:val="24"/>
        </w:rPr>
        <w:t xml:space="preserve"> </w:t>
      </w:r>
      <w:r w:rsidR="00850A11">
        <w:rPr>
          <w:rFonts w:cstheme="minorHAnsi"/>
          <w:noProof/>
          <w:sz w:val="24"/>
          <w:szCs w:val="24"/>
        </w:rPr>
        <w:fldChar w:fldCharType="begin" w:fldLock="1"/>
      </w:r>
      <w:r w:rsidR="005107E6">
        <w:rPr>
          <w:rFonts w:cstheme="minorHAnsi"/>
          <w:noProof/>
          <w:sz w:val="24"/>
          <w:szCs w:val="24"/>
        </w:rPr>
        <w:instrText>ADDIN CSL_CITATION {"citationItems":[{"id":"ITEM-1","itemData":{"author":[{"dropping-particle":"","family":"Harvey","given":"David L.","non-dropping-particle":"","parse-names":false,"suffix":""},{"dropping-particle":"","family":"Reed","given":"Michael","non-dropping-particle":"","parse-names":false,"suffix":""}],"chapter-number":"13","container-title":"Chaos Theory in the Social Sciences: Foundations and Applications","editor":[{"dropping-particle":"","family":"Kiel","given":"D","non-dropping-particle":"","parse-names":false,"suffix":""},{"dropping-particle":"","family":"Elliott","given":"E","non-dropping-particle":"","parse-names":false,"suffix":""}],"id":"ITEM-1","issued":{"date-parts":[["1997"]]},"publisher":"University of Michigan Press","title":"Social Science as the Study of Complex Systems","type":"chapter"},"uris":["http://www.mendeley.com/documents/?uuid=370401ab-ea53-4edc-835e-dbed9d7704a9"]}],"mendeley":{"formattedCitation":"(D. L. Harvey &amp; Reed, 1997)","manualFormatting":"(D. L. Harvey &amp; Reed, 1997, 309)","plainTextFormattedCitation":"(D. L. Harvey &amp; Reed, 1997)","previouslyFormattedCitation":"(D. L. Harvey &amp; Reed, 1997)"},"properties":{"noteIndex":0},"schema":"https://github.com/citation-style-language/schema/raw/master/csl-citation.json"}</w:instrText>
      </w:r>
      <w:r w:rsidR="00850A11">
        <w:rPr>
          <w:rFonts w:cstheme="minorHAnsi"/>
          <w:noProof/>
          <w:sz w:val="24"/>
          <w:szCs w:val="24"/>
        </w:rPr>
        <w:fldChar w:fldCharType="separate"/>
      </w:r>
      <w:r w:rsidR="00850A11" w:rsidRPr="00850A11">
        <w:rPr>
          <w:rFonts w:cstheme="minorHAnsi"/>
          <w:noProof/>
          <w:sz w:val="24"/>
          <w:szCs w:val="24"/>
        </w:rPr>
        <w:t>(D. L. Harvey &amp; Reed, 1997</w:t>
      </w:r>
      <w:r w:rsidR="00850A11">
        <w:rPr>
          <w:rFonts w:cstheme="minorHAnsi"/>
          <w:noProof/>
          <w:sz w:val="24"/>
          <w:szCs w:val="24"/>
        </w:rPr>
        <w:t>, 309</w:t>
      </w:r>
      <w:r w:rsidR="00850A11" w:rsidRPr="00850A11">
        <w:rPr>
          <w:rFonts w:cstheme="minorHAnsi"/>
          <w:noProof/>
          <w:sz w:val="24"/>
          <w:szCs w:val="24"/>
        </w:rPr>
        <w:t>)</w:t>
      </w:r>
      <w:r w:rsidR="00850A11">
        <w:rPr>
          <w:rFonts w:cstheme="minorHAnsi"/>
          <w:noProof/>
          <w:sz w:val="24"/>
          <w:szCs w:val="24"/>
        </w:rPr>
        <w:fldChar w:fldCharType="end"/>
      </w:r>
      <w:r w:rsidR="00850A11">
        <w:rPr>
          <w:rFonts w:cstheme="minorHAnsi"/>
          <w:noProof/>
          <w:sz w:val="24"/>
          <w:szCs w:val="24"/>
        </w:rPr>
        <w:t>.</w:t>
      </w:r>
      <w:r w:rsidR="0064438C">
        <w:rPr>
          <w:rFonts w:cstheme="minorHAnsi"/>
          <w:noProof/>
          <w:sz w:val="24"/>
          <w:szCs w:val="24"/>
        </w:rPr>
        <w:t xml:space="preserve"> </w:t>
      </w:r>
      <w:r w:rsidR="00850A11">
        <w:rPr>
          <w:rFonts w:cstheme="minorHAnsi"/>
          <w:noProof/>
          <w:sz w:val="24"/>
          <w:szCs w:val="24"/>
        </w:rPr>
        <w:t>However,</w:t>
      </w:r>
      <w:r w:rsidR="0064438C">
        <w:rPr>
          <w:rFonts w:cstheme="minorHAnsi"/>
          <w:noProof/>
          <w:sz w:val="24"/>
          <w:szCs w:val="24"/>
        </w:rPr>
        <w:t xml:space="preserve"> they </w:t>
      </w:r>
      <w:r w:rsidR="00850A11">
        <w:rPr>
          <w:rFonts w:cstheme="minorHAnsi"/>
          <w:noProof/>
          <w:sz w:val="24"/>
          <w:szCs w:val="24"/>
        </w:rPr>
        <w:t xml:space="preserve">do </w:t>
      </w:r>
      <w:r w:rsidR="0064438C">
        <w:rPr>
          <w:rFonts w:cstheme="minorHAnsi"/>
          <w:noProof/>
          <w:sz w:val="24"/>
          <w:szCs w:val="24"/>
        </w:rPr>
        <w:t xml:space="preserve">see areas where these </w:t>
      </w:r>
      <w:r w:rsidR="00850A11">
        <w:rPr>
          <w:rFonts w:cstheme="minorHAnsi"/>
          <w:noProof/>
          <w:sz w:val="24"/>
          <w:szCs w:val="24"/>
        </w:rPr>
        <w:t xml:space="preserve">methods </w:t>
      </w:r>
      <w:r w:rsidR="0064438C">
        <w:rPr>
          <w:rFonts w:cstheme="minorHAnsi"/>
          <w:noProof/>
          <w:sz w:val="24"/>
          <w:szCs w:val="24"/>
        </w:rPr>
        <w:t xml:space="preserve">are not appropriate, and </w:t>
      </w:r>
      <w:r w:rsidR="00805015">
        <w:rPr>
          <w:rFonts w:cstheme="minorHAnsi"/>
          <w:noProof/>
          <w:sz w:val="24"/>
          <w:szCs w:val="24"/>
        </w:rPr>
        <w:t>defend iconological modeling</w:t>
      </w:r>
      <w:r w:rsidR="0064438C">
        <w:rPr>
          <w:rFonts w:cstheme="minorHAnsi"/>
          <w:noProof/>
          <w:sz w:val="24"/>
          <w:szCs w:val="24"/>
        </w:rPr>
        <w:t>—</w:t>
      </w:r>
      <w:r w:rsidR="0064438C" w:rsidRPr="0064438C">
        <w:t xml:space="preserve"> </w:t>
      </w:r>
      <w:r w:rsidR="0064438C">
        <w:t>a kind of “</w:t>
      </w:r>
      <w:r w:rsidR="0064438C" w:rsidRPr="0064438C">
        <w:rPr>
          <w:rFonts w:cstheme="minorHAnsi"/>
          <w:noProof/>
          <w:sz w:val="24"/>
          <w:szCs w:val="24"/>
        </w:rPr>
        <w:t>pictorial method</w:t>
      </w:r>
      <w:r w:rsidR="0064438C">
        <w:rPr>
          <w:rFonts w:cstheme="minorHAnsi"/>
          <w:noProof/>
          <w:sz w:val="24"/>
          <w:szCs w:val="24"/>
        </w:rPr>
        <w:t xml:space="preserve"> […using] </w:t>
      </w:r>
      <w:r w:rsidR="0064438C" w:rsidRPr="0064438C">
        <w:rPr>
          <w:rFonts w:cstheme="minorHAnsi"/>
          <w:noProof/>
          <w:sz w:val="24"/>
          <w:szCs w:val="24"/>
        </w:rPr>
        <w:t>visual correspondences rather than in deductive reasoning</w:t>
      </w:r>
      <w:r w:rsidR="0064438C">
        <w:rPr>
          <w:rFonts w:cstheme="minorHAnsi"/>
          <w:noProof/>
          <w:sz w:val="24"/>
          <w:szCs w:val="24"/>
        </w:rPr>
        <w:t xml:space="preserve">” </w:t>
      </w:r>
      <w:r w:rsidR="0064438C" w:rsidRPr="00BC3AD9">
        <w:rPr>
          <w:rFonts w:cstheme="minorHAnsi"/>
          <w:noProof/>
          <w:sz w:val="24"/>
          <w:szCs w:val="24"/>
        </w:rPr>
        <w:fldChar w:fldCharType="begin" w:fldLock="1"/>
      </w:r>
      <w:r w:rsidR="003D4B3B" w:rsidRPr="00BC3AD9">
        <w:rPr>
          <w:rFonts w:cstheme="minorHAnsi"/>
          <w:noProof/>
          <w:sz w:val="24"/>
          <w:szCs w:val="24"/>
        </w:rPr>
        <w:instrText>ADDIN CSL_CITATION {"citationItems":[{"id":"ITEM-1","itemData":{"author":[{"dropping-particle":"","family":"Harvey","given":"David L.","non-dropping-particle":"","parse-names":false,"suffix":""},{"dropping-particle":"","family":"Reed","given":"Michael","non-dropping-particle":"","parse-names":false,"suffix":""}],"chapter-number":"13","container-title":"Chaos Theory in the Social Sciences: Foundations and Applications","editor":[{"dropping-particle":"","family":"Kiel","given":"D","non-dropping-particle":"","parse-names":false,"suffix":""},{"dropping-particle":"","family":"Elliott","given":"E","non-dropping-particle":"","parse-names":false,"suffix":""}],"id":"ITEM-1","issued":{"date-parts":[["1997"]]},"publisher":"University of Michigan Press","title":"Social Science as the Study of Complex Systems","type":"chapter"},"uris":["http://www.mendeley.com/documents/?uuid=370401ab-ea53-4edc-835e-dbed9d7704a9"]}],"mendeley":{"formattedCitation":"(D. L. Harvey &amp; Reed, 1997)","manualFormatting":"(D. L. Harvey &amp; Reed, 1997, 309)","plainTextFormattedCitation":"(D. L. Harvey &amp; Reed, 1997)","previouslyFormattedCitation":"(D. L. Harvey &amp; Reed, 1997)"},"properties":{"noteIndex":0},"schema":"https://github.com/citation-style-language/schema/raw/master/csl-citation.json"}</w:instrText>
      </w:r>
      <w:r w:rsidR="0064438C" w:rsidRPr="00BC3AD9">
        <w:rPr>
          <w:rFonts w:cstheme="minorHAnsi"/>
          <w:noProof/>
          <w:sz w:val="24"/>
          <w:szCs w:val="24"/>
        </w:rPr>
        <w:fldChar w:fldCharType="separate"/>
      </w:r>
      <w:r w:rsidR="0064438C" w:rsidRPr="00BC3AD9">
        <w:rPr>
          <w:rFonts w:cstheme="minorHAnsi"/>
          <w:noProof/>
          <w:sz w:val="24"/>
          <w:szCs w:val="24"/>
        </w:rPr>
        <w:t>(D. L. Harvey &amp; Reed, 1997, 309)</w:t>
      </w:r>
      <w:r w:rsidR="0064438C" w:rsidRPr="00BC3AD9">
        <w:rPr>
          <w:rFonts w:cstheme="minorHAnsi"/>
          <w:noProof/>
          <w:sz w:val="24"/>
          <w:szCs w:val="24"/>
        </w:rPr>
        <w:fldChar w:fldCharType="end"/>
      </w:r>
      <w:r w:rsidR="0064438C" w:rsidRPr="00BC3AD9">
        <w:rPr>
          <w:rFonts w:cstheme="minorHAnsi"/>
          <w:noProof/>
          <w:sz w:val="24"/>
          <w:szCs w:val="24"/>
        </w:rPr>
        <w:t>—to better understand chaos theory, for example.</w:t>
      </w:r>
    </w:p>
    <w:p w14:paraId="4A4711A5" w14:textId="4670114E" w:rsidR="005A1827" w:rsidRPr="00BC3AD9" w:rsidRDefault="00446F29" w:rsidP="00B67B30">
      <w:pPr>
        <w:spacing w:line="480" w:lineRule="auto"/>
        <w:rPr>
          <w:rFonts w:ascii="Calibri" w:hAnsi="Calibri" w:cs="Calibri"/>
          <w:noProof/>
          <w:sz w:val="24"/>
          <w:szCs w:val="24"/>
        </w:rPr>
      </w:pPr>
      <w:r w:rsidRPr="00BC3AD9">
        <w:rPr>
          <w:rFonts w:ascii="Calibri" w:hAnsi="Calibri" w:cs="Calibri"/>
          <w:b/>
          <w:bCs/>
          <w:noProof/>
          <w:sz w:val="24"/>
          <w:szCs w:val="24"/>
        </w:rPr>
        <w:tab/>
      </w:r>
      <w:r w:rsidRPr="00BC3AD9">
        <w:rPr>
          <w:rFonts w:ascii="Calibri" w:hAnsi="Calibri" w:cs="Calibri"/>
          <w:noProof/>
          <w:sz w:val="24"/>
          <w:szCs w:val="24"/>
        </w:rPr>
        <w:t>After the above jab at Gell-Mann, Harvey continues</w:t>
      </w:r>
      <w:r w:rsidR="003D4B3B" w:rsidRPr="00BC3AD9">
        <w:rPr>
          <w:rFonts w:ascii="Calibri" w:hAnsi="Calibri" w:cs="Calibri"/>
          <w:noProof/>
          <w:sz w:val="24"/>
          <w:szCs w:val="24"/>
        </w:rPr>
        <w:t>:</w:t>
      </w:r>
    </w:p>
    <w:p w14:paraId="437B5DA4" w14:textId="315710ED" w:rsidR="00446F29" w:rsidRPr="00BC3AD9" w:rsidRDefault="00446F29" w:rsidP="003D4B3B">
      <w:pPr>
        <w:spacing w:line="480" w:lineRule="auto"/>
        <w:ind w:left="720"/>
        <w:rPr>
          <w:rFonts w:ascii="Calibri" w:hAnsi="Calibri" w:cs="Calibri"/>
          <w:noProof/>
          <w:sz w:val="24"/>
          <w:szCs w:val="24"/>
        </w:rPr>
      </w:pPr>
      <w:r w:rsidRPr="00BC3AD9">
        <w:rPr>
          <w:rFonts w:ascii="Calibri" w:hAnsi="Calibri" w:cs="Calibri"/>
          <w:noProof/>
          <w:sz w:val="24"/>
          <w:szCs w:val="24"/>
        </w:rPr>
        <w:t xml:space="preserve">One need merely peruse Prigogine and Stenger's (1984) landmark statement, </w:t>
      </w:r>
      <w:r w:rsidRPr="00BC3AD9">
        <w:rPr>
          <w:rFonts w:ascii="Calibri" w:hAnsi="Calibri" w:cs="Calibri"/>
          <w:i/>
          <w:iCs/>
          <w:noProof/>
          <w:sz w:val="24"/>
          <w:szCs w:val="24"/>
        </w:rPr>
        <w:t>Order out of Chaos</w:t>
      </w:r>
      <w:r w:rsidRPr="00BC3AD9">
        <w:rPr>
          <w:rFonts w:ascii="Calibri" w:hAnsi="Calibri" w:cs="Calibri"/>
          <w:noProof/>
          <w:sz w:val="24"/>
          <w:szCs w:val="24"/>
        </w:rPr>
        <w:t>…to recognize the difference between the CAS agenda and Chaos-based forms of inquiry. First, the subtitle of Prigogine and Stenger's volume, when translated into English is 'Mans New Dialogue with Nature',</w:t>
      </w:r>
      <w:r w:rsidR="00BC3AD9">
        <w:rPr>
          <w:rFonts w:ascii="Calibri" w:hAnsi="Calibri" w:cs="Calibri"/>
          <w:noProof/>
          <w:sz w:val="24"/>
          <w:szCs w:val="24"/>
        </w:rPr>
        <w:t xml:space="preserve"> </w:t>
      </w:r>
      <w:r w:rsidRPr="00BC3AD9">
        <w:rPr>
          <w:rFonts w:ascii="Calibri" w:hAnsi="Calibri" w:cs="Calibri"/>
          <w:noProof/>
          <w:sz w:val="24"/>
          <w:szCs w:val="24"/>
        </w:rPr>
        <w:t>a phrase signifying an expected sea</w:t>
      </w:r>
      <w:r w:rsidR="00BC3AD9">
        <w:rPr>
          <w:rFonts w:ascii="Calibri" w:hAnsi="Calibri" w:cs="Calibri"/>
          <w:noProof/>
          <w:sz w:val="24"/>
          <w:szCs w:val="24"/>
        </w:rPr>
        <w:t>-</w:t>
      </w:r>
      <w:r w:rsidRPr="00BC3AD9">
        <w:rPr>
          <w:rFonts w:ascii="Calibri" w:hAnsi="Calibri" w:cs="Calibri"/>
          <w:noProof/>
          <w:sz w:val="24"/>
          <w:szCs w:val="24"/>
        </w:rPr>
        <w:t>shift in how intellectual life generally, not just the physical sciences, would be done in the future</w:t>
      </w:r>
      <w:r w:rsidR="003D4B3B" w:rsidRPr="00BC3AD9">
        <w:rPr>
          <w:rFonts w:ascii="Calibri" w:hAnsi="Calibri" w:cs="Calibri"/>
          <w:noProof/>
          <w:sz w:val="24"/>
          <w:szCs w:val="24"/>
        </w:rPr>
        <w:t xml:space="preserve"> </w:t>
      </w:r>
      <w:r w:rsidR="003D4B3B" w:rsidRPr="00BC3AD9">
        <w:rPr>
          <w:rFonts w:ascii="Calibri" w:hAnsi="Calibri" w:cs="Calibri"/>
          <w:noProof/>
          <w:sz w:val="24"/>
          <w:szCs w:val="24"/>
        </w:rPr>
        <w:fldChar w:fldCharType="begin" w:fldLock="1"/>
      </w:r>
      <w:r w:rsidR="000A5E3C" w:rsidRPr="00BC3AD9">
        <w:rPr>
          <w:rFonts w:ascii="Calibri" w:hAnsi="Calibri" w:cs="Calibri"/>
          <w:noProof/>
          <w:sz w:val="24"/>
          <w:szCs w:val="24"/>
        </w:rPr>
        <w:instrText>ADDIN CSL_CITATION {"citationItems":[{"id":"ITEM-1","itemData":{"abstract":"Online publication, thus no page numbers but one can search for quotes.","author":[{"dropping-particle":"","family":"Harvey","given":"David L.","non-dropping-particle":"","parse-names":false,"suffix":""}],"container-title":"Social Issues","id":"ITEM-1","issue":"2","issued":{"date-parts":[["2001"]]},"title":"Chaos and Complexity: Their Bearing on Social Policy Research","type":"article-journal","volume":"1"},"uris":["http://www.mendeley.com/documents/?uuid=ceb38a8e-9c30-4af4-9b55-4c1abac7176e"]}],"mendeley":{"formattedCitation":"(D. L. Harvey, 2001)","plainTextFormattedCitation":"(D. L. Harvey, 2001)","previouslyFormattedCitation":"(D. L. Harvey, 2001)"},"properties":{"noteIndex":0},"schema":"https://github.com/citation-style-language/schema/raw/master/csl-citation.json"}</w:instrText>
      </w:r>
      <w:r w:rsidR="003D4B3B" w:rsidRPr="00BC3AD9">
        <w:rPr>
          <w:rFonts w:ascii="Calibri" w:hAnsi="Calibri" w:cs="Calibri"/>
          <w:noProof/>
          <w:sz w:val="24"/>
          <w:szCs w:val="24"/>
        </w:rPr>
        <w:fldChar w:fldCharType="separate"/>
      </w:r>
      <w:r w:rsidR="003D4B3B" w:rsidRPr="00BC3AD9">
        <w:rPr>
          <w:rFonts w:ascii="Calibri" w:hAnsi="Calibri" w:cs="Calibri"/>
          <w:noProof/>
          <w:sz w:val="24"/>
          <w:szCs w:val="24"/>
        </w:rPr>
        <w:t>(D. L. Harvey, 2001)</w:t>
      </w:r>
      <w:r w:rsidR="003D4B3B" w:rsidRPr="00BC3AD9">
        <w:rPr>
          <w:rFonts w:ascii="Calibri" w:hAnsi="Calibri" w:cs="Calibri"/>
          <w:noProof/>
          <w:sz w:val="24"/>
          <w:szCs w:val="24"/>
        </w:rPr>
        <w:fldChar w:fldCharType="end"/>
      </w:r>
      <w:r w:rsidR="003D4B3B" w:rsidRPr="00BC3AD9">
        <w:rPr>
          <w:rFonts w:ascii="Calibri" w:hAnsi="Calibri" w:cs="Calibri"/>
          <w:noProof/>
          <w:sz w:val="24"/>
          <w:szCs w:val="24"/>
        </w:rPr>
        <w:t xml:space="preserve">. </w:t>
      </w:r>
    </w:p>
    <w:p w14:paraId="54725969" w14:textId="4C38B42A" w:rsidR="007859DB" w:rsidRDefault="007859DB" w:rsidP="00B67B30">
      <w:pPr>
        <w:spacing w:line="480" w:lineRule="auto"/>
        <w:rPr>
          <w:rFonts w:ascii="Calibri" w:hAnsi="Calibri" w:cs="Calibri"/>
          <w:noProof/>
          <w:sz w:val="24"/>
          <w:szCs w:val="24"/>
        </w:rPr>
      </w:pPr>
      <w:r w:rsidRPr="00BC3AD9">
        <w:rPr>
          <w:rFonts w:ascii="Calibri" w:hAnsi="Calibri" w:cs="Calibri"/>
          <w:noProof/>
          <w:sz w:val="24"/>
          <w:szCs w:val="24"/>
        </w:rPr>
        <w:t xml:space="preserve">This bespeaks a view towards social transformation </w:t>
      </w:r>
      <w:r w:rsidR="008D705F" w:rsidRPr="00BC3AD9">
        <w:rPr>
          <w:rFonts w:ascii="Calibri" w:hAnsi="Calibri" w:cs="Calibri"/>
          <w:noProof/>
          <w:sz w:val="24"/>
          <w:szCs w:val="24"/>
        </w:rPr>
        <w:t xml:space="preserve">that </w:t>
      </w:r>
      <w:r w:rsidRPr="00BC3AD9">
        <w:rPr>
          <w:rFonts w:ascii="Calibri" w:hAnsi="Calibri" w:cs="Calibri"/>
          <w:noProof/>
          <w:sz w:val="24"/>
          <w:szCs w:val="24"/>
        </w:rPr>
        <w:t>entail</w:t>
      </w:r>
      <w:r w:rsidR="008D705F" w:rsidRPr="00BC3AD9">
        <w:rPr>
          <w:rFonts w:ascii="Calibri" w:hAnsi="Calibri" w:cs="Calibri"/>
          <w:noProof/>
          <w:sz w:val="24"/>
          <w:szCs w:val="24"/>
        </w:rPr>
        <w:t>s</w:t>
      </w:r>
      <w:r w:rsidRPr="00BC3AD9">
        <w:rPr>
          <w:rFonts w:ascii="Calibri" w:hAnsi="Calibri" w:cs="Calibri"/>
          <w:noProof/>
          <w:sz w:val="24"/>
          <w:szCs w:val="24"/>
        </w:rPr>
        <w:t xml:space="preserve"> a radical epistemological break with critical-quantitative dualism</w:t>
      </w:r>
      <w:r w:rsidR="008D705F" w:rsidRPr="00BC3AD9">
        <w:rPr>
          <w:rFonts w:ascii="Calibri" w:hAnsi="Calibri" w:cs="Calibri"/>
          <w:noProof/>
          <w:sz w:val="24"/>
          <w:szCs w:val="24"/>
        </w:rPr>
        <w:t>, to say the least</w:t>
      </w:r>
      <w:r w:rsidRPr="00BC3AD9">
        <w:rPr>
          <w:rFonts w:ascii="Calibri" w:hAnsi="Calibri" w:cs="Calibri"/>
          <w:noProof/>
          <w:sz w:val="24"/>
          <w:szCs w:val="24"/>
        </w:rPr>
        <w:t xml:space="preserve">—which may or may not be compatible with Gintis’ view on the place of game theory and the rational actor model. </w:t>
      </w:r>
    </w:p>
    <w:p w14:paraId="3C982032" w14:textId="77777777" w:rsidR="00BC3AD9" w:rsidRPr="00BC3AD9" w:rsidRDefault="00BC3AD9" w:rsidP="00B67B30">
      <w:pPr>
        <w:spacing w:line="480" w:lineRule="auto"/>
        <w:rPr>
          <w:rFonts w:ascii="Calibri" w:hAnsi="Calibri" w:cs="Calibri"/>
          <w:noProof/>
          <w:sz w:val="24"/>
          <w:szCs w:val="24"/>
        </w:rPr>
      </w:pPr>
    </w:p>
    <w:p w14:paraId="2244603D" w14:textId="0B94106E" w:rsidR="00B67B30" w:rsidRPr="00C537D5" w:rsidRDefault="00B67B30" w:rsidP="00B67B30">
      <w:pPr>
        <w:spacing w:line="480" w:lineRule="auto"/>
        <w:rPr>
          <w:rFonts w:ascii="Calibri" w:hAnsi="Calibri" w:cs="Calibri"/>
          <w:b/>
          <w:bCs/>
          <w:i/>
          <w:iCs/>
          <w:noProof/>
          <w:sz w:val="24"/>
          <w:szCs w:val="24"/>
        </w:rPr>
      </w:pPr>
      <w:r w:rsidRPr="00C537D5">
        <w:rPr>
          <w:rFonts w:ascii="Calibri" w:hAnsi="Calibri" w:cs="Calibri"/>
          <w:b/>
          <w:bCs/>
          <w:i/>
          <w:iCs/>
          <w:noProof/>
          <w:sz w:val="24"/>
          <w:szCs w:val="24"/>
        </w:rPr>
        <w:t>Conclusions</w:t>
      </w:r>
    </w:p>
    <w:p w14:paraId="61909E67" w14:textId="126AF685" w:rsidR="000E5850" w:rsidRDefault="00C319CD" w:rsidP="009A54F8">
      <w:pPr>
        <w:spacing w:line="480" w:lineRule="auto"/>
        <w:ind w:firstLine="720"/>
        <w:rPr>
          <w:rFonts w:cstheme="minorHAnsi"/>
          <w:noProof/>
          <w:sz w:val="24"/>
          <w:szCs w:val="24"/>
        </w:rPr>
      </w:pPr>
      <w:r>
        <w:rPr>
          <w:rFonts w:cstheme="minorHAnsi"/>
          <w:noProof/>
          <w:sz w:val="24"/>
          <w:szCs w:val="24"/>
        </w:rPr>
        <w:t xml:space="preserve">To sum up, </w:t>
      </w:r>
      <w:r w:rsidR="00E87573">
        <w:rPr>
          <w:rFonts w:cstheme="minorHAnsi"/>
          <w:noProof/>
          <w:sz w:val="24"/>
          <w:szCs w:val="24"/>
        </w:rPr>
        <w:t>we start</w:t>
      </w:r>
      <w:r w:rsidR="00CE3E62">
        <w:rPr>
          <w:rFonts w:cstheme="minorHAnsi"/>
          <w:noProof/>
          <w:sz w:val="24"/>
          <w:szCs w:val="24"/>
        </w:rPr>
        <w:t>ed</w:t>
      </w:r>
      <w:r w:rsidR="00E87573">
        <w:rPr>
          <w:rFonts w:cstheme="minorHAnsi"/>
          <w:noProof/>
          <w:sz w:val="24"/>
          <w:szCs w:val="24"/>
        </w:rPr>
        <w:t xml:space="preserve"> with the premise that</w:t>
      </w:r>
      <w:r>
        <w:rPr>
          <w:rFonts w:cstheme="minorHAnsi"/>
          <w:noProof/>
          <w:sz w:val="24"/>
          <w:szCs w:val="24"/>
        </w:rPr>
        <w:t xml:space="preserve"> </w:t>
      </w:r>
      <w:r w:rsidRPr="00C319CD">
        <w:rPr>
          <w:rFonts w:cstheme="minorHAnsi"/>
          <w:noProof/>
          <w:sz w:val="24"/>
          <w:szCs w:val="24"/>
        </w:rPr>
        <w:t>ABM is an important new methodology that has seen very little use in critical geography.</w:t>
      </w:r>
      <w:r w:rsidR="00CE3E62">
        <w:rPr>
          <w:rFonts w:cstheme="minorHAnsi"/>
          <w:noProof/>
          <w:sz w:val="24"/>
          <w:szCs w:val="24"/>
        </w:rPr>
        <w:t xml:space="preserve"> We explained that t</w:t>
      </w:r>
      <w:r w:rsidRPr="00C319CD">
        <w:rPr>
          <w:rFonts w:cstheme="minorHAnsi"/>
          <w:noProof/>
          <w:sz w:val="24"/>
          <w:szCs w:val="24"/>
        </w:rPr>
        <w:t>here are reasons for this, rooted in a deep seated, historical, critical/quantitative dualism that remains difficult to overcome.</w:t>
      </w:r>
      <w:r w:rsidR="00CE3E62">
        <w:rPr>
          <w:rFonts w:cstheme="minorHAnsi"/>
          <w:noProof/>
          <w:sz w:val="24"/>
          <w:szCs w:val="24"/>
        </w:rPr>
        <w:t xml:space="preserve"> </w:t>
      </w:r>
      <w:r w:rsidRPr="00C319CD">
        <w:rPr>
          <w:rFonts w:cstheme="minorHAnsi"/>
          <w:noProof/>
          <w:sz w:val="24"/>
          <w:szCs w:val="24"/>
        </w:rPr>
        <w:t xml:space="preserve">Critical GIS is perhaps the most exemplary case of an attempt to overcome critical / </w:t>
      </w:r>
      <w:r w:rsidRPr="00C319CD">
        <w:rPr>
          <w:rFonts w:cstheme="minorHAnsi"/>
          <w:noProof/>
          <w:sz w:val="24"/>
          <w:szCs w:val="24"/>
        </w:rPr>
        <w:lastRenderedPageBreak/>
        <w:t>quantitative dualism</w:t>
      </w:r>
      <w:r w:rsidR="00CE3E62">
        <w:rPr>
          <w:rFonts w:cstheme="minorHAnsi"/>
          <w:noProof/>
          <w:sz w:val="24"/>
          <w:szCs w:val="24"/>
        </w:rPr>
        <w:t xml:space="preserve">. It is also exemplary as a project of </w:t>
      </w:r>
      <w:r w:rsidRPr="00C319CD">
        <w:rPr>
          <w:rFonts w:cstheme="minorHAnsi"/>
          <w:noProof/>
          <w:sz w:val="24"/>
          <w:szCs w:val="24"/>
        </w:rPr>
        <w:t>sustained, critical, collective inquiry into</w:t>
      </w:r>
      <w:r w:rsidR="00CE3E62">
        <w:rPr>
          <w:rFonts w:cstheme="minorHAnsi"/>
          <w:noProof/>
          <w:sz w:val="24"/>
          <w:szCs w:val="24"/>
        </w:rPr>
        <w:t xml:space="preserve"> a form of</w:t>
      </w:r>
      <w:r w:rsidRPr="00C319CD">
        <w:rPr>
          <w:rFonts w:cstheme="minorHAnsi"/>
          <w:noProof/>
          <w:sz w:val="24"/>
          <w:szCs w:val="24"/>
        </w:rPr>
        <w:t xml:space="preserve"> technology</w:t>
      </w:r>
      <w:r w:rsidR="00CE3E62">
        <w:rPr>
          <w:rFonts w:cstheme="minorHAnsi"/>
          <w:noProof/>
          <w:sz w:val="24"/>
          <w:szCs w:val="24"/>
        </w:rPr>
        <w:t>. This entails</w:t>
      </w:r>
      <w:r w:rsidR="008052D6">
        <w:rPr>
          <w:rFonts w:cstheme="minorHAnsi"/>
          <w:noProof/>
          <w:sz w:val="24"/>
          <w:szCs w:val="24"/>
        </w:rPr>
        <w:t xml:space="preserve"> two things. First of all, it entails</w:t>
      </w:r>
      <w:r w:rsidRPr="00C319CD">
        <w:rPr>
          <w:rFonts w:cstheme="minorHAnsi"/>
          <w:noProof/>
          <w:sz w:val="24"/>
          <w:szCs w:val="24"/>
        </w:rPr>
        <w:t xml:space="preserve"> getting</w:t>
      </w:r>
      <w:r w:rsidR="008052D6">
        <w:rPr>
          <w:rFonts w:cstheme="minorHAnsi"/>
          <w:noProof/>
          <w:sz w:val="24"/>
          <w:szCs w:val="24"/>
        </w:rPr>
        <w:t xml:space="preserve"> our</w:t>
      </w:r>
      <w:r w:rsidRPr="00C319CD">
        <w:rPr>
          <w:rFonts w:cstheme="minorHAnsi"/>
          <w:noProof/>
          <w:sz w:val="24"/>
          <w:szCs w:val="24"/>
        </w:rPr>
        <w:t xml:space="preserve"> hands dirty and putting a form of tech</w:t>
      </w:r>
      <w:r w:rsidR="00E87573">
        <w:rPr>
          <w:rFonts w:cstheme="minorHAnsi"/>
          <w:noProof/>
          <w:sz w:val="24"/>
          <w:szCs w:val="24"/>
        </w:rPr>
        <w:t>nology</w:t>
      </w:r>
      <w:r w:rsidR="00CE3E62">
        <w:rPr>
          <w:rFonts w:cstheme="minorHAnsi"/>
          <w:noProof/>
          <w:sz w:val="24"/>
          <w:szCs w:val="24"/>
        </w:rPr>
        <w:t xml:space="preserve"> </w:t>
      </w:r>
      <w:r w:rsidR="00CE3E62" w:rsidRPr="00E87573">
        <w:rPr>
          <w:rFonts w:cstheme="minorHAnsi"/>
          <w:noProof/>
          <w:sz w:val="24"/>
          <w:szCs w:val="24"/>
        </w:rPr>
        <w:t>to different uses</w:t>
      </w:r>
      <w:r w:rsidR="00CE3E62">
        <w:rPr>
          <w:rFonts w:cstheme="minorHAnsi"/>
          <w:noProof/>
          <w:sz w:val="24"/>
          <w:szCs w:val="24"/>
        </w:rPr>
        <w:t xml:space="preserve"> than it was intended</w:t>
      </w:r>
      <w:r w:rsidR="008052D6">
        <w:rPr>
          <w:rFonts w:cstheme="minorHAnsi"/>
          <w:noProof/>
          <w:sz w:val="24"/>
          <w:szCs w:val="24"/>
        </w:rPr>
        <w:t xml:space="preserve">. </w:t>
      </w:r>
      <w:r w:rsidR="00CE3E62">
        <w:rPr>
          <w:rFonts w:cstheme="minorHAnsi"/>
          <w:noProof/>
          <w:sz w:val="24"/>
          <w:szCs w:val="24"/>
        </w:rPr>
        <w:t xml:space="preserve">GIS was </w:t>
      </w:r>
      <w:r w:rsidR="00E87573" w:rsidRPr="00E87573">
        <w:rPr>
          <w:rFonts w:cstheme="minorHAnsi"/>
          <w:noProof/>
          <w:sz w:val="24"/>
          <w:szCs w:val="24"/>
        </w:rPr>
        <w:t>engineered to serve capital accumulation and the state</w:t>
      </w:r>
      <w:r w:rsidR="008052D6">
        <w:rPr>
          <w:rFonts w:cstheme="minorHAnsi"/>
          <w:noProof/>
          <w:sz w:val="24"/>
          <w:szCs w:val="24"/>
        </w:rPr>
        <w:t xml:space="preserve">. But we have seen it can be “hacked” for uses in </w:t>
      </w:r>
      <w:r w:rsidR="00E87573" w:rsidRPr="00E87573">
        <w:rPr>
          <w:rFonts w:cstheme="minorHAnsi"/>
          <w:noProof/>
          <w:sz w:val="24"/>
          <w:szCs w:val="24"/>
        </w:rPr>
        <w:t>critical social science</w:t>
      </w:r>
      <w:r w:rsidR="008052D6">
        <w:rPr>
          <w:rFonts w:cstheme="minorHAnsi"/>
          <w:noProof/>
          <w:sz w:val="24"/>
          <w:szCs w:val="24"/>
        </w:rPr>
        <w:t>,</w:t>
      </w:r>
      <w:r w:rsidR="00E87573" w:rsidRPr="00E87573">
        <w:rPr>
          <w:rFonts w:cstheme="minorHAnsi"/>
          <w:noProof/>
          <w:sz w:val="24"/>
          <w:szCs w:val="24"/>
        </w:rPr>
        <w:t xml:space="preserve"> as well as for political interventions towards social justice</w:t>
      </w:r>
      <w:r w:rsidR="009A54F8">
        <w:rPr>
          <w:rFonts w:cstheme="minorHAnsi"/>
          <w:noProof/>
          <w:sz w:val="24"/>
          <w:szCs w:val="24"/>
        </w:rPr>
        <w:t xml:space="preserve">. Secondly, such a </w:t>
      </w:r>
      <w:r w:rsidR="009A54F8" w:rsidRPr="00C319CD">
        <w:rPr>
          <w:rFonts w:cstheme="minorHAnsi"/>
          <w:noProof/>
          <w:sz w:val="24"/>
          <w:szCs w:val="24"/>
        </w:rPr>
        <w:t xml:space="preserve">sustained, critical, collective inquiry </w:t>
      </w:r>
      <w:r w:rsidR="009A54F8">
        <w:rPr>
          <w:rFonts w:cstheme="minorHAnsi"/>
          <w:noProof/>
          <w:sz w:val="24"/>
          <w:szCs w:val="24"/>
        </w:rPr>
        <w:t xml:space="preserve">entails </w:t>
      </w:r>
      <w:r w:rsidR="00E87573" w:rsidRPr="00E87573">
        <w:rPr>
          <w:rFonts w:cstheme="minorHAnsi"/>
          <w:noProof/>
          <w:sz w:val="24"/>
          <w:szCs w:val="24"/>
        </w:rPr>
        <w:t>engag</w:t>
      </w:r>
      <w:r w:rsidR="009A54F8">
        <w:rPr>
          <w:rFonts w:cstheme="minorHAnsi"/>
          <w:noProof/>
          <w:sz w:val="24"/>
          <w:szCs w:val="24"/>
        </w:rPr>
        <w:t xml:space="preserve">ing in </w:t>
      </w:r>
      <w:r w:rsidR="00E87573" w:rsidRPr="00E87573">
        <w:rPr>
          <w:rFonts w:cstheme="minorHAnsi"/>
          <w:noProof/>
          <w:sz w:val="24"/>
          <w:szCs w:val="24"/>
        </w:rPr>
        <w:t>a political</w:t>
      </w:r>
      <w:r w:rsidR="009A54F8">
        <w:rPr>
          <w:rFonts w:cstheme="minorHAnsi"/>
          <w:noProof/>
          <w:sz w:val="24"/>
          <w:szCs w:val="24"/>
        </w:rPr>
        <w:t>-</w:t>
      </w:r>
      <w:r w:rsidR="00E87573" w:rsidRPr="00E87573">
        <w:rPr>
          <w:rFonts w:cstheme="minorHAnsi"/>
          <w:noProof/>
          <w:sz w:val="24"/>
          <w:szCs w:val="24"/>
        </w:rPr>
        <w:t>economic and social historical analysis of the tech</w:t>
      </w:r>
      <w:r w:rsidR="008E0160">
        <w:rPr>
          <w:rFonts w:cstheme="minorHAnsi"/>
          <w:noProof/>
          <w:sz w:val="24"/>
          <w:szCs w:val="24"/>
        </w:rPr>
        <w:t>nology</w:t>
      </w:r>
      <w:r w:rsidR="00E87573" w:rsidRPr="00E87573">
        <w:rPr>
          <w:rFonts w:cstheme="minorHAnsi"/>
          <w:noProof/>
          <w:sz w:val="24"/>
          <w:szCs w:val="24"/>
        </w:rPr>
        <w:t xml:space="preserve"> itself.</w:t>
      </w:r>
      <w:r w:rsidR="000E5850">
        <w:rPr>
          <w:rFonts w:cstheme="minorHAnsi"/>
          <w:noProof/>
          <w:sz w:val="24"/>
          <w:szCs w:val="24"/>
        </w:rPr>
        <w:t xml:space="preserve"> </w:t>
      </w:r>
      <w:r w:rsidR="009A54F8">
        <w:rPr>
          <w:rFonts w:cstheme="minorHAnsi"/>
          <w:noProof/>
          <w:sz w:val="24"/>
          <w:szCs w:val="24"/>
        </w:rPr>
        <w:t>The case was made that an anologous</w:t>
      </w:r>
      <w:r w:rsidRPr="00C319CD">
        <w:rPr>
          <w:rFonts w:cstheme="minorHAnsi"/>
          <w:noProof/>
          <w:sz w:val="24"/>
          <w:szCs w:val="24"/>
        </w:rPr>
        <w:t xml:space="preserve"> “Critical ABM” has been incipient in the works of </w:t>
      </w:r>
      <w:r w:rsidR="000E5850">
        <w:rPr>
          <w:rFonts w:cstheme="minorHAnsi"/>
          <w:noProof/>
          <w:sz w:val="24"/>
          <w:szCs w:val="24"/>
        </w:rPr>
        <w:t>a small group of scholars</w:t>
      </w:r>
      <w:r w:rsidR="009A54F8">
        <w:rPr>
          <w:rFonts w:cstheme="minorHAnsi"/>
          <w:noProof/>
          <w:sz w:val="24"/>
          <w:szCs w:val="24"/>
        </w:rPr>
        <w:t>, and should be further cultivated</w:t>
      </w:r>
      <w:r w:rsidR="000E5850">
        <w:rPr>
          <w:rFonts w:cstheme="minorHAnsi"/>
          <w:noProof/>
          <w:sz w:val="24"/>
          <w:szCs w:val="24"/>
        </w:rPr>
        <w:t xml:space="preserve">. </w:t>
      </w:r>
      <w:r w:rsidR="009A54F8">
        <w:rPr>
          <w:rFonts w:cstheme="minorHAnsi"/>
          <w:noProof/>
          <w:sz w:val="24"/>
          <w:szCs w:val="24"/>
        </w:rPr>
        <w:t xml:space="preserve">A modest effort towards a hands-on contribution towards this project was made with </w:t>
      </w:r>
      <w:r w:rsidRPr="00C319CD">
        <w:rPr>
          <w:rFonts w:cstheme="minorHAnsi"/>
          <w:noProof/>
          <w:sz w:val="24"/>
          <w:szCs w:val="24"/>
        </w:rPr>
        <w:t>the present ABM</w:t>
      </w:r>
      <w:r w:rsidR="009A54F8">
        <w:rPr>
          <w:rFonts w:cstheme="minorHAnsi"/>
          <w:noProof/>
          <w:sz w:val="24"/>
          <w:szCs w:val="24"/>
        </w:rPr>
        <w:t>. While we do not claim it</w:t>
      </w:r>
      <w:r w:rsidRPr="00C319CD">
        <w:rPr>
          <w:rFonts w:cstheme="minorHAnsi"/>
          <w:noProof/>
          <w:sz w:val="24"/>
          <w:szCs w:val="24"/>
        </w:rPr>
        <w:t xml:space="preserve"> has </w:t>
      </w:r>
      <w:r w:rsidR="009A54F8">
        <w:rPr>
          <w:rFonts w:cstheme="minorHAnsi"/>
          <w:noProof/>
          <w:sz w:val="24"/>
          <w:szCs w:val="24"/>
        </w:rPr>
        <w:t>reached a high bar of realism</w:t>
      </w:r>
      <w:r w:rsidR="004766BB">
        <w:rPr>
          <w:rFonts w:cstheme="minorHAnsi"/>
          <w:noProof/>
          <w:sz w:val="24"/>
          <w:szCs w:val="24"/>
        </w:rPr>
        <w:t xml:space="preserve"> to which we might aspire—such as in the work of Lansing and Kremer </w:t>
      </w:r>
      <w:r w:rsidR="004766BB">
        <w:rPr>
          <w:rFonts w:cstheme="minorHAnsi"/>
          <w:noProof/>
          <w:sz w:val="24"/>
          <w:szCs w:val="24"/>
        </w:rPr>
        <w:fldChar w:fldCharType="begin" w:fldLock="1"/>
      </w:r>
      <w:r w:rsidR="004766BB">
        <w:rPr>
          <w:rFonts w:cstheme="minorHAnsi"/>
          <w:noProof/>
          <w:sz w:val="24"/>
          <w:szCs w:val="24"/>
        </w:rPr>
        <w:instrText>ADDIN CSL_CITATION {"citationItems":[{"id":"ITEM-1","itemData":{"DOI":"10.1525/aa.1993.95.1.02a00050","ISSN":"0002-7294","abstract":"For over a thousand years, generations of Balinese farmers have gradually transformed the landscape of their island, clearing forests, digging irrigation canals, and terracing hillsides to enable themselves and their descendants to grow irrigated rice. Paralleling the physical system of terraces and irrigation works, the Balinese have also constructed intricate networks of shrines and temples dedicated to agricultural deities. Ecological modeling shows that water temple networks can have macroscopic effects on the topography of the adaptive landscape, and may be representative of a class of complex adaptive systems that have evolved to manage agroecosystems.","author":[{"dropping-particle":"","family":"Lansing","given":"J. Stephen","non-dropping-particle":"","parse-names":false,"suffix":""},{"dropping-particle":"","family":"Kremer","given":"James N.","non-dropping-particle":"","parse-names":false,"suffix":""}],"container-title":"American Anthropologist","id":"ITEM-1","issue":"1","issued":{"date-parts":[["1993"]]},"page":"97-114","title":"Emergent Properties of Balinese Water Temple Networks: Coadaptation on a Rugged Fitness Landscape","type":"article-journal","volume":"95"},"uris":["http://www.mendeley.com/documents/?uuid=3de6f0b9-0927-4b8c-ab78-973dc87dd7ed"]}],"mendeley":{"formattedCitation":"(Lansing &amp; Kremer, 1993)","manualFormatting":"(1993)","plainTextFormattedCitation":"(Lansing &amp; Kremer, 1993)"},"properties":{"noteIndex":0},"schema":"https://github.com/citation-style-language/schema/raw/master/csl-citation.json"}</w:instrText>
      </w:r>
      <w:r w:rsidR="004766BB">
        <w:rPr>
          <w:rFonts w:cstheme="minorHAnsi"/>
          <w:noProof/>
          <w:sz w:val="24"/>
          <w:szCs w:val="24"/>
        </w:rPr>
        <w:fldChar w:fldCharType="separate"/>
      </w:r>
      <w:r w:rsidR="004766BB" w:rsidRPr="004766BB">
        <w:rPr>
          <w:rFonts w:cstheme="minorHAnsi"/>
          <w:noProof/>
          <w:sz w:val="24"/>
          <w:szCs w:val="24"/>
        </w:rPr>
        <w:t>(1993)</w:t>
      </w:r>
      <w:r w:rsidR="004766BB">
        <w:rPr>
          <w:rFonts w:cstheme="minorHAnsi"/>
          <w:noProof/>
          <w:sz w:val="24"/>
          <w:szCs w:val="24"/>
        </w:rPr>
        <w:fldChar w:fldCharType="end"/>
      </w:r>
      <w:r w:rsidR="004766BB">
        <w:rPr>
          <w:rFonts w:cstheme="minorHAnsi"/>
          <w:noProof/>
          <w:sz w:val="24"/>
          <w:szCs w:val="24"/>
        </w:rPr>
        <w:t>—</w:t>
      </w:r>
      <w:r w:rsidR="008E0160">
        <w:rPr>
          <w:rFonts w:cstheme="minorHAnsi"/>
          <w:noProof/>
          <w:sz w:val="24"/>
          <w:szCs w:val="24"/>
        </w:rPr>
        <w:t xml:space="preserve">it </w:t>
      </w:r>
      <w:r w:rsidR="00730466">
        <w:rPr>
          <w:rFonts w:cstheme="minorHAnsi"/>
          <w:noProof/>
          <w:sz w:val="24"/>
          <w:szCs w:val="24"/>
        </w:rPr>
        <w:t xml:space="preserve">did produce </w:t>
      </w:r>
      <w:r w:rsidR="008E0160">
        <w:rPr>
          <w:rFonts w:cstheme="minorHAnsi"/>
          <w:noProof/>
          <w:sz w:val="24"/>
          <w:szCs w:val="24"/>
        </w:rPr>
        <w:t>an abstract, heuristic model</w:t>
      </w:r>
      <w:r w:rsidR="00EC1428">
        <w:rPr>
          <w:rFonts w:cstheme="minorHAnsi"/>
          <w:noProof/>
          <w:sz w:val="24"/>
          <w:szCs w:val="24"/>
        </w:rPr>
        <w:t xml:space="preserve"> that can perhaps</w:t>
      </w:r>
      <w:r w:rsidR="004766BB">
        <w:rPr>
          <w:rFonts w:cstheme="minorHAnsi"/>
          <w:noProof/>
          <w:sz w:val="24"/>
          <w:szCs w:val="24"/>
        </w:rPr>
        <w:t xml:space="preserve"> be of some use. It can</w:t>
      </w:r>
      <w:r w:rsidR="00EC1428">
        <w:rPr>
          <w:rFonts w:cstheme="minorHAnsi"/>
          <w:noProof/>
          <w:sz w:val="24"/>
          <w:szCs w:val="24"/>
        </w:rPr>
        <w:t xml:space="preserve"> help stir interest in </w:t>
      </w:r>
      <w:r w:rsidR="00DA051C">
        <w:rPr>
          <w:rFonts w:cstheme="minorHAnsi"/>
          <w:noProof/>
          <w:sz w:val="24"/>
          <w:szCs w:val="24"/>
        </w:rPr>
        <w:t>its</w:t>
      </w:r>
      <w:r w:rsidR="00730466">
        <w:rPr>
          <w:rFonts w:cstheme="minorHAnsi"/>
          <w:noProof/>
          <w:sz w:val="24"/>
          <w:szCs w:val="24"/>
        </w:rPr>
        <w:t xml:space="preserve"> </w:t>
      </w:r>
      <w:r w:rsidR="00EC1428">
        <w:rPr>
          <w:rFonts w:cstheme="minorHAnsi"/>
          <w:noProof/>
          <w:sz w:val="24"/>
          <w:szCs w:val="24"/>
        </w:rPr>
        <w:t>topic</w:t>
      </w:r>
      <w:r w:rsidR="00DA051C">
        <w:rPr>
          <w:rFonts w:cstheme="minorHAnsi"/>
          <w:noProof/>
          <w:sz w:val="24"/>
          <w:szCs w:val="24"/>
        </w:rPr>
        <w:t>, the emergence of capitalist relations among the Lauje highlanders</w:t>
      </w:r>
      <w:r w:rsidR="004766BB">
        <w:rPr>
          <w:rFonts w:cstheme="minorHAnsi"/>
          <w:noProof/>
          <w:sz w:val="24"/>
          <w:szCs w:val="24"/>
        </w:rPr>
        <w:t>, and provoke thought about historical contingency</w:t>
      </w:r>
      <w:r w:rsidR="0035413E">
        <w:rPr>
          <w:rFonts w:cstheme="minorHAnsi"/>
          <w:noProof/>
          <w:sz w:val="24"/>
          <w:szCs w:val="24"/>
        </w:rPr>
        <w:t>, accumulation of wealth and inequality</w:t>
      </w:r>
      <w:r w:rsidR="00DA051C">
        <w:rPr>
          <w:rFonts w:cstheme="minorHAnsi"/>
          <w:noProof/>
          <w:sz w:val="24"/>
          <w:szCs w:val="24"/>
        </w:rPr>
        <w:t xml:space="preserve">. </w:t>
      </w:r>
      <w:r w:rsidR="0035413E">
        <w:rPr>
          <w:rFonts w:cstheme="minorHAnsi"/>
          <w:noProof/>
          <w:sz w:val="24"/>
          <w:szCs w:val="24"/>
        </w:rPr>
        <w:t xml:space="preserve">As </w:t>
      </w:r>
      <w:r w:rsidR="000E5850">
        <w:rPr>
          <w:rFonts w:cstheme="minorHAnsi"/>
          <w:noProof/>
          <w:sz w:val="24"/>
          <w:szCs w:val="24"/>
        </w:rPr>
        <w:t>a first foray into using ABM in political ecology</w:t>
      </w:r>
      <w:r w:rsidR="00DA051C">
        <w:rPr>
          <w:rFonts w:cstheme="minorHAnsi"/>
          <w:noProof/>
          <w:sz w:val="24"/>
          <w:szCs w:val="24"/>
        </w:rPr>
        <w:t>,</w:t>
      </w:r>
      <w:r w:rsidR="0035413E">
        <w:rPr>
          <w:rFonts w:cstheme="minorHAnsi"/>
          <w:noProof/>
          <w:sz w:val="24"/>
          <w:szCs w:val="24"/>
        </w:rPr>
        <w:t xml:space="preserve"> its creation </w:t>
      </w:r>
      <w:r w:rsidR="00DA051C">
        <w:rPr>
          <w:rFonts w:cstheme="minorHAnsi"/>
          <w:noProof/>
          <w:sz w:val="24"/>
          <w:szCs w:val="24"/>
        </w:rPr>
        <w:t xml:space="preserve">entailed an examination of the epistemology and politics of modeling presented </w:t>
      </w:r>
      <w:r w:rsidR="00612E4B">
        <w:rPr>
          <w:rFonts w:cstheme="minorHAnsi"/>
          <w:noProof/>
          <w:sz w:val="24"/>
          <w:szCs w:val="24"/>
        </w:rPr>
        <w:t>in this thesis</w:t>
      </w:r>
      <w:r w:rsidR="000E5850">
        <w:rPr>
          <w:rFonts w:cstheme="minorHAnsi"/>
          <w:noProof/>
          <w:sz w:val="24"/>
          <w:szCs w:val="24"/>
        </w:rPr>
        <w:t>.</w:t>
      </w:r>
      <w:r w:rsidR="0062124A">
        <w:rPr>
          <w:rFonts w:cstheme="minorHAnsi"/>
          <w:noProof/>
          <w:sz w:val="24"/>
          <w:szCs w:val="24"/>
        </w:rPr>
        <w:t xml:space="preserve"> The need to engage with ideas in complexity science followed from this examination. </w:t>
      </w:r>
    </w:p>
    <w:p w14:paraId="4F0243E2" w14:textId="7E952E3B" w:rsidR="009D1F0C" w:rsidRDefault="005D0CEC" w:rsidP="009D1F0C">
      <w:pPr>
        <w:spacing w:line="480" w:lineRule="auto"/>
        <w:ind w:firstLine="720"/>
        <w:rPr>
          <w:rFonts w:cstheme="minorHAnsi"/>
          <w:noProof/>
          <w:sz w:val="24"/>
          <w:szCs w:val="24"/>
        </w:rPr>
      </w:pPr>
      <w:r>
        <w:rPr>
          <w:rFonts w:cstheme="minorHAnsi"/>
          <w:noProof/>
          <w:sz w:val="24"/>
          <w:szCs w:val="24"/>
        </w:rPr>
        <w:t>Geographers’ engagement with d</w:t>
      </w:r>
      <w:r w:rsidR="00C319CD" w:rsidRPr="00C319CD">
        <w:rPr>
          <w:rFonts w:cstheme="minorHAnsi"/>
          <w:noProof/>
          <w:sz w:val="24"/>
          <w:szCs w:val="24"/>
        </w:rPr>
        <w:t>evelopments in complexity science, especially in relation to new organism-environment interaction biology</w:t>
      </w:r>
      <w:r>
        <w:rPr>
          <w:rFonts w:cstheme="minorHAnsi"/>
          <w:noProof/>
          <w:sz w:val="24"/>
          <w:szCs w:val="24"/>
        </w:rPr>
        <w:t>, promises to be</w:t>
      </w:r>
      <w:r w:rsidR="00EC1428">
        <w:rPr>
          <w:rFonts w:cstheme="minorHAnsi"/>
          <w:noProof/>
          <w:sz w:val="24"/>
          <w:szCs w:val="24"/>
        </w:rPr>
        <w:t xml:space="preserve"> productive</w:t>
      </w:r>
      <w:r w:rsidR="00C319CD" w:rsidRPr="00C319CD">
        <w:rPr>
          <w:rFonts w:cstheme="minorHAnsi"/>
          <w:noProof/>
          <w:sz w:val="24"/>
          <w:szCs w:val="24"/>
        </w:rPr>
        <w:t>. Gintis</w:t>
      </w:r>
      <w:r>
        <w:rPr>
          <w:rFonts w:cstheme="minorHAnsi"/>
          <w:noProof/>
          <w:sz w:val="24"/>
          <w:szCs w:val="24"/>
        </w:rPr>
        <w:t>’ transdisciplinary behavioral sciences paradigm</w:t>
      </w:r>
      <w:r w:rsidR="00C319CD" w:rsidRPr="00C319CD">
        <w:rPr>
          <w:rFonts w:cstheme="minorHAnsi"/>
          <w:noProof/>
          <w:sz w:val="24"/>
          <w:szCs w:val="24"/>
        </w:rPr>
        <w:t xml:space="preserve"> invites considerable extension of Stallin’s call for geographers to engage with this</w:t>
      </w:r>
      <w:r>
        <w:rPr>
          <w:rFonts w:cstheme="minorHAnsi"/>
          <w:noProof/>
          <w:sz w:val="24"/>
          <w:szCs w:val="24"/>
        </w:rPr>
        <w:t xml:space="preserve"> new biology</w:t>
      </w:r>
      <w:r w:rsidR="00C319CD" w:rsidRPr="00C319CD">
        <w:rPr>
          <w:rFonts w:cstheme="minorHAnsi"/>
          <w:noProof/>
          <w:sz w:val="24"/>
          <w:szCs w:val="24"/>
        </w:rPr>
        <w:t xml:space="preserve">, particularly in relation to gene-culture coevolution. Harvey and Reed’s </w:t>
      </w:r>
      <w:r w:rsidR="009D1F0C">
        <w:rPr>
          <w:rFonts w:cstheme="minorHAnsi"/>
          <w:noProof/>
          <w:sz w:val="24"/>
          <w:szCs w:val="24"/>
        </w:rPr>
        <w:t>dissipative social systems evolution paradigm holds out similar promise to geographers, in relation to</w:t>
      </w:r>
      <w:r w:rsidR="00C319CD" w:rsidRPr="00C319CD">
        <w:rPr>
          <w:rFonts w:cstheme="minorHAnsi"/>
          <w:noProof/>
          <w:sz w:val="24"/>
          <w:szCs w:val="24"/>
        </w:rPr>
        <w:t xml:space="preserve"> the grand paleontological scale</w:t>
      </w:r>
      <w:r w:rsidR="009D1F0C">
        <w:rPr>
          <w:rFonts w:cstheme="minorHAnsi"/>
          <w:noProof/>
          <w:sz w:val="24"/>
          <w:szCs w:val="24"/>
        </w:rPr>
        <w:t xml:space="preserve"> of natural history as </w:t>
      </w:r>
      <w:r w:rsidR="009D1F0C">
        <w:rPr>
          <w:rFonts w:cstheme="minorHAnsi"/>
          <w:noProof/>
          <w:sz w:val="24"/>
          <w:szCs w:val="24"/>
        </w:rPr>
        <w:lastRenderedPageBreak/>
        <w:t xml:space="preserve">understood with </w:t>
      </w:r>
      <w:r w:rsidR="00C319CD" w:rsidRPr="00C319CD">
        <w:rPr>
          <w:rFonts w:cstheme="minorHAnsi"/>
          <w:noProof/>
          <w:sz w:val="24"/>
          <w:szCs w:val="24"/>
        </w:rPr>
        <w:t>punctuated equilibria theory, and also Eldredge’s contributions to the “Extended evolutionary synthesis</w:t>
      </w:r>
      <w:r w:rsidR="009D1F0C">
        <w:rPr>
          <w:rFonts w:cstheme="minorHAnsi"/>
          <w:noProof/>
          <w:sz w:val="24"/>
          <w:szCs w:val="24"/>
        </w:rPr>
        <w:t>,</w:t>
      </w:r>
      <w:r w:rsidR="00C319CD" w:rsidRPr="00C319CD">
        <w:rPr>
          <w:rFonts w:cstheme="minorHAnsi"/>
          <w:noProof/>
          <w:sz w:val="24"/>
          <w:szCs w:val="24"/>
        </w:rPr>
        <w:t>”</w:t>
      </w:r>
      <w:r w:rsidR="009D1F0C">
        <w:rPr>
          <w:rFonts w:cstheme="minorHAnsi"/>
          <w:noProof/>
          <w:sz w:val="24"/>
          <w:szCs w:val="24"/>
        </w:rPr>
        <w:t xml:space="preserve"> such as the triadic hierarchy model of evolution</w:t>
      </w:r>
      <w:r w:rsidR="00C319CD" w:rsidRPr="00C319CD">
        <w:rPr>
          <w:rFonts w:cstheme="minorHAnsi"/>
          <w:noProof/>
          <w:sz w:val="24"/>
          <w:szCs w:val="24"/>
        </w:rPr>
        <w:t>.</w:t>
      </w:r>
    </w:p>
    <w:p w14:paraId="2BE85149" w14:textId="019F61A5" w:rsidR="00036C94" w:rsidRDefault="00C319CD" w:rsidP="00C31216">
      <w:pPr>
        <w:spacing w:line="480" w:lineRule="auto"/>
        <w:ind w:firstLine="720"/>
        <w:rPr>
          <w:rFonts w:cstheme="minorHAnsi"/>
          <w:noProof/>
          <w:sz w:val="24"/>
          <w:szCs w:val="24"/>
        </w:rPr>
      </w:pPr>
      <w:r w:rsidRPr="00C319CD">
        <w:rPr>
          <w:rFonts w:cstheme="minorHAnsi"/>
          <w:noProof/>
          <w:sz w:val="24"/>
          <w:szCs w:val="24"/>
        </w:rPr>
        <w:t xml:space="preserve">Gintis’ and Harvey and Reed’s </w:t>
      </w:r>
      <w:r w:rsidR="009D1F0C">
        <w:rPr>
          <w:rFonts w:cstheme="minorHAnsi"/>
          <w:noProof/>
          <w:sz w:val="24"/>
          <w:szCs w:val="24"/>
        </w:rPr>
        <w:t>paradigm</w:t>
      </w:r>
      <w:r w:rsidR="00E61761">
        <w:rPr>
          <w:rFonts w:cstheme="minorHAnsi"/>
          <w:noProof/>
          <w:sz w:val="24"/>
          <w:szCs w:val="24"/>
        </w:rPr>
        <w:t>s</w:t>
      </w:r>
      <w:r w:rsidR="009D1F0C">
        <w:rPr>
          <w:rFonts w:cstheme="minorHAnsi"/>
          <w:noProof/>
          <w:sz w:val="24"/>
          <w:szCs w:val="24"/>
        </w:rPr>
        <w:t xml:space="preserve"> </w:t>
      </w:r>
      <w:r w:rsidRPr="00C319CD">
        <w:rPr>
          <w:rFonts w:cstheme="minorHAnsi"/>
          <w:noProof/>
          <w:sz w:val="24"/>
          <w:szCs w:val="24"/>
        </w:rPr>
        <w:t xml:space="preserve">remain segregated from each other. </w:t>
      </w:r>
      <w:r w:rsidR="00CE246C">
        <w:rPr>
          <w:rFonts w:cstheme="minorHAnsi"/>
          <w:noProof/>
          <w:sz w:val="24"/>
          <w:szCs w:val="24"/>
        </w:rPr>
        <w:t xml:space="preserve">It is entirely possible </w:t>
      </w:r>
      <w:r w:rsidR="00E61761">
        <w:rPr>
          <w:rFonts w:cstheme="minorHAnsi"/>
          <w:noProof/>
          <w:sz w:val="24"/>
          <w:szCs w:val="24"/>
        </w:rPr>
        <w:t xml:space="preserve">that </w:t>
      </w:r>
      <w:r w:rsidR="00CE246C">
        <w:rPr>
          <w:rFonts w:cstheme="minorHAnsi"/>
          <w:noProof/>
          <w:sz w:val="24"/>
          <w:szCs w:val="24"/>
        </w:rPr>
        <w:t>we could have</w:t>
      </w:r>
      <w:r w:rsidRPr="00C319CD">
        <w:rPr>
          <w:rFonts w:cstheme="minorHAnsi"/>
          <w:noProof/>
          <w:sz w:val="24"/>
          <w:szCs w:val="24"/>
        </w:rPr>
        <w:t xml:space="preserve"> missed something</w:t>
      </w:r>
      <w:r w:rsidR="00E61761">
        <w:rPr>
          <w:rFonts w:cstheme="minorHAnsi"/>
          <w:noProof/>
          <w:sz w:val="24"/>
          <w:szCs w:val="24"/>
        </w:rPr>
        <w:t xml:space="preserve"> crucial that would make them incompatible</w:t>
      </w:r>
      <w:r w:rsidR="00817E10">
        <w:rPr>
          <w:rFonts w:cstheme="minorHAnsi"/>
          <w:noProof/>
          <w:sz w:val="24"/>
          <w:szCs w:val="24"/>
        </w:rPr>
        <w:t>—</w:t>
      </w:r>
      <w:r w:rsidR="00CE246C">
        <w:rPr>
          <w:rFonts w:cstheme="minorHAnsi"/>
          <w:noProof/>
          <w:sz w:val="24"/>
          <w:szCs w:val="24"/>
        </w:rPr>
        <w:t xml:space="preserve">given the wide-ranging and complicated </w:t>
      </w:r>
      <w:r w:rsidR="00C31216">
        <w:rPr>
          <w:rFonts w:cstheme="minorHAnsi"/>
          <w:noProof/>
          <w:sz w:val="24"/>
          <w:szCs w:val="24"/>
        </w:rPr>
        <w:t>elements involved</w:t>
      </w:r>
      <w:r w:rsidR="00817E10">
        <w:rPr>
          <w:rFonts w:cstheme="minorHAnsi"/>
          <w:noProof/>
          <w:sz w:val="24"/>
          <w:szCs w:val="24"/>
        </w:rPr>
        <w:t>—b</w:t>
      </w:r>
      <w:r w:rsidR="00C31216">
        <w:rPr>
          <w:rFonts w:cstheme="minorHAnsi"/>
          <w:noProof/>
          <w:sz w:val="24"/>
          <w:szCs w:val="24"/>
        </w:rPr>
        <w:t xml:space="preserve">ut </w:t>
      </w:r>
      <w:r w:rsidRPr="00C319CD">
        <w:rPr>
          <w:rFonts w:cstheme="minorHAnsi"/>
          <w:noProof/>
          <w:sz w:val="24"/>
          <w:szCs w:val="24"/>
        </w:rPr>
        <w:t xml:space="preserve">there seems considerable promise </w:t>
      </w:r>
      <w:r w:rsidR="009D1F0C">
        <w:rPr>
          <w:rFonts w:cstheme="minorHAnsi"/>
          <w:noProof/>
          <w:sz w:val="24"/>
          <w:szCs w:val="24"/>
        </w:rPr>
        <w:t>for powerful integrations</w:t>
      </w:r>
      <w:r w:rsidRPr="00C319CD">
        <w:rPr>
          <w:rFonts w:cstheme="minorHAnsi"/>
          <w:noProof/>
          <w:sz w:val="24"/>
          <w:szCs w:val="24"/>
        </w:rPr>
        <w:t>.</w:t>
      </w:r>
    </w:p>
    <w:p w14:paraId="586BB695" w14:textId="20944B8A" w:rsidR="009D1F0C" w:rsidRDefault="009D1F0C" w:rsidP="009D1F0C">
      <w:pPr>
        <w:spacing w:line="480" w:lineRule="auto"/>
        <w:ind w:firstLine="720"/>
        <w:rPr>
          <w:rFonts w:cstheme="minorHAnsi"/>
          <w:noProof/>
          <w:sz w:val="24"/>
          <w:szCs w:val="24"/>
        </w:rPr>
      </w:pPr>
    </w:p>
    <w:p w14:paraId="042481DA" w14:textId="77777777" w:rsidR="00C537D5" w:rsidRPr="008F351B" w:rsidRDefault="00C537D5" w:rsidP="00C537D5">
      <w:pPr>
        <w:ind w:left="2880" w:firstLine="720"/>
        <w:rPr>
          <w:sz w:val="28"/>
          <w:szCs w:val="28"/>
        </w:rPr>
      </w:pPr>
      <w:r w:rsidRPr="008F351B">
        <w:rPr>
          <w:b/>
          <w:bCs/>
          <w:sz w:val="28"/>
          <w:szCs w:val="28"/>
        </w:rPr>
        <w:t>Appendix</w:t>
      </w:r>
    </w:p>
    <w:p w14:paraId="07963B60" w14:textId="77777777" w:rsidR="00C537D5" w:rsidRDefault="00C537D5" w:rsidP="00C537D5">
      <w:pPr>
        <w:rPr>
          <w:sz w:val="24"/>
          <w:szCs w:val="24"/>
        </w:rPr>
      </w:pPr>
    </w:p>
    <w:p w14:paraId="297087AD" w14:textId="77777777" w:rsidR="00C537D5" w:rsidRDefault="00C537D5" w:rsidP="00C537D5">
      <w:pPr>
        <w:spacing w:line="480" w:lineRule="auto"/>
        <w:ind w:firstLine="720"/>
        <w:rPr>
          <w:rFonts w:cstheme="minorHAnsi"/>
          <w:sz w:val="24"/>
          <w:szCs w:val="24"/>
        </w:rPr>
      </w:pPr>
      <w:r>
        <w:rPr>
          <w:rFonts w:cstheme="minorHAnsi"/>
          <w:sz w:val="24"/>
          <w:szCs w:val="24"/>
        </w:rPr>
        <w:t>This appendix gives details on the agent-based model (ABM) of the emergence of capitalist relations among the Lauje highlanders of Sulawesi, Indonesia, 1990-2010. We follow t</w:t>
      </w:r>
      <w:r w:rsidRPr="003D0157">
        <w:rPr>
          <w:rFonts w:cstheme="minorHAnsi"/>
          <w:sz w:val="24"/>
          <w:szCs w:val="24"/>
        </w:rPr>
        <w:t xml:space="preserve">he </w:t>
      </w:r>
      <w:r>
        <w:rPr>
          <w:rFonts w:cstheme="minorHAnsi"/>
          <w:sz w:val="24"/>
          <w:szCs w:val="24"/>
        </w:rPr>
        <w:t>“</w:t>
      </w:r>
      <w:r w:rsidRPr="003D0157">
        <w:rPr>
          <w:rFonts w:cstheme="minorHAnsi"/>
          <w:sz w:val="24"/>
          <w:szCs w:val="24"/>
        </w:rPr>
        <w:t>Overview, Design concepts and Details (ODD) protocol for describing Individual- and Agent-Based Models (ABMs)</w:t>
      </w:r>
      <w:r>
        <w:rPr>
          <w:rFonts w:cstheme="minorHAnsi"/>
          <w:sz w:val="24"/>
          <w:szCs w:val="24"/>
        </w:rPr>
        <w:t xml:space="preserve">” </w:t>
      </w:r>
      <w:r>
        <w:rPr>
          <w:rFonts w:cstheme="minorHAnsi"/>
          <w:sz w:val="24"/>
          <w:szCs w:val="24"/>
        </w:rPr>
        <w:fldChar w:fldCharType="begin" w:fldLock="1"/>
      </w:r>
      <w:r>
        <w:rPr>
          <w:rFonts w:cstheme="minorHAnsi"/>
          <w:sz w:val="24"/>
          <w:szCs w:val="24"/>
        </w:rPr>
        <w:instrText>ADDIN CSL_CITATION {"citationItems":[{"id":"ITEM-1","itemData":{"author":[{"dropping-particle":"","family":"Grimm","given":"Volker","non-dropping-particle":"","parse-names":false,"suffix":""},{"dropping-particle":"","family":"Railsback","given":"Steven F.","non-dropping-particle":"","parse-names":false,"suffix":""},{"dropping-particle":"","family":"Vincenot","given":"Christian E.","non-dropping-particle":"","parse-names":false,"suffix":""},{"dropping-particle":"","family":"Berger","given":"Uta","non-dropping-particle":"","parse-names":false,"suffix":""},{"dropping-particle":"","family":"Gallagher","given":"Cara","non-dropping-particle":"","parse-names":false,"suffix":""},{"dropping-particle":"","family":"DeAngelis","given":"Donald L.","non-dropping-particle":"","parse-names":false,"suffix":""},{"dropping-particle":"","family":"Edmonds","given":"Bruce","non-dropping-particle":"","parse-names":false,"suffix":""},{"dropping-particle":"","family":"Ge","given":"Jiaqi","non-dropping-particle":"","parse-names":false,"suffix":""},{"dropping-particle":"","family":"Giske","given":"Jarl","non-dropping-particle":"","parse-names":false,"suffix":""},{"dropping-particle":"","family":"Groeneveld","given":"Jurgen","non-dropping-particle":"","parse-names":false,"suffix":""},{"dropping-particle":"","family":"Johnston","given":"Alis S.A.","non-dropping-particle":"","parse-names":false,"suffix":""},{"dropping-particle":"","family":"Millies","given":"Alexander","non-dropping-particle":"","parse-names":false,"suffix":""},{"dropping-particle":"","family":"Nabe-Nielsen","given":"Jacob","non-dropping-particle":"","parse-names":false,"suffix":""},{"dropping-particle":"","family":"Polhill","given":"J. Gareth","non-dropping-particle":"","parse-names":false,"suffix":""},{"dropping-particle":"","family":"Radchuk","given":"Viktoriia","non-dropping-particle":"","parse-names":false,"suffix":""},{"dropping-particle":"","family":"Rohwader","given":"Marie-Sophie","non-dropping-particle":"","parse-names":false,"suffix":""},{"dropping-particle":"","family":"Stillman","given":"Richard A.","non-dropping-particle":"","parse-names":false,"suffix":""},{"dropping-particle":"","family":"Theile","given":"Jan C.","non-dropping-particle":"","parse-names":false,"suffix":""},{"dropping-particle":"","family":"Ayllon","given":"Daniel","non-dropping-particle":"","parse-names":false,"suffix":""}],"container-title":"Journal of Artificial Societies and Social Simulation","id":"ITEM-1","issue":"2","issued":{"date-parts":[["2020"]]},"title":"The ODD Protocol for Describing Agent-Based and Other Simulation Models: A Second Update to Improve Clarity, Replication, and Structural Realism","type":"article-journal","volume":"23"},"uris":["http://www.mendeley.com/documents/?uuid=f6750f46-a45d-43f8-9a72-1b459399fd17"]}],"mendeley":{"formattedCitation":"(Grimm et al., 2020)","plainTextFormattedCitation":"(Grimm et al., 2020)","previouslyFormattedCitation":"(Grimm et al., 2020)"},"properties":{"noteIndex":0},"schema":"https://github.com/citation-style-language/schema/raw/master/csl-citation.json"}</w:instrText>
      </w:r>
      <w:r>
        <w:rPr>
          <w:rFonts w:cstheme="minorHAnsi"/>
          <w:sz w:val="24"/>
          <w:szCs w:val="24"/>
        </w:rPr>
        <w:fldChar w:fldCharType="separate"/>
      </w:r>
      <w:r w:rsidRPr="003D0157">
        <w:rPr>
          <w:rFonts w:cstheme="minorHAnsi"/>
          <w:noProof/>
          <w:sz w:val="24"/>
          <w:szCs w:val="24"/>
        </w:rPr>
        <w:t>(Grimm et al., 2020)</w:t>
      </w:r>
      <w:r>
        <w:rPr>
          <w:rFonts w:cstheme="minorHAnsi"/>
          <w:sz w:val="24"/>
          <w:szCs w:val="24"/>
        </w:rPr>
        <w:fldChar w:fldCharType="end"/>
      </w:r>
      <w:r>
        <w:rPr>
          <w:rFonts w:cstheme="minorHAnsi"/>
          <w:sz w:val="24"/>
          <w:szCs w:val="24"/>
        </w:rPr>
        <w:t xml:space="preserve">. There is some redundancy here, but for much more general information and background on the Lauje, see the section entitled “Commons and Enclosures” in this thesis. The model can be downloaded here </w:t>
      </w:r>
      <w:r w:rsidRPr="00403FA3">
        <w:rPr>
          <w:rFonts w:cstheme="minorHAnsi"/>
          <w:sz w:val="24"/>
          <w:szCs w:val="24"/>
          <w:highlight w:val="yellow"/>
        </w:rPr>
        <w:t>[LINK]</w:t>
      </w:r>
      <w:r>
        <w:rPr>
          <w:rFonts w:cstheme="minorHAnsi"/>
          <w:sz w:val="24"/>
          <w:szCs w:val="24"/>
        </w:rPr>
        <w:t>.</w:t>
      </w:r>
    </w:p>
    <w:p w14:paraId="5D11BB5B" w14:textId="77777777" w:rsidR="00C537D5" w:rsidRPr="00A80725" w:rsidRDefault="00C537D5" w:rsidP="00C537D5">
      <w:pPr>
        <w:pStyle w:val="ListParagraph"/>
        <w:numPr>
          <w:ilvl w:val="0"/>
          <w:numId w:val="4"/>
        </w:numPr>
        <w:spacing w:line="480" w:lineRule="auto"/>
        <w:rPr>
          <w:rFonts w:cstheme="minorHAnsi"/>
          <w:i/>
          <w:iCs/>
          <w:sz w:val="24"/>
          <w:szCs w:val="24"/>
        </w:rPr>
      </w:pPr>
      <w:r w:rsidRPr="00A80725">
        <w:rPr>
          <w:rFonts w:cstheme="minorHAnsi"/>
          <w:i/>
          <w:iCs/>
          <w:sz w:val="24"/>
          <w:szCs w:val="24"/>
        </w:rPr>
        <w:t>Purpose of the Model</w:t>
      </w:r>
    </w:p>
    <w:p w14:paraId="0C4D8527" w14:textId="77777777" w:rsidR="00C537D5" w:rsidRPr="00744DBF" w:rsidRDefault="00C537D5" w:rsidP="00C537D5">
      <w:pPr>
        <w:spacing w:line="480" w:lineRule="auto"/>
        <w:ind w:firstLine="720"/>
        <w:rPr>
          <w:rFonts w:cstheme="minorHAnsi"/>
          <w:sz w:val="24"/>
          <w:szCs w:val="24"/>
        </w:rPr>
      </w:pPr>
      <w:r w:rsidRPr="003E0030">
        <w:rPr>
          <w:rFonts w:cstheme="minorHAnsi"/>
          <w:sz w:val="24"/>
          <w:szCs w:val="24"/>
        </w:rPr>
        <w:t xml:space="preserve">The model is based on the “Governing the Commons” model in Marco Janssen’s book, </w:t>
      </w:r>
      <w:r w:rsidRPr="003E0030">
        <w:rPr>
          <w:rFonts w:cstheme="minorHAnsi"/>
          <w:i/>
          <w:iCs/>
          <w:sz w:val="24"/>
          <w:szCs w:val="24"/>
        </w:rPr>
        <w:t>Introduction to Agent-Based Modeling: with Applications to Social, Ecological, and Social-Ecological Systems</w:t>
      </w:r>
      <w:r w:rsidRPr="003E0030">
        <w:rPr>
          <w:rFonts w:cstheme="minorHAnsi"/>
          <w:sz w:val="24"/>
          <w:szCs w:val="24"/>
        </w:rPr>
        <w:t xml:space="preserve"> </w:t>
      </w:r>
      <w:r w:rsidRPr="003E0030">
        <w:rPr>
          <w:rFonts w:cstheme="minorHAnsi"/>
          <w:sz w:val="24"/>
          <w:szCs w:val="24"/>
        </w:rPr>
        <w:fldChar w:fldCharType="begin" w:fldLock="1"/>
      </w:r>
      <w:r>
        <w:rPr>
          <w:rFonts w:cstheme="minorHAnsi"/>
          <w:sz w:val="24"/>
          <w:szCs w:val="24"/>
        </w:rPr>
        <w:instrText>ADDIN CSL_CITATION {"citationItems":[{"id":"ITEM-1","itemData":{"author":[{"dropping-particle":"","family":"Janssen","given":"Marco","non-dropping-particle":"","parse-names":false,"suffix":""}],"id":"ITEM-1","issued":{"date-parts":[["2020"]]},"publisher":"Self-published","title":"Introduction to Agent-Based Modeling: with Applications to Social, Ecological, and Social-Ecological Systems","type":"book"},"uris":["http://www.mendeley.com/documents/?uuid=25dadeac-2838-48c6-a8e7-236770ff3529"]}],"mendeley":{"formattedCitation":"(Janssen, 2020)","manualFormatting":"(Janssen, 2020, page 214)","plainTextFormattedCitation":"(Janssen, 2020)","previouslyFormattedCitation":"(Janssen, 2020)"},"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Janssen, 2020, page 214)</w:t>
      </w:r>
      <w:r w:rsidRPr="003E0030">
        <w:rPr>
          <w:rFonts w:cstheme="minorHAnsi"/>
          <w:sz w:val="24"/>
          <w:szCs w:val="24"/>
        </w:rPr>
        <w:fldChar w:fldCharType="end"/>
      </w:r>
      <w:r>
        <w:rPr>
          <w:rFonts w:cstheme="minorHAnsi"/>
          <w:sz w:val="24"/>
          <w:szCs w:val="24"/>
        </w:rPr>
        <w:t>.</w:t>
      </w:r>
      <w:r w:rsidRPr="003E0030">
        <w:rPr>
          <w:rFonts w:cstheme="minorHAnsi"/>
          <w:sz w:val="24"/>
          <w:szCs w:val="24"/>
        </w:rPr>
        <w:t xml:space="preserve"> Janssen’s model gave a basic ABM of both Hardin’s tragedy of the commons </w:t>
      </w:r>
      <w:r w:rsidRPr="003E0030">
        <w:rPr>
          <w:rFonts w:cstheme="minorHAnsi"/>
          <w:sz w:val="24"/>
          <w:szCs w:val="24"/>
        </w:rPr>
        <w:fldChar w:fldCharType="begin" w:fldLock="1"/>
      </w:r>
      <w:r w:rsidRPr="003E0030">
        <w:rPr>
          <w:rFonts w:cstheme="minorHAnsi"/>
          <w:sz w:val="24"/>
          <w:szCs w:val="24"/>
        </w:rPr>
        <w:instrText>ADDIN CSL_CITATION {"citationItems":[{"id":"ITEM-1","itemData":{"author":[{"dropping-particle":"","family":"Hardin","given":"Garrett","non-dropping-particle":"","parse-names":false,"suffix":""}],"container-title":"Science1","id":"ITEM-1","issue":"3859","issued":{"date-parts":[["1968"]]},"page":"1243-1248","title":"The tragedy of the commons: the population problem has no technical solution; it requires a fundamental extension in morality","type":"article-journal","volume":"162"},"uris":["http://www.mendeley.com/documents/?uuid=97918fe6-ded6-48d7-aed4-2edd3732f26a"]}],"mendeley":{"formattedCitation":"(Hardin, 1968)","plainTextFormattedCitation":"(Hardin, 1968)","previouslyFormattedCitation":"(Hardin, 1968)"},"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Hardin, 1968)</w:t>
      </w:r>
      <w:r w:rsidRPr="003E0030">
        <w:rPr>
          <w:rFonts w:cstheme="minorHAnsi"/>
          <w:sz w:val="24"/>
          <w:szCs w:val="24"/>
        </w:rPr>
        <w:fldChar w:fldCharType="end"/>
      </w:r>
      <w:r w:rsidRPr="003E0030">
        <w:rPr>
          <w:rFonts w:cstheme="minorHAnsi"/>
          <w:sz w:val="24"/>
          <w:szCs w:val="24"/>
        </w:rPr>
        <w:t xml:space="preserve"> and how non-tragic outcomes can be found through self-government, if cooperative norms are enforced. What the current model adds to </w:t>
      </w:r>
      <w:r w:rsidRPr="003E0030">
        <w:rPr>
          <w:rFonts w:cstheme="minorHAnsi"/>
          <w:sz w:val="24"/>
          <w:szCs w:val="24"/>
        </w:rPr>
        <w:lastRenderedPageBreak/>
        <w:t xml:space="preserve">that is an investigation of certain geographically specific, market-related threats to self-governed commons, and how these threats can be combatted. </w:t>
      </w:r>
    </w:p>
    <w:p w14:paraId="14F9DCA6" w14:textId="77777777" w:rsidR="00C537D5" w:rsidRPr="00744DBF" w:rsidRDefault="00C537D5" w:rsidP="00C537D5">
      <w:pPr>
        <w:pStyle w:val="ListParagraph"/>
        <w:numPr>
          <w:ilvl w:val="0"/>
          <w:numId w:val="4"/>
        </w:numPr>
        <w:spacing w:line="480" w:lineRule="auto"/>
        <w:rPr>
          <w:rFonts w:cstheme="minorHAnsi"/>
          <w:sz w:val="24"/>
          <w:szCs w:val="24"/>
        </w:rPr>
      </w:pPr>
      <w:r>
        <w:rPr>
          <w:rFonts w:cstheme="minorHAnsi"/>
          <w:i/>
          <w:iCs/>
          <w:sz w:val="24"/>
          <w:szCs w:val="24"/>
        </w:rPr>
        <w:t>Entities, State Variables, and Scales</w:t>
      </w:r>
    </w:p>
    <w:p w14:paraId="5092779D" w14:textId="77777777" w:rsidR="00C537D5" w:rsidRDefault="00C537D5" w:rsidP="00C537D5">
      <w:pPr>
        <w:spacing w:line="480" w:lineRule="auto"/>
        <w:ind w:firstLine="360"/>
        <w:rPr>
          <w:rFonts w:cstheme="minorHAnsi"/>
          <w:sz w:val="24"/>
          <w:szCs w:val="24"/>
        </w:rPr>
      </w:pPr>
      <w:r>
        <w:rPr>
          <w:rFonts w:cstheme="minorHAnsi"/>
          <w:sz w:val="24"/>
          <w:szCs w:val="24"/>
        </w:rPr>
        <w:t xml:space="preserve">Each </w:t>
      </w:r>
      <w:r w:rsidRPr="003E0030">
        <w:rPr>
          <w:rFonts w:cstheme="minorHAnsi"/>
          <w:sz w:val="24"/>
          <w:szCs w:val="24"/>
        </w:rPr>
        <w:t xml:space="preserve">“tick” represents a few years, the typical amount of time highlanders would stay in a clearing before letting it fallow </w:t>
      </w:r>
      <w:r w:rsidRPr="003E0030">
        <w:rPr>
          <w:rFonts w:cstheme="minorHAnsi"/>
          <w:sz w:val="24"/>
          <w:szCs w:val="24"/>
        </w:rPr>
        <w:fldChar w:fldCharType="begin" w:fldLock="1"/>
      </w:r>
      <w:r w:rsidRPr="003E0030">
        <w:rPr>
          <w:rFonts w:cstheme="minorHAnsi"/>
          <w:sz w:val="24"/>
          <w:szCs w:val="24"/>
        </w:rPr>
        <w:instrText>ADDIN CSL_CITATION {"citationItems":[{"id":"ITEM-1","itemData":{"author":[{"dropping-particle":"","family":"Li","given":"Tania Murray","non-dropping-particle":"","parse-names":false,"suffix":""}],"id":"ITEM-1","issued":{"date-parts":[["2014"]]},"publisher":"Duke University Press","publisher-place":"Durham","title":"Land's End: Capitalist relations on an indigenous frontier","type":"book"},"uris":["http://www.mendeley.com/documents/?uuid=00f11cce-f318-49cd-95a2-a01cfa358716"]}],"mendeley":{"formattedCitation":"(Li, 2014)","manualFormatting":"(Li, 2014, 88)","plainTextFormattedCitation":"(Li, 2014)","previouslyFormattedCitation":"(Li, 2014)"},"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Li, 2014, 88)</w:t>
      </w:r>
      <w:r w:rsidRPr="003E0030">
        <w:rPr>
          <w:rFonts w:cstheme="minorHAnsi"/>
          <w:sz w:val="24"/>
          <w:szCs w:val="24"/>
        </w:rPr>
        <w:fldChar w:fldCharType="end"/>
      </w:r>
      <w:r w:rsidRPr="003E0030">
        <w:rPr>
          <w:rFonts w:cstheme="minorHAnsi"/>
          <w:sz w:val="24"/>
          <w:szCs w:val="24"/>
        </w:rPr>
        <w:t>.</w:t>
      </w:r>
      <w:r>
        <w:rPr>
          <w:rFonts w:cstheme="minorHAnsi"/>
          <w:sz w:val="24"/>
          <w:szCs w:val="24"/>
        </w:rPr>
        <w:t xml:space="preserve"> Each patch is 3 hectares, roughly the size of a highlander group’s clearing </w:t>
      </w:r>
      <w:r w:rsidRPr="003E0030">
        <w:rPr>
          <w:rFonts w:cstheme="minorHAnsi"/>
          <w:sz w:val="24"/>
          <w:szCs w:val="24"/>
        </w:rPr>
        <w:fldChar w:fldCharType="begin" w:fldLock="1"/>
      </w:r>
      <w:r>
        <w:rPr>
          <w:rFonts w:cstheme="minorHAnsi"/>
          <w:sz w:val="24"/>
          <w:szCs w:val="24"/>
        </w:rPr>
        <w:instrText>ADDIN CSL_CITATION {"citationItems":[{"id":"ITEM-1","itemData":{"author":[{"dropping-particle":"","family":"Li","given":"Tania Murray","non-dropping-particle":"","parse-names":false,"suffix":""}],"id":"ITEM-1","issued":{"date-parts":[["2014"]]},"publisher":"Duke University Press","publisher-place":"Durham","title":"Land's End: Capitalist relations on an indigenous frontier","type":"book"},"uris":["http://www.mendeley.com/documents/?uuid=00f11cce-f318-49cd-95a2-a01cfa358716"]}],"mendeley":{"formattedCitation":"(Li, 2014)","manualFormatting":"(Li, 2014, 114)","plainTextFormattedCitation":"(Li, 2014)","previouslyFormattedCitation":"(Li, 2014)"},"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 xml:space="preserve">(Li, 2014, </w:t>
      </w:r>
      <w:r>
        <w:rPr>
          <w:rFonts w:cstheme="minorHAnsi"/>
          <w:noProof/>
          <w:sz w:val="24"/>
          <w:szCs w:val="24"/>
        </w:rPr>
        <w:t>114</w:t>
      </w:r>
      <w:r w:rsidRPr="003E0030">
        <w:rPr>
          <w:rFonts w:cstheme="minorHAnsi"/>
          <w:noProof/>
          <w:sz w:val="24"/>
          <w:szCs w:val="24"/>
        </w:rPr>
        <w:t>)</w:t>
      </w:r>
      <w:r w:rsidRPr="003E0030">
        <w:rPr>
          <w:rFonts w:cstheme="minorHAnsi"/>
          <w:sz w:val="24"/>
          <w:szCs w:val="24"/>
        </w:rPr>
        <w:fldChar w:fldCharType="end"/>
      </w:r>
      <w:r>
        <w:rPr>
          <w:rFonts w:cstheme="minorHAnsi"/>
          <w:sz w:val="24"/>
          <w:szCs w:val="24"/>
        </w:rPr>
        <w:t>.</w:t>
      </w:r>
    </w:p>
    <w:p w14:paraId="1E039B6D" w14:textId="77777777" w:rsidR="00C537D5" w:rsidRDefault="00C537D5" w:rsidP="00C537D5">
      <w:pPr>
        <w:spacing w:line="480" w:lineRule="auto"/>
        <w:ind w:firstLine="360"/>
        <w:rPr>
          <w:rFonts w:cstheme="minorHAnsi"/>
          <w:sz w:val="24"/>
          <w:szCs w:val="24"/>
        </w:rPr>
      </w:pPr>
      <w:r>
        <w:rPr>
          <w:rFonts w:cstheme="minorHAnsi"/>
          <w:sz w:val="24"/>
          <w:szCs w:val="24"/>
        </w:rPr>
        <w:t>The mobile</w:t>
      </w:r>
      <w:r w:rsidRPr="003E0030">
        <w:rPr>
          <w:rFonts w:cstheme="minorHAnsi"/>
          <w:sz w:val="24"/>
          <w:szCs w:val="24"/>
        </w:rPr>
        <w:t xml:space="preserve"> agents</w:t>
      </w:r>
      <w:r>
        <w:rPr>
          <w:rFonts w:cstheme="minorHAnsi"/>
          <w:sz w:val="24"/>
          <w:szCs w:val="24"/>
        </w:rPr>
        <w:t>—called highlanders—</w:t>
      </w:r>
      <w:r w:rsidRPr="003E0030">
        <w:rPr>
          <w:rFonts w:cstheme="minorHAnsi"/>
          <w:sz w:val="24"/>
          <w:szCs w:val="24"/>
        </w:rPr>
        <w:t xml:space="preserve">in the present model represent groups of </w:t>
      </w:r>
      <w:r>
        <w:rPr>
          <w:rFonts w:cstheme="minorHAnsi"/>
          <w:sz w:val="24"/>
          <w:szCs w:val="24"/>
        </w:rPr>
        <w:t xml:space="preserve">Lauje </w:t>
      </w:r>
      <w:r w:rsidRPr="003E0030">
        <w:rPr>
          <w:rFonts w:cstheme="minorHAnsi"/>
          <w:sz w:val="24"/>
          <w:szCs w:val="24"/>
        </w:rPr>
        <w:t>highlanders</w:t>
      </w:r>
      <w:r>
        <w:rPr>
          <w:rFonts w:cstheme="minorHAnsi"/>
          <w:sz w:val="24"/>
          <w:szCs w:val="24"/>
        </w:rPr>
        <w:t>, initially practicing swidden agriculture in a mostly non-market economy</w:t>
      </w:r>
      <w:r w:rsidRPr="003E0030">
        <w:rPr>
          <w:rFonts w:cstheme="minorHAnsi"/>
          <w:sz w:val="24"/>
          <w:szCs w:val="24"/>
        </w:rPr>
        <w:t xml:space="preserve">. </w:t>
      </w:r>
      <w:r>
        <w:rPr>
          <w:rFonts w:cstheme="minorHAnsi"/>
          <w:sz w:val="24"/>
          <w:szCs w:val="24"/>
        </w:rPr>
        <w:t>Their main state variables of interest are:</w:t>
      </w:r>
    </w:p>
    <w:p w14:paraId="0B6E72D4" w14:textId="77777777" w:rsidR="00C537D5" w:rsidRPr="00271501" w:rsidRDefault="00C537D5" w:rsidP="00C537D5">
      <w:pPr>
        <w:pStyle w:val="ListParagraph"/>
        <w:numPr>
          <w:ilvl w:val="0"/>
          <w:numId w:val="7"/>
        </w:numPr>
        <w:spacing w:line="480" w:lineRule="auto"/>
        <w:rPr>
          <w:rFonts w:cstheme="minorHAnsi"/>
          <w:sz w:val="24"/>
          <w:szCs w:val="24"/>
        </w:rPr>
      </w:pPr>
      <w:r w:rsidRPr="00271501">
        <w:rPr>
          <w:rFonts w:cstheme="minorHAnsi"/>
          <w:sz w:val="24"/>
          <w:szCs w:val="24"/>
        </w:rPr>
        <w:t>their amount of “wealth”</w:t>
      </w:r>
    </w:p>
    <w:p w14:paraId="2737D468" w14:textId="77777777" w:rsidR="00C537D5" w:rsidRDefault="00C537D5" w:rsidP="00C537D5">
      <w:pPr>
        <w:pStyle w:val="ListParagraph"/>
        <w:numPr>
          <w:ilvl w:val="0"/>
          <w:numId w:val="7"/>
        </w:numPr>
        <w:spacing w:line="480" w:lineRule="auto"/>
        <w:rPr>
          <w:rFonts w:cstheme="minorHAnsi"/>
          <w:sz w:val="24"/>
          <w:szCs w:val="24"/>
        </w:rPr>
      </w:pPr>
      <w:r w:rsidRPr="00271501">
        <w:rPr>
          <w:rFonts w:cstheme="minorHAnsi"/>
          <w:sz w:val="24"/>
          <w:szCs w:val="24"/>
        </w:rPr>
        <w:t xml:space="preserve"> their “norm-min-resource”—the minimum </w:t>
      </w:r>
      <w:proofErr w:type="gramStart"/>
      <w:r w:rsidRPr="00271501">
        <w:rPr>
          <w:rFonts w:cstheme="minorHAnsi"/>
          <w:sz w:val="24"/>
          <w:szCs w:val="24"/>
        </w:rPr>
        <w:t>amount</w:t>
      </w:r>
      <w:proofErr w:type="gramEnd"/>
      <w:r w:rsidRPr="00271501">
        <w:rPr>
          <w:rFonts w:cstheme="minorHAnsi"/>
          <w:sz w:val="24"/>
          <w:szCs w:val="24"/>
        </w:rPr>
        <w:t xml:space="preserve"> of resources on patch before they will harvest</w:t>
      </w:r>
      <w:r>
        <w:rPr>
          <w:rFonts w:cstheme="minorHAnsi"/>
          <w:sz w:val="24"/>
          <w:szCs w:val="24"/>
        </w:rPr>
        <w:t xml:space="preserve">. </w:t>
      </w:r>
    </w:p>
    <w:p w14:paraId="23DC65C3" w14:textId="77777777" w:rsidR="00C537D5" w:rsidRDefault="00C537D5" w:rsidP="00C537D5">
      <w:pPr>
        <w:pStyle w:val="ListParagraph"/>
        <w:numPr>
          <w:ilvl w:val="0"/>
          <w:numId w:val="7"/>
        </w:numPr>
        <w:spacing w:line="480" w:lineRule="auto"/>
        <w:rPr>
          <w:rFonts w:cstheme="minorHAnsi"/>
          <w:sz w:val="24"/>
          <w:szCs w:val="24"/>
        </w:rPr>
      </w:pPr>
      <w:r w:rsidRPr="00271501">
        <w:rPr>
          <w:rFonts w:cstheme="minorHAnsi"/>
          <w:sz w:val="24"/>
          <w:szCs w:val="24"/>
        </w:rPr>
        <w:t xml:space="preserve"> “</w:t>
      </w:r>
      <w:proofErr w:type="gramStart"/>
      <w:r w:rsidRPr="00271501">
        <w:rPr>
          <w:rFonts w:cstheme="minorHAnsi"/>
          <w:sz w:val="24"/>
          <w:szCs w:val="24"/>
        </w:rPr>
        <w:t>cacao</w:t>
      </w:r>
      <w:proofErr w:type="gramEnd"/>
      <w:r w:rsidRPr="00271501">
        <w:rPr>
          <w:rFonts w:cstheme="minorHAnsi"/>
          <w:sz w:val="24"/>
          <w:szCs w:val="24"/>
        </w:rPr>
        <w:t>-grower?”—whether or not they grow cacao, entailing a change in land use and property relations</w:t>
      </w:r>
      <w:r>
        <w:rPr>
          <w:rFonts w:cstheme="minorHAnsi"/>
          <w:sz w:val="24"/>
          <w:szCs w:val="24"/>
        </w:rPr>
        <w:t xml:space="preserve">. </w:t>
      </w:r>
    </w:p>
    <w:p w14:paraId="5938A45C" w14:textId="77777777" w:rsidR="00C537D5" w:rsidRDefault="00C537D5" w:rsidP="00C537D5">
      <w:pPr>
        <w:pStyle w:val="ListParagraph"/>
        <w:numPr>
          <w:ilvl w:val="0"/>
          <w:numId w:val="7"/>
        </w:numPr>
        <w:spacing w:line="480" w:lineRule="auto"/>
        <w:rPr>
          <w:rFonts w:cstheme="minorHAnsi"/>
          <w:sz w:val="24"/>
          <w:szCs w:val="24"/>
        </w:rPr>
      </w:pPr>
      <w:r w:rsidRPr="00271501">
        <w:rPr>
          <w:rFonts w:cstheme="minorHAnsi"/>
          <w:sz w:val="24"/>
          <w:szCs w:val="24"/>
        </w:rPr>
        <w:t>“</w:t>
      </w:r>
      <w:proofErr w:type="gramStart"/>
      <w:r w:rsidRPr="00271501">
        <w:rPr>
          <w:rFonts w:cstheme="minorHAnsi"/>
          <w:sz w:val="24"/>
          <w:szCs w:val="24"/>
        </w:rPr>
        <w:t>owned</w:t>
      </w:r>
      <w:proofErr w:type="gramEnd"/>
      <w:r w:rsidRPr="00271501">
        <w:rPr>
          <w:rFonts w:cstheme="minorHAnsi"/>
          <w:sz w:val="24"/>
          <w:szCs w:val="24"/>
        </w:rPr>
        <w:t>-patches”—a list of patches owned by cacao growers</w:t>
      </w:r>
      <w:r>
        <w:rPr>
          <w:rFonts w:cstheme="minorHAnsi"/>
          <w:sz w:val="24"/>
          <w:szCs w:val="24"/>
        </w:rPr>
        <w:t>.</w:t>
      </w:r>
    </w:p>
    <w:p w14:paraId="6D0631F0" w14:textId="77777777" w:rsidR="00C537D5" w:rsidRDefault="00C537D5" w:rsidP="00C537D5">
      <w:pPr>
        <w:pStyle w:val="ListParagraph"/>
        <w:numPr>
          <w:ilvl w:val="0"/>
          <w:numId w:val="7"/>
        </w:numPr>
        <w:spacing w:line="480" w:lineRule="auto"/>
        <w:rPr>
          <w:rFonts w:cstheme="minorHAnsi"/>
          <w:sz w:val="24"/>
          <w:szCs w:val="24"/>
        </w:rPr>
      </w:pPr>
      <w:r w:rsidRPr="00271501">
        <w:rPr>
          <w:rFonts w:cstheme="minorHAnsi"/>
          <w:sz w:val="24"/>
          <w:szCs w:val="24"/>
        </w:rPr>
        <w:t xml:space="preserve"> “</w:t>
      </w:r>
      <w:proofErr w:type="gramStart"/>
      <w:r w:rsidRPr="00271501">
        <w:rPr>
          <w:rFonts w:cstheme="minorHAnsi"/>
          <w:sz w:val="24"/>
          <w:szCs w:val="24"/>
        </w:rPr>
        <w:t>market</w:t>
      </w:r>
      <w:proofErr w:type="gramEnd"/>
      <w:r w:rsidRPr="00271501">
        <w:rPr>
          <w:rFonts w:cstheme="minorHAnsi"/>
          <w:sz w:val="24"/>
          <w:szCs w:val="24"/>
        </w:rPr>
        <w:t>-distance”—their distance to a market</w:t>
      </w:r>
      <w:r>
        <w:rPr>
          <w:rFonts w:cstheme="minorHAnsi"/>
          <w:sz w:val="24"/>
          <w:szCs w:val="24"/>
        </w:rPr>
        <w:t>.</w:t>
      </w:r>
    </w:p>
    <w:p w14:paraId="21B6C032" w14:textId="77777777" w:rsidR="00C537D5" w:rsidRDefault="00C537D5" w:rsidP="00C537D5">
      <w:pPr>
        <w:pStyle w:val="ListParagraph"/>
        <w:numPr>
          <w:ilvl w:val="0"/>
          <w:numId w:val="7"/>
        </w:numPr>
        <w:spacing w:line="480" w:lineRule="auto"/>
        <w:rPr>
          <w:rFonts w:cstheme="minorHAnsi"/>
          <w:sz w:val="24"/>
          <w:szCs w:val="24"/>
        </w:rPr>
      </w:pPr>
      <w:r w:rsidRPr="00271501">
        <w:rPr>
          <w:rFonts w:cstheme="minorHAnsi"/>
          <w:sz w:val="24"/>
          <w:szCs w:val="24"/>
        </w:rPr>
        <w:t xml:space="preserve"> “</w:t>
      </w:r>
      <w:proofErr w:type="spellStart"/>
      <w:proofErr w:type="gramStart"/>
      <w:r w:rsidRPr="00271501">
        <w:rPr>
          <w:rFonts w:cstheme="minorHAnsi"/>
          <w:sz w:val="24"/>
          <w:szCs w:val="24"/>
        </w:rPr>
        <w:t>costpunished</w:t>
      </w:r>
      <w:proofErr w:type="spellEnd"/>
      <w:proofErr w:type="gramEnd"/>
      <w:r w:rsidRPr="00271501">
        <w:rPr>
          <w:rFonts w:cstheme="minorHAnsi"/>
          <w:sz w:val="24"/>
          <w:szCs w:val="24"/>
        </w:rPr>
        <w:t>-c”—the losses suffered if punished for growing cacao</w:t>
      </w:r>
      <w:r>
        <w:rPr>
          <w:rFonts w:cstheme="minorHAnsi"/>
          <w:sz w:val="24"/>
          <w:szCs w:val="24"/>
        </w:rPr>
        <w:t>.</w:t>
      </w:r>
    </w:p>
    <w:p w14:paraId="7AF80950" w14:textId="77777777" w:rsidR="00C537D5" w:rsidRPr="00306130" w:rsidRDefault="00C537D5" w:rsidP="00C537D5">
      <w:pPr>
        <w:pStyle w:val="ListParagraph"/>
        <w:numPr>
          <w:ilvl w:val="0"/>
          <w:numId w:val="7"/>
        </w:numPr>
        <w:spacing w:line="480" w:lineRule="auto"/>
        <w:rPr>
          <w:rFonts w:cstheme="minorHAnsi"/>
          <w:sz w:val="24"/>
          <w:szCs w:val="24"/>
        </w:rPr>
      </w:pPr>
      <w:r w:rsidRPr="00271501">
        <w:rPr>
          <w:rFonts w:cstheme="minorHAnsi"/>
          <w:sz w:val="24"/>
          <w:szCs w:val="24"/>
        </w:rPr>
        <w:t xml:space="preserve"> “t-grower?”—</w:t>
      </w:r>
      <w:proofErr w:type="gramStart"/>
      <w:r w:rsidRPr="00271501">
        <w:rPr>
          <w:rFonts w:cstheme="minorHAnsi"/>
          <w:sz w:val="24"/>
          <w:szCs w:val="24"/>
        </w:rPr>
        <w:t>whether or not</w:t>
      </w:r>
      <w:proofErr w:type="gramEnd"/>
      <w:r w:rsidRPr="00271501">
        <w:rPr>
          <w:rFonts w:cstheme="minorHAnsi"/>
          <w:sz w:val="24"/>
          <w:szCs w:val="24"/>
        </w:rPr>
        <w:t xml:space="preserve"> they grow tobacco, a mid-level commodity crop which entails some amount of violation of social norms regarding over-harvesting, but not the fundamental property relations change entailed by cacao-growing. </w:t>
      </w:r>
    </w:p>
    <w:p w14:paraId="188A4963" w14:textId="77777777" w:rsidR="00C537D5" w:rsidRDefault="00C537D5" w:rsidP="00C537D5">
      <w:pPr>
        <w:spacing w:line="480" w:lineRule="auto"/>
        <w:ind w:firstLine="360"/>
        <w:rPr>
          <w:rFonts w:cstheme="minorHAnsi"/>
          <w:sz w:val="24"/>
          <w:szCs w:val="24"/>
        </w:rPr>
      </w:pPr>
      <w:r w:rsidRPr="00306130">
        <w:rPr>
          <w:rFonts w:cstheme="minorHAnsi"/>
          <w:sz w:val="24"/>
          <w:szCs w:val="24"/>
        </w:rPr>
        <w:lastRenderedPageBreak/>
        <w:t>The</w:t>
      </w:r>
      <w:r>
        <w:rPr>
          <w:rFonts w:cstheme="minorHAnsi"/>
          <w:sz w:val="24"/>
          <w:szCs w:val="24"/>
        </w:rPr>
        <w:t xml:space="preserve"> following are</w:t>
      </w:r>
      <w:r w:rsidRPr="00306130">
        <w:rPr>
          <w:rFonts w:cstheme="minorHAnsi"/>
          <w:sz w:val="24"/>
          <w:szCs w:val="24"/>
        </w:rPr>
        <w:t xml:space="preserve"> </w:t>
      </w:r>
      <w:proofErr w:type="gramStart"/>
      <w:r w:rsidRPr="00306130">
        <w:rPr>
          <w:rFonts w:cstheme="minorHAnsi"/>
          <w:sz w:val="24"/>
          <w:szCs w:val="24"/>
        </w:rPr>
        <w:t>highlanders</w:t>
      </w:r>
      <w:proofErr w:type="gramEnd"/>
      <w:r w:rsidRPr="00306130">
        <w:rPr>
          <w:rFonts w:cstheme="minorHAnsi"/>
          <w:sz w:val="24"/>
          <w:szCs w:val="24"/>
        </w:rPr>
        <w:t xml:space="preserve"> variables used for calculations in the “machinery” of the model, discussed in the details section below</w:t>
      </w:r>
      <w:r>
        <w:rPr>
          <w:rFonts w:cstheme="minorHAnsi"/>
          <w:sz w:val="24"/>
          <w:szCs w:val="24"/>
        </w:rPr>
        <w:t>:</w:t>
      </w:r>
    </w:p>
    <w:p w14:paraId="0C2E103E" w14:textId="77777777" w:rsidR="00C537D5" w:rsidRDefault="00C537D5" w:rsidP="00C537D5">
      <w:pPr>
        <w:pStyle w:val="ListParagraph"/>
        <w:numPr>
          <w:ilvl w:val="0"/>
          <w:numId w:val="7"/>
        </w:numPr>
        <w:spacing w:line="480" w:lineRule="auto"/>
        <w:rPr>
          <w:rFonts w:cstheme="minorHAnsi"/>
          <w:sz w:val="24"/>
          <w:szCs w:val="24"/>
        </w:rPr>
      </w:pPr>
      <w:r>
        <w:rPr>
          <w:rFonts w:cstheme="minorHAnsi"/>
          <w:sz w:val="24"/>
          <w:szCs w:val="24"/>
        </w:rPr>
        <w:t>“</w:t>
      </w:r>
      <w:proofErr w:type="gramStart"/>
      <w:r w:rsidRPr="00306130">
        <w:rPr>
          <w:rFonts w:cstheme="minorHAnsi"/>
          <w:sz w:val="24"/>
          <w:szCs w:val="24"/>
        </w:rPr>
        <w:t>copied</w:t>
      </w:r>
      <w:proofErr w:type="gramEnd"/>
      <w:r w:rsidRPr="00306130">
        <w:rPr>
          <w:rFonts w:cstheme="minorHAnsi"/>
          <w:sz w:val="24"/>
          <w:szCs w:val="24"/>
        </w:rPr>
        <w:t>-norm</w:t>
      </w:r>
      <w:r>
        <w:rPr>
          <w:rFonts w:cstheme="minorHAnsi"/>
          <w:sz w:val="24"/>
          <w:szCs w:val="24"/>
        </w:rPr>
        <w:t>”</w:t>
      </w:r>
    </w:p>
    <w:p w14:paraId="5E31D39E" w14:textId="77777777" w:rsidR="00C537D5" w:rsidRPr="00306130" w:rsidRDefault="00C537D5" w:rsidP="00C537D5">
      <w:pPr>
        <w:pStyle w:val="ListParagraph"/>
        <w:numPr>
          <w:ilvl w:val="0"/>
          <w:numId w:val="7"/>
        </w:numPr>
        <w:spacing w:line="480" w:lineRule="auto"/>
        <w:rPr>
          <w:rFonts w:cstheme="minorHAnsi"/>
          <w:sz w:val="24"/>
          <w:szCs w:val="24"/>
        </w:rPr>
      </w:pPr>
      <w:r>
        <w:rPr>
          <w:rFonts w:cstheme="minorHAnsi"/>
          <w:sz w:val="24"/>
          <w:szCs w:val="24"/>
        </w:rPr>
        <w:t>“</w:t>
      </w:r>
      <w:proofErr w:type="spellStart"/>
      <w:r w:rsidRPr="00306130">
        <w:rPr>
          <w:rFonts w:cstheme="minorHAnsi"/>
          <w:sz w:val="24"/>
          <w:szCs w:val="24"/>
        </w:rPr>
        <w:t>Harvestedlevel</w:t>
      </w:r>
      <w:proofErr w:type="spellEnd"/>
      <w:r>
        <w:rPr>
          <w:rFonts w:cstheme="minorHAnsi"/>
          <w:sz w:val="24"/>
          <w:szCs w:val="24"/>
        </w:rPr>
        <w:t>”</w:t>
      </w:r>
      <w:r w:rsidRPr="00306130">
        <w:rPr>
          <w:rFonts w:cstheme="minorHAnsi"/>
          <w:sz w:val="24"/>
          <w:szCs w:val="24"/>
        </w:rPr>
        <w:t xml:space="preserve"> </w:t>
      </w:r>
    </w:p>
    <w:p w14:paraId="38903DF9" w14:textId="77777777" w:rsidR="00C537D5" w:rsidRDefault="00C537D5" w:rsidP="00C537D5">
      <w:pPr>
        <w:spacing w:line="480" w:lineRule="auto"/>
        <w:ind w:firstLine="360"/>
        <w:rPr>
          <w:rFonts w:cstheme="minorHAnsi"/>
          <w:sz w:val="24"/>
          <w:szCs w:val="24"/>
        </w:rPr>
      </w:pPr>
      <w:r>
        <w:rPr>
          <w:rFonts w:cstheme="minorHAnsi"/>
          <w:sz w:val="24"/>
          <w:szCs w:val="24"/>
        </w:rPr>
        <w:t xml:space="preserve">A non-mobile type of agent in the model that is nonetheless distinct from “patches”—in </w:t>
      </w:r>
      <w:proofErr w:type="spellStart"/>
      <w:r>
        <w:rPr>
          <w:rFonts w:cstheme="minorHAnsi"/>
          <w:sz w:val="24"/>
          <w:szCs w:val="24"/>
        </w:rPr>
        <w:t>Netlogo</w:t>
      </w:r>
      <w:proofErr w:type="spellEnd"/>
      <w:r>
        <w:rPr>
          <w:rFonts w:cstheme="minorHAnsi"/>
          <w:sz w:val="24"/>
          <w:szCs w:val="24"/>
        </w:rPr>
        <w:t xml:space="preserve"> parlance, a “breed” of “turtle”—is a “market”. The market functions to specify geographically specific activities in the model but has no state variables of its own. </w:t>
      </w:r>
    </w:p>
    <w:p w14:paraId="10A650AD" w14:textId="77777777" w:rsidR="00C537D5" w:rsidRDefault="00C537D5" w:rsidP="00C537D5">
      <w:pPr>
        <w:spacing w:line="480" w:lineRule="auto"/>
        <w:ind w:firstLine="360"/>
        <w:rPr>
          <w:rFonts w:cstheme="minorHAnsi"/>
          <w:sz w:val="24"/>
          <w:szCs w:val="24"/>
        </w:rPr>
      </w:pPr>
      <w:r w:rsidRPr="003E0030">
        <w:rPr>
          <w:rFonts w:cstheme="minorHAnsi"/>
          <w:sz w:val="24"/>
          <w:szCs w:val="24"/>
        </w:rPr>
        <w:t xml:space="preserve">There is a grid of </w:t>
      </w:r>
      <w:r>
        <w:rPr>
          <w:rFonts w:cstheme="minorHAnsi"/>
          <w:sz w:val="24"/>
          <w:szCs w:val="24"/>
        </w:rPr>
        <w:t xml:space="preserve">101 X 101 </w:t>
      </w:r>
      <w:r w:rsidRPr="003E0030">
        <w:rPr>
          <w:rFonts w:cstheme="minorHAnsi"/>
          <w:sz w:val="24"/>
          <w:szCs w:val="24"/>
        </w:rPr>
        <w:t xml:space="preserve">patches which </w:t>
      </w:r>
      <w:r>
        <w:rPr>
          <w:rFonts w:cstheme="minorHAnsi"/>
          <w:sz w:val="24"/>
          <w:szCs w:val="24"/>
        </w:rPr>
        <w:t xml:space="preserve">have the following state variables: </w:t>
      </w:r>
    </w:p>
    <w:p w14:paraId="5771C0CE" w14:textId="77777777" w:rsidR="00C537D5" w:rsidRDefault="00C537D5" w:rsidP="00C537D5">
      <w:pPr>
        <w:pStyle w:val="ListParagraph"/>
        <w:numPr>
          <w:ilvl w:val="0"/>
          <w:numId w:val="5"/>
        </w:numPr>
        <w:spacing w:line="480" w:lineRule="auto"/>
        <w:rPr>
          <w:rFonts w:cstheme="minorHAnsi"/>
          <w:sz w:val="24"/>
          <w:szCs w:val="24"/>
        </w:rPr>
      </w:pPr>
      <w:r>
        <w:rPr>
          <w:rFonts w:cstheme="minorHAnsi"/>
          <w:sz w:val="24"/>
          <w:szCs w:val="24"/>
        </w:rPr>
        <w:t>“</w:t>
      </w:r>
      <w:proofErr w:type="gramStart"/>
      <w:r w:rsidRPr="00970DBC">
        <w:rPr>
          <w:rFonts w:cstheme="minorHAnsi"/>
          <w:sz w:val="24"/>
          <w:szCs w:val="24"/>
        </w:rPr>
        <w:t>resource</w:t>
      </w:r>
      <w:proofErr w:type="gramEnd"/>
      <w:r w:rsidRPr="00970DBC">
        <w:rPr>
          <w:rFonts w:cstheme="minorHAnsi"/>
          <w:sz w:val="24"/>
          <w:szCs w:val="24"/>
        </w:rPr>
        <w:t>-here</w:t>
      </w:r>
      <w:r>
        <w:rPr>
          <w:rFonts w:cstheme="minorHAnsi"/>
          <w:sz w:val="24"/>
          <w:szCs w:val="24"/>
        </w:rPr>
        <w:t xml:space="preserve">”: </w:t>
      </w:r>
      <w:r w:rsidRPr="00970DBC">
        <w:rPr>
          <w:rFonts w:cstheme="minorHAnsi"/>
          <w:sz w:val="24"/>
          <w:szCs w:val="24"/>
        </w:rPr>
        <w:t>the current amount of resource on this patch</w:t>
      </w:r>
      <w:r>
        <w:rPr>
          <w:rFonts w:cstheme="minorHAnsi"/>
          <w:sz w:val="24"/>
          <w:szCs w:val="24"/>
        </w:rPr>
        <w:t>.</w:t>
      </w:r>
    </w:p>
    <w:p w14:paraId="41FE955F" w14:textId="77777777" w:rsidR="00C537D5" w:rsidRDefault="00C537D5" w:rsidP="00C537D5">
      <w:pPr>
        <w:pStyle w:val="ListParagraph"/>
        <w:numPr>
          <w:ilvl w:val="0"/>
          <w:numId w:val="5"/>
        </w:numPr>
        <w:spacing w:line="480" w:lineRule="auto"/>
        <w:rPr>
          <w:rFonts w:cstheme="minorHAnsi"/>
          <w:sz w:val="24"/>
          <w:szCs w:val="24"/>
        </w:rPr>
      </w:pPr>
      <w:r>
        <w:rPr>
          <w:rFonts w:cstheme="minorHAnsi"/>
          <w:sz w:val="24"/>
          <w:szCs w:val="24"/>
        </w:rPr>
        <w:t>“</w:t>
      </w:r>
      <w:proofErr w:type="gramStart"/>
      <w:r w:rsidRPr="00970DBC">
        <w:rPr>
          <w:rFonts w:cstheme="minorHAnsi"/>
          <w:sz w:val="24"/>
          <w:szCs w:val="24"/>
        </w:rPr>
        <w:t>max</w:t>
      </w:r>
      <w:proofErr w:type="gramEnd"/>
      <w:r w:rsidRPr="00970DBC">
        <w:rPr>
          <w:rFonts w:cstheme="minorHAnsi"/>
          <w:sz w:val="24"/>
          <w:szCs w:val="24"/>
        </w:rPr>
        <w:t>-resource-here</w:t>
      </w:r>
      <w:r>
        <w:rPr>
          <w:rFonts w:cstheme="minorHAnsi"/>
          <w:sz w:val="24"/>
          <w:szCs w:val="24"/>
        </w:rPr>
        <w:t>”:</w:t>
      </w:r>
      <w:r w:rsidRPr="00970DBC">
        <w:rPr>
          <w:rFonts w:cstheme="minorHAnsi"/>
          <w:sz w:val="24"/>
          <w:szCs w:val="24"/>
        </w:rPr>
        <w:t xml:space="preserve"> the maximum amount of resource this patch can hold</w:t>
      </w:r>
      <w:r>
        <w:rPr>
          <w:rFonts w:cstheme="minorHAnsi"/>
          <w:sz w:val="24"/>
          <w:szCs w:val="24"/>
        </w:rPr>
        <w:t>.</w:t>
      </w:r>
    </w:p>
    <w:p w14:paraId="5EB544FC" w14:textId="77777777" w:rsidR="00C537D5" w:rsidRDefault="00C537D5" w:rsidP="00C537D5">
      <w:pPr>
        <w:pStyle w:val="ListParagraph"/>
        <w:numPr>
          <w:ilvl w:val="0"/>
          <w:numId w:val="5"/>
        </w:numPr>
        <w:spacing w:line="480" w:lineRule="auto"/>
        <w:rPr>
          <w:rFonts w:cstheme="minorHAnsi"/>
          <w:sz w:val="24"/>
          <w:szCs w:val="24"/>
        </w:rPr>
      </w:pPr>
      <w:r>
        <w:rPr>
          <w:rFonts w:cstheme="minorHAnsi"/>
          <w:sz w:val="24"/>
          <w:szCs w:val="24"/>
        </w:rPr>
        <w:t>“</w:t>
      </w:r>
      <w:proofErr w:type="gramStart"/>
      <w:r w:rsidRPr="00970DBC">
        <w:rPr>
          <w:rFonts w:cstheme="minorHAnsi"/>
          <w:sz w:val="24"/>
          <w:szCs w:val="24"/>
        </w:rPr>
        <w:t>cacao</w:t>
      </w:r>
      <w:proofErr w:type="gramEnd"/>
      <w:r w:rsidRPr="00970DBC">
        <w:rPr>
          <w:rFonts w:cstheme="minorHAnsi"/>
          <w:sz w:val="24"/>
          <w:szCs w:val="24"/>
        </w:rPr>
        <w:t>-crop?</w:t>
      </w:r>
      <w:r>
        <w:rPr>
          <w:rFonts w:cstheme="minorHAnsi"/>
          <w:sz w:val="24"/>
          <w:szCs w:val="24"/>
        </w:rPr>
        <w:t xml:space="preserve">”: </w:t>
      </w:r>
      <w:r w:rsidRPr="00970DBC">
        <w:rPr>
          <w:rFonts w:cstheme="minorHAnsi"/>
          <w:sz w:val="24"/>
          <w:szCs w:val="24"/>
        </w:rPr>
        <w:t xml:space="preserve">if true, </w:t>
      </w:r>
      <w:r>
        <w:rPr>
          <w:rFonts w:cstheme="minorHAnsi"/>
          <w:sz w:val="24"/>
          <w:szCs w:val="24"/>
        </w:rPr>
        <w:t xml:space="preserve">the patch is privately </w:t>
      </w:r>
      <w:r w:rsidRPr="00970DBC">
        <w:rPr>
          <w:rFonts w:cstheme="minorHAnsi"/>
          <w:sz w:val="24"/>
          <w:szCs w:val="24"/>
        </w:rPr>
        <w:t>owned by c</w:t>
      </w:r>
      <w:r>
        <w:rPr>
          <w:rFonts w:cstheme="minorHAnsi"/>
          <w:sz w:val="24"/>
          <w:szCs w:val="24"/>
        </w:rPr>
        <w:t>acao-</w:t>
      </w:r>
      <w:r w:rsidRPr="00970DBC">
        <w:rPr>
          <w:rFonts w:cstheme="minorHAnsi"/>
          <w:sz w:val="24"/>
          <w:szCs w:val="24"/>
        </w:rPr>
        <w:t>grow</w:t>
      </w:r>
      <w:r>
        <w:rPr>
          <w:rFonts w:cstheme="minorHAnsi"/>
          <w:sz w:val="24"/>
          <w:szCs w:val="24"/>
        </w:rPr>
        <w:t>ing group of highlanders</w:t>
      </w:r>
      <w:r w:rsidRPr="00970DBC">
        <w:rPr>
          <w:rFonts w:cstheme="minorHAnsi"/>
          <w:sz w:val="24"/>
          <w:szCs w:val="24"/>
        </w:rPr>
        <w:t>,</w:t>
      </w:r>
      <w:r>
        <w:rPr>
          <w:rFonts w:cstheme="minorHAnsi"/>
          <w:sz w:val="24"/>
          <w:szCs w:val="24"/>
        </w:rPr>
        <w:t xml:space="preserve"> known as a “c-grower”,</w:t>
      </w:r>
      <w:r w:rsidRPr="00970DBC">
        <w:rPr>
          <w:rFonts w:cstheme="minorHAnsi"/>
          <w:sz w:val="24"/>
          <w:szCs w:val="24"/>
        </w:rPr>
        <w:t xml:space="preserve"> &amp; others can't go there.</w:t>
      </w:r>
    </w:p>
    <w:p w14:paraId="6B2471D4" w14:textId="77777777" w:rsidR="00C537D5" w:rsidRDefault="00C537D5" w:rsidP="00C537D5">
      <w:pPr>
        <w:pStyle w:val="ListParagraph"/>
        <w:numPr>
          <w:ilvl w:val="0"/>
          <w:numId w:val="5"/>
        </w:numPr>
        <w:spacing w:line="480" w:lineRule="auto"/>
        <w:rPr>
          <w:rFonts w:cstheme="minorHAnsi"/>
          <w:sz w:val="24"/>
          <w:szCs w:val="24"/>
        </w:rPr>
      </w:pPr>
      <w:r w:rsidRPr="00B57A65">
        <w:rPr>
          <w:rFonts w:cstheme="minorHAnsi"/>
          <w:sz w:val="24"/>
          <w:szCs w:val="24"/>
        </w:rPr>
        <w:t xml:space="preserve"> </w:t>
      </w:r>
      <w:r>
        <w:rPr>
          <w:rFonts w:cstheme="minorHAnsi"/>
          <w:sz w:val="24"/>
          <w:szCs w:val="24"/>
        </w:rPr>
        <w:t>“</w:t>
      </w:r>
      <w:r w:rsidRPr="00B57A65">
        <w:rPr>
          <w:rFonts w:cstheme="minorHAnsi"/>
          <w:sz w:val="24"/>
          <w:szCs w:val="24"/>
        </w:rPr>
        <w:t>owner</w:t>
      </w:r>
      <w:r>
        <w:rPr>
          <w:rFonts w:cstheme="minorHAnsi"/>
          <w:sz w:val="24"/>
          <w:szCs w:val="24"/>
        </w:rPr>
        <w:t>”:</w:t>
      </w:r>
      <w:r w:rsidRPr="00B57A65">
        <w:rPr>
          <w:rFonts w:cstheme="minorHAnsi"/>
          <w:sz w:val="24"/>
          <w:szCs w:val="24"/>
        </w:rPr>
        <w:t xml:space="preserve"> c-growers </w:t>
      </w:r>
      <w:r>
        <w:rPr>
          <w:rFonts w:cstheme="minorHAnsi"/>
          <w:sz w:val="24"/>
          <w:szCs w:val="24"/>
        </w:rPr>
        <w:t xml:space="preserve">that </w:t>
      </w:r>
      <w:r w:rsidRPr="00B57A65">
        <w:rPr>
          <w:rFonts w:cstheme="minorHAnsi"/>
          <w:sz w:val="24"/>
          <w:szCs w:val="24"/>
        </w:rPr>
        <w:t xml:space="preserve">own cacao-crop patches. </w:t>
      </w:r>
      <w:r>
        <w:rPr>
          <w:rFonts w:cstheme="minorHAnsi"/>
          <w:sz w:val="24"/>
          <w:szCs w:val="24"/>
        </w:rPr>
        <w:t xml:space="preserve">This state variable is set to </w:t>
      </w:r>
      <w:r w:rsidRPr="00B57A65">
        <w:rPr>
          <w:rFonts w:cstheme="minorHAnsi"/>
          <w:sz w:val="24"/>
          <w:szCs w:val="24"/>
        </w:rPr>
        <w:t>"Nobody"</w:t>
      </w:r>
      <w:r>
        <w:rPr>
          <w:rFonts w:cstheme="minorHAnsi"/>
          <w:sz w:val="24"/>
          <w:szCs w:val="24"/>
        </w:rPr>
        <w:t xml:space="preserve"> if cacao is not grown there</w:t>
      </w:r>
      <w:r w:rsidRPr="00B57A65">
        <w:rPr>
          <w:rFonts w:cstheme="minorHAnsi"/>
          <w:sz w:val="24"/>
          <w:szCs w:val="24"/>
        </w:rPr>
        <w:t>.</w:t>
      </w:r>
    </w:p>
    <w:p w14:paraId="702FBCA3" w14:textId="77777777" w:rsidR="00C537D5" w:rsidRPr="000C1E32" w:rsidRDefault="00C537D5" w:rsidP="00C537D5">
      <w:pPr>
        <w:pStyle w:val="ListParagraph"/>
        <w:numPr>
          <w:ilvl w:val="0"/>
          <w:numId w:val="5"/>
        </w:numPr>
        <w:spacing w:line="480" w:lineRule="auto"/>
        <w:rPr>
          <w:rFonts w:cstheme="minorHAnsi"/>
          <w:sz w:val="24"/>
          <w:szCs w:val="24"/>
        </w:rPr>
      </w:pPr>
      <w:r>
        <w:rPr>
          <w:rFonts w:cstheme="minorHAnsi"/>
          <w:sz w:val="24"/>
          <w:szCs w:val="24"/>
        </w:rPr>
        <w:t>“</w:t>
      </w:r>
      <w:proofErr w:type="gramStart"/>
      <w:r w:rsidRPr="00B57A65">
        <w:rPr>
          <w:rFonts w:cstheme="minorHAnsi"/>
          <w:sz w:val="24"/>
          <w:szCs w:val="24"/>
        </w:rPr>
        <w:t>initial</w:t>
      </w:r>
      <w:proofErr w:type="gramEnd"/>
      <w:r w:rsidRPr="00B57A65">
        <w:rPr>
          <w:rFonts w:cstheme="minorHAnsi"/>
          <w:sz w:val="24"/>
          <w:szCs w:val="24"/>
        </w:rPr>
        <w:t>-resource</w:t>
      </w:r>
      <w:r>
        <w:rPr>
          <w:rFonts w:cstheme="minorHAnsi"/>
          <w:sz w:val="24"/>
          <w:szCs w:val="24"/>
        </w:rPr>
        <w:t>”:</w:t>
      </w:r>
      <w:r w:rsidRPr="00B57A65">
        <w:rPr>
          <w:rFonts w:cstheme="minorHAnsi"/>
          <w:sz w:val="24"/>
          <w:szCs w:val="24"/>
        </w:rPr>
        <w:t xml:space="preserve"> </w:t>
      </w:r>
      <w:r>
        <w:rPr>
          <w:rFonts w:cstheme="minorHAnsi"/>
          <w:sz w:val="24"/>
          <w:szCs w:val="24"/>
        </w:rPr>
        <w:t xml:space="preserve">the amount of </w:t>
      </w:r>
      <w:r w:rsidRPr="00B57A65">
        <w:rPr>
          <w:rFonts w:cstheme="minorHAnsi"/>
          <w:sz w:val="24"/>
          <w:szCs w:val="24"/>
        </w:rPr>
        <w:t xml:space="preserve">resource-here </w:t>
      </w:r>
      <w:r>
        <w:rPr>
          <w:rFonts w:cstheme="minorHAnsi"/>
          <w:sz w:val="24"/>
          <w:szCs w:val="24"/>
        </w:rPr>
        <w:t xml:space="preserve">upon initialization, used for some calculations in the model machinery, discussed below. </w:t>
      </w:r>
    </w:p>
    <w:p w14:paraId="7264A555" w14:textId="77777777" w:rsidR="00C537D5" w:rsidRPr="005476CD" w:rsidRDefault="00C537D5" w:rsidP="00C537D5">
      <w:pPr>
        <w:pStyle w:val="ListParagraph"/>
        <w:numPr>
          <w:ilvl w:val="0"/>
          <w:numId w:val="4"/>
        </w:numPr>
        <w:spacing w:line="480" w:lineRule="auto"/>
        <w:rPr>
          <w:rFonts w:cstheme="minorHAnsi"/>
          <w:sz w:val="24"/>
          <w:szCs w:val="24"/>
        </w:rPr>
      </w:pPr>
      <w:r>
        <w:rPr>
          <w:rFonts w:cstheme="minorHAnsi"/>
          <w:i/>
          <w:iCs/>
          <w:sz w:val="24"/>
          <w:szCs w:val="24"/>
        </w:rPr>
        <w:t>Process Overview and Scheduling</w:t>
      </w:r>
    </w:p>
    <w:p w14:paraId="1A27B248" w14:textId="77777777" w:rsidR="00C537D5" w:rsidRDefault="00C537D5" w:rsidP="00C537D5">
      <w:pPr>
        <w:spacing w:line="480" w:lineRule="auto"/>
        <w:ind w:firstLine="360"/>
        <w:rPr>
          <w:rFonts w:cstheme="minorHAnsi"/>
          <w:sz w:val="24"/>
          <w:szCs w:val="24"/>
        </w:rPr>
      </w:pPr>
      <w:r>
        <w:rPr>
          <w:rFonts w:cstheme="minorHAnsi"/>
          <w:sz w:val="24"/>
          <w:szCs w:val="24"/>
        </w:rPr>
        <w:t xml:space="preserve">The </w:t>
      </w:r>
      <w:r w:rsidRPr="003E0030">
        <w:rPr>
          <w:rFonts w:cstheme="minorHAnsi"/>
          <w:sz w:val="24"/>
          <w:szCs w:val="24"/>
        </w:rPr>
        <w:t xml:space="preserve">grid of patches which is initialized upon starting each model run, which have different amounts of resources which regrow at a logistic rate. </w:t>
      </w:r>
      <w:r>
        <w:rPr>
          <w:rFonts w:cstheme="minorHAnsi"/>
          <w:sz w:val="24"/>
          <w:szCs w:val="24"/>
        </w:rPr>
        <w:t xml:space="preserve">Highlanders are randomly placed upon the grid at initialization. </w:t>
      </w:r>
    </w:p>
    <w:p w14:paraId="1496C61D" w14:textId="77777777" w:rsidR="00C537D5" w:rsidRDefault="00C537D5" w:rsidP="00C537D5">
      <w:pPr>
        <w:spacing w:line="480" w:lineRule="auto"/>
        <w:ind w:firstLine="360"/>
        <w:rPr>
          <w:rFonts w:cstheme="minorHAnsi"/>
          <w:sz w:val="24"/>
          <w:szCs w:val="24"/>
        </w:rPr>
      </w:pPr>
      <w:r>
        <w:rPr>
          <w:noProof/>
        </w:rPr>
        <w:lastRenderedPageBreak/>
        <mc:AlternateContent>
          <mc:Choice Requires="wps">
            <w:drawing>
              <wp:anchor distT="0" distB="0" distL="114300" distR="114300" simplePos="0" relativeHeight="251661312" behindDoc="0" locked="0" layoutInCell="1" allowOverlap="1" wp14:anchorId="2B691205" wp14:editId="78E5127E">
                <wp:simplePos x="0" y="0"/>
                <wp:positionH relativeFrom="column">
                  <wp:posOffset>170815</wp:posOffset>
                </wp:positionH>
                <wp:positionV relativeFrom="paragraph">
                  <wp:posOffset>0</wp:posOffset>
                </wp:positionV>
                <wp:extent cx="648268" cy="300229"/>
                <wp:effectExtent l="0" t="0" r="0" b="0"/>
                <wp:wrapNone/>
                <wp:docPr id="3" name="Rectangle 3"/>
                <wp:cNvGraphicFramePr/>
                <a:graphic xmlns:a="http://schemas.openxmlformats.org/drawingml/2006/main">
                  <a:graphicData uri="http://schemas.microsoft.com/office/word/2010/wordprocessingShape">
                    <wps:wsp>
                      <wps:cNvSpPr/>
                      <wps:spPr>
                        <a:xfrm>
                          <a:off x="0" y="0"/>
                          <a:ext cx="648268" cy="300229"/>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35AE598" w14:textId="77777777" w:rsidR="00C537D5" w:rsidRDefault="00C537D5" w:rsidP="00C537D5">
                            <w:pPr>
                              <w:jc w:val="center"/>
                            </w:pPr>
                            <w:r>
                              <w:t>Sta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B691205" id="Rectangle 3" o:spid="_x0000_s1027" style="position:absolute;left:0;text-align:left;margin-left:13.45pt;margin-top:0;width:51.05pt;height:23.6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" fillcolor="#4472c4 [3204]" strokecolor="#1f3763 [1604]" strokeweight="1pt">
                <v:textbox>
                  <w:txbxContent>
                    <w:p w14:paraId="735AE598" w14:textId="77777777" w:rsidR="00C537D5" w:rsidRDefault="00C537D5" w:rsidP="00C537D5">
                      <w:pPr>
                        <w:jc w:val="center"/>
                      </w:pPr>
                      <w:r>
                        <w:t>Start</w:t>
                      </w:r>
                    </w:p>
                  </w:txbxContent>
                </v:textbox>
              </v:rect>
            </w:pict>
          </mc:Fallback>
        </mc:AlternateContent>
      </w:r>
      <w:r>
        <w:rPr>
          <w:noProof/>
        </w:rPr>
        <mc:AlternateContent>
          <mc:Choice Requires="wps">
            <w:drawing>
              <wp:anchor distT="0" distB="0" distL="114300" distR="114300" simplePos="0" relativeHeight="251662336" behindDoc="0" locked="0" layoutInCell="1" allowOverlap="1" wp14:anchorId="07037353" wp14:editId="2A6BDAE5">
                <wp:simplePos x="0" y="0"/>
                <wp:positionH relativeFrom="column">
                  <wp:posOffset>436880</wp:posOffset>
                </wp:positionH>
                <wp:positionV relativeFrom="paragraph">
                  <wp:posOffset>300355</wp:posOffset>
                </wp:positionV>
                <wp:extent cx="95534" cy="272936"/>
                <wp:effectExtent l="0" t="0" r="0" b="0"/>
                <wp:wrapNone/>
                <wp:docPr id="4" name="Arrow: Down 4"/>
                <wp:cNvGraphicFramePr/>
                <a:graphic xmlns:a="http://schemas.openxmlformats.org/drawingml/2006/main">
                  <a:graphicData uri="http://schemas.microsoft.com/office/word/2010/wordprocessingShape">
                    <wps:wsp>
                      <wps:cNvSpPr/>
                      <wps:spPr>
                        <a:xfrm>
                          <a:off x="0" y="0"/>
                          <a:ext cx="95534" cy="272936"/>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DA24C86"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4" o:spid="_x0000_s1026" type="#_x0000_t67" style="position:absolute;margin-left:34.4pt;margin-top:23.65pt;width:7.5pt;height:21.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" adj="17820" fillcolor="#4472c4 [3204]" strokecolor="#1f3763 [1604]" strokeweight="1pt"/>
            </w:pict>
          </mc:Fallback>
        </mc:AlternateContent>
      </w:r>
      <w:r>
        <w:rPr>
          <w:noProof/>
        </w:rPr>
        <mc:AlternateContent>
          <mc:Choice Requires="wps">
            <w:drawing>
              <wp:anchor distT="0" distB="0" distL="114300" distR="114300" simplePos="0" relativeHeight="251663360" behindDoc="0" locked="0" layoutInCell="1" allowOverlap="1" wp14:anchorId="06B94F53" wp14:editId="0E24C540">
                <wp:simplePos x="0" y="0"/>
                <wp:positionH relativeFrom="column">
                  <wp:posOffset>88900</wp:posOffset>
                </wp:positionH>
                <wp:positionV relativeFrom="paragraph">
                  <wp:posOffset>593725</wp:posOffset>
                </wp:positionV>
                <wp:extent cx="873456" cy="702807"/>
                <wp:effectExtent l="0" t="0" r="0" b="0"/>
                <wp:wrapNone/>
                <wp:docPr id="5" name="Rectangle 5"/>
                <wp:cNvGraphicFramePr/>
                <a:graphic xmlns:a="http://schemas.openxmlformats.org/drawingml/2006/main">
                  <a:graphicData uri="http://schemas.microsoft.com/office/word/2010/wordprocessingShape">
                    <wps:wsp>
                      <wps:cNvSpPr/>
                      <wps:spPr>
                        <a:xfrm>
                          <a:off x="0" y="0"/>
                          <a:ext cx="873456" cy="702807"/>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E0CA4E1" w14:textId="77777777" w:rsidR="00C537D5" w:rsidRDefault="00C537D5" w:rsidP="00C537D5">
                            <w:pPr>
                              <w:jc w:val="center"/>
                            </w:pPr>
                            <w:r>
                              <w:t>Initialize landscape / resourc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6B94F53" id="Rectangle 5" o:spid="_x0000_s1028" style="position:absolute;left:0;text-align:left;margin-left:7pt;margin-top:46.75pt;width:68.8pt;height:55.3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" fillcolor="#4472c4 [3204]" strokecolor="#1f3763 [1604]" strokeweight="1pt">
                <v:textbox>
                  <w:txbxContent>
                    <w:p w14:paraId="4E0CA4E1" w14:textId="77777777" w:rsidR="00C537D5" w:rsidRDefault="00C537D5" w:rsidP="00C537D5">
                      <w:pPr>
                        <w:jc w:val="center"/>
                      </w:pPr>
                      <w:r>
                        <w:t>Initialize landscape / resources</w:t>
                      </w:r>
                    </w:p>
                  </w:txbxContent>
                </v:textbox>
              </v:rect>
            </w:pict>
          </mc:Fallback>
        </mc:AlternateContent>
      </w:r>
      <w:r>
        <w:rPr>
          <w:noProof/>
        </w:rPr>
        <mc:AlternateContent>
          <mc:Choice Requires="wps">
            <w:drawing>
              <wp:anchor distT="0" distB="0" distL="114300" distR="114300" simplePos="0" relativeHeight="251664384" behindDoc="0" locked="0" layoutInCell="1" allowOverlap="1" wp14:anchorId="33AFCE2A" wp14:editId="7A84F7A6">
                <wp:simplePos x="0" y="0"/>
                <wp:positionH relativeFrom="column">
                  <wp:posOffset>457200</wp:posOffset>
                </wp:positionH>
                <wp:positionV relativeFrom="paragraph">
                  <wp:posOffset>1296670</wp:posOffset>
                </wp:positionV>
                <wp:extent cx="102358" cy="368568"/>
                <wp:effectExtent l="0" t="0" r="0" b="0"/>
                <wp:wrapNone/>
                <wp:docPr id="6" name="Arrow: Down 6"/>
                <wp:cNvGraphicFramePr/>
                <a:graphic xmlns:a="http://schemas.openxmlformats.org/drawingml/2006/main">
                  <a:graphicData uri="http://schemas.microsoft.com/office/word/2010/wordprocessingShape">
                    <wps:wsp>
                      <wps:cNvSpPr/>
                      <wps:spPr>
                        <a:xfrm>
                          <a:off x="0" y="0"/>
                          <a:ext cx="102358" cy="368568"/>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036845E" id="Arrow: Down 6" o:spid="_x0000_s1026" type="#_x0000_t67" style="position:absolute;margin-left:36pt;margin-top:102.1pt;width:8.05pt;height:29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" adj="18601" fillcolor="#4472c4 [3204]" strokecolor="#1f3763 [1604]" strokeweight="1pt"/>
            </w:pict>
          </mc:Fallback>
        </mc:AlternateContent>
      </w:r>
      <w:r>
        <w:rPr>
          <w:noProof/>
        </w:rPr>
        <mc:AlternateContent>
          <mc:Choice Requires="wps">
            <w:drawing>
              <wp:anchor distT="0" distB="0" distL="114300" distR="114300" simplePos="0" relativeHeight="251665408" behindDoc="0" locked="0" layoutInCell="1" allowOverlap="1" wp14:anchorId="5A1D85B4" wp14:editId="399F2188">
                <wp:simplePos x="0" y="0"/>
                <wp:positionH relativeFrom="column">
                  <wp:posOffset>116205</wp:posOffset>
                </wp:positionH>
                <wp:positionV relativeFrom="paragraph">
                  <wp:posOffset>1678305</wp:posOffset>
                </wp:positionV>
                <wp:extent cx="812042" cy="723649"/>
                <wp:effectExtent l="0" t="0" r="0" b="0"/>
                <wp:wrapNone/>
                <wp:docPr id="7" name="Rectangle 7"/>
                <wp:cNvGraphicFramePr/>
                <a:graphic xmlns:a="http://schemas.openxmlformats.org/drawingml/2006/main">
                  <a:graphicData uri="http://schemas.microsoft.com/office/word/2010/wordprocessingShape">
                    <wps:wsp>
                      <wps:cNvSpPr/>
                      <wps:spPr>
                        <a:xfrm>
                          <a:off x="0" y="0"/>
                          <a:ext cx="812042" cy="723649"/>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DE21868" w14:textId="77777777" w:rsidR="00C537D5" w:rsidRDefault="00C537D5" w:rsidP="00C537D5">
                            <w:pPr>
                              <w:jc w:val="center"/>
                            </w:pPr>
                            <w:r>
                              <w:t>Initialize highlander group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A1D85B4" id="Rectangle 7" o:spid="_x0000_s1029" style="position:absolute;left:0;text-align:left;margin-left:9.15pt;margin-top:132.15pt;width:63.95pt;height:57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" fillcolor="#4472c4 [3204]" strokecolor="#1f3763 [1604]" strokeweight="1pt">
                <v:textbox>
                  <w:txbxContent>
                    <w:p w14:paraId="5DE21868" w14:textId="77777777" w:rsidR="00C537D5" w:rsidRDefault="00C537D5" w:rsidP="00C537D5">
                      <w:pPr>
                        <w:jc w:val="center"/>
                      </w:pPr>
                      <w:r>
                        <w:t>Initialize highlander groups</w:t>
                      </w:r>
                    </w:p>
                  </w:txbxContent>
                </v:textbox>
              </v:rect>
            </w:pict>
          </mc:Fallback>
        </mc:AlternateContent>
      </w:r>
      <w:r>
        <w:rPr>
          <w:noProof/>
        </w:rPr>
        <mc:AlternateContent>
          <mc:Choice Requires="wps">
            <w:drawing>
              <wp:anchor distT="0" distB="0" distL="114300" distR="114300" simplePos="0" relativeHeight="251666432" behindDoc="0" locked="0" layoutInCell="1" allowOverlap="1" wp14:anchorId="28D641C3" wp14:editId="3EA5AA22">
                <wp:simplePos x="0" y="0"/>
                <wp:positionH relativeFrom="column">
                  <wp:posOffset>0</wp:posOffset>
                </wp:positionH>
                <wp:positionV relativeFrom="paragraph">
                  <wp:posOffset>2661285</wp:posOffset>
                </wp:positionV>
                <wp:extent cx="1091821" cy="627098"/>
                <wp:effectExtent l="0" t="0" r="0" b="0"/>
                <wp:wrapNone/>
                <wp:docPr id="8" name="Oval 8"/>
                <wp:cNvGraphicFramePr/>
                <a:graphic xmlns:a="http://schemas.openxmlformats.org/drawingml/2006/main">
                  <a:graphicData uri="http://schemas.microsoft.com/office/word/2010/wordprocessingShape">
                    <wps:wsp>
                      <wps:cNvSpPr/>
                      <wps:spPr>
                        <a:xfrm>
                          <a:off x="0" y="0"/>
                          <a:ext cx="1091821" cy="627098"/>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C3D563D" w14:textId="77777777" w:rsidR="00C537D5" w:rsidRDefault="00C537D5" w:rsidP="00C537D5">
                            <w:pPr>
                              <w:jc w:val="center"/>
                            </w:pPr>
                            <w:r>
                              <w:t>Model itera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8D641C3" id="Oval 8" o:spid="_x0000_s1030" style="position:absolute;left:0;text-align:left;margin-left:0;margin-top:209.55pt;width:85.95pt;height:49.4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" fillcolor="#4472c4 [3204]" strokecolor="#1f3763 [1604]" strokeweight="1pt">
                <v:stroke joinstyle="miter"/>
                <v:textbox>
                  <w:txbxContent>
                    <w:p w14:paraId="3C3D563D" w14:textId="77777777" w:rsidR="00C537D5" w:rsidRDefault="00C537D5" w:rsidP="00C537D5">
                      <w:pPr>
                        <w:jc w:val="center"/>
                      </w:pPr>
                      <w:r>
                        <w:t>Model iterations</w:t>
                      </w:r>
                    </w:p>
                  </w:txbxContent>
                </v:textbox>
              </v:oval>
            </w:pict>
          </mc:Fallback>
        </mc:AlternateContent>
      </w:r>
      <w:r>
        <w:rPr>
          <w:noProof/>
        </w:rPr>
        <mc:AlternateContent>
          <mc:Choice Requires="wps">
            <w:drawing>
              <wp:anchor distT="0" distB="0" distL="114300" distR="114300" simplePos="0" relativeHeight="251667456" behindDoc="0" locked="0" layoutInCell="1" allowOverlap="1" wp14:anchorId="747CC173" wp14:editId="71165694">
                <wp:simplePos x="0" y="0"/>
                <wp:positionH relativeFrom="column">
                  <wp:posOffset>498475</wp:posOffset>
                </wp:positionH>
                <wp:positionV relativeFrom="paragraph">
                  <wp:posOffset>2402205</wp:posOffset>
                </wp:positionV>
                <wp:extent cx="45719" cy="245795"/>
                <wp:effectExtent l="0" t="0" r="0" b="0"/>
                <wp:wrapNone/>
                <wp:docPr id="9" name="Arrow: Down 9"/>
                <wp:cNvGraphicFramePr/>
                <a:graphic xmlns:a="http://schemas.openxmlformats.org/drawingml/2006/main">
                  <a:graphicData uri="http://schemas.microsoft.com/office/word/2010/wordprocessingShape">
                    <wps:wsp>
                      <wps:cNvSpPr/>
                      <wps:spPr>
                        <a:xfrm>
                          <a:off x="0" y="0"/>
                          <a:ext cx="45719" cy="24579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78BEB00" id="Arrow: Down 9" o:spid="_x0000_s1026" type="#_x0000_t67" style="position:absolute;margin-left:39.25pt;margin-top:189.15pt;width:3.6pt;height:19.3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" adj="19591" fillcolor="#4472c4 [3204]" strokecolor="#1f3763 [1604]" strokeweight="1pt"/>
            </w:pict>
          </mc:Fallback>
        </mc:AlternateContent>
      </w:r>
      <w:r>
        <w:rPr>
          <w:noProof/>
        </w:rPr>
        <mc:AlternateContent>
          <mc:Choice Requires="wps">
            <w:drawing>
              <wp:anchor distT="0" distB="0" distL="114300" distR="114300" simplePos="0" relativeHeight="251668480" behindDoc="0" locked="0" layoutInCell="1" allowOverlap="1" wp14:anchorId="01046B13" wp14:editId="218C5C65">
                <wp:simplePos x="0" y="0"/>
                <wp:positionH relativeFrom="column">
                  <wp:posOffset>1071245</wp:posOffset>
                </wp:positionH>
                <wp:positionV relativeFrom="paragraph">
                  <wp:posOffset>2920365</wp:posOffset>
                </wp:positionV>
                <wp:extent cx="354843" cy="88438"/>
                <wp:effectExtent l="0" t="0" r="0" b="0"/>
                <wp:wrapNone/>
                <wp:docPr id="10" name="Arrow: Right 10"/>
                <wp:cNvGraphicFramePr/>
                <a:graphic xmlns:a="http://schemas.openxmlformats.org/drawingml/2006/main">
                  <a:graphicData uri="http://schemas.microsoft.com/office/word/2010/wordprocessingShape">
                    <wps:wsp>
                      <wps:cNvSpPr/>
                      <wps:spPr>
                        <a:xfrm>
                          <a:off x="0" y="0"/>
                          <a:ext cx="354843" cy="88438"/>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DB8144A"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0" o:spid="_x0000_s1026" type="#_x0000_t13" style="position:absolute;margin-left:84.35pt;margin-top:229.95pt;width:27.95pt;height:6.95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" adj="18908" fillcolor="#4472c4 [3204]" strokecolor="#1f3763 [1604]" strokeweight="1pt"/>
            </w:pict>
          </mc:Fallback>
        </mc:AlternateContent>
      </w:r>
      <w:r>
        <w:rPr>
          <w:noProof/>
        </w:rPr>
        <mc:AlternateContent>
          <mc:Choice Requires="wps">
            <w:drawing>
              <wp:anchor distT="0" distB="0" distL="114300" distR="114300" simplePos="0" relativeHeight="251669504" behindDoc="0" locked="0" layoutInCell="1" allowOverlap="1" wp14:anchorId="20C153C7" wp14:editId="33B7CA67">
                <wp:simplePos x="0" y="0"/>
                <wp:positionH relativeFrom="column">
                  <wp:posOffset>1426210</wp:posOffset>
                </wp:positionH>
                <wp:positionV relativeFrom="paragraph">
                  <wp:posOffset>2640330</wp:posOffset>
                </wp:positionV>
                <wp:extent cx="791571" cy="675696"/>
                <wp:effectExtent l="0" t="0" r="0" b="0"/>
                <wp:wrapNone/>
                <wp:docPr id="11" name="Rectangle 11"/>
                <wp:cNvGraphicFramePr/>
                <a:graphic xmlns:a="http://schemas.openxmlformats.org/drawingml/2006/main">
                  <a:graphicData uri="http://schemas.microsoft.com/office/word/2010/wordprocessingShape">
                    <wps:wsp>
                      <wps:cNvSpPr/>
                      <wps:spPr>
                        <a:xfrm>
                          <a:off x="0" y="0"/>
                          <a:ext cx="791571" cy="675696"/>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25F34F3" w14:textId="77777777" w:rsidR="00C537D5" w:rsidRDefault="00C537D5" w:rsidP="00C537D5">
                            <w:pPr>
                              <w:jc w:val="center"/>
                            </w:pPr>
                            <w:r>
                              <w:t>Patches grow resourc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0C153C7" id="Rectangle 11" o:spid="_x0000_s1031" style="position:absolute;left:0;text-align:left;margin-left:112.3pt;margin-top:207.9pt;width:62.35pt;height:53.2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" fillcolor="#4472c4 [3204]" strokecolor="#1f3763 [1604]" strokeweight="1pt">
                <v:textbox>
                  <w:txbxContent>
                    <w:p w14:paraId="725F34F3" w14:textId="77777777" w:rsidR="00C537D5" w:rsidRDefault="00C537D5" w:rsidP="00C537D5">
                      <w:pPr>
                        <w:jc w:val="center"/>
                      </w:pPr>
                      <w:r>
                        <w:t>Patches grow resources</w:t>
                      </w:r>
                    </w:p>
                  </w:txbxContent>
                </v:textbox>
              </v:rect>
            </w:pict>
          </mc:Fallback>
        </mc:AlternateContent>
      </w:r>
      <w:r>
        <w:rPr>
          <w:noProof/>
        </w:rPr>
        <mc:AlternateContent>
          <mc:Choice Requires="wps">
            <w:drawing>
              <wp:anchor distT="0" distB="0" distL="114300" distR="114300" simplePos="0" relativeHeight="251670528" behindDoc="0" locked="0" layoutInCell="1" allowOverlap="1" wp14:anchorId="2CDCB017" wp14:editId="295C3C4F">
                <wp:simplePos x="0" y="0"/>
                <wp:positionH relativeFrom="column">
                  <wp:posOffset>1781175</wp:posOffset>
                </wp:positionH>
                <wp:positionV relativeFrom="paragraph">
                  <wp:posOffset>3329940</wp:posOffset>
                </wp:positionV>
                <wp:extent cx="68239" cy="300449"/>
                <wp:effectExtent l="0" t="0" r="0" b="0"/>
                <wp:wrapNone/>
                <wp:docPr id="12" name="Arrow: Down 12"/>
                <wp:cNvGraphicFramePr/>
                <a:graphic xmlns:a="http://schemas.openxmlformats.org/drawingml/2006/main">
                  <a:graphicData uri="http://schemas.microsoft.com/office/word/2010/wordprocessingShape">
                    <wps:wsp>
                      <wps:cNvSpPr/>
                      <wps:spPr>
                        <a:xfrm>
                          <a:off x="0" y="0"/>
                          <a:ext cx="68239" cy="300449"/>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965A47E" id="Arrow: Down 12" o:spid="_x0000_s1026" type="#_x0000_t67" style="position:absolute;margin-left:140.25pt;margin-top:262.2pt;width:5.35pt;height:23.65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" adj="19147" fillcolor="#4472c4 [3204]" strokecolor="#1f3763 [1604]" strokeweight="1pt"/>
            </w:pict>
          </mc:Fallback>
        </mc:AlternateContent>
      </w:r>
      <w:r>
        <w:rPr>
          <w:noProof/>
        </w:rPr>
        <mc:AlternateContent>
          <mc:Choice Requires="wps">
            <w:drawing>
              <wp:anchor distT="0" distB="0" distL="114300" distR="114300" simplePos="0" relativeHeight="251671552" behindDoc="0" locked="0" layoutInCell="1" allowOverlap="1" wp14:anchorId="52826BA4" wp14:editId="706858F7">
                <wp:simplePos x="0" y="0"/>
                <wp:positionH relativeFrom="column">
                  <wp:posOffset>1071245</wp:posOffset>
                </wp:positionH>
                <wp:positionV relativeFrom="paragraph">
                  <wp:posOffset>3630295</wp:posOffset>
                </wp:positionV>
                <wp:extent cx="1542196" cy="477752"/>
                <wp:effectExtent l="0" t="0" r="0" b="0"/>
                <wp:wrapNone/>
                <wp:docPr id="13" name="Rectangle 13"/>
                <wp:cNvGraphicFramePr/>
                <a:graphic xmlns:a="http://schemas.openxmlformats.org/drawingml/2006/main">
                  <a:graphicData uri="http://schemas.microsoft.com/office/word/2010/wordprocessingShape">
                    <wps:wsp>
                      <wps:cNvSpPr/>
                      <wps:spPr>
                        <a:xfrm>
                          <a:off x="0" y="0"/>
                          <a:ext cx="1542196" cy="47775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010032E" w14:textId="77777777" w:rsidR="00C537D5" w:rsidRDefault="00C537D5" w:rsidP="00C537D5">
                            <w:pPr>
                              <w:jc w:val="center"/>
                            </w:pPr>
                            <w:r>
                              <w:t>New tobacco-growers recruit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2826BA4" id="Rectangle 13" o:spid="_x0000_s1032" style="position:absolute;left:0;text-align:left;margin-left:84.35pt;margin-top:285.85pt;width:121.45pt;height:37.6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" fillcolor="#4472c4 [3204]" strokecolor="#1f3763 [1604]" strokeweight="1pt">
                <v:textbox>
                  <w:txbxContent>
                    <w:p w14:paraId="3010032E" w14:textId="77777777" w:rsidR="00C537D5" w:rsidRDefault="00C537D5" w:rsidP="00C537D5">
                      <w:pPr>
                        <w:jc w:val="center"/>
                      </w:pPr>
                      <w:r>
                        <w:t>New tobacco-growers recruited</w:t>
                      </w:r>
                    </w:p>
                  </w:txbxContent>
                </v:textbox>
              </v:rect>
            </w:pict>
          </mc:Fallback>
        </mc:AlternateContent>
      </w:r>
      <w:r>
        <w:rPr>
          <w:noProof/>
        </w:rPr>
        <mc:AlternateContent>
          <mc:Choice Requires="wps">
            <w:drawing>
              <wp:anchor distT="0" distB="0" distL="114300" distR="114300" simplePos="0" relativeHeight="251672576" behindDoc="0" locked="0" layoutInCell="1" allowOverlap="1" wp14:anchorId="6E29F0EA" wp14:editId="5A0C4481">
                <wp:simplePos x="0" y="0"/>
                <wp:positionH relativeFrom="column">
                  <wp:posOffset>1794510</wp:posOffset>
                </wp:positionH>
                <wp:positionV relativeFrom="paragraph">
                  <wp:posOffset>4107815</wp:posOffset>
                </wp:positionV>
                <wp:extent cx="54591" cy="348024"/>
                <wp:effectExtent l="0" t="0" r="0" b="0"/>
                <wp:wrapNone/>
                <wp:docPr id="14" name="Arrow: Down 14"/>
                <wp:cNvGraphicFramePr/>
                <a:graphic xmlns:a="http://schemas.openxmlformats.org/drawingml/2006/main">
                  <a:graphicData uri="http://schemas.microsoft.com/office/word/2010/wordprocessingShape">
                    <wps:wsp>
                      <wps:cNvSpPr/>
                      <wps:spPr>
                        <a:xfrm>
                          <a:off x="0" y="0"/>
                          <a:ext cx="54591" cy="348024"/>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B17E16A" id="Arrow: Down 14" o:spid="_x0000_s1026" type="#_x0000_t67" style="position:absolute;margin-left:141.3pt;margin-top:323.45pt;width:4.3pt;height:27.4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" adj="19906" fillcolor="#4472c4 [3204]" strokecolor="#1f3763 [1604]" strokeweight="1pt"/>
            </w:pict>
          </mc:Fallback>
        </mc:AlternateContent>
      </w:r>
      <w:r>
        <w:rPr>
          <w:noProof/>
        </w:rPr>
        <mc:AlternateContent>
          <mc:Choice Requires="wps">
            <w:drawing>
              <wp:anchor distT="0" distB="0" distL="114300" distR="114300" simplePos="0" relativeHeight="251673600" behindDoc="0" locked="0" layoutInCell="1" allowOverlap="1" wp14:anchorId="23AD00AD" wp14:editId="3EFFB155">
                <wp:simplePos x="0" y="0"/>
                <wp:positionH relativeFrom="column">
                  <wp:posOffset>1030605</wp:posOffset>
                </wp:positionH>
                <wp:positionV relativeFrom="paragraph">
                  <wp:posOffset>4455795</wp:posOffset>
                </wp:positionV>
                <wp:extent cx="1603612" cy="498276"/>
                <wp:effectExtent l="0" t="0" r="0" b="0"/>
                <wp:wrapNone/>
                <wp:docPr id="15" name="Rectangle 15"/>
                <wp:cNvGraphicFramePr/>
                <a:graphic xmlns:a="http://schemas.openxmlformats.org/drawingml/2006/main">
                  <a:graphicData uri="http://schemas.microsoft.com/office/word/2010/wordprocessingShape">
                    <wps:wsp>
                      <wps:cNvSpPr/>
                      <wps:spPr>
                        <a:xfrm>
                          <a:off x="0" y="0"/>
                          <a:ext cx="1603612" cy="498276"/>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77CDFBD" w14:textId="77777777" w:rsidR="00C537D5" w:rsidRDefault="00C537D5" w:rsidP="00C537D5">
                            <w:pPr>
                              <w:jc w:val="center"/>
                            </w:pPr>
                            <w:r>
                              <w:t>New cacao-growers recruit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3AD00AD" id="Rectangle 15" o:spid="_x0000_s1033" style="position:absolute;left:0;text-align:left;margin-left:81.15pt;margin-top:350.85pt;width:126.25pt;height:39.25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" fillcolor="#4472c4 [3204]" strokecolor="#1f3763 [1604]" strokeweight="1pt">
                <v:textbox>
                  <w:txbxContent>
                    <w:p w14:paraId="277CDFBD" w14:textId="77777777" w:rsidR="00C537D5" w:rsidRDefault="00C537D5" w:rsidP="00C537D5">
                      <w:pPr>
                        <w:jc w:val="center"/>
                      </w:pPr>
                      <w:r>
                        <w:t>New cacao-growers recruited</w:t>
                      </w:r>
                    </w:p>
                  </w:txbxContent>
                </v:textbox>
              </v:rect>
            </w:pict>
          </mc:Fallback>
        </mc:AlternateContent>
      </w:r>
      <w:r>
        <w:rPr>
          <w:noProof/>
        </w:rPr>
        <mc:AlternateContent>
          <mc:Choice Requires="wps">
            <w:drawing>
              <wp:anchor distT="0" distB="0" distL="114300" distR="114300" simplePos="0" relativeHeight="251674624" behindDoc="0" locked="0" layoutInCell="1" allowOverlap="1" wp14:anchorId="7242E477" wp14:editId="0B439A3A">
                <wp:simplePos x="0" y="0"/>
                <wp:positionH relativeFrom="column">
                  <wp:posOffset>1794510</wp:posOffset>
                </wp:positionH>
                <wp:positionV relativeFrom="paragraph">
                  <wp:posOffset>4954270</wp:posOffset>
                </wp:positionV>
                <wp:extent cx="47767" cy="286620"/>
                <wp:effectExtent l="0" t="0" r="0" b="0"/>
                <wp:wrapNone/>
                <wp:docPr id="32" name="Arrow: Down 32"/>
                <wp:cNvGraphicFramePr/>
                <a:graphic xmlns:a="http://schemas.openxmlformats.org/drawingml/2006/main">
                  <a:graphicData uri="http://schemas.microsoft.com/office/word/2010/wordprocessingShape">
                    <wps:wsp>
                      <wps:cNvSpPr/>
                      <wps:spPr>
                        <a:xfrm>
                          <a:off x="0" y="0"/>
                          <a:ext cx="47767" cy="28662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2825153" id="Arrow: Down 32" o:spid="_x0000_s1026" type="#_x0000_t67" style="position:absolute;margin-left:141.3pt;margin-top:390.1pt;width:3.75pt;height:22.55pt;z-index:251674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" adj="19800" fillcolor="#4472c4 [3204]" strokecolor="#1f3763 [1604]" strokeweight="1pt"/>
            </w:pict>
          </mc:Fallback>
        </mc:AlternateContent>
      </w:r>
      <w:r>
        <w:rPr>
          <w:noProof/>
        </w:rPr>
        <mc:AlternateContent>
          <mc:Choice Requires="wps">
            <w:drawing>
              <wp:anchor distT="0" distB="0" distL="114300" distR="114300" simplePos="0" relativeHeight="251675648" behindDoc="0" locked="0" layoutInCell="1" allowOverlap="1" wp14:anchorId="3B805340" wp14:editId="45069039">
                <wp:simplePos x="0" y="0"/>
                <wp:positionH relativeFrom="column">
                  <wp:posOffset>894080</wp:posOffset>
                </wp:positionH>
                <wp:positionV relativeFrom="paragraph">
                  <wp:posOffset>5240655</wp:posOffset>
                </wp:positionV>
                <wp:extent cx="1924335" cy="739463"/>
                <wp:effectExtent l="0" t="0" r="0" b="0"/>
                <wp:wrapNone/>
                <wp:docPr id="17" name="Rectangle 17"/>
                <wp:cNvGraphicFramePr/>
                <a:graphic xmlns:a="http://schemas.openxmlformats.org/drawingml/2006/main">
                  <a:graphicData uri="http://schemas.microsoft.com/office/word/2010/wordprocessingShape">
                    <wps:wsp>
                      <wps:cNvSpPr/>
                      <wps:spPr>
                        <a:xfrm>
                          <a:off x="0" y="0"/>
                          <a:ext cx="1924335" cy="739463"/>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4E13A7D" w14:textId="77777777" w:rsidR="00C537D5" w:rsidRDefault="00C537D5" w:rsidP="00C537D5">
                            <w:pPr>
                              <w:jc w:val="center"/>
                            </w:pPr>
                            <w:r>
                              <w:t>Non-cacao-growers move to neighboring patches with best available resourc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B805340" id="Rectangle 17" o:spid="_x0000_s1034" style="position:absolute;left:0;text-align:left;margin-left:70.4pt;margin-top:412.65pt;width:151.5pt;height:58.25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" fillcolor="#4472c4 [3204]" strokecolor="#1f3763 [1604]" strokeweight="1pt">
                <v:textbox>
                  <w:txbxContent>
                    <w:p w14:paraId="24E13A7D" w14:textId="77777777" w:rsidR="00C537D5" w:rsidRDefault="00C537D5" w:rsidP="00C537D5">
                      <w:pPr>
                        <w:jc w:val="center"/>
                      </w:pPr>
                      <w:r>
                        <w:t>Non-cacao-growers move to neighboring patches with best available resources</w:t>
                      </w:r>
                    </w:p>
                  </w:txbxContent>
                </v:textbox>
              </v:rect>
            </w:pict>
          </mc:Fallback>
        </mc:AlternateContent>
      </w:r>
      <w:r>
        <w:rPr>
          <w:noProof/>
        </w:rPr>
        <mc:AlternateContent>
          <mc:Choice Requires="wps">
            <w:drawing>
              <wp:anchor distT="0" distB="0" distL="114300" distR="114300" simplePos="0" relativeHeight="251676672" behindDoc="0" locked="0" layoutInCell="1" allowOverlap="1" wp14:anchorId="27D7A99C" wp14:editId="1792836A">
                <wp:simplePos x="0" y="0"/>
                <wp:positionH relativeFrom="column">
                  <wp:posOffset>2818130</wp:posOffset>
                </wp:positionH>
                <wp:positionV relativeFrom="paragraph">
                  <wp:posOffset>5588635</wp:posOffset>
                </wp:positionV>
                <wp:extent cx="266131" cy="54151"/>
                <wp:effectExtent l="0" t="0" r="0" b="0"/>
                <wp:wrapNone/>
                <wp:docPr id="33" name="Arrow: Right 33"/>
                <wp:cNvGraphicFramePr/>
                <a:graphic xmlns:a="http://schemas.openxmlformats.org/drawingml/2006/main">
                  <a:graphicData uri="http://schemas.microsoft.com/office/word/2010/wordprocessingShape">
                    <wps:wsp>
                      <wps:cNvSpPr/>
                      <wps:spPr>
                        <a:xfrm>
                          <a:off x="0" y="0"/>
                          <a:ext cx="266131" cy="54151"/>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933C9F5" id="Arrow: Right 33" o:spid="_x0000_s1026" type="#_x0000_t13" style="position:absolute;margin-left:221.9pt;margin-top:440.05pt;width:20.95pt;height:4.25pt;z-index:251676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" adj="19402" fillcolor="#4472c4 [3204]" strokecolor="#1f3763 [1604]" strokeweight="1pt"/>
            </w:pict>
          </mc:Fallback>
        </mc:AlternateContent>
      </w:r>
      <w:r>
        <w:rPr>
          <w:noProof/>
        </w:rPr>
        <mc:AlternateContent>
          <mc:Choice Requires="wps">
            <w:drawing>
              <wp:anchor distT="0" distB="0" distL="114300" distR="114300" simplePos="0" relativeHeight="251677696" behindDoc="0" locked="0" layoutInCell="1" allowOverlap="1" wp14:anchorId="6AC846C2" wp14:editId="204F64BC">
                <wp:simplePos x="0" y="0"/>
                <wp:positionH relativeFrom="column">
                  <wp:posOffset>3084195</wp:posOffset>
                </wp:positionH>
                <wp:positionV relativeFrom="paragraph">
                  <wp:posOffset>5334635</wp:posOffset>
                </wp:positionV>
                <wp:extent cx="1651380" cy="513001"/>
                <wp:effectExtent l="0" t="0" r="0" b="0"/>
                <wp:wrapNone/>
                <wp:docPr id="19" name="Rectangle 19"/>
                <wp:cNvGraphicFramePr/>
                <a:graphic xmlns:a="http://schemas.openxmlformats.org/drawingml/2006/main">
                  <a:graphicData uri="http://schemas.microsoft.com/office/word/2010/wordprocessingShape">
                    <wps:wsp>
                      <wps:cNvSpPr/>
                      <wps:spPr>
                        <a:xfrm>
                          <a:off x="0" y="0"/>
                          <a:ext cx="1651380" cy="513001"/>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650AB34" w14:textId="77777777" w:rsidR="00C537D5" w:rsidRDefault="00C537D5" w:rsidP="00C537D5">
                            <w:pPr>
                              <w:jc w:val="center"/>
                            </w:pPr>
                            <w:r>
                              <w:t>Cacao-growers harvest, calculate profi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AC846C2" id="Rectangle 19" o:spid="_x0000_s1035" style="position:absolute;left:0;text-align:left;margin-left:242.85pt;margin-top:420.05pt;width:130.05pt;height:40.4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" fillcolor="#4472c4 [3204]" strokecolor="#1f3763 [1604]" strokeweight="1pt">
                <v:textbox>
                  <w:txbxContent>
                    <w:p w14:paraId="2650AB34" w14:textId="77777777" w:rsidR="00C537D5" w:rsidRDefault="00C537D5" w:rsidP="00C537D5">
                      <w:pPr>
                        <w:jc w:val="center"/>
                      </w:pPr>
                      <w:r>
                        <w:t>Cacao-growers harvest, calculate profits</w:t>
                      </w:r>
                    </w:p>
                  </w:txbxContent>
                </v:textbox>
              </v:rect>
            </w:pict>
          </mc:Fallback>
        </mc:AlternateContent>
      </w:r>
      <w:r>
        <w:rPr>
          <w:noProof/>
        </w:rPr>
        <mc:AlternateContent>
          <mc:Choice Requires="wps">
            <w:drawing>
              <wp:anchor distT="0" distB="0" distL="114300" distR="114300" simplePos="0" relativeHeight="251678720" behindDoc="0" locked="0" layoutInCell="1" allowOverlap="1" wp14:anchorId="20D83546" wp14:editId="21808204">
                <wp:simplePos x="0" y="0"/>
                <wp:positionH relativeFrom="column">
                  <wp:posOffset>3848735</wp:posOffset>
                </wp:positionH>
                <wp:positionV relativeFrom="paragraph">
                  <wp:posOffset>5019040</wp:posOffset>
                </wp:positionV>
                <wp:extent cx="68374" cy="316053"/>
                <wp:effectExtent l="0" t="0" r="0" b="0"/>
                <wp:wrapNone/>
                <wp:docPr id="20" name="Arrow: Up 20"/>
                <wp:cNvGraphicFramePr/>
                <a:graphic xmlns:a="http://schemas.openxmlformats.org/drawingml/2006/main">
                  <a:graphicData uri="http://schemas.microsoft.com/office/word/2010/wordprocessingShape">
                    <wps:wsp>
                      <wps:cNvSpPr/>
                      <wps:spPr>
                        <a:xfrm>
                          <a:off x="0" y="0"/>
                          <a:ext cx="68374" cy="316053"/>
                        </a:xfrm>
                        <a:prstGeom prst="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BFC7471"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20" o:spid="_x0000_s1026" type="#_x0000_t68" style="position:absolute;margin-left:303.05pt;margin-top:395.2pt;width:5.4pt;height:24.9pt;z-index:251678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" adj="2336" fillcolor="#4472c4 [3204]" strokecolor="#1f3763 [1604]" strokeweight="1pt"/>
            </w:pict>
          </mc:Fallback>
        </mc:AlternateContent>
      </w:r>
      <w:r>
        <w:rPr>
          <w:noProof/>
        </w:rPr>
        <mc:AlternateContent>
          <mc:Choice Requires="wps">
            <w:drawing>
              <wp:anchor distT="0" distB="0" distL="114300" distR="114300" simplePos="0" relativeHeight="251679744" behindDoc="0" locked="0" layoutInCell="1" allowOverlap="1" wp14:anchorId="5A08A726" wp14:editId="19013286">
                <wp:simplePos x="0" y="0"/>
                <wp:positionH relativeFrom="column">
                  <wp:posOffset>3343910</wp:posOffset>
                </wp:positionH>
                <wp:positionV relativeFrom="paragraph">
                  <wp:posOffset>4469765</wp:posOffset>
                </wp:positionV>
                <wp:extent cx="1037230" cy="538307"/>
                <wp:effectExtent l="0" t="0" r="0" b="0"/>
                <wp:wrapNone/>
                <wp:docPr id="21" name="Rectangle: Rounded Corners 21"/>
                <wp:cNvGraphicFramePr/>
                <a:graphic xmlns:a="http://schemas.openxmlformats.org/drawingml/2006/main">
                  <a:graphicData uri="http://schemas.microsoft.com/office/word/2010/wordprocessingShape">
                    <wps:wsp>
                      <wps:cNvSpPr/>
                      <wps:spPr>
                        <a:xfrm>
                          <a:off x="0" y="0"/>
                          <a:ext cx="1037230" cy="538307"/>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6B8DB18" w14:textId="77777777" w:rsidR="00C537D5" w:rsidRDefault="00C537D5" w:rsidP="00C537D5">
                            <w:pPr>
                              <w:jc w:val="center"/>
                            </w:pPr>
                            <w:r>
                              <w:t>Wealth discount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5A08A726" id="Rectangle: Rounded Corners 21" o:spid="_x0000_s1036" style="position:absolute;left:0;text-align:left;margin-left:263.3pt;margin-top:351.95pt;width:81.65pt;height:42.4pt;z-index:25167974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" fillcolor="#4472c4 [3204]" strokecolor="#1f3763 [1604]" strokeweight="1pt">
                <v:stroke joinstyle="miter"/>
                <v:textbox>
                  <w:txbxContent>
                    <w:p w14:paraId="36B8DB18" w14:textId="77777777" w:rsidR="00C537D5" w:rsidRDefault="00C537D5" w:rsidP="00C537D5">
                      <w:pPr>
                        <w:jc w:val="center"/>
                      </w:pPr>
                      <w:r>
                        <w:t>Wealth discounted</w:t>
                      </w:r>
                    </w:p>
                  </w:txbxContent>
                </v:textbox>
              </v:roundrect>
            </w:pict>
          </mc:Fallback>
        </mc:AlternateContent>
      </w:r>
      <w:r>
        <w:rPr>
          <w:noProof/>
        </w:rPr>
        <mc:AlternateContent>
          <mc:Choice Requires="wps">
            <w:drawing>
              <wp:anchor distT="0" distB="0" distL="114300" distR="114300" simplePos="0" relativeHeight="251680768" behindDoc="0" locked="0" layoutInCell="1" allowOverlap="1" wp14:anchorId="5DFC10BA" wp14:editId="2A1A8571">
                <wp:simplePos x="0" y="0"/>
                <wp:positionH relativeFrom="column">
                  <wp:posOffset>3275330</wp:posOffset>
                </wp:positionH>
                <wp:positionV relativeFrom="paragraph">
                  <wp:posOffset>3390900</wp:posOffset>
                </wp:positionV>
                <wp:extent cx="1201004" cy="751089"/>
                <wp:effectExtent l="0" t="0" r="0" b="0"/>
                <wp:wrapNone/>
                <wp:docPr id="22" name="Rectangle 22"/>
                <wp:cNvGraphicFramePr/>
                <a:graphic xmlns:a="http://schemas.openxmlformats.org/drawingml/2006/main">
                  <a:graphicData uri="http://schemas.microsoft.com/office/word/2010/wordprocessingShape">
                    <wps:wsp>
                      <wps:cNvSpPr/>
                      <wps:spPr>
                        <a:xfrm>
                          <a:off x="0" y="0"/>
                          <a:ext cx="1201004" cy="751089"/>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68A203E" w14:textId="77777777" w:rsidR="00C537D5" w:rsidRDefault="00C537D5" w:rsidP="00C537D5">
                            <w:pPr>
                              <w:jc w:val="center"/>
                            </w:pPr>
                            <w:r>
                              <w:t>Overharvesting norm violators punish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DFC10BA" id="Rectangle 22" o:spid="_x0000_s1037" style="position:absolute;left:0;text-align:left;margin-left:257.9pt;margin-top:267pt;width:94.55pt;height:59.15pt;z-index:251680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" fillcolor="#4472c4 [3204]" strokecolor="#1f3763 [1604]" strokeweight="1pt">
                <v:textbox>
                  <w:txbxContent>
                    <w:p w14:paraId="368A203E" w14:textId="77777777" w:rsidR="00C537D5" w:rsidRDefault="00C537D5" w:rsidP="00C537D5">
                      <w:pPr>
                        <w:jc w:val="center"/>
                      </w:pPr>
                      <w:r>
                        <w:t>Overharvesting norm violators punished</w:t>
                      </w:r>
                    </w:p>
                  </w:txbxContent>
                </v:textbox>
              </v:rect>
            </w:pict>
          </mc:Fallback>
        </mc:AlternateContent>
      </w:r>
      <w:r>
        <w:rPr>
          <w:noProof/>
        </w:rPr>
        <mc:AlternateContent>
          <mc:Choice Requires="wps">
            <w:drawing>
              <wp:anchor distT="0" distB="0" distL="114300" distR="114300" simplePos="0" relativeHeight="251681792" behindDoc="0" locked="0" layoutInCell="1" allowOverlap="1" wp14:anchorId="567DF9AB" wp14:editId="39E0091C">
                <wp:simplePos x="0" y="0"/>
                <wp:positionH relativeFrom="column">
                  <wp:posOffset>3821430</wp:posOffset>
                </wp:positionH>
                <wp:positionV relativeFrom="paragraph">
                  <wp:posOffset>4155440</wp:posOffset>
                </wp:positionV>
                <wp:extent cx="45719" cy="300358"/>
                <wp:effectExtent l="0" t="0" r="0" b="0"/>
                <wp:wrapNone/>
                <wp:docPr id="23" name="Arrow: Up 23"/>
                <wp:cNvGraphicFramePr/>
                <a:graphic xmlns:a="http://schemas.openxmlformats.org/drawingml/2006/main">
                  <a:graphicData uri="http://schemas.microsoft.com/office/word/2010/wordprocessingShape">
                    <wps:wsp>
                      <wps:cNvSpPr/>
                      <wps:spPr>
                        <a:xfrm>
                          <a:off x="0" y="0"/>
                          <a:ext cx="45719" cy="300358"/>
                        </a:xfrm>
                        <a:prstGeom prst="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C4E2245" id="Arrow: Up 23" o:spid="_x0000_s1026" type="#_x0000_t68" style="position:absolute;margin-left:300.9pt;margin-top:327.2pt;width:3.6pt;height:23.65pt;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" adj="1644" fillcolor="#4472c4 [3204]" strokecolor="#1f3763 [1604]" strokeweight="1pt"/>
            </w:pict>
          </mc:Fallback>
        </mc:AlternateContent>
      </w:r>
      <w:r>
        <w:rPr>
          <w:noProof/>
        </w:rPr>
        <mc:AlternateContent>
          <mc:Choice Requires="wps">
            <w:drawing>
              <wp:anchor distT="0" distB="0" distL="114300" distR="114300" simplePos="0" relativeHeight="251682816" behindDoc="0" locked="0" layoutInCell="1" allowOverlap="1" wp14:anchorId="62CA57E7" wp14:editId="079B25DE">
                <wp:simplePos x="0" y="0"/>
                <wp:positionH relativeFrom="column">
                  <wp:posOffset>3794125</wp:posOffset>
                </wp:positionH>
                <wp:positionV relativeFrom="paragraph">
                  <wp:posOffset>2974975</wp:posOffset>
                </wp:positionV>
                <wp:extent cx="45719" cy="450810"/>
                <wp:effectExtent l="0" t="0" r="0" b="0"/>
                <wp:wrapNone/>
                <wp:docPr id="34" name="Arrow: Up 34"/>
                <wp:cNvGraphicFramePr/>
                <a:graphic xmlns:a="http://schemas.openxmlformats.org/drawingml/2006/main">
                  <a:graphicData uri="http://schemas.microsoft.com/office/word/2010/wordprocessingShape">
                    <wps:wsp>
                      <wps:cNvSpPr/>
                      <wps:spPr>
                        <a:xfrm flipH="1">
                          <a:off x="0" y="0"/>
                          <a:ext cx="45719" cy="450810"/>
                        </a:xfrm>
                        <a:prstGeom prst="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F80E3FA" id="Arrow: Up 34" o:spid="_x0000_s1026" type="#_x0000_t68" style="position:absolute;margin-left:298.75pt;margin-top:234.25pt;width:3.6pt;height:35.5pt;flip:x;z-index:251682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" adj="1095" fillcolor="#4472c4 [3204]" strokecolor="#1f3763 [1604]" strokeweight="1pt"/>
            </w:pict>
          </mc:Fallback>
        </mc:AlternateContent>
      </w:r>
      <w:r>
        <w:rPr>
          <w:noProof/>
        </w:rPr>
        <mc:AlternateContent>
          <mc:Choice Requires="wps">
            <w:drawing>
              <wp:anchor distT="0" distB="0" distL="114300" distR="114300" simplePos="0" relativeHeight="251683840" behindDoc="0" locked="0" layoutInCell="1" allowOverlap="1" wp14:anchorId="66086D2B" wp14:editId="6C50FB50">
                <wp:simplePos x="0" y="0"/>
                <wp:positionH relativeFrom="column">
                  <wp:posOffset>3323590</wp:posOffset>
                </wp:positionH>
                <wp:positionV relativeFrom="paragraph">
                  <wp:posOffset>2135505</wp:posOffset>
                </wp:positionV>
                <wp:extent cx="928048" cy="825803"/>
                <wp:effectExtent l="0" t="0" r="0" b="0"/>
                <wp:wrapNone/>
                <wp:docPr id="25" name="Rectangle 25"/>
                <wp:cNvGraphicFramePr/>
                <a:graphic xmlns:a="http://schemas.openxmlformats.org/drawingml/2006/main">
                  <a:graphicData uri="http://schemas.microsoft.com/office/word/2010/wordprocessingShape">
                    <wps:wsp>
                      <wps:cNvSpPr/>
                      <wps:spPr>
                        <a:xfrm>
                          <a:off x="0" y="0"/>
                          <a:ext cx="928048" cy="825803"/>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790F574" w14:textId="77777777" w:rsidR="00C537D5" w:rsidRDefault="00C537D5" w:rsidP="00C537D5">
                            <w:pPr>
                              <w:jc w:val="center"/>
                            </w:pPr>
                            <w:r>
                              <w:t>Imitate norms of those doing bet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6086D2B" id="Rectangle 25" o:spid="_x0000_s1038" style="position:absolute;left:0;text-align:left;margin-left:261.7pt;margin-top:168.15pt;width:73.05pt;height:65pt;z-index:251683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" fillcolor="#4472c4 [3204]" strokecolor="#1f3763 [1604]" strokeweight="1pt">
                <v:textbox>
                  <w:txbxContent>
                    <w:p w14:paraId="6790F574" w14:textId="77777777" w:rsidR="00C537D5" w:rsidRDefault="00C537D5" w:rsidP="00C537D5">
                      <w:pPr>
                        <w:jc w:val="center"/>
                      </w:pPr>
                      <w:r>
                        <w:t>Imitate norms of those doing better</w:t>
                      </w:r>
                    </w:p>
                  </w:txbxContent>
                </v:textbox>
              </v:rect>
            </w:pict>
          </mc:Fallback>
        </mc:AlternateContent>
      </w:r>
      <w:r>
        <w:rPr>
          <w:noProof/>
        </w:rPr>
        <mc:AlternateContent>
          <mc:Choice Requires="wps">
            <w:drawing>
              <wp:anchor distT="0" distB="0" distL="114300" distR="114300" simplePos="0" relativeHeight="251684864" behindDoc="0" locked="0" layoutInCell="1" allowOverlap="1" wp14:anchorId="79C60D17" wp14:editId="3DF13440">
                <wp:simplePos x="0" y="0"/>
                <wp:positionH relativeFrom="column">
                  <wp:posOffset>3732530</wp:posOffset>
                </wp:positionH>
                <wp:positionV relativeFrom="paragraph">
                  <wp:posOffset>1746885</wp:posOffset>
                </wp:positionV>
                <wp:extent cx="45719" cy="389064"/>
                <wp:effectExtent l="0" t="0" r="0" b="0"/>
                <wp:wrapNone/>
                <wp:docPr id="26" name="Arrow: Up 26"/>
                <wp:cNvGraphicFramePr/>
                <a:graphic xmlns:a="http://schemas.openxmlformats.org/drawingml/2006/main">
                  <a:graphicData uri="http://schemas.microsoft.com/office/word/2010/wordprocessingShape">
                    <wps:wsp>
                      <wps:cNvSpPr/>
                      <wps:spPr>
                        <a:xfrm>
                          <a:off x="0" y="0"/>
                          <a:ext cx="45719" cy="389064"/>
                        </a:xfrm>
                        <a:prstGeom prst="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50ABAF9" id="Arrow: Up 26" o:spid="_x0000_s1026" type="#_x0000_t68" style="position:absolute;margin-left:293.9pt;margin-top:137.55pt;width:3.6pt;height:30.65pt;z-index:2516848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" adj="1269" fillcolor="#4472c4 [3204]" strokecolor="#1f3763 [1604]" strokeweight="1pt"/>
            </w:pict>
          </mc:Fallback>
        </mc:AlternateContent>
      </w:r>
      <w:r>
        <w:rPr>
          <w:noProof/>
        </w:rPr>
        <mc:AlternateContent>
          <mc:Choice Requires="wps">
            <w:drawing>
              <wp:anchor distT="0" distB="0" distL="114300" distR="114300" simplePos="0" relativeHeight="251685888" behindDoc="0" locked="0" layoutInCell="1" allowOverlap="1" wp14:anchorId="696E4FB1" wp14:editId="47F42E57">
                <wp:simplePos x="0" y="0"/>
                <wp:positionH relativeFrom="column">
                  <wp:posOffset>2886710</wp:posOffset>
                </wp:positionH>
                <wp:positionV relativeFrom="paragraph">
                  <wp:posOffset>1030605</wp:posOffset>
                </wp:positionV>
                <wp:extent cx="1699149" cy="696088"/>
                <wp:effectExtent l="0" t="0" r="0" b="0"/>
                <wp:wrapNone/>
                <wp:docPr id="27" name="Rectangle 27"/>
                <wp:cNvGraphicFramePr/>
                <a:graphic xmlns:a="http://schemas.openxmlformats.org/drawingml/2006/main">
                  <a:graphicData uri="http://schemas.microsoft.com/office/word/2010/wordprocessingShape">
                    <wps:wsp>
                      <wps:cNvSpPr/>
                      <wps:spPr>
                        <a:xfrm>
                          <a:off x="0" y="0"/>
                          <a:ext cx="1699149" cy="696088"/>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8557929" w14:textId="77777777" w:rsidR="00C537D5" w:rsidRDefault="00C537D5" w:rsidP="00C537D5">
                            <w:pPr>
                              <w:jc w:val="center"/>
                            </w:pPr>
                            <w:r>
                              <w:t xml:space="preserve">Cacao-growers decide </w:t>
                            </w:r>
                            <w:proofErr w:type="gramStart"/>
                            <w:r>
                              <w:t>whether or not</w:t>
                            </w:r>
                            <w:proofErr w:type="gramEnd"/>
                            <w:r>
                              <w:t xml:space="preserve"> to abandon cacao-grow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96E4FB1" id="Rectangle 27" o:spid="_x0000_s1039" style="position:absolute;left:0;text-align:left;margin-left:227.3pt;margin-top:81.15pt;width:133.8pt;height:54.8pt;z-index:251685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" fillcolor="#4472c4 [3204]" strokecolor="#1f3763 [1604]" strokeweight="1pt">
                <v:textbox>
                  <w:txbxContent>
                    <w:p w14:paraId="18557929" w14:textId="77777777" w:rsidR="00C537D5" w:rsidRDefault="00C537D5" w:rsidP="00C537D5">
                      <w:pPr>
                        <w:jc w:val="center"/>
                      </w:pPr>
                      <w:r>
                        <w:t xml:space="preserve">Cacao-growers decide </w:t>
                      </w:r>
                      <w:proofErr w:type="gramStart"/>
                      <w:r>
                        <w:t>whether or not</w:t>
                      </w:r>
                      <w:proofErr w:type="gramEnd"/>
                      <w:r>
                        <w:t xml:space="preserve"> to abandon cacao-growing</w:t>
                      </w:r>
                    </w:p>
                  </w:txbxContent>
                </v:textbox>
              </v:rect>
            </w:pict>
          </mc:Fallback>
        </mc:AlternateContent>
      </w:r>
      <w:r>
        <w:rPr>
          <w:noProof/>
        </w:rPr>
        <mc:AlternateContent>
          <mc:Choice Requires="wps">
            <w:drawing>
              <wp:anchor distT="0" distB="0" distL="114300" distR="114300" simplePos="0" relativeHeight="251686912" behindDoc="0" locked="0" layoutInCell="1" allowOverlap="1" wp14:anchorId="7DA28ECD" wp14:editId="604D4E73">
                <wp:simplePos x="0" y="0"/>
                <wp:positionH relativeFrom="column">
                  <wp:posOffset>1132840</wp:posOffset>
                </wp:positionH>
                <wp:positionV relativeFrom="paragraph">
                  <wp:posOffset>887095</wp:posOffset>
                </wp:positionV>
                <wp:extent cx="1542196" cy="1384839"/>
                <wp:effectExtent l="0" t="0" r="0" b="0"/>
                <wp:wrapNone/>
                <wp:docPr id="28" name="Rectangle 28"/>
                <wp:cNvGraphicFramePr/>
                <a:graphic xmlns:a="http://schemas.openxmlformats.org/drawingml/2006/main">
                  <a:graphicData uri="http://schemas.microsoft.com/office/word/2010/wordprocessingShape">
                    <wps:wsp>
                      <wps:cNvSpPr/>
                      <wps:spPr>
                        <a:xfrm>
                          <a:off x="0" y="0"/>
                          <a:ext cx="1542196" cy="1384839"/>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BDBAB82" w14:textId="77777777" w:rsidR="00C537D5" w:rsidRDefault="00C537D5" w:rsidP="00C537D5">
                            <w:pPr>
                              <w:jc w:val="center"/>
                            </w:pPr>
                            <w:r>
                              <w:t xml:space="preserve">Update plots of Lorenz </w:t>
                            </w:r>
                            <w:proofErr w:type="spellStart"/>
                            <w:r>
                              <w:t>Curver</w:t>
                            </w:r>
                            <w:proofErr w:type="spellEnd"/>
                            <w:r>
                              <w:t xml:space="preserve">, Gini-index, average </w:t>
                            </w:r>
                            <w:proofErr w:type="gramStart"/>
                            <w:r>
                              <w:t>wealth</w:t>
                            </w:r>
                            <w:proofErr w:type="gramEnd"/>
                            <w:r>
                              <w:t xml:space="preserve"> and average resources on patch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DA28ECD" id="Rectangle 28" o:spid="_x0000_s1040" style="position:absolute;left:0;text-align:left;margin-left:89.2pt;margin-top:69.85pt;width:121.45pt;height:109.05pt;z-index:2516869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" fillcolor="#4472c4 [3204]" strokecolor="#1f3763 [1604]" strokeweight="1pt">
                <v:textbox>
                  <w:txbxContent>
                    <w:p w14:paraId="3BDBAB82" w14:textId="77777777" w:rsidR="00C537D5" w:rsidRDefault="00C537D5" w:rsidP="00C537D5">
                      <w:pPr>
                        <w:jc w:val="center"/>
                      </w:pPr>
                      <w:r>
                        <w:t xml:space="preserve">Update plots of Lorenz </w:t>
                      </w:r>
                      <w:proofErr w:type="spellStart"/>
                      <w:r>
                        <w:t>Curver</w:t>
                      </w:r>
                      <w:proofErr w:type="spellEnd"/>
                      <w:r>
                        <w:t xml:space="preserve">, Gini-index, average </w:t>
                      </w:r>
                      <w:proofErr w:type="gramStart"/>
                      <w:r>
                        <w:t>wealth</w:t>
                      </w:r>
                      <w:proofErr w:type="gramEnd"/>
                      <w:r>
                        <w:t xml:space="preserve"> and average resources on patches</w:t>
                      </w:r>
                    </w:p>
                  </w:txbxContent>
                </v:textbox>
              </v:rect>
            </w:pict>
          </mc:Fallback>
        </mc:AlternateContent>
      </w:r>
      <w:r>
        <w:rPr>
          <w:noProof/>
        </w:rPr>
        <mc:AlternateContent>
          <mc:Choice Requires="wps">
            <w:drawing>
              <wp:anchor distT="0" distB="0" distL="114300" distR="114300" simplePos="0" relativeHeight="251687936" behindDoc="0" locked="0" layoutInCell="1" allowOverlap="1" wp14:anchorId="10C774E9" wp14:editId="4EDCCE09">
                <wp:simplePos x="0" y="0"/>
                <wp:positionH relativeFrom="column">
                  <wp:posOffset>1712595</wp:posOffset>
                </wp:positionH>
                <wp:positionV relativeFrom="paragraph">
                  <wp:posOffset>2279015</wp:posOffset>
                </wp:positionV>
                <wp:extent cx="143302" cy="359806"/>
                <wp:effectExtent l="0" t="0" r="0" b="0"/>
                <wp:wrapNone/>
                <wp:docPr id="29" name="Arrow: Down 29"/>
                <wp:cNvGraphicFramePr/>
                <a:graphic xmlns:a="http://schemas.openxmlformats.org/drawingml/2006/main">
                  <a:graphicData uri="http://schemas.microsoft.com/office/word/2010/wordprocessingShape">
                    <wps:wsp>
                      <wps:cNvSpPr/>
                      <wps:spPr>
                        <a:xfrm>
                          <a:off x="0" y="0"/>
                          <a:ext cx="143302" cy="359806"/>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000AEF9" id="Arrow: Down 29" o:spid="_x0000_s1026" type="#_x0000_t67" style="position:absolute;margin-left:134.85pt;margin-top:179.45pt;width:11.3pt;height:28.35pt;z-index:251687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" adj="17299" fillcolor="#4472c4 [3204]" strokecolor="#1f3763 [1604]" strokeweight="1pt"/>
            </w:pict>
          </mc:Fallback>
        </mc:AlternateContent>
      </w:r>
      <w:r>
        <w:rPr>
          <w:noProof/>
        </w:rPr>
        <mc:AlternateContent>
          <mc:Choice Requires="wps">
            <w:drawing>
              <wp:anchor distT="0" distB="0" distL="114300" distR="114300" simplePos="0" relativeHeight="251688960" behindDoc="0" locked="0" layoutInCell="1" allowOverlap="1" wp14:anchorId="07D8FC60" wp14:editId="2A569ED5">
                <wp:simplePos x="0" y="0"/>
                <wp:positionH relativeFrom="column">
                  <wp:posOffset>2675255</wp:posOffset>
                </wp:positionH>
                <wp:positionV relativeFrom="paragraph">
                  <wp:posOffset>1289685</wp:posOffset>
                </wp:positionV>
                <wp:extent cx="204716" cy="109400"/>
                <wp:effectExtent l="0" t="0" r="0" b="0"/>
                <wp:wrapNone/>
                <wp:docPr id="30" name="Arrow: Left 30"/>
                <wp:cNvGraphicFramePr/>
                <a:graphic xmlns:a="http://schemas.openxmlformats.org/drawingml/2006/main">
                  <a:graphicData uri="http://schemas.microsoft.com/office/word/2010/wordprocessingShape">
                    <wps:wsp>
                      <wps:cNvSpPr/>
                      <wps:spPr>
                        <a:xfrm>
                          <a:off x="0" y="0"/>
                          <a:ext cx="204716" cy="10940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7DBE698"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rrow: Left 30" o:spid="_x0000_s1026" type="#_x0000_t66" style="position:absolute;margin-left:210.65pt;margin-top:101.55pt;width:16.1pt;height:8.6pt;z-index:251688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" adj="5772" fillcolor="#4472c4 [3204]" strokecolor="#1f3763 [1604]" strokeweight="1pt"/>
            </w:pict>
          </mc:Fallback>
        </mc:AlternateContent>
      </w:r>
    </w:p>
    <w:p w14:paraId="773AFF67" w14:textId="77777777" w:rsidR="00C537D5" w:rsidRDefault="00C537D5" w:rsidP="00C537D5">
      <w:pPr>
        <w:spacing w:line="480" w:lineRule="auto"/>
        <w:ind w:firstLine="360"/>
        <w:rPr>
          <w:rFonts w:cstheme="minorHAnsi"/>
          <w:sz w:val="24"/>
          <w:szCs w:val="24"/>
        </w:rPr>
      </w:pPr>
    </w:p>
    <w:p w14:paraId="2D650D74" w14:textId="77777777" w:rsidR="00C537D5" w:rsidRDefault="00C537D5" w:rsidP="00C537D5">
      <w:pPr>
        <w:spacing w:line="480" w:lineRule="auto"/>
        <w:ind w:firstLine="360"/>
        <w:rPr>
          <w:rFonts w:cstheme="minorHAnsi"/>
          <w:sz w:val="24"/>
          <w:szCs w:val="24"/>
        </w:rPr>
      </w:pPr>
    </w:p>
    <w:p w14:paraId="18C1D882" w14:textId="77777777" w:rsidR="00C537D5" w:rsidRDefault="00C537D5" w:rsidP="00C537D5">
      <w:pPr>
        <w:spacing w:line="480" w:lineRule="auto"/>
        <w:ind w:firstLine="360"/>
        <w:rPr>
          <w:rFonts w:cstheme="minorHAnsi"/>
          <w:sz w:val="24"/>
          <w:szCs w:val="24"/>
        </w:rPr>
      </w:pPr>
    </w:p>
    <w:p w14:paraId="5F9BC3FF" w14:textId="77777777" w:rsidR="00C537D5" w:rsidRDefault="00C537D5" w:rsidP="00C537D5">
      <w:pPr>
        <w:spacing w:line="480" w:lineRule="auto"/>
        <w:ind w:firstLine="360"/>
        <w:rPr>
          <w:rFonts w:cstheme="minorHAnsi"/>
          <w:sz w:val="24"/>
          <w:szCs w:val="24"/>
        </w:rPr>
      </w:pPr>
    </w:p>
    <w:p w14:paraId="75BB067E" w14:textId="77777777" w:rsidR="00C537D5" w:rsidRDefault="00C537D5" w:rsidP="00C537D5">
      <w:pPr>
        <w:spacing w:line="480" w:lineRule="auto"/>
        <w:ind w:firstLine="360"/>
        <w:rPr>
          <w:rFonts w:cstheme="minorHAnsi"/>
          <w:sz w:val="24"/>
          <w:szCs w:val="24"/>
        </w:rPr>
      </w:pPr>
    </w:p>
    <w:p w14:paraId="22F50F74" w14:textId="77777777" w:rsidR="00C537D5" w:rsidRDefault="00C537D5" w:rsidP="00C537D5">
      <w:pPr>
        <w:spacing w:line="480" w:lineRule="auto"/>
        <w:ind w:firstLine="360"/>
        <w:rPr>
          <w:rFonts w:cstheme="minorHAnsi"/>
          <w:sz w:val="24"/>
          <w:szCs w:val="24"/>
        </w:rPr>
      </w:pPr>
    </w:p>
    <w:p w14:paraId="2E5E9C66" w14:textId="77777777" w:rsidR="00C537D5" w:rsidRDefault="00C537D5" w:rsidP="00C537D5">
      <w:pPr>
        <w:spacing w:line="480" w:lineRule="auto"/>
        <w:ind w:firstLine="360"/>
        <w:rPr>
          <w:rFonts w:cstheme="minorHAnsi"/>
          <w:sz w:val="24"/>
          <w:szCs w:val="24"/>
        </w:rPr>
      </w:pPr>
    </w:p>
    <w:p w14:paraId="7EA2C4ED" w14:textId="77777777" w:rsidR="00C537D5" w:rsidRDefault="00C537D5" w:rsidP="00C537D5">
      <w:pPr>
        <w:spacing w:line="480" w:lineRule="auto"/>
        <w:ind w:firstLine="360"/>
        <w:rPr>
          <w:rFonts w:cstheme="minorHAnsi"/>
          <w:sz w:val="24"/>
          <w:szCs w:val="24"/>
        </w:rPr>
      </w:pPr>
    </w:p>
    <w:p w14:paraId="4569AA10" w14:textId="77777777" w:rsidR="00C537D5" w:rsidRDefault="00C537D5" w:rsidP="00C537D5">
      <w:pPr>
        <w:spacing w:line="480" w:lineRule="auto"/>
        <w:ind w:firstLine="360"/>
        <w:rPr>
          <w:rFonts w:cstheme="minorHAnsi"/>
          <w:sz w:val="24"/>
          <w:szCs w:val="24"/>
        </w:rPr>
      </w:pPr>
    </w:p>
    <w:p w14:paraId="01AE0C4C" w14:textId="77777777" w:rsidR="00C537D5" w:rsidRDefault="00C537D5" w:rsidP="00C537D5">
      <w:pPr>
        <w:spacing w:line="480" w:lineRule="auto"/>
        <w:ind w:firstLine="360"/>
        <w:rPr>
          <w:rFonts w:cstheme="minorHAnsi"/>
          <w:sz w:val="24"/>
          <w:szCs w:val="24"/>
        </w:rPr>
      </w:pPr>
    </w:p>
    <w:p w14:paraId="0D1A62FB" w14:textId="77777777" w:rsidR="00C537D5" w:rsidRDefault="00C537D5" w:rsidP="00C537D5">
      <w:pPr>
        <w:spacing w:line="480" w:lineRule="auto"/>
        <w:ind w:firstLine="360"/>
        <w:rPr>
          <w:rFonts w:cstheme="minorHAnsi"/>
          <w:sz w:val="24"/>
          <w:szCs w:val="24"/>
        </w:rPr>
      </w:pPr>
    </w:p>
    <w:p w14:paraId="4853E079" w14:textId="77777777" w:rsidR="00C537D5" w:rsidRDefault="00C537D5" w:rsidP="00C537D5">
      <w:pPr>
        <w:spacing w:line="480" w:lineRule="auto"/>
        <w:rPr>
          <w:rFonts w:cstheme="minorHAnsi"/>
          <w:sz w:val="24"/>
          <w:szCs w:val="24"/>
        </w:rPr>
      </w:pPr>
    </w:p>
    <w:p w14:paraId="54D74FA6" w14:textId="77777777" w:rsidR="00C537D5" w:rsidRPr="00541A66" w:rsidRDefault="00C537D5" w:rsidP="00541A66">
      <w:pPr>
        <w:spacing w:line="240" w:lineRule="auto"/>
        <w:rPr>
          <w:rFonts w:cstheme="minorHAnsi"/>
          <w:i/>
          <w:iCs/>
          <w:sz w:val="24"/>
          <w:szCs w:val="24"/>
        </w:rPr>
      </w:pPr>
      <w:r w:rsidRPr="00541A66">
        <w:rPr>
          <w:rFonts w:cstheme="minorHAnsi"/>
          <w:i/>
          <w:iCs/>
          <w:sz w:val="24"/>
          <w:szCs w:val="24"/>
        </w:rPr>
        <w:t xml:space="preserve">Figure 1: A flowchart showing overview of the model. The left-hand shows model initialization. The right-hand shows the details for each model iteration. </w:t>
      </w:r>
    </w:p>
    <w:p w14:paraId="63176BB8" w14:textId="34BD32A3" w:rsidR="00C537D5" w:rsidRDefault="00541A66" w:rsidP="004B66DF">
      <w:pPr>
        <w:spacing w:line="480" w:lineRule="auto"/>
        <w:ind w:firstLine="360"/>
        <w:rPr>
          <w:rFonts w:cstheme="minorHAnsi"/>
          <w:sz w:val="24"/>
          <w:szCs w:val="24"/>
        </w:rPr>
      </w:pPr>
      <w:r>
        <w:rPr>
          <w:rFonts w:cstheme="minorHAnsi"/>
          <w:sz w:val="24"/>
          <w:szCs w:val="24"/>
        </w:rPr>
        <w:t xml:space="preserve">Each tick begins with patches growing their resources at a logistic rate. New tobacco or cacao growers are then initiated if certain conditions are met. Newly accumulated farms by highlanders that are already growers are then acquired if certain conditions are met. Non-cacao growing highlanders then move to the neighboring patch with the highest resource available </w:t>
      </w:r>
      <w:r>
        <w:rPr>
          <w:rFonts w:cstheme="minorHAnsi"/>
          <w:sz w:val="24"/>
          <w:szCs w:val="24"/>
        </w:rPr>
        <w:lastRenderedPageBreak/>
        <w:t xml:space="preserve">and harvest resources from that patch, which translates to wealth. Cacao-growers then move between their owned patches of cacao farms and harvest cacao. </w:t>
      </w:r>
      <w:r w:rsidRPr="00877A3B">
        <w:rPr>
          <w:rFonts w:cstheme="minorHAnsi"/>
          <w:i/>
          <w:iCs/>
          <w:sz w:val="24"/>
          <w:szCs w:val="24"/>
        </w:rPr>
        <w:t>Their</w:t>
      </w:r>
      <w:r>
        <w:rPr>
          <w:rFonts w:cstheme="minorHAnsi"/>
          <w:sz w:val="24"/>
          <w:szCs w:val="24"/>
        </w:rPr>
        <w:t xml:space="preserve"> movement doesn’t functionally matter in terms of what gets </w:t>
      </w:r>
      <w:proofErr w:type="gramStart"/>
      <w:r>
        <w:rPr>
          <w:rFonts w:cstheme="minorHAnsi"/>
          <w:sz w:val="24"/>
          <w:szCs w:val="24"/>
        </w:rPr>
        <w:t>harvested, but</w:t>
      </w:r>
      <w:proofErr w:type="gramEnd"/>
      <w:r>
        <w:rPr>
          <w:rFonts w:cstheme="minorHAnsi"/>
          <w:sz w:val="24"/>
          <w:szCs w:val="24"/>
        </w:rPr>
        <w:t xml:space="preserve"> helps graphically to see who owns patches. </w:t>
      </w:r>
    </w:p>
    <w:p w14:paraId="148C5893" w14:textId="77777777" w:rsidR="00C537D5" w:rsidRDefault="00C537D5" w:rsidP="00C537D5">
      <w:pPr>
        <w:spacing w:line="480" w:lineRule="auto"/>
        <w:ind w:firstLine="360"/>
        <w:rPr>
          <w:rFonts w:cstheme="minorHAnsi"/>
          <w:sz w:val="24"/>
          <w:szCs w:val="24"/>
        </w:rPr>
      </w:pPr>
      <w:r>
        <w:rPr>
          <w:rFonts w:cstheme="minorHAnsi"/>
          <w:sz w:val="24"/>
          <w:szCs w:val="24"/>
        </w:rPr>
        <w:t>Non-cacao growing highlanders then go through a variety of processes of decisions and wealth processing: their wealth is discounted, according to a percentage set with a slider; they punish violators of social norms under certain conditions; they imitate the “</w:t>
      </w:r>
      <w:r w:rsidRPr="002764A3">
        <w:rPr>
          <w:rFonts w:cstheme="minorHAnsi"/>
          <w:sz w:val="24"/>
          <w:szCs w:val="24"/>
        </w:rPr>
        <w:t>norm-min-resource</w:t>
      </w:r>
      <w:r>
        <w:rPr>
          <w:rFonts w:cstheme="minorHAnsi"/>
          <w:sz w:val="24"/>
          <w:szCs w:val="24"/>
        </w:rPr>
        <w:t xml:space="preserve">” of others under certain conditions; they change colors if they are tobacco growing; they punish cacao growers under certain conditions; tobacco growers decide if they are abandoning tobacco growing, a result of sufficient punishment to get them to revert to following social norms. </w:t>
      </w:r>
    </w:p>
    <w:p w14:paraId="672EB400" w14:textId="77777777" w:rsidR="00C537D5" w:rsidRDefault="00C537D5" w:rsidP="00C537D5">
      <w:pPr>
        <w:spacing w:line="480" w:lineRule="auto"/>
        <w:ind w:firstLine="360"/>
        <w:rPr>
          <w:rFonts w:cstheme="minorHAnsi"/>
          <w:sz w:val="24"/>
          <w:szCs w:val="24"/>
        </w:rPr>
      </w:pPr>
      <w:r>
        <w:rPr>
          <w:rFonts w:cstheme="minorHAnsi"/>
          <w:sz w:val="24"/>
          <w:szCs w:val="24"/>
        </w:rPr>
        <w:t xml:space="preserve">Cacao growers decide if they will abandon cacao depending upon certain conditions. </w:t>
      </w:r>
    </w:p>
    <w:p w14:paraId="05BC5179" w14:textId="77777777" w:rsidR="00C537D5" w:rsidRPr="005476CD" w:rsidRDefault="00C537D5" w:rsidP="00C537D5">
      <w:pPr>
        <w:spacing w:line="480" w:lineRule="auto"/>
        <w:ind w:firstLine="360"/>
        <w:rPr>
          <w:rFonts w:cstheme="minorHAnsi"/>
          <w:sz w:val="24"/>
          <w:szCs w:val="24"/>
        </w:rPr>
      </w:pPr>
      <w:r>
        <w:rPr>
          <w:rFonts w:cstheme="minorHAnsi"/>
          <w:sz w:val="24"/>
          <w:szCs w:val="24"/>
        </w:rPr>
        <w:t xml:space="preserve">Global variables used for calculating graphs of the mean wealth, average norm-min-resource and resource-here values of patches are updated, as are plots of the Lorenz curve and Gini-Index of wealth. </w:t>
      </w:r>
    </w:p>
    <w:p w14:paraId="248E50E5" w14:textId="77777777" w:rsidR="00C537D5" w:rsidRDefault="00C537D5" w:rsidP="00C537D5">
      <w:pPr>
        <w:spacing w:line="480" w:lineRule="auto"/>
        <w:ind w:firstLine="720"/>
        <w:rPr>
          <w:rFonts w:cstheme="minorHAnsi"/>
          <w:sz w:val="24"/>
          <w:szCs w:val="24"/>
        </w:rPr>
      </w:pPr>
      <w:r w:rsidRPr="003E0030">
        <w:rPr>
          <w:rFonts w:cstheme="minorHAnsi"/>
          <w:sz w:val="24"/>
          <w:szCs w:val="24"/>
        </w:rPr>
        <w:t xml:space="preserve">There are five important </w:t>
      </w:r>
      <w:r>
        <w:rPr>
          <w:rFonts w:cstheme="minorHAnsi"/>
          <w:sz w:val="24"/>
          <w:szCs w:val="24"/>
        </w:rPr>
        <w:t>global</w:t>
      </w:r>
      <w:r w:rsidRPr="003E0030">
        <w:rPr>
          <w:rFonts w:cstheme="minorHAnsi"/>
          <w:sz w:val="24"/>
          <w:szCs w:val="24"/>
        </w:rPr>
        <w:t xml:space="preserve"> parameters that will be highlighted here: the switches labeled “cacao?”, “tobacco?”, “punish-traditional?”, “punish-c-growers?” and a slider, labeled “accumulators”.  Tobacco represents a crop that highlanders grew in recent centuries with an </w:t>
      </w:r>
      <w:r w:rsidRPr="003E0030">
        <w:rPr>
          <w:rFonts w:cstheme="minorHAnsi"/>
          <w:sz w:val="24"/>
          <w:szCs w:val="24"/>
        </w:rPr>
        <w:lastRenderedPageBreak/>
        <w:t>intermediate amount of production for market. Cacao-growing, which only started in the 1980s, was produced solely for market</w:t>
      </w:r>
      <w:bookmarkStart w:id="27" w:name="_Hlk110500516"/>
      <w:r w:rsidRPr="003E0030">
        <w:rPr>
          <w:rStyle w:val="FootnoteReference"/>
          <w:rFonts w:cstheme="minorHAnsi"/>
          <w:sz w:val="24"/>
          <w:szCs w:val="24"/>
        </w:rPr>
        <w:footnoteReference w:id="41"/>
      </w:r>
      <w:bookmarkEnd w:id="27"/>
      <w:r w:rsidRPr="003E0030">
        <w:rPr>
          <w:rFonts w:cstheme="minorHAnsi"/>
          <w:sz w:val="24"/>
          <w:szCs w:val="24"/>
        </w:rPr>
        <w:t xml:space="preserve">. </w:t>
      </w:r>
    </w:p>
    <w:p w14:paraId="02C2350A" w14:textId="77777777" w:rsidR="00C537D5" w:rsidRPr="003E0030" w:rsidRDefault="00C537D5" w:rsidP="00C537D5">
      <w:pPr>
        <w:spacing w:line="480" w:lineRule="auto"/>
        <w:ind w:firstLine="360"/>
        <w:rPr>
          <w:rFonts w:cstheme="minorHAnsi"/>
          <w:sz w:val="24"/>
          <w:szCs w:val="24"/>
        </w:rPr>
      </w:pPr>
      <w:proofErr w:type="spellStart"/>
      <w:r>
        <w:rPr>
          <w:rFonts w:cstheme="minorHAnsi"/>
          <w:i/>
          <w:iCs/>
          <w:sz w:val="24"/>
          <w:szCs w:val="24"/>
        </w:rPr>
        <w:t>Submodel</w:t>
      </w:r>
      <w:proofErr w:type="spellEnd"/>
      <w:r>
        <w:rPr>
          <w:rFonts w:cstheme="minorHAnsi"/>
          <w:i/>
          <w:iCs/>
          <w:sz w:val="24"/>
          <w:szCs w:val="24"/>
        </w:rPr>
        <w:t xml:space="preserve"> A</w:t>
      </w:r>
    </w:p>
    <w:p w14:paraId="6F797DEC" w14:textId="77777777" w:rsidR="00C537D5" w:rsidRDefault="00C537D5" w:rsidP="00C537D5">
      <w:pPr>
        <w:spacing w:line="480" w:lineRule="auto"/>
        <w:ind w:firstLine="720"/>
        <w:rPr>
          <w:rFonts w:cstheme="minorHAnsi"/>
          <w:sz w:val="24"/>
          <w:szCs w:val="24"/>
        </w:rPr>
      </w:pPr>
      <w:r w:rsidRPr="003E0030">
        <w:rPr>
          <w:rFonts w:cstheme="minorHAnsi"/>
          <w:sz w:val="24"/>
          <w:szCs w:val="24"/>
        </w:rPr>
        <w:t xml:space="preserve">When the model is run with the default parameters, and with all switches “off” and the “accumulators” slider set to zero, what we see is the “tragedy of the commons” </w:t>
      </w:r>
      <w:r w:rsidRPr="003E0030">
        <w:rPr>
          <w:rFonts w:cstheme="minorHAnsi"/>
          <w:sz w:val="24"/>
          <w:szCs w:val="24"/>
        </w:rPr>
        <w:fldChar w:fldCharType="begin" w:fldLock="1"/>
      </w:r>
      <w:r w:rsidRPr="003E0030">
        <w:rPr>
          <w:rFonts w:cstheme="minorHAnsi"/>
          <w:sz w:val="24"/>
          <w:szCs w:val="24"/>
        </w:rPr>
        <w:instrText>ADDIN CSL_CITATION {"citationItems":[{"id":"ITEM-1","itemData":{"author":[{"dropping-particle":"","family":"Hardin","given":"Garrett","non-dropping-particle":"","parse-names":false,"suffix":""}],"container-title":"Science1","id":"ITEM-1","issue":"3859","issued":{"date-parts":[["1968"]]},"page":"1243-1248","title":"The tragedy of the commons: the population problem has no technical solution; it requires a fundamental extension in morality","type":"article-journal","volume":"162"},"uris":["http://www.mendeley.com/documents/?uuid=97918fe6-ded6-48d7-aed4-2edd3732f26a"]}],"mendeley":{"formattedCitation":"(Hardin, 1968)","plainTextFormattedCitation":"(Hardin, 1968)","previouslyFormattedCitation":"(Hardin, 1968)"},"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Hardin, 1968)</w:t>
      </w:r>
      <w:r w:rsidRPr="003E0030">
        <w:rPr>
          <w:rFonts w:cstheme="minorHAnsi"/>
          <w:sz w:val="24"/>
          <w:szCs w:val="24"/>
        </w:rPr>
        <w:fldChar w:fldCharType="end"/>
      </w:r>
      <w:r w:rsidRPr="003E0030">
        <w:rPr>
          <w:rFonts w:cstheme="minorHAnsi"/>
          <w:sz w:val="24"/>
          <w:szCs w:val="24"/>
        </w:rPr>
        <w:t xml:space="preserve">. The resource collapses </w:t>
      </w:r>
      <w:proofErr w:type="gramStart"/>
      <w:r w:rsidRPr="003E0030">
        <w:rPr>
          <w:rFonts w:cstheme="minorHAnsi"/>
          <w:sz w:val="24"/>
          <w:szCs w:val="24"/>
        </w:rPr>
        <w:t>fairly quickly</w:t>
      </w:r>
      <w:proofErr w:type="gramEnd"/>
      <w:r w:rsidRPr="003E0030">
        <w:rPr>
          <w:rFonts w:cstheme="minorHAnsi"/>
          <w:sz w:val="24"/>
          <w:szCs w:val="24"/>
        </w:rPr>
        <w:t xml:space="preserve"> and the wealth level of highlander groups plummets. </w:t>
      </w:r>
    </w:p>
    <w:p w14:paraId="22E0B6E8" w14:textId="77777777" w:rsidR="00C537D5" w:rsidRDefault="00C537D5" w:rsidP="00C537D5">
      <w:pPr>
        <w:spacing w:line="480" w:lineRule="auto"/>
        <w:ind w:firstLine="720"/>
        <w:rPr>
          <w:rFonts w:cstheme="minorHAnsi"/>
          <w:i/>
          <w:iCs/>
          <w:sz w:val="24"/>
          <w:szCs w:val="24"/>
        </w:rPr>
      </w:pPr>
      <w:proofErr w:type="spellStart"/>
      <w:r>
        <w:rPr>
          <w:rFonts w:cstheme="minorHAnsi"/>
          <w:i/>
          <w:iCs/>
          <w:sz w:val="24"/>
          <w:szCs w:val="24"/>
        </w:rPr>
        <w:t>Submodel</w:t>
      </w:r>
      <w:proofErr w:type="spellEnd"/>
      <w:r>
        <w:rPr>
          <w:rFonts w:cstheme="minorHAnsi"/>
          <w:i/>
          <w:iCs/>
          <w:sz w:val="24"/>
          <w:szCs w:val="24"/>
        </w:rPr>
        <w:t xml:space="preserve"> B</w:t>
      </w:r>
    </w:p>
    <w:p w14:paraId="21D5A98A" w14:textId="77777777" w:rsidR="00C537D5" w:rsidRPr="003E0030" w:rsidRDefault="00C537D5" w:rsidP="00C537D5">
      <w:pPr>
        <w:spacing w:line="480" w:lineRule="auto"/>
        <w:ind w:firstLine="720"/>
        <w:rPr>
          <w:rFonts w:cstheme="minorHAnsi"/>
          <w:sz w:val="24"/>
          <w:szCs w:val="24"/>
        </w:rPr>
      </w:pPr>
      <w:r w:rsidRPr="003E0030">
        <w:rPr>
          <w:rFonts w:cstheme="minorHAnsi"/>
          <w:sz w:val="24"/>
          <w:szCs w:val="24"/>
        </w:rPr>
        <w:t xml:space="preserve">By turning “punish-traditional?” on, we have enforcement of norms against overharvesting, such that agents who are found to be harvesting from a patch that is at less than half its maximum resource value are punished by others who can afford the cost of punishing. In this way, resource collapse can be averted in the model for the equivalent of millennia. This represents a self-governed commons </w:t>
      </w:r>
      <w:r w:rsidRPr="003E0030">
        <w:rPr>
          <w:rFonts w:cstheme="minorHAnsi"/>
          <w:sz w:val="24"/>
          <w:szCs w:val="24"/>
        </w:rPr>
        <w:fldChar w:fldCharType="begin" w:fldLock="1"/>
      </w:r>
      <w:r>
        <w:rPr>
          <w:rFonts w:cstheme="minorHAnsi"/>
          <w:sz w:val="24"/>
          <w:szCs w:val="24"/>
        </w:rPr>
        <w:instrText>ADDIN CSL_CITATION {"citationItems":[{"id":"ITEM-1","itemData":{"author":[{"dropping-particle":"","family":"Ostrom","given":"Elinor","non-dropping-particle":"","parse-names":false,"suffix":""}],"id":"ITEM-1","issued":{"date-parts":[["1990"]]},"publisher":"Cambridge university press","title":"Governing the commons: The evolution of institutions for collective action","type":"book"},"uris":["http://www.mendeley.com/documents/?uuid=d57581a2-3c78-4ed0-aec6-38a26e398190"]},{"id":"ITEM-2","itemData":{"author":[{"dropping-particle":"","family":"Janssen","given":"Marco","non-dropping-particle":"","parse-names":false,"suffix":""}],"id":"ITEM-2","issued":{"date-parts":[["2020"]]},"publisher":"Self-published","title":"Introduction to Agent-Based Modeling: with Applications to Social, Ecological, and Social-Ecological Systems","type":"book"},"uris":["http://www.mendeley.com/documents/?uuid=25dadeac-2838-48c6-a8e7-236770ff3529"]}],"mendeley":{"formattedCitation":"(Janssen, 2020; Ostrom, 1990)","manualFormatting":"(M. Janssen, 2020, 214; Ostrom, 1990)","plainTextFormattedCitation":"(Janssen, 2020; Ostrom, 1990)","previouslyFormattedCitation":"(Janssen, 2020; Ostrom, 1990)"},"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M. Janssen, 2020, 214; Ostrom, 1990)</w:t>
      </w:r>
      <w:r w:rsidRPr="003E0030">
        <w:rPr>
          <w:rFonts w:cstheme="minorHAnsi"/>
          <w:sz w:val="24"/>
          <w:szCs w:val="24"/>
        </w:rPr>
        <w:fldChar w:fldCharType="end"/>
      </w:r>
      <w:r w:rsidRPr="003E0030">
        <w:rPr>
          <w:rFonts w:cstheme="minorHAnsi"/>
          <w:sz w:val="24"/>
          <w:szCs w:val="24"/>
        </w:rPr>
        <w:t>.</w:t>
      </w:r>
    </w:p>
    <w:p w14:paraId="1CD5E302" w14:textId="77777777" w:rsidR="00C537D5" w:rsidRDefault="00C537D5" w:rsidP="00C537D5">
      <w:pPr>
        <w:spacing w:line="480" w:lineRule="auto"/>
        <w:ind w:firstLine="720"/>
        <w:rPr>
          <w:rFonts w:cstheme="minorHAnsi"/>
          <w:i/>
          <w:iCs/>
          <w:sz w:val="24"/>
          <w:szCs w:val="24"/>
        </w:rPr>
      </w:pPr>
      <w:proofErr w:type="spellStart"/>
      <w:r>
        <w:rPr>
          <w:rFonts w:cstheme="minorHAnsi"/>
          <w:i/>
          <w:iCs/>
          <w:sz w:val="24"/>
          <w:szCs w:val="24"/>
        </w:rPr>
        <w:t>Submodel</w:t>
      </w:r>
      <w:proofErr w:type="spellEnd"/>
      <w:r>
        <w:rPr>
          <w:rFonts w:cstheme="minorHAnsi"/>
          <w:i/>
          <w:iCs/>
          <w:sz w:val="24"/>
          <w:szCs w:val="24"/>
        </w:rPr>
        <w:t xml:space="preserve"> C</w:t>
      </w:r>
    </w:p>
    <w:p w14:paraId="54728F54" w14:textId="77777777" w:rsidR="00C537D5" w:rsidRDefault="00C537D5" w:rsidP="00C537D5">
      <w:pPr>
        <w:spacing w:line="480" w:lineRule="auto"/>
        <w:ind w:firstLine="720"/>
        <w:rPr>
          <w:rFonts w:cstheme="minorHAnsi"/>
          <w:sz w:val="24"/>
          <w:szCs w:val="24"/>
        </w:rPr>
      </w:pPr>
      <w:r w:rsidRPr="003E0030">
        <w:rPr>
          <w:rFonts w:cstheme="minorHAnsi"/>
          <w:sz w:val="24"/>
          <w:szCs w:val="24"/>
        </w:rPr>
        <w:t xml:space="preserve"> If “tobacco?” is now switched on, those within a certain radius of a randomly placed “market” are tempted by higher payoffs to grow tobacco, which is represented in the model by overharvesting</w:t>
      </w:r>
      <w:r w:rsidRPr="003E0030">
        <w:rPr>
          <w:rStyle w:val="FootnoteReference"/>
          <w:rFonts w:cstheme="minorHAnsi"/>
          <w:sz w:val="24"/>
          <w:szCs w:val="24"/>
        </w:rPr>
        <w:footnoteReference w:id="42"/>
      </w:r>
      <w:r w:rsidRPr="003E0030">
        <w:rPr>
          <w:rFonts w:cstheme="minorHAnsi"/>
          <w:sz w:val="24"/>
          <w:szCs w:val="24"/>
        </w:rPr>
        <w:t xml:space="preserve">. Some of this mid-level commodification, when localized near the market, can coexist with a </w:t>
      </w:r>
      <w:proofErr w:type="gramStart"/>
      <w:r w:rsidRPr="003E0030">
        <w:rPr>
          <w:rFonts w:cstheme="minorHAnsi"/>
          <w:sz w:val="24"/>
          <w:szCs w:val="24"/>
        </w:rPr>
        <w:t>self-governed commons</w:t>
      </w:r>
      <w:proofErr w:type="gramEnd"/>
      <w:r w:rsidRPr="003E0030">
        <w:rPr>
          <w:rFonts w:cstheme="minorHAnsi"/>
          <w:sz w:val="24"/>
          <w:szCs w:val="24"/>
        </w:rPr>
        <w:t xml:space="preserve"> for the equivalent of many centuries. This matches what appears to have happened with Lauje highlanders </w:t>
      </w:r>
      <w:r w:rsidRPr="003E0030">
        <w:rPr>
          <w:rFonts w:cstheme="minorHAnsi"/>
          <w:sz w:val="24"/>
          <w:szCs w:val="24"/>
        </w:rPr>
        <w:fldChar w:fldCharType="begin" w:fldLock="1"/>
      </w:r>
      <w:r w:rsidRPr="003E0030">
        <w:rPr>
          <w:rFonts w:cstheme="minorHAnsi"/>
          <w:sz w:val="24"/>
          <w:szCs w:val="24"/>
        </w:rPr>
        <w:instrText>ADDIN CSL_CITATION {"citationItems":[{"id":"ITEM-1","itemData":{"author":[{"dropping-particle":"","family":"Li","given":"Tania Murray","non-dropping-particle":"","parse-names":false,"suffix":""}],"id":"ITEM-1","issued":{"date-parts":[["2014"]]},"publisher":"Duke University Press","publisher-place":"Durham","title":"Land's End: Capitalist relations on an indigenous frontier","type":"book"},"uris":["http://www.mendeley.com/documents/?uuid=00f11cce-f318-49cd-95a2-a01cfa358716"]}],"mendeley":{"formattedCitation":"(Li, 2014)","manualFormatting":"(Li, 2014, 25)","plainTextFormattedCitation":"(Li, 2014)","previouslyFormattedCitation":"(Li, 2014)"},"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Li, 2014, 25)</w:t>
      </w:r>
      <w:r w:rsidRPr="003E0030">
        <w:rPr>
          <w:rFonts w:cstheme="minorHAnsi"/>
          <w:sz w:val="24"/>
          <w:szCs w:val="24"/>
        </w:rPr>
        <w:fldChar w:fldCharType="end"/>
      </w:r>
      <w:r w:rsidRPr="003E0030">
        <w:rPr>
          <w:rFonts w:cstheme="minorHAnsi"/>
          <w:sz w:val="24"/>
          <w:szCs w:val="24"/>
        </w:rPr>
        <w:t xml:space="preserve">. </w:t>
      </w:r>
    </w:p>
    <w:p w14:paraId="49F16DEB" w14:textId="77777777" w:rsidR="00C537D5" w:rsidRPr="003E0030" w:rsidRDefault="00C537D5" w:rsidP="00C537D5">
      <w:pPr>
        <w:spacing w:line="480" w:lineRule="auto"/>
        <w:ind w:firstLine="720"/>
        <w:rPr>
          <w:rFonts w:cstheme="minorHAnsi"/>
          <w:sz w:val="24"/>
          <w:szCs w:val="24"/>
        </w:rPr>
      </w:pPr>
      <w:r w:rsidRPr="003E0030">
        <w:rPr>
          <w:rFonts w:cstheme="minorHAnsi"/>
          <w:sz w:val="24"/>
          <w:szCs w:val="24"/>
        </w:rPr>
        <w:lastRenderedPageBreak/>
        <w:t>If “tobacco?” is now switched on</w:t>
      </w:r>
      <w:r>
        <w:rPr>
          <w:rFonts w:cstheme="minorHAnsi"/>
          <w:sz w:val="24"/>
          <w:szCs w:val="24"/>
        </w:rPr>
        <w:t xml:space="preserve"> from the beginning of a model run, the process that starts tobacco growing still does not start until after 170 ticks, which is about the amount of time it takes for </w:t>
      </w:r>
      <w:proofErr w:type="spellStart"/>
      <w:r>
        <w:rPr>
          <w:rFonts w:cstheme="minorHAnsi"/>
          <w:sz w:val="24"/>
          <w:szCs w:val="24"/>
        </w:rPr>
        <w:t>submodel</w:t>
      </w:r>
      <w:proofErr w:type="spellEnd"/>
      <w:r>
        <w:rPr>
          <w:rFonts w:cstheme="minorHAnsi"/>
          <w:sz w:val="24"/>
          <w:szCs w:val="24"/>
        </w:rPr>
        <w:t xml:space="preserve"> B to settle into an equilibrium.</w:t>
      </w:r>
    </w:p>
    <w:p w14:paraId="4E12B97F" w14:textId="77777777" w:rsidR="00C537D5" w:rsidRDefault="00C537D5" w:rsidP="00C537D5">
      <w:pPr>
        <w:spacing w:line="480" w:lineRule="auto"/>
        <w:ind w:firstLine="720"/>
        <w:rPr>
          <w:rFonts w:cstheme="minorHAnsi"/>
          <w:i/>
          <w:iCs/>
          <w:sz w:val="24"/>
          <w:szCs w:val="24"/>
        </w:rPr>
      </w:pPr>
      <w:proofErr w:type="spellStart"/>
      <w:r>
        <w:rPr>
          <w:rFonts w:cstheme="minorHAnsi"/>
          <w:i/>
          <w:iCs/>
          <w:sz w:val="24"/>
          <w:szCs w:val="24"/>
        </w:rPr>
        <w:t>Submodel</w:t>
      </w:r>
      <w:proofErr w:type="spellEnd"/>
      <w:r>
        <w:rPr>
          <w:rFonts w:cstheme="minorHAnsi"/>
          <w:i/>
          <w:iCs/>
          <w:sz w:val="24"/>
          <w:szCs w:val="24"/>
        </w:rPr>
        <w:t xml:space="preserve"> D</w:t>
      </w:r>
    </w:p>
    <w:p w14:paraId="3F6310E8" w14:textId="77777777" w:rsidR="00C537D5" w:rsidRDefault="00C537D5" w:rsidP="00C537D5">
      <w:pPr>
        <w:spacing w:line="480" w:lineRule="auto"/>
        <w:ind w:firstLine="720"/>
        <w:rPr>
          <w:rFonts w:cstheme="minorHAnsi"/>
          <w:sz w:val="24"/>
          <w:szCs w:val="24"/>
        </w:rPr>
      </w:pPr>
      <w:r w:rsidRPr="003E0030">
        <w:rPr>
          <w:rFonts w:cstheme="minorHAnsi"/>
          <w:sz w:val="24"/>
          <w:szCs w:val="24"/>
        </w:rPr>
        <w:t>When “cacao?” is switched on, highlander groups are tempted by much higher payoffs to start growing cacao. The closer they are to the market, the higher the likelihood of them starting to grow it. When they do grow cacao, they take a group of patches as private property and cease to circulate or share their patches with others</w:t>
      </w:r>
      <w:r w:rsidRPr="003E0030">
        <w:rPr>
          <w:rStyle w:val="FootnoteReference"/>
          <w:rFonts w:cstheme="minorHAnsi"/>
          <w:sz w:val="24"/>
          <w:szCs w:val="24"/>
        </w:rPr>
        <w:footnoteReference w:id="43"/>
      </w:r>
      <w:r w:rsidRPr="003E0030">
        <w:rPr>
          <w:rFonts w:cstheme="minorHAnsi"/>
          <w:sz w:val="24"/>
          <w:szCs w:val="24"/>
        </w:rPr>
        <w:t xml:space="preserve">. With “accumulators” set to zero, we see equitable development of cacao farming. With that slider set higher, some accumulate many patches for cacao farms and other agents are left without any. The former scenario could be seen as a cacao-promoting NGO’s dream, and the latter scenario is more like realism in the case of the Lauje highlanders </w:t>
      </w:r>
      <w:r w:rsidRPr="003E0030">
        <w:rPr>
          <w:rFonts w:cstheme="minorHAnsi"/>
          <w:sz w:val="24"/>
          <w:szCs w:val="24"/>
        </w:rPr>
        <w:fldChar w:fldCharType="begin" w:fldLock="1"/>
      </w:r>
      <w:r w:rsidRPr="003E0030">
        <w:rPr>
          <w:rFonts w:cstheme="minorHAnsi"/>
          <w:sz w:val="24"/>
          <w:szCs w:val="24"/>
        </w:rPr>
        <w:instrText>ADDIN CSL_CITATION {"citationItems":[{"id":"ITEM-1","itemData":{"author":[{"dropping-particle":"","family":"Li","given":"Tania Murray","non-dropping-particle":"","parse-names":false,"suffix":""}],"id":"ITEM-1","issued":{"date-parts":[["2014"]]},"publisher":"Duke University Press","publisher-place":"Durham","title":"Land's End: Capitalist relations on an indigenous frontier","type":"book"},"uris":["http://www.mendeley.com/documents/?uuid=00f11cce-f318-49cd-95a2-a01cfa358716"]}],"mendeley":{"formattedCitation":"(Li, 2014)","manualFormatting":"(Li, 2014, 139)","plainTextFormattedCitation":"(Li, 2014)","previouslyFormattedCitation":"(Li, 2014)"},"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Li, 2014, 139)</w:t>
      </w:r>
      <w:r w:rsidRPr="003E0030">
        <w:rPr>
          <w:rFonts w:cstheme="minorHAnsi"/>
          <w:sz w:val="24"/>
          <w:szCs w:val="24"/>
        </w:rPr>
        <w:fldChar w:fldCharType="end"/>
      </w:r>
      <w:r w:rsidRPr="003E0030">
        <w:rPr>
          <w:rFonts w:cstheme="minorHAnsi"/>
          <w:sz w:val="24"/>
          <w:szCs w:val="24"/>
        </w:rPr>
        <w:t xml:space="preserve">. </w:t>
      </w:r>
    </w:p>
    <w:p w14:paraId="568C70F7" w14:textId="77777777" w:rsidR="00C537D5" w:rsidRPr="003E0030" w:rsidRDefault="00C537D5" w:rsidP="00C537D5">
      <w:pPr>
        <w:spacing w:line="480" w:lineRule="auto"/>
        <w:ind w:firstLine="720"/>
        <w:rPr>
          <w:rFonts w:cstheme="minorHAnsi"/>
          <w:sz w:val="24"/>
          <w:szCs w:val="24"/>
        </w:rPr>
      </w:pPr>
      <w:r w:rsidRPr="003E0030">
        <w:rPr>
          <w:rFonts w:cstheme="minorHAnsi"/>
          <w:sz w:val="24"/>
          <w:szCs w:val="24"/>
        </w:rPr>
        <w:t>If “</w:t>
      </w:r>
      <w:r>
        <w:rPr>
          <w:rFonts w:cstheme="minorHAnsi"/>
          <w:sz w:val="24"/>
          <w:szCs w:val="24"/>
        </w:rPr>
        <w:t>cacao</w:t>
      </w:r>
      <w:r w:rsidRPr="003E0030">
        <w:rPr>
          <w:rFonts w:cstheme="minorHAnsi"/>
          <w:sz w:val="24"/>
          <w:szCs w:val="24"/>
        </w:rPr>
        <w:t>?” is now switched on</w:t>
      </w:r>
      <w:r>
        <w:rPr>
          <w:rFonts w:cstheme="minorHAnsi"/>
          <w:sz w:val="24"/>
          <w:szCs w:val="24"/>
        </w:rPr>
        <w:t xml:space="preserve"> from the beginning of a model run, the process that starts tobacco growing still does not start until after 200 ticks, to give some time for tobacco growing to start before cacao growing begins. </w:t>
      </w:r>
    </w:p>
    <w:p w14:paraId="64D6A804" w14:textId="77777777" w:rsidR="00C537D5" w:rsidRDefault="00C537D5" w:rsidP="00C537D5">
      <w:pPr>
        <w:spacing w:line="480" w:lineRule="auto"/>
        <w:ind w:firstLine="720"/>
        <w:rPr>
          <w:rFonts w:cstheme="minorHAnsi"/>
          <w:i/>
          <w:iCs/>
          <w:sz w:val="24"/>
          <w:szCs w:val="24"/>
        </w:rPr>
      </w:pPr>
      <w:proofErr w:type="spellStart"/>
      <w:r>
        <w:rPr>
          <w:rFonts w:cstheme="minorHAnsi"/>
          <w:i/>
          <w:iCs/>
          <w:sz w:val="24"/>
          <w:szCs w:val="24"/>
        </w:rPr>
        <w:t>Submodel</w:t>
      </w:r>
      <w:proofErr w:type="spellEnd"/>
      <w:r>
        <w:rPr>
          <w:rFonts w:cstheme="minorHAnsi"/>
          <w:i/>
          <w:iCs/>
          <w:sz w:val="24"/>
          <w:szCs w:val="24"/>
        </w:rPr>
        <w:t xml:space="preserve"> E</w:t>
      </w:r>
    </w:p>
    <w:p w14:paraId="19F89E10" w14:textId="77777777" w:rsidR="00C537D5" w:rsidRPr="003E0030" w:rsidRDefault="00C537D5" w:rsidP="00C537D5">
      <w:pPr>
        <w:spacing w:line="480" w:lineRule="auto"/>
        <w:ind w:firstLine="720"/>
        <w:rPr>
          <w:rFonts w:cstheme="minorHAnsi"/>
          <w:sz w:val="24"/>
          <w:szCs w:val="24"/>
        </w:rPr>
      </w:pPr>
      <w:r w:rsidRPr="003E0030">
        <w:rPr>
          <w:rFonts w:cstheme="minorHAnsi"/>
          <w:sz w:val="24"/>
          <w:szCs w:val="24"/>
        </w:rPr>
        <w:t>Lastly, with “punish-c-growers?” turned on, agents can punish cacao-growers</w:t>
      </w:r>
      <w:r w:rsidRPr="003E0030">
        <w:rPr>
          <w:rStyle w:val="FootnoteReference"/>
          <w:rFonts w:cstheme="minorHAnsi"/>
          <w:sz w:val="24"/>
          <w:szCs w:val="24"/>
        </w:rPr>
        <w:footnoteReference w:id="44"/>
      </w:r>
      <w:r w:rsidRPr="003E0030">
        <w:rPr>
          <w:rFonts w:cstheme="minorHAnsi"/>
          <w:sz w:val="24"/>
          <w:szCs w:val="24"/>
        </w:rPr>
        <w:t xml:space="preserve">. To an extent, this can represent the “weapons of the weak” </w:t>
      </w:r>
      <w:r w:rsidRPr="003E0030">
        <w:rPr>
          <w:rFonts w:cstheme="minorHAnsi"/>
          <w:sz w:val="24"/>
          <w:szCs w:val="24"/>
        </w:rPr>
        <w:fldChar w:fldCharType="begin" w:fldLock="1"/>
      </w:r>
      <w:r w:rsidRPr="003E0030">
        <w:rPr>
          <w:rFonts w:cstheme="minorHAnsi"/>
          <w:sz w:val="24"/>
          <w:szCs w:val="24"/>
        </w:rPr>
        <w:instrText>ADDIN CSL_CITATION {"citationItems":[{"id":"ITEM-1","itemData":{"ISBN":"9772081415","ISSN":"17549469","PMID":"25246403","author":[{"dropping-particle":"","family":"Scott","given":"James C.","non-dropping-particle":"","parse-names":false,"suffix":""}],"container-title":"Syria Studies","id":"ITEM-1","issue":"1","issued":{"date-parts":[["1985"]]},"publisher":"Yale University Press","title":"Weapons of the Weak: Everyday Forms of Peasant Resistance","type":"book","volume":"7"},"uris":["http://www.mendeley.com/documents/?uuid=776a7159-28b4-4758-9ffd-8e4fc1817225"]},{"id":"ITEM-2","itemData":{"author":[{"dropping-particle":"","family":"Li","given":"Tania Murray","non-dropping-particle":"","parse-names":false,"suffix":""}],"id":"ITEM-2","issued":{"date-parts":[["2014"]]},"publisher":"Duke University Press","publisher-place":"Durham","title":"Land's End: Capitalist relations on an indigenous frontier","type":"book"},"uris":["http://www.mendeley.com/documents/?uuid=00f11cce-f318-49cd-95a2-a01cfa358716"]}],"mendeley":{"formattedCitation":"(Li, 2014; Scott, 1985)","manualFormatting":"(Li, 2014, 155; Scott, 1985)","plainTextFormattedCitation":"(Li, 2014; Scott, 1985)","previouslyFormattedCitation":"(Li, 2014; Scott, 1985)"},"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Li, 2014, 155; Scott, 1985)</w:t>
      </w:r>
      <w:r w:rsidRPr="003E0030">
        <w:rPr>
          <w:rFonts w:cstheme="minorHAnsi"/>
          <w:sz w:val="24"/>
          <w:szCs w:val="24"/>
        </w:rPr>
        <w:fldChar w:fldCharType="end"/>
      </w:r>
      <w:r w:rsidRPr="003E0030">
        <w:rPr>
          <w:rFonts w:cstheme="minorHAnsi"/>
          <w:sz w:val="24"/>
          <w:szCs w:val="24"/>
        </w:rPr>
        <w:t xml:space="preserve">, such as </w:t>
      </w:r>
      <w:r w:rsidRPr="003E0030">
        <w:rPr>
          <w:rFonts w:cstheme="minorHAnsi"/>
          <w:sz w:val="24"/>
          <w:szCs w:val="24"/>
        </w:rPr>
        <w:lastRenderedPageBreak/>
        <w:t xml:space="preserve">gossip, theft, arson and slander, that highlanders did actually use against cacao-growers. In the model, however, we can turn up the dial on that punishment and adjust it until cacao-growing ceases, if we please. This can represent some of the “what if?” questions, alluded to earlier. What if the highlanders had had greater awareness of the threat the cacao boom posed to their way of life? Might they have been able to resist the destruction of their self-governed commons, and for how many decades or centuries more? With the model we can adjust this variously to represent alternate, hypothetical historical scenarios. </w:t>
      </w:r>
    </w:p>
    <w:p w14:paraId="71D481E8" w14:textId="77777777" w:rsidR="00C537D5" w:rsidRDefault="00C537D5" w:rsidP="00C537D5">
      <w:pPr>
        <w:pStyle w:val="ListParagraph"/>
        <w:numPr>
          <w:ilvl w:val="0"/>
          <w:numId w:val="4"/>
        </w:numPr>
        <w:spacing w:line="480" w:lineRule="auto"/>
        <w:rPr>
          <w:rFonts w:cstheme="minorHAnsi"/>
          <w:sz w:val="24"/>
          <w:szCs w:val="24"/>
        </w:rPr>
      </w:pPr>
      <w:r>
        <w:rPr>
          <w:rFonts w:cstheme="minorHAnsi"/>
          <w:i/>
          <w:iCs/>
          <w:sz w:val="24"/>
          <w:szCs w:val="24"/>
        </w:rPr>
        <w:t>Design Concepts</w:t>
      </w:r>
    </w:p>
    <w:p w14:paraId="0088A708" w14:textId="77777777" w:rsidR="00C537D5" w:rsidRPr="003E0030" w:rsidRDefault="00C537D5" w:rsidP="00C537D5">
      <w:pPr>
        <w:spacing w:line="480" w:lineRule="auto"/>
        <w:ind w:firstLine="360"/>
        <w:rPr>
          <w:rFonts w:cstheme="minorHAnsi"/>
          <w:sz w:val="24"/>
          <w:szCs w:val="24"/>
        </w:rPr>
      </w:pPr>
      <w:r w:rsidRPr="003E0030">
        <w:rPr>
          <w:rFonts w:cstheme="minorHAnsi"/>
          <w:sz w:val="24"/>
          <w:szCs w:val="24"/>
        </w:rPr>
        <w:t xml:space="preserve">Using Elinor Ostrom’s game theoretic terms, the Lauje highlanders can be said to have achieved a non-tragic equilibrium in a modified prisoner’s dilemma game </w:t>
      </w:r>
      <w:r w:rsidRPr="003E0030">
        <w:rPr>
          <w:rFonts w:cstheme="minorHAnsi"/>
          <w:sz w:val="24"/>
          <w:szCs w:val="24"/>
        </w:rPr>
        <w:fldChar w:fldCharType="begin" w:fldLock="1"/>
      </w:r>
      <w:r w:rsidRPr="003E0030">
        <w:rPr>
          <w:rFonts w:cstheme="minorHAnsi"/>
          <w:sz w:val="24"/>
          <w:szCs w:val="24"/>
        </w:rPr>
        <w:instrText>ADDIN CSL_CITATION {"citationItems":[{"id":"ITEM-1","itemData":{"author":[{"dropping-particle":"","family":"Ostrom","given":"Elinor","non-dropping-particle":"","parse-names":false,"suffix":""}],"id":"ITEM-1","issued":{"date-parts":[["1990"]]},"publisher":"Cambridge university press","title":"Governing the commons: The evolution of institutions for collective action","type":"book"},"uris":["http://www.mendeley.com/documents/?uuid=d57581a2-3c78-4ed0-aec6-38a26e398190"]}],"mendeley":{"formattedCitation":"(Ostrom, 1990)","manualFormatting":"(Ostrom, 1990, 7)","plainTextFormattedCitation":"(Ostrom, 1990)","previouslyFormattedCitation":"(Ostrom, 1990)"},"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Ostrom, 1990, 7)</w:t>
      </w:r>
      <w:r w:rsidRPr="003E0030">
        <w:rPr>
          <w:rFonts w:cstheme="minorHAnsi"/>
          <w:sz w:val="24"/>
          <w:szCs w:val="24"/>
        </w:rPr>
        <w:fldChar w:fldCharType="end"/>
      </w:r>
      <w:r w:rsidRPr="003E0030">
        <w:rPr>
          <w:rFonts w:cstheme="minorHAnsi"/>
          <w:sz w:val="24"/>
          <w:szCs w:val="24"/>
        </w:rPr>
        <w:t xml:space="preserve">, with the high level of cooperation in their traditional system. The dynamics of this cooperation forms a “self-governed commons” </w:t>
      </w:r>
      <w:r w:rsidRPr="003E0030">
        <w:rPr>
          <w:rFonts w:cstheme="minorHAnsi"/>
          <w:sz w:val="24"/>
          <w:szCs w:val="24"/>
        </w:rPr>
        <w:fldChar w:fldCharType="begin" w:fldLock="1"/>
      </w:r>
      <w:r>
        <w:rPr>
          <w:rFonts w:cstheme="minorHAnsi"/>
          <w:sz w:val="24"/>
          <w:szCs w:val="24"/>
        </w:rPr>
        <w:instrText>ADDIN CSL_CITATION {"citationItems":[{"id":"ITEM-1","itemData":{"author":[{"dropping-particle":"","family":"Ostrom","given":"Elinor","non-dropping-particle":"","parse-names":false,"suffix":""}],"id":"ITEM-1","issued":{"date-parts":[["1990"]]},"publisher":"Cambridge university press","title":"Governing the commons: The evolution of institutions for collective action","type":"book"},"uris":["http://www.mendeley.com/documents/?uuid=d57581a2-3c78-4ed0-aec6-38a26e398190"]},{"id":"ITEM-2","itemData":{"author":[{"dropping-particle":"","family":"Janssen","given":"Marco","non-dropping-particle":"","parse-names":false,"suffix":""}],"id":"ITEM-2","issued":{"date-parts":[["2020"]]},"publisher":"Self-published","title":"Introduction to Agent-Based Modeling: with Applications to Social, Ecological, and Social-Ecological Systems","type":"book"},"uris":["http://www.mendeley.com/documents/?uuid=25dadeac-2838-48c6-a8e7-236770ff3529"]}],"mendeley":{"formattedCitation":"(Janssen, 2020; Ostrom, 1990)","manualFormatting":"(Janssen, 2020, 216; Ostrom, 1990)","plainTextFormattedCitation":"(Janssen, 2020; Ostrom, 1990)","previouslyFormattedCitation":"(M. Janssen, 2020; Ostrom, 1990)"},"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Janssen, 2020, 216; Ostrom, 1990)</w:t>
      </w:r>
      <w:r w:rsidRPr="003E0030">
        <w:rPr>
          <w:rFonts w:cstheme="minorHAnsi"/>
          <w:sz w:val="24"/>
          <w:szCs w:val="24"/>
        </w:rPr>
        <w:fldChar w:fldCharType="end"/>
      </w:r>
      <w:r w:rsidRPr="003E0030">
        <w:rPr>
          <w:rFonts w:cstheme="minorHAnsi"/>
          <w:sz w:val="24"/>
          <w:szCs w:val="24"/>
        </w:rPr>
        <w:t xml:space="preserve">, where people have been able to use a common pool resource for multiple generations sustainably. The highlanders thus avoided a "tragedy of the commons" </w:t>
      </w:r>
      <w:r w:rsidRPr="003E0030">
        <w:rPr>
          <w:rFonts w:cstheme="minorHAnsi"/>
          <w:sz w:val="24"/>
          <w:szCs w:val="24"/>
        </w:rPr>
        <w:fldChar w:fldCharType="begin" w:fldLock="1"/>
      </w:r>
      <w:r w:rsidRPr="003E0030">
        <w:rPr>
          <w:rFonts w:cstheme="minorHAnsi"/>
          <w:sz w:val="24"/>
          <w:szCs w:val="24"/>
        </w:rPr>
        <w:instrText>ADDIN CSL_CITATION {"citationItems":[{"id":"ITEM-1","itemData":{"author":[{"dropping-particle":"","family":"Hardin","given":"Garrett","non-dropping-particle":"","parse-names":false,"suffix":""}],"container-title":"Science1","id":"ITEM-1","issue":"3859","issued":{"date-parts":[["1968"]]},"page":"1243-1248","title":"The tragedy of the commons: the population problem has no technical solution; it requires a fundamental extension in morality","type":"article-journal","volume":"162"},"uris":["http://www.mendeley.com/documents/?uuid=97918fe6-ded6-48d7-aed4-2edd3732f26a"]},{"id":"ITEM-2","itemData":{"ISBN":"1111111111","author":[{"dropping-particle":"","family":"Blaikie","given":"Piers","non-dropping-particle":"","parse-names":false,"suffix":""}],"id":"ITEM-2","issued":{"date-parts":[["1985"]]},"publisher":"Longman Group Limited","title":"The Political Economy of Soil Erosion in Developing Countries","type":"book"},"uris":["http://www.mendeley.com/documents/?uuid=a51f6690-50de-4a71-888c-68ebd0924966"]}],"mendeley":{"formattedCitation":"(Blaikie, 1985; Hardin, 1968)","manualFormatting":"(Blaikie, 1985, 130; Hardin, 1968)","plainTextFormattedCitation":"(Blaikie, 1985; Hardin, 1968)","previouslyFormattedCitation":"(Blaikie, 1985; Hardin, 1968)"},"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Blaikie, 1985, 130; Hardin, 1968)</w:t>
      </w:r>
      <w:r w:rsidRPr="003E0030">
        <w:rPr>
          <w:rFonts w:cstheme="minorHAnsi"/>
          <w:sz w:val="24"/>
          <w:szCs w:val="24"/>
        </w:rPr>
        <w:fldChar w:fldCharType="end"/>
      </w:r>
      <w:r w:rsidRPr="003E0030">
        <w:rPr>
          <w:rFonts w:cstheme="minorHAnsi"/>
          <w:sz w:val="24"/>
          <w:szCs w:val="24"/>
        </w:rPr>
        <w:t>. And the high payoff of selling cacao can be seen as a temptation to “cheat” on this egalitarian equilibrium, fatally disrupting their control of collective land ownership.</w:t>
      </w:r>
    </w:p>
    <w:p w14:paraId="157C9A3A" w14:textId="77777777" w:rsidR="00C537D5" w:rsidRPr="003E0030" w:rsidRDefault="00C537D5" w:rsidP="00C537D5">
      <w:pPr>
        <w:spacing w:line="480" w:lineRule="auto"/>
        <w:ind w:firstLine="720"/>
        <w:rPr>
          <w:rFonts w:cstheme="minorHAnsi"/>
          <w:sz w:val="24"/>
          <w:szCs w:val="24"/>
        </w:rPr>
      </w:pPr>
      <w:r w:rsidRPr="003E0030">
        <w:rPr>
          <w:rFonts w:cstheme="minorHAnsi"/>
          <w:sz w:val="24"/>
          <w:szCs w:val="24"/>
        </w:rPr>
        <w:t xml:space="preserve">The ABM developed for this thesis uses Ostrom’s framework to give us an opportunity to examine some of the different facets of this process, both to make sense of what has happened, and to ask “what if” questions. It enables us to take a fresh look at some of the forces at play when self-governed commons come unraveled, versus staying resilient. What if the Lauje had had greater awareness of the threat the cacao boom posed to their way of life, </w:t>
      </w:r>
      <w:r w:rsidRPr="003E0030">
        <w:rPr>
          <w:rFonts w:cstheme="minorHAnsi"/>
          <w:sz w:val="24"/>
          <w:szCs w:val="24"/>
        </w:rPr>
        <w:lastRenderedPageBreak/>
        <w:t>for example? Might they have been able to resist the destruction of their self-governed commons, and for how many decades or centuries more? Is there any way that what has been lost could even be restored?</w:t>
      </w:r>
    </w:p>
    <w:p w14:paraId="68355F03" w14:textId="77777777" w:rsidR="00C537D5" w:rsidRPr="00A807E6" w:rsidRDefault="00C537D5" w:rsidP="00C537D5">
      <w:pPr>
        <w:spacing w:line="480" w:lineRule="auto"/>
        <w:ind w:firstLine="720"/>
        <w:rPr>
          <w:sz w:val="24"/>
          <w:szCs w:val="24"/>
        </w:rPr>
      </w:pPr>
      <w:r w:rsidRPr="00A807E6">
        <w:rPr>
          <w:sz w:val="24"/>
          <w:szCs w:val="24"/>
        </w:rPr>
        <w:t xml:space="preserve">Cacao-growing has two different possibilities: an egalitarian form of development where agents only own one farm, and form where the </w:t>
      </w:r>
      <w:proofErr w:type="gramStart"/>
      <w:r w:rsidRPr="00A807E6">
        <w:rPr>
          <w:sz w:val="24"/>
          <w:szCs w:val="24"/>
        </w:rPr>
        <w:t>most wealthy</w:t>
      </w:r>
      <w:proofErr w:type="gramEnd"/>
      <w:r w:rsidRPr="00A807E6">
        <w:rPr>
          <w:sz w:val="24"/>
          <w:szCs w:val="24"/>
        </w:rPr>
        <w:t xml:space="preserve"> accumulate more farms. The chart below</w:t>
      </w:r>
      <w:r>
        <w:rPr>
          <w:sz w:val="24"/>
          <w:szCs w:val="24"/>
        </w:rPr>
        <w:t xml:space="preserve"> </w:t>
      </w:r>
      <w:r w:rsidRPr="00181278">
        <w:rPr>
          <w:sz w:val="24"/>
          <w:szCs w:val="24"/>
          <w:highlight w:val="yellow"/>
        </w:rPr>
        <w:t>[</w:t>
      </w:r>
      <w:r>
        <w:rPr>
          <w:sz w:val="24"/>
          <w:szCs w:val="24"/>
          <w:highlight w:val="yellow"/>
        </w:rPr>
        <w:t xml:space="preserve">Lee note, 8-4-22: </w:t>
      </w:r>
      <w:r w:rsidRPr="00181278">
        <w:rPr>
          <w:sz w:val="24"/>
          <w:szCs w:val="24"/>
          <w:highlight w:val="yellow"/>
        </w:rPr>
        <w:t xml:space="preserve">ALL THESE CHARTS SHOULD PROBABLY BE REDONE WITH 100 RUNS AVERAGED WHERE THERE ARE NOW JUST 1 “TYPICAL” RUN GIVEN…AND SHOULD BE MADE </w:t>
      </w:r>
      <w:proofErr w:type="gramStart"/>
      <w:r w:rsidRPr="00181278">
        <w:rPr>
          <w:sz w:val="24"/>
          <w:szCs w:val="24"/>
          <w:highlight w:val="yellow"/>
        </w:rPr>
        <w:t>MORE PRETTY</w:t>
      </w:r>
      <w:proofErr w:type="gramEnd"/>
      <w:r w:rsidRPr="00181278">
        <w:rPr>
          <w:sz w:val="24"/>
          <w:szCs w:val="24"/>
          <w:highlight w:val="yellow"/>
        </w:rPr>
        <w:t>]</w:t>
      </w:r>
      <w:r>
        <w:rPr>
          <w:sz w:val="24"/>
          <w:szCs w:val="24"/>
        </w:rPr>
        <w:t xml:space="preserve"> </w:t>
      </w:r>
      <w:r w:rsidRPr="00A807E6">
        <w:rPr>
          <w:sz w:val="24"/>
          <w:szCs w:val="24"/>
        </w:rPr>
        <w:t xml:space="preserve">gives an idea of the comparative behavior of these two forms, in terms of how long it takes for resource collapse. </w:t>
      </w:r>
    </w:p>
    <w:p w14:paraId="628AE76B" w14:textId="77777777" w:rsidR="00C537D5" w:rsidRDefault="00C537D5" w:rsidP="00C537D5">
      <w:r>
        <w:rPr>
          <w:noProof/>
        </w:rPr>
        <w:drawing>
          <wp:inline distT="0" distB="0" distL="0" distR="0" wp14:anchorId="58180E72" wp14:editId="2DEF06AE">
            <wp:extent cx="4572000" cy="2743200"/>
            <wp:effectExtent l="0" t="0" r="0" b="0"/>
            <wp:docPr id="18" name="Chart 18">
              <a:extLst xmlns:a="http://schemas.openxmlformats.org/drawingml/2006/main">
                <a:ext uri="{FF2B5EF4-FFF2-40B4-BE49-F238E27FC236}">
                  <a16:creationId xmlns:a16="http://schemas.microsoft.com/office/drawing/2014/main" id="{68CE41FD-0C13-5566-D7FA-84D6E21388F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5DCD6A1" w14:textId="77777777" w:rsidR="00C537D5" w:rsidRDefault="00C537D5" w:rsidP="00C537D5">
      <w:r>
        <w:t xml:space="preserve">Series 1 is a run of the model without “accumulators” and series 2 is with them. </w:t>
      </w:r>
    </w:p>
    <w:p w14:paraId="0422A167" w14:textId="77777777" w:rsidR="00C537D5" w:rsidRDefault="00C537D5" w:rsidP="00C537D5"/>
    <w:p w14:paraId="3F96A7C3" w14:textId="77777777" w:rsidR="00C537D5" w:rsidRPr="00A807E6" w:rsidRDefault="00C537D5" w:rsidP="00C537D5">
      <w:pPr>
        <w:spacing w:line="480" w:lineRule="auto"/>
        <w:rPr>
          <w:sz w:val="24"/>
          <w:szCs w:val="24"/>
        </w:rPr>
      </w:pPr>
      <w:r w:rsidRPr="00A807E6">
        <w:rPr>
          <w:sz w:val="24"/>
          <w:szCs w:val="24"/>
        </w:rPr>
        <w:t>And the chart below gives an idea of the behavior when there is no cacao or tobacco, compared to when there is just tobacco.</w:t>
      </w:r>
    </w:p>
    <w:p w14:paraId="11AEB84A" w14:textId="77777777" w:rsidR="00C537D5" w:rsidRDefault="00C537D5" w:rsidP="00C537D5">
      <w:r>
        <w:rPr>
          <w:noProof/>
        </w:rPr>
        <w:lastRenderedPageBreak/>
        <w:drawing>
          <wp:inline distT="0" distB="0" distL="0" distR="0" wp14:anchorId="45DFFDD4" wp14:editId="3D1985D5">
            <wp:extent cx="4632960" cy="2859024"/>
            <wp:effectExtent l="0" t="0" r="15240" b="17780"/>
            <wp:docPr id="16" name="Chart 16">
              <a:extLst xmlns:a="http://schemas.openxmlformats.org/drawingml/2006/main">
                <a:ext uri="{FF2B5EF4-FFF2-40B4-BE49-F238E27FC236}">
                  <a16:creationId xmlns:a16="http://schemas.microsoft.com/office/drawing/2014/main" id="{C6201721-FD22-F368-EBD7-D3881E968EA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76E09731" w14:textId="77777777" w:rsidR="00C537D5" w:rsidRDefault="00C537D5" w:rsidP="00C537D5">
      <w:r>
        <w:t>Series 1 is a run of the model without tobacco or cacao. Series 2 has tobacco, starting at 170 ticks.</w:t>
      </w:r>
    </w:p>
    <w:p w14:paraId="2115285E" w14:textId="77777777" w:rsidR="00C537D5" w:rsidRDefault="00C537D5" w:rsidP="00C537D5">
      <w:pPr>
        <w:spacing w:line="480" w:lineRule="auto"/>
      </w:pPr>
    </w:p>
    <w:p w14:paraId="43BA5179" w14:textId="77777777" w:rsidR="00C537D5" w:rsidRPr="00A807E6" w:rsidRDefault="00C537D5" w:rsidP="00C537D5">
      <w:pPr>
        <w:spacing w:line="480" w:lineRule="auto"/>
        <w:ind w:firstLine="720"/>
        <w:rPr>
          <w:sz w:val="24"/>
          <w:szCs w:val="24"/>
        </w:rPr>
      </w:pPr>
      <w:r w:rsidRPr="00A807E6">
        <w:rPr>
          <w:sz w:val="24"/>
          <w:szCs w:val="24"/>
        </w:rPr>
        <w:t xml:space="preserve">A third chart shows comparisons of all crop options together: </w:t>
      </w:r>
    </w:p>
    <w:p w14:paraId="5DD4790E" w14:textId="77777777" w:rsidR="00C537D5" w:rsidRDefault="00C537D5" w:rsidP="00C537D5">
      <w:r>
        <w:rPr>
          <w:noProof/>
        </w:rPr>
        <w:drawing>
          <wp:inline distT="0" distB="0" distL="0" distR="0" wp14:anchorId="173011BA" wp14:editId="2A24BBC7">
            <wp:extent cx="5426110" cy="3632479"/>
            <wp:effectExtent l="0" t="0" r="3175" b="6350"/>
            <wp:docPr id="24" name="Chart 24">
              <a:extLst xmlns:a="http://schemas.openxmlformats.org/drawingml/2006/main">
                <a:ext uri="{FF2B5EF4-FFF2-40B4-BE49-F238E27FC236}">
                  <a16:creationId xmlns:a16="http://schemas.microsoft.com/office/drawing/2014/main" id="{5771C374-7553-2EED-BB06-F6AA1CBD16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3B34EFB8" w14:textId="77777777" w:rsidR="00C537D5" w:rsidRDefault="00C537D5" w:rsidP="00C537D5">
      <w:r>
        <w:lastRenderedPageBreak/>
        <w:t xml:space="preserve">Series 1 now has no tobacco and no cacao. Series 6 has just tobacco. Series 7 has tobacco, cacao, but no accumulators. Series 8 has tobacco, cacao, and accumulators. </w:t>
      </w:r>
    </w:p>
    <w:p w14:paraId="78DD3351" w14:textId="77777777" w:rsidR="00C537D5" w:rsidRDefault="00C537D5" w:rsidP="00C537D5"/>
    <w:p w14:paraId="5906A395" w14:textId="77777777" w:rsidR="00C537D5" w:rsidRPr="00A807E6" w:rsidRDefault="00C537D5" w:rsidP="00C537D5">
      <w:pPr>
        <w:spacing w:line="480" w:lineRule="auto"/>
        <w:ind w:firstLine="720"/>
        <w:rPr>
          <w:sz w:val="24"/>
          <w:szCs w:val="24"/>
        </w:rPr>
      </w:pPr>
      <w:r w:rsidRPr="00A807E6">
        <w:rPr>
          <w:sz w:val="24"/>
          <w:szCs w:val="24"/>
        </w:rPr>
        <w:t xml:space="preserve">The last results may seem strange. No commercial crops </w:t>
      </w:r>
      <w:proofErr w:type="gramStart"/>
      <w:r w:rsidRPr="00A807E6">
        <w:rPr>
          <w:sz w:val="24"/>
          <w:szCs w:val="24"/>
        </w:rPr>
        <w:t>does</w:t>
      </w:r>
      <w:proofErr w:type="gramEnd"/>
      <w:r w:rsidRPr="00A807E6">
        <w:rPr>
          <w:sz w:val="24"/>
          <w:szCs w:val="24"/>
        </w:rPr>
        <w:t xml:space="preserve"> worse than if there is both tobacco and cacao (accumulators or not). One could interpret this as cacao growers staying on their private farms having the paradoxical effect of freeing up other resources for others, giving the illusion of it not being a problem? But that might be a charitable interpretation, and it could be a problem with the way I modeled this? </w:t>
      </w:r>
    </w:p>
    <w:p w14:paraId="6EBE8064" w14:textId="77777777" w:rsidR="00C537D5" w:rsidRDefault="00C537D5" w:rsidP="00C537D5">
      <w:pPr>
        <w:spacing w:line="480" w:lineRule="auto"/>
        <w:ind w:firstLine="720"/>
        <w:rPr>
          <w:sz w:val="24"/>
          <w:szCs w:val="24"/>
        </w:rPr>
      </w:pPr>
      <w:r w:rsidRPr="00A807E6">
        <w:rPr>
          <w:sz w:val="24"/>
          <w:szCs w:val="24"/>
        </w:rPr>
        <w:t>Lastly, the model has a new component of punishment specific for the growers of cacao. This can be adjusted to mitigate for, or eliminate, its effects.</w:t>
      </w:r>
    </w:p>
    <w:p w14:paraId="1D50606F" w14:textId="77777777" w:rsidR="00C537D5" w:rsidRDefault="00C537D5" w:rsidP="00C537D5">
      <w:pPr>
        <w:pStyle w:val="ListParagraph"/>
        <w:numPr>
          <w:ilvl w:val="0"/>
          <w:numId w:val="4"/>
        </w:numPr>
        <w:spacing w:line="480" w:lineRule="auto"/>
        <w:rPr>
          <w:sz w:val="24"/>
          <w:szCs w:val="24"/>
        </w:rPr>
      </w:pPr>
      <w:r>
        <w:rPr>
          <w:i/>
          <w:iCs/>
          <w:sz w:val="24"/>
          <w:szCs w:val="24"/>
        </w:rPr>
        <w:t>Initialization</w:t>
      </w:r>
    </w:p>
    <w:p w14:paraId="2F904F94" w14:textId="77777777" w:rsidR="00C537D5" w:rsidRDefault="00C537D5" w:rsidP="00C537D5">
      <w:pPr>
        <w:pStyle w:val="ListParagraph"/>
        <w:numPr>
          <w:ilvl w:val="0"/>
          <w:numId w:val="6"/>
        </w:numPr>
        <w:spacing w:line="480" w:lineRule="auto"/>
        <w:rPr>
          <w:sz w:val="24"/>
          <w:szCs w:val="24"/>
        </w:rPr>
      </w:pPr>
      <w:r>
        <w:rPr>
          <w:sz w:val="24"/>
          <w:szCs w:val="24"/>
        </w:rPr>
        <w:t xml:space="preserve">All state variables are cleared. </w:t>
      </w:r>
    </w:p>
    <w:p w14:paraId="4E499EA8" w14:textId="77777777" w:rsidR="00C537D5" w:rsidRDefault="00C537D5" w:rsidP="00C537D5">
      <w:pPr>
        <w:pStyle w:val="ListParagraph"/>
        <w:numPr>
          <w:ilvl w:val="0"/>
          <w:numId w:val="6"/>
        </w:numPr>
        <w:spacing w:line="480" w:lineRule="auto"/>
        <w:rPr>
          <w:sz w:val="24"/>
          <w:szCs w:val="24"/>
        </w:rPr>
      </w:pPr>
      <w:r>
        <w:rPr>
          <w:sz w:val="24"/>
          <w:szCs w:val="24"/>
        </w:rPr>
        <w:t>Maximum resource of patches is set to 50</w:t>
      </w:r>
    </w:p>
    <w:p w14:paraId="79586E37" w14:textId="77777777" w:rsidR="00C537D5" w:rsidRDefault="00C537D5" w:rsidP="00C537D5">
      <w:pPr>
        <w:pStyle w:val="ListParagraph"/>
        <w:numPr>
          <w:ilvl w:val="0"/>
          <w:numId w:val="6"/>
        </w:numPr>
        <w:spacing w:line="480" w:lineRule="auto"/>
        <w:rPr>
          <w:sz w:val="24"/>
          <w:szCs w:val="24"/>
        </w:rPr>
      </w:pPr>
      <w:r>
        <w:rPr>
          <w:sz w:val="24"/>
          <w:szCs w:val="24"/>
        </w:rPr>
        <w:t>An amount of the patches, set by the “</w:t>
      </w:r>
      <w:r w:rsidRPr="00D6785D">
        <w:rPr>
          <w:sz w:val="24"/>
          <w:szCs w:val="24"/>
        </w:rPr>
        <w:t>percent-best-land</w:t>
      </w:r>
      <w:r>
        <w:rPr>
          <w:sz w:val="24"/>
          <w:szCs w:val="24"/>
        </w:rPr>
        <w:t xml:space="preserve">” (default 10%), is randomly selected as best </w:t>
      </w:r>
      <w:proofErr w:type="gramStart"/>
      <w:r>
        <w:rPr>
          <w:sz w:val="24"/>
          <w:szCs w:val="24"/>
        </w:rPr>
        <w:t>land</w:t>
      </w:r>
      <w:proofErr w:type="gramEnd"/>
      <w:r>
        <w:rPr>
          <w:sz w:val="24"/>
          <w:szCs w:val="24"/>
        </w:rPr>
        <w:t xml:space="preserve"> and given maximum resource values. </w:t>
      </w:r>
    </w:p>
    <w:p w14:paraId="5089365B" w14:textId="77777777" w:rsidR="00C537D5" w:rsidRDefault="00C537D5" w:rsidP="00C537D5">
      <w:pPr>
        <w:pStyle w:val="ListParagraph"/>
        <w:numPr>
          <w:ilvl w:val="0"/>
          <w:numId w:val="6"/>
        </w:numPr>
        <w:spacing w:line="480" w:lineRule="auto"/>
        <w:rPr>
          <w:sz w:val="24"/>
          <w:szCs w:val="24"/>
        </w:rPr>
      </w:pPr>
      <w:r>
        <w:rPr>
          <w:sz w:val="24"/>
          <w:szCs w:val="24"/>
        </w:rPr>
        <w:t xml:space="preserve">These patches diffuse 0.25 of their resources, which is repeated five times. </w:t>
      </w:r>
    </w:p>
    <w:p w14:paraId="3AF71CFF" w14:textId="77777777" w:rsidR="00C537D5" w:rsidRDefault="00C537D5" w:rsidP="00C537D5">
      <w:pPr>
        <w:pStyle w:val="ListParagraph"/>
        <w:numPr>
          <w:ilvl w:val="0"/>
          <w:numId w:val="6"/>
        </w:numPr>
        <w:spacing w:line="480" w:lineRule="auto"/>
        <w:rPr>
          <w:sz w:val="24"/>
          <w:szCs w:val="24"/>
        </w:rPr>
      </w:pPr>
      <w:r>
        <w:rPr>
          <w:sz w:val="24"/>
          <w:szCs w:val="24"/>
        </w:rPr>
        <w:t xml:space="preserve">Then all patches further diffuse 0.25 of their resources, again repeated five times. </w:t>
      </w:r>
    </w:p>
    <w:p w14:paraId="3520379B" w14:textId="77777777" w:rsidR="00C537D5" w:rsidRDefault="00C537D5" w:rsidP="00C537D5">
      <w:pPr>
        <w:pStyle w:val="ListParagraph"/>
        <w:numPr>
          <w:ilvl w:val="0"/>
          <w:numId w:val="6"/>
        </w:numPr>
        <w:spacing w:line="480" w:lineRule="auto"/>
        <w:rPr>
          <w:sz w:val="24"/>
          <w:szCs w:val="24"/>
        </w:rPr>
      </w:pPr>
      <w:r>
        <w:rPr>
          <w:sz w:val="24"/>
          <w:szCs w:val="24"/>
        </w:rPr>
        <w:t xml:space="preserve">Resource levels are rounded to whole numbers. </w:t>
      </w:r>
    </w:p>
    <w:p w14:paraId="30020E66" w14:textId="77777777" w:rsidR="00C537D5" w:rsidRDefault="00C537D5" w:rsidP="00C537D5">
      <w:pPr>
        <w:pStyle w:val="ListParagraph"/>
        <w:numPr>
          <w:ilvl w:val="0"/>
          <w:numId w:val="6"/>
        </w:numPr>
        <w:spacing w:line="480" w:lineRule="auto"/>
        <w:rPr>
          <w:sz w:val="24"/>
          <w:szCs w:val="24"/>
        </w:rPr>
      </w:pPr>
      <w:r>
        <w:rPr>
          <w:sz w:val="24"/>
          <w:szCs w:val="24"/>
        </w:rPr>
        <w:t xml:space="preserve">These initial resource values are saved for use in decision processes around abandoning cacao farms. </w:t>
      </w:r>
    </w:p>
    <w:p w14:paraId="59EF37C5" w14:textId="77777777" w:rsidR="00C537D5" w:rsidRDefault="00C537D5" w:rsidP="00C537D5">
      <w:pPr>
        <w:pStyle w:val="ListParagraph"/>
        <w:numPr>
          <w:ilvl w:val="0"/>
          <w:numId w:val="6"/>
        </w:numPr>
        <w:spacing w:line="480" w:lineRule="auto"/>
        <w:rPr>
          <w:sz w:val="24"/>
          <w:szCs w:val="24"/>
        </w:rPr>
      </w:pPr>
      <w:proofErr w:type="gramStart"/>
      <w:r>
        <w:rPr>
          <w:sz w:val="24"/>
          <w:szCs w:val="24"/>
        </w:rPr>
        <w:t>A number of</w:t>
      </w:r>
      <w:proofErr w:type="gramEnd"/>
      <w:r>
        <w:rPr>
          <w:sz w:val="24"/>
          <w:szCs w:val="24"/>
        </w:rPr>
        <w:t xml:space="preserve"> highlanders are created, the number set by a slider, colored red, and randomly placed on the grid of patches. </w:t>
      </w:r>
    </w:p>
    <w:p w14:paraId="493B5CCE" w14:textId="77777777" w:rsidR="00C537D5" w:rsidRDefault="00C537D5" w:rsidP="00C537D5">
      <w:pPr>
        <w:pStyle w:val="ListParagraph"/>
        <w:numPr>
          <w:ilvl w:val="0"/>
          <w:numId w:val="6"/>
        </w:numPr>
        <w:spacing w:line="480" w:lineRule="auto"/>
        <w:rPr>
          <w:sz w:val="24"/>
          <w:szCs w:val="24"/>
        </w:rPr>
      </w:pPr>
      <w:r>
        <w:rPr>
          <w:sz w:val="24"/>
          <w:szCs w:val="24"/>
        </w:rPr>
        <w:lastRenderedPageBreak/>
        <w:t>If the “</w:t>
      </w:r>
      <w:r w:rsidRPr="002C5721">
        <w:rPr>
          <w:sz w:val="24"/>
          <w:szCs w:val="24"/>
        </w:rPr>
        <w:t>imitate</w:t>
      </w:r>
      <w:r>
        <w:rPr>
          <w:sz w:val="24"/>
          <w:szCs w:val="24"/>
        </w:rPr>
        <w:t xml:space="preserve">?” switch is on, they set their “norm-min-resource” variable to 0.5; otherwise to the minimum resource value. </w:t>
      </w:r>
    </w:p>
    <w:p w14:paraId="05641552" w14:textId="77777777" w:rsidR="00C537D5" w:rsidRDefault="00C537D5" w:rsidP="00C537D5">
      <w:pPr>
        <w:pStyle w:val="ListParagraph"/>
        <w:numPr>
          <w:ilvl w:val="0"/>
          <w:numId w:val="6"/>
        </w:numPr>
        <w:spacing w:line="480" w:lineRule="auto"/>
        <w:rPr>
          <w:sz w:val="24"/>
          <w:szCs w:val="24"/>
        </w:rPr>
      </w:pPr>
      <w:r>
        <w:rPr>
          <w:sz w:val="24"/>
          <w:szCs w:val="24"/>
        </w:rPr>
        <w:t>Their wealth starts at zero</w:t>
      </w:r>
    </w:p>
    <w:p w14:paraId="6B928D07" w14:textId="77777777" w:rsidR="00C537D5" w:rsidRDefault="00C537D5" w:rsidP="00C537D5">
      <w:pPr>
        <w:pStyle w:val="ListParagraph"/>
        <w:numPr>
          <w:ilvl w:val="0"/>
          <w:numId w:val="6"/>
        </w:numPr>
        <w:spacing w:line="480" w:lineRule="auto"/>
        <w:rPr>
          <w:sz w:val="24"/>
          <w:szCs w:val="24"/>
        </w:rPr>
      </w:pPr>
      <w:proofErr w:type="gramStart"/>
      <w:r>
        <w:rPr>
          <w:sz w:val="24"/>
          <w:szCs w:val="24"/>
        </w:rPr>
        <w:t>Their “vision” state variable,</w:t>
      </w:r>
      <w:proofErr w:type="gramEnd"/>
      <w:r>
        <w:rPr>
          <w:sz w:val="24"/>
          <w:szCs w:val="24"/>
        </w:rPr>
        <w:t xml:space="preserve"> is set to 1 plus a random number up to whatever is set with the “max-vision” slider (default = 10). </w:t>
      </w:r>
    </w:p>
    <w:p w14:paraId="7039461E" w14:textId="77777777" w:rsidR="00C537D5" w:rsidRDefault="00C537D5" w:rsidP="00C537D5">
      <w:pPr>
        <w:pStyle w:val="ListParagraph"/>
        <w:numPr>
          <w:ilvl w:val="0"/>
          <w:numId w:val="6"/>
        </w:numPr>
        <w:spacing w:line="480" w:lineRule="auto"/>
        <w:rPr>
          <w:sz w:val="24"/>
          <w:szCs w:val="24"/>
        </w:rPr>
      </w:pPr>
      <w:r>
        <w:rPr>
          <w:sz w:val="24"/>
          <w:szCs w:val="24"/>
        </w:rPr>
        <w:t xml:space="preserve">Their “cacao-profit” state variable is set to zero and their “cacao-grower?” and “t-grower?” variables set to false. </w:t>
      </w:r>
    </w:p>
    <w:p w14:paraId="6043E169" w14:textId="77777777" w:rsidR="00C537D5" w:rsidRDefault="00C537D5" w:rsidP="00C537D5">
      <w:pPr>
        <w:pStyle w:val="ListParagraph"/>
        <w:numPr>
          <w:ilvl w:val="0"/>
          <w:numId w:val="6"/>
        </w:numPr>
        <w:spacing w:line="480" w:lineRule="auto"/>
        <w:rPr>
          <w:sz w:val="24"/>
          <w:szCs w:val="24"/>
        </w:rPr>
      </w:pPr>
      <w:r>
        <w:rPr>
          <w:sz w:val="24"/>
          <w:szCs w:val="24"/>
        </w:rPr>
        <w:t xml:space="preserve">Their “market-distance” variable is set as the distance between themselves and the market. </w:t>
      </w:r>
    </w:p>
    <w:p w14:paraId="272B645E" w14:textId="77777777" w:rsidR="00C537D5" w:rsidRDefault="00C537D5" w:rsidP="00C537D5">
      <w:pPr>
        <w:pStyle w:val="ListParagraph"/>
        <w:numPr>
          <w:ilvl w:val="0"/>
          <w:numId w:val="6"/>
        </w:numPr>
        <w:spacing w:line="480" w:lineRule="auto"/>
        <w:rPr>
          <w:sz w:val="24"/>
          <w:szCs w:val="24"/>
        </w:rPr>
      </w:pPr>
      <w:r>
        <w:rPr>
          <w:sz w:val="24"/>
          <w:szCs w:val="24"/>
        </w:rPr>
        <w:t xml:space="preserve">Their “c-punished” variable is set to zero. </w:t>
      </w:r>
    </w:p>
    <w:p w14:paraId="46B64137" w14:textId="77777777" w:rsidR="00C537D5" w:rsidRDefault="00C537D5" w:rsidP="00C537D5">
      <w:pPr>
        <w:pStyle w:val="ListParagraph"/>
        <w:numPr>
          <w:ilvl w:val="0"/>
          <w:numId w:val="6"/>
        </w:numPr>
        <w:spacing w:line="480" w:lineRule="auto"/>
        <w:rPr>
          <w:sz w:val="24"/>
          <w:szCs w:val="24"/>
        </w:rPr>
      </w:pPr>
      <w:r>
        <w:rPr>
          <w:sz w:val="24"/>
          <w:szCs w:val="24"/>
        </w:rPr>
        <w:t xml:space="preserve">A “market” agent is placed randomly on one of the patches. </w:t>
      </w:r>
    </w:p>
    <w:p w14:paraId="58F0B75E" w14:textId="77777777" w:rsidR="00C537D5" w:rsidRPr="00D6785D" w:rsidRDefault="00C537D5" w:rsidP="00C537D5">
      <w:pPr>
        <w:pStyle w:val="ListParagraph"/>
        <w:numPr>
          <w:ilvl w:val="0"/>
          <w:numId w:val="6"/>
        </w:numPr>
        <w:spacing w:line="480" w:lineRule="auto"/>
        <w:rPr>
          <w:sz w:val="24"/>
          <w:szCs w:val="24"/>
        </w:rPr>
      </w:pPr>
      <w:r>
        <w:rPr>
          <w:sz w:val="24"/>
          <w:szCs w:val="24"/>
        </w:rPr>
        <w:t xml:space="preserve">“ticks” is reset. </w:t>
      </w:r>
    </w:p>
    <w:p w14:paraId="25B76991" w14:textId="77777777" w:rsidR="00C537D5" w:rsidRDefault="00C537D5" w:rsidP="00C537D5">
      <w:pPr>
        <w:pStyle w:val="ListParagraph"/>
        <w:numPr>
          <w:ilvl w:val="0"/>
          <w:numId w:val="4"/>
        </w:numPr>
        <w:spacing w:line="480" w:lineRule="auto"/>
        <w:rPr>
          <w:rFonts w:cstheme="minorHAnsi"/>
          <w:sz w:val="24"/>
          <w:szCs w:val="24"/>
        </w:rPr>
      </w:pPr>
      <w:r>
        <w:rPr>
          <w:rFonts w:cstheme="minorHAnsi"/>
          <w:sz w:val="24"/>
          <w:szCs w:val="24"/>
        </w:rPr>
        <w:t>Input Data</w:t>
      </w:r>
    </w:p>
    <w:p w14:paraId="0859A00B" w14:textId="77777777" w:rsidR="00C537D5" w:rsidRDefault="00C537D5" w:rsidP="00C537D5">
      <w:pPr>
        <w:spacing w:line="480" w:lineRule="auto"/>
        <w:ind w:left="360"/>
        <w:rPr>
          <w:rFonts w:cstheme="minorHAnsi"/>
          <w:sz w:val="24"/>
          <w:szCs w:val="24"/>
        </w:rPr>
      </w:pPr>
      <w:r>
        <w:rPr>
          <w:rFonts w:cstheme="minorHAnsi"/>
          <w:sz w:val="24"/>
          <w:szCs w:val="24"/>
        </w:rPr>
        <w:t xml:space="preserve">There is no specific quantitative input data. Qualitative input data attempted to roughly approximate the what was found in Tania Murray Li’s </w:t>
      </w:r>
      <w:r>
        <w:rPr>
          <w:rFonts w:cstheme="minorHAnsi"/>
          <w:sz w:val="24"/>
          <w:szCs w:val="24"/>
        </w:rPr>
        <w:fldChar w:fldCharType="begin" w:fldLock="1"/>
      </w:r>
      <w:r>
        <w:rPr>
          <w:rFonts w:cstheme="minorHAnsi"/>
          <w:sz w:val="24"/>
          <w:szCs w:val="24"/>
        </w:rPr>
        <w:instrText>ADDIN CSL_CITATION {"citationItems":[{"id":"ITEM-1","itemData":{"author":[{"dropping-particle":"","family":"Li","given":"Tania Murray","non-dropping-particle":"","parse-names":false,"suffix":""}],"id":"ITEM-1","issued":{"date-parts":[["2014"]]},"publisher":"Duke University Press","publisher-place":"Durham","title":"Land's End: Capitalist relations on an indigenous frontier","type":"book"},"uris":["http://www.mendeley.com/documents/?uuid=00f11cce-f318-49cd-95a2-a01cfa358716"]}],"mendeley":{"formattedCitation":"(Li, 2014)","manualFormatting":"(2014)","plainTextFormattedCitation":"(Li, 2014)"},"properties":{"noteIndex":0},"schema":"https://github.com/citation-style-language/schema/raw/master/csl-citation.json"}</w:instrText>
      </w:r>
      <w:r>
        <w:rPr>
          <w:rFonts w:cstheme="minorHAnsi"/>
          <w:sz w:val="24"/>
          <w:szCs w:val="24"/>
        </w:rPr>
        <w:fldChar w:fldCharType="separate"/>
      </w:r>
      <w:r w:rsidRPr="008D10AF">
        <w:rPr>
          <w:rFonts w:cstheme="minorHAnsi"/>
          <w:noProof/>
          <w:sz w:val="24"/>
          <w:szCs w:val="24"/>
        </w:rPr>
        <w:t>(2014)</w:t>
      </w:r>
      <w:r>
        <w:rPr>
          <w:rFonts w:cstheme="minorHAnsi"/>
          <w:sz w:val="24"/>
          <w:szCs w:val="24"/>
        </w:rPr>
        <w:fldChar w:fldCharType="end"/>
      </w:r>
      <w:r>
        <w:rPr>
          <w:rFonts w:cstheme="minorHAnsi"/>
          <w:sz w:val="24"/>
          <w:szCs w:val="24"/>
        </w:rPr>
        <w:t xml:space="preserve"> book, </w:t>
      </w:r>
      <w:r>
        <w:rPr>
          <w:rFonts w:cstheme="minorHAnsi"/>
          <w:i/>
          <w:iCs/>
          <w:sz w:val="24"/>
          <w:szCs w:val="24"/>
        </w:rPr>
        <w:t xml:space="preserve">Land’s End: Capitalist Relations on an Indigenous Frontier. </w:t>
      </w:r>
      <w:r>
        <w:rPr>
          <w:rFonts w:cstheme="minorHAnsi"/>
          <w:sz w:val="24"/>
          <w:szCs w:val="24"/>
        </w:rPr>
        <w:t xml:space="preserve">However, this must be seen as a mostly abstract, heuristic model that does not come close to representing Li’s account in any realistic detail. </w:t>
      </w:r>
    </w:p>
    <w:p w14:paraId="715D7A98" w14:textId="77777777" w:rsidR="00C537D5" w:rsidRDefault="00C537D5" w:rsidP="00C537D5">
      <w:pPr>
        <w:pStyle w:val="ListParagraph"/>
        <w:numPr>
          <w:ilvl w:val="0"/>
          <w:numId w:val="4"/>
        </w:numPr>
        <w:spacing w:line="480" w:lineRule="auto"/>
        <w:rPr>
          <w:rFonts w:cstheme="minorHAnsi"/>
          <w:sz w:val="24"/>
          <w:szCs w:val="24"/>
        </w:rPr>
      </w:pPr>
      <w:proofErr w:type="spellStart"/>
      <w:r>
        <w:rPr>
          <w:rFonts w:cstheme="minorHAnsi"/>
          <w:i/>
          <w:iCs/>
          <w:sz w:val="24"/>
          <w:szCs w:val="24"/>
        </w:rPr>
        <w:t>Submodels</w:t>
      </w:r>
      <w:proofErr w:type="spellEnd"/>
      <w:r>
        <w:rPr>
          <w:rFonts w:cstheme="minorHAnsi"/>
          <w:i/>
          <w:iCs/>
          <w:sz w:val="24"/>
          <w:szCs w:val="24"/>
        </w:rPr>
        <w:t xml:space="preserve"> Details</w:t>
      </w:r>
    </w:p>
    <w:p w14:paraId="2A3506B1" w14:textId="77777777" w:rsidR="00C537D5" w:rsidRDefault="00C537D5" w:rsidP="00C537D5">
      <w:pPr>
        <w:pStyle w:val="ListParagraph"/>
        <w:numPr>
          <w:ilvl w:val="0"/>
          <w:numId w:val="8"/>
        </w:numPr>
        <w:spacing w:line="480" w:lineRule="auto"/>
        <w:rPr>
          <w:rFonts w:cstheme="minorHAnsi"/>
          <w:sz w:val="24"/>
          <w:szCs w:val="24"/>
        </w:rPr>
      </w:pPr>
      <w:proofErr w:type="spellStart"/>
      <w:r>
        <w:rPr>
          <w:rFonts w:cstheme="minorHAnsi"/>
          <w:sz w:val="24"/>
          <w:szCs w:val="24"/>
        </w:rPr>
        <w:t>Submodel</w:t>
      </w:r>
      <w:proofErr w:type="spellEnd"/>
      <w:r>
        <w:rPr>
          <w:rFonts w:cstheme="minorHAnsi"/>
          <w:sz w:val="24"/>
          <w:szCs w:val="24"/>
        </w:rPr>
        <w:t xml:space="preserve"> A</w:t>
      </w:r>
    </w:p>
    <w:p w14:paraId="4F4E7650" w14:textId="77777777" w:rsidR="00C537D5" w:rsidRPr="00650ADC" w:rsidRDefault="00C537D5" w:rsidP="00C537D5">
      <w:pPr>
        <w:spacing w:line="480" w:lineRule="auto"/>
        <w:rPr>
          <w:rFonts w:cstheme="minorHAnsi"/>
          <w:sz w:val="24"/>
          <w:szCs w:val="24"/>
        </w:rPr>
      </w:pPr>
      <w:r w:rsidRPr="00650ADC">
        <w:rPr>
          <w:sz w:val="24"/>
          <w:szCs w:val="24"/>
        </w:rPr>
        <w:t xml:space="preserve">Highlanders harvest all resources much fast than they can regrow. </w:t>
      </w:r>
    </w:p>
    <w:p w14:paraId="101DB5E1" w14:textId="77777777" w:rsidR="00C537D5" w:rsidRPr="008D10AF" w:rsidRDefault="00C537D5" w:rsidP="00C537D5">
      <w:pPr>
        <w:pStyle w:val="ListParagraph"/>
        <w:numPr>
          <w:ilvl w:val="0"/>
          <w:numId w:val="8"/>
        </w:numPr>
        <w:spacing w:line="480" w:lineRule="auto"/>
        <w:rPr>
          <w:rFonts w:cstheme="minorHAnsi"/>
          <w:sz w:val="24"/>
          <w:szCs w:val="24"/>
        </w:rPr>
      </w:pPr>
      <w:proofErr w:type="spellStart"/>
      <w:r>
        <w:rPr>
          <w:rFonts w:cstheme="minorHAnsi"/>
          <w:sz w:val="24"/>
          <w:szCs w:val="24"/>
        </w:rPr>
        <w:t>Submodel</w:t>
      </w:r>
      <w:proofErr w:type="spellEnd"/>
      <w:r>
        <w:rPr>
          <w:rFonts w:cstheme="minorHAnsi"/>
          <w:sz w:val="24"/>
          <w:szCs w:val="24"/>
        </w:rPr>
        <w:t xml:space="preserve"> B</w:t>
      </w:r>
    </w:p>
    <w:p w14:paraId="5ED731E8" w14:textId="77777777" w:rsidR="00C537D5" w:rsidRDefault="00C537D5" w:rsidP="00C537D5">
      <w:pPr>
        <w:pStyle w:val="ListParagraph"/>
        <w:numPr>
          <w:ilvl w:val="0"/>
          <w:numId w:val="9"/>
        </w:numPr>
        <w:rPr>
          <w:sz w:val="24"/>
          <w:szCs w:val="24"/>
        </w:rPr>
      </w:pPr>
      <w:r w:rsidRPr="00574063">
        <w:rPr>
          <w:sz w:val="24"/>
          <w:szCs w:val="24"/>
        </w:rPr>
        <w:lastRenderedPageBreak/>
        <w:t>Non-cacao-growers have their wealth discounted according to an amount set by slider (default = 0.95)</w:t>
      </w:r>
    </w:p>
    <w:p w14:paraId="00A281D4" w14:textId="77777777" w:rsidR="00C537D5" w:rsidRDefault="00C537D5" w:rsidP="00C537D5">
      <w:pPr>
        <w:pStyle w:val="ListParagraph"/>
        <w:numPr>
          <w:ilvl w:val="0"/>
          <w:numId w:val="9"/>
        </w:numPr>
        <w:rPr>
          <w:sz w:val="24"/>
          <w:szCs w:val="24"/>
        </w:rPr>
      </w:pPr>
      <w:r>
        <w:rPr>
          <w:sz w:val="24"/>
          <w:szCs w:val="24"/>
        </w:rPr>
        <w:t>If their amount of wealth is higher than “</w:t>
      </w:r>
      <w:proofErr w:type="spellStart"/>
      <w:r>
        <w:rPr>
          <w:sz w:val="24"/>
          <w:szCs w:val="24"/>
        </w:rPr>
        <w:t>costpunish</w:t>
      </w:r>
      <w:proofErr w:type="spellEnd"/>
      <w:r>
        <w:rPr>
          <w:sz w:val="24"/>
          <w:szCs w:val="24"/>
        </w:rPr>
        <w:t>” (set by slider, default = 0.01), they will punish “cheaters”—those who have overharvested (their “</w:t>
      </w:r>
      <w:proofErr w:type="spellStart"/>
      <w:r>
        <w:rPr>
          <w:sz w:val="24"/>
          <w:szCs w:val="24"/>
        </w:rPr>
        <w:t>harvestedlevel</w:t>
      </w:r>
      <w:proofErr w:type="spellEnd"/>
      <w:r>
        <w:rPr>
          <w:sz w:val="24"/>
          <w:szCs w:val="24"/>
        </w:rPr>
        <w:t>” &gt; “norm-min-resource”) that they find within a “radius” set by slider (default = 10). Cheaters then lose “</w:t>
      </w:r>
      <w:proofErr w:type="spellStart"/>
      <w:r>
        <w:rPr>
          <w:sz w:val="24"/>
          <w:szCs w:val="24"/>
        </w:rPr>
        <w:t>costpunished</w:t>
      </w:r>
      <w:proofErr w:type="spellEnd"/>
      <w:r>
        <w:rPr>
          <w:sz w:val="24"/>
          <w:szCs w:val="24"/>
        </w:rPr>
        <w:t>” (set in slider, default = 0.06) and punishers lose “</w:t>
      </w:r>
      <w:proofErr w:type="spellStart"/>
      <w:r>
        <w:rPr>
          <w:sz w:val="24"/>
          <w:szCs w:val="24"/>
        </w:rPr>
        <w:t>costpunish</w:t>
      </w:r>
      <w:proofErr w:type="spellEnd"/>
      <w:r>
        <w:rPr>
          <w:sz w:val="24"/>
          <w:szCs w:val="24"/>
        </w:rPr>
        <w:t xml:space="preserve">”. </w:t>
      </w:r>
    </w:p>
    <w:p w14:paraId="755B4EBF" w14:textId="77777777" w:rsidR="00C537D5" w:rsidRDefault="00C537D5" w:rsidP="00C537D5">
      <w:pPr>
        <w:pStyle w:val="ListParagraph"/>
        <w:numPr>
          <w:ilvl w:val="0"/>
          <w:numId w:val="9"/>
        </w:numPr>
        <w:rPr>
          <w:sz w:val="24"/>
          <w:szCs w:val="24"/>
        </w:rPr>
      </w:pPr>
      <w:r>
        <w:rPr>
          <w:sz w:val="24"/>
          <w:szCs w:val="24"/>
        </w:rPr>
        <w:t>If highlanders run into another that has greater wealth, they copy the norm-min-resource of those doing better, with addition of a random normal number with a mean of zero and a standard deviation of “</w:t>
      </w:r>
      <w:proofErr w:type="spellStart"/>
      <w:r>
        <w:rPr>
          <w:sz w:val="24"/>
          <w:szCs w:val="24"/>
        </w:rPr>
        <w:t>stdeverror</w:t>
      </w:r>
      <w:proofErr w:type="spellEnd"/>
      <w:r>
        <w:rPr>
          <w:sz w:val="24"/>
          <w:szCs w:val="24"/>
        </w:rPr>
        <w:t xml:space="preserve">” (set in slider, default = 0.01). </w:t>
      </w:r>
    </w:p>
    <w:p w14:paraId="4AE8E016" w14:textId="77777777" w:rsidR="00C537D5" w:rsidRDefault="00C537D5" w:rsidP="00C537D5">
      <w:pPr>
        <w:pStyle w:val="ListParagraph"/>
        <w:numPr>
          <w:ilvl w:val="0"/>
          <w:numId w:val="9"/>
        </w:numPr>
        <w:rPr>
          <w:sz w:val="24"/>
          <w:szCs w:val="24"/>
        </w:rPr>
      </w:pPr>
      <w:r>
        <w:rPr>
          <w:sz w:val="24"/>
          <w:szCs w:val="24"/>
        </w:rPr>
        <w:t xml:space="preserve">If highlanders have zero wealth, they randomly pick another and copy their norm-min-resource. </w:t>
      </w:r>
    </w:p>
    <w:p w14:paraId="62E9842E" w14:textId="77777777" w:rsidR="00C537D5" w:rsidRDefault="00C537D5" w:rsidP="00C537D5">
      <w:pPr>
        <w:pStyle w:val="ListParagraph"/>
        <w:numPr>
          <w:ilvl w:val="0"/>
          <w:numId w:val="9"/>
        </w:numPr>
        <w:rPr>
          <w:sz w:val="24"/>
          <w:szCs w:val="24"/>
        </w:rPr>
      </w:pPr>
      <w:r>
        <w:rPr>
          <w:sz w:val="24"/>
          <w:szCs w:val="24"/>
        </w:rPr>
        <w:t xml:space="preserve">Movement: highlanders check every direction and choose the neighboring patch with the highest resource </w:t>
      </w:r>
      <w:proofErr w:type="gramStart"/>
      <w:r>
        <w:rPr>
          <w:sz w:val="24"/>
          <w:szCs w:val="24"/>
        </w:rPr>
        <w:t>available, and</w:t>
      </w:r>
      <w:proofErr w:type="gramEnd"/>
      <w:r>
        <w:rPr>
          <w:sz w:val="24"/>
          <w:szCs w:val="24"/>
        </w:rPr>
        <w:t xml:space="preserve"> move there. </w:t>
      </w:r>
    </w:p>
    <w:p w14:paraId="3380D0E6" w14:textId="77777777" w:rsidR="00C537D5" w:rsidRPr="00781E35" w:rsidRDefault="00C537D5" w:rsidP="00C537D5">
      <w:pPr>
        <w:rPr>
          <w:sz w:val="24"/>
          <w:szCs w:val="24"/>
        </w:rPr>
      </w:pPr>
    </w:p>
    <w:p w14:paraId="6FDAC884" w14:textId="77777777" w:rsidR="00C537D5" w:rsidRDefault="00C537D5" w:rsidP="00C537D5">
      <w:pPr>
        <w:pStyle w:val="ListParagraph"/>
        <w:numPr>
          <w:ilvl w:val="0"/>
          <w:numId w:val="8"/>
        </w:numPr>
        <w:rPr>
          <w:sz w:val="24"/>
          <w:szCs w:val="24"/>
        </w:rPr>
      </w:pPr>
      <w:proofErr w:type="spellStart"/>
      <w:r>
        <w:rPr>
          <w:sz w:val="24"/>
          <w:szCs w:val="24"/>
        </w:rPr>
        <w:t>Submodel</w:t>
      </w:r>
      <w:proofErr w:type="spellEnd"/>
      <w:r>
        <w:rPr>
          <w:sz w:val="24"/>
          <w:szCs w:val="24"/>
        </w:rPr>
        <w:t xml:space="preserve"> C</w:t>
      </w:r>
    </w:p>
    <w:p w14:paraId="374B5C4D" w14:textId="77777777" w:rsidR="00C537D5" w:rsidRDefault="00C537D5" w:rsidP="00C537D5">
      <w:pPr>
        <w:pStyle w:val="ListParagraph"/>
        <w:numPr>
          <w:ilvl w:val="0"/>
          <w:numId w:val="10"/>
        </w:numPr>
        <w:rPr>
          <w:sz w:val="24"/>
          <w:szCs w:val="24"/>
        </w:rPr>
      </w:pPr>
      <w:r>
        <w:rPr>
          <w:sz w:val="24"/>
          <w:szCs w:val="24"/>
        </w:rPr>
        <w:t>Non-cacao-growing highlanders within a radius set by slider “</w:t>
      </w:r>
      <w:r w:rsidRPr="003064D0">
        <w:rPr>
          <w:sz w:val="24"/>
          <w:szCs w:val="24"/>
        </w:rPr>
        <w:t>tobacco-initiation-radius</w:t>
      </w:r>
      <w:r>
        <w:rPr>
          <w:sz w:val="24"/>
          <w:szCs w:val="24"/>
        </w:rPr>
        <w:t>” (default = 5), and a random number from 1-100 is less than “</w:t>
      </w:r>
      <w:r w:rsidRPr="003064D0">
        <w:rPr>
          <w:sz w:val="24"/>
          <w:szCs w:val="24"/>
        </w:rPr>
        <w:t>probability-</w:t>
      </w:r>
      <w:proofErr w:type="spellStart"/>
      <w:r w:rsidRPr="003064D0">
        <w:rPr>
          <w:sz w:val="24"/>
          <w:szCs w:val="24"/>
        </w:rPr>
        <w:t>tob</w:t>
      </w:r>
      <w:proofErr w:type="spellEnd"/>
      <w:r>
        <w:rPr>
          <w:sz w:val="24"/>
          <w:szCs w:val="24"/>
        </w:rPr>
        <w:t>” (set by a slider, default = 5), they will become a tobacco-grower. This means they will deduct “</w:t>
      </w:r>
      <w:r w:rsidRPr="003064D0">
        <w:rPr>
          <w:sz w:val="24"/>
          <w:szCs w:val="24"/>
        </w:rPr>
        <w:t>How-much-t-growers-overharvest</w:t>
      </w:r>
      <w:r>
        <w:rPr>
          <w:sz w:val="24"/>
          <w:szCs w:val="24"/>
        </w:rPr>
        <w:t xml:space="preserve">” (set in slider, default = 0.01) from their norm-min-resource. This is shown graphically by a color change to fuchsia. </w:t>
      </w:r>
    </w:p>
    <w:p w14:paraId="6120C29F" w14:textId="77777777" w:rsidR="00C537D5" w:rsidRDefault="00C537D5" w:rsidP="00C537D5">
      <w:pPr>
        <w:rPr>
          <w:sz w:val="24"/>
          <w:szCs w:val="24"/>
        </w:rPr>
      </w:pPr>
    </w:p>
    <w:p w14:paraId="40D746FF" w14:textId="77777777" w:rsidR="00C537D5" w:rsidRPr="00327817" w:rsidRDefault="00C537D5" w:rsidP="00C537D5">
      <w:pPr>
        <w:pStyle w:val="ListParagraph"/>
        <w:numPr>
          <w:ilvl w:val="0"/>
          <w:numId w:val="8"/>
        </w:numPr>
        <w:rPr>
          <w:sz w:val="24"/>
          <w:szCs w:val="24"/>
        </w:rPr>
      </w:pPr>
      <w:proofErr w:type="spellStart"/>
      <w:r w:rsidRPr="00A96CE9">
        <w:rPr>
          <w:sz w:val="24"/>
          <w:szCs w:val="24"/>
        </w:rPr>
        <w:t>Submodel</w:t>
      </w:r>
      <w:proofErr w:type="spellEnd"/>
      <w:r w:rsidRPr="00A96CE9">
        <w:rPr>
          <w:sz w:val="24"/>
          <w:szCs w:val="24"/>
        </w:rPr>
        <w:t xml:space="preserve"> D</w:t>
      </w:r>
    </w:p>
    <w:p w14:paraId="1DCB7A6F" w14:textId="77777777" w:rsidR="00C537D5" w:rsidRPr="00327817" w:rsidRDefault="00C537D5" w:rsidP="00C537D5">
      <w:pPr>
        <w:pStyle w:val="ListParagraph"/>
        <w:numPr>
          <w:ilvl w:val="0"/>
          <w:numId w:val="11"/>
        </w:numPr>
        <w:rPr>
          <w:sz w:val="24"/>
          <w:szCs w:val="24"/>
        </w:rPr>
      </w:pPr>
      <w:r w:rsidRPr="00327817">
        <w:rPr>
          <w:sz w:val="24"/>
          <w:szCs w:val="24"/>
        </w:rPr>
        <w:t xml:space="preserve">New cacao-growers are selected by </w:t>
      </w:r>
      <w:proofErr w:type="gramStart"/>
      <w:r w:rsidRPr="00327817">
        <w:rPr>
          <w:sz w:val="24"/>
          <w:szCs w:val="24"/>
        </w:rPr>
        <w:t>random, but</w:t>
      </w:r>
      <w:proofErr w:type="gramEnd"/>
      <w:r w:rsidRPr="00327817">
        <w:rPr>
          <w:sz w:val="24"/>
          <w:szCs w:val="24"/>
        </w:rPr>
        <w:t xml:space="preserve"> weighted towards those closer to the market. The number in of them is set by the “new-c-growers” slider (default = 5).</w:t>
      </w:r>
      <w:r>
        <w:rPr>
          <w:sz w:val="24"/>
          <w:szCs w:val="24"/>
        </w:rPr>
        <w:t xml:space="preserve"> “</w:t>
      </w:r>
      <w:proofErr w:type="gramStart"/>
      <w:r w:rsidRPr="00327817">
        <w:rPr>
          <w:sz w:val="24"/>
          <w:szCs w:val="24"/>
        </w:rPr>
        <w:t>cacao</w:t>
      </w:r>
      <w:proofErr w:type="gramEnd"/>
      <w:r w:rsidRPr="00327817">
        <w:rPr>
          <w:sz w:val="24"/>
          <w:szCs w:val="24"/>
        </w:rPr>
        <w:t>-grower?</w:t>
      </w:r>
      <w:r>
        <w:rPr>
          <w:sz w:val="24"/>
          <w:szCs w:val="24"/>
        </w:rPr>
        <w:t>” is set to</w:t>
      </w:r>
      <w:r w:rsidRPr="00327817">
        <w:rPr>
          <w:sz w:val="24"/>
          <w:szCs w:val="24"/>
        </w:rPr>
        <w:t xml:space="preserve"> true</w:t>
      </w:r>
      <w:r>
        <w:rPr>
          <w:sz w:val="24"/>
          <w:szCs w:val="24"/>
        </w:rPr>
        <w:t>.</w:t>
      </w:r>
    </w:p>
    <w:p w14:paraId="2224A6FA" w14:textId="77777777" w:rsidR="00C537D5" w:rsidRPr="00327817" w:rsidRDefault="00C537D5" w:rsidP="00C537D5">
      <w:pPr>
        <w:pStyle w:val="ListParagraph"/>
        <w:numPr>
          <w:ilvl w:val="0"/>
          <w:numId w:val="11"/>
        </w:numPr>
        <w:rPr>
          <w:sz w:val="24"/>
          <w:szCs w:val="24"/>
        </w:rPr>
      </w:pPr>
      <w:r w:rsidRPr="00327817">
        <w:rPr>
          <w:sz w:val="24"/>
          <w:szCs w:val="24"/>
        </w:rPr>
        <w:t>Becoming a cacao-grower means private property of patches is initiated. They are moved to a random available (not already a cacao farm) patch within the radius set by “radius-new-</w:t>
      </w:r>
      <w:proofErr w:type="spellStart"/>
      <w:r w:rsidRPr="00327817">
        <w:rPr>
          <w:sz w:val="24"/>
          <w:szCs w:val="24"/>
        </w:rPr>
        <w:t>cfarm</w:t>
      </w:r>
      <w:proofErr w:type="spellEnd"/>
      <w:r w:rsidRPr="00327817">
        <w:rPr>
          <w:sz w:val="24"/>
          <w:szCs w:val="24"/>
        </w:rPr>
        <w:t xml:space="preserve">” (default = 5) and given extra neighboring available patches numbering “extra-cacao-patches” (set by slider, default = 1). </w:t>
      </w:r>
      <w:r>
        <w:rPr>
          <w:sz w:val="24"/>
          <w:szCs w:val="24"/>
        </w:rPr>
        <w:t xml:space="preserve">All patches owned have their “cacao-crop?” set to true. And “owner” set to be the “self” of the grower. </w:t>
      </w:r>
    </w:p>
    <w:p w14:paraId="73269690" w14:textId="77777777" w:rsidR="00C537D5" w:rsidRDefault="00C537D5" w:rsidP="00C537D5">
      <w:pPr>
        <w:pStyle w:val="ListParagraph"/>
        <w:numPr>
          <w:ilvl w:val="0"/>
          <w:numId w:val="11"/>
        </w:numPr>
        <w:rPr>
          <w:sz w:val="24"/>
          <w:szCs w:val="24"/>
        </w:rPr>
      </w:pPr>
      <w:r>
        <w:rPr>
          <w:sz w:val="24"/>
          <w:szCs w:val="24"/>
        </w:rPr>
        <w:t xml:space="preserve">If “accumulators” slider is above zero, the number on it will select current cacao growers to accumulate new farms, randomly selected but weighted by wealth so that the rich get richer. Once an “accumulator”, new patches are </w:t>
      </w:r>
      <w:proofErr w:type="gramStart"/>
      <w:r>
        <w:rPr>
          <w:sz w:val="24"/>
          <w:szCs w:val="24"/>
        </w:rPr>
        <w:t>acquired</w:t>
      </w:r>
      <w:proofErr w:type="gramEnd"/>
      <w:r>
        <w:rPr>
          <w:sz w:val="24"/>
          <w:szCs w:val="24"/>
        </w:rPr>
        <w:t xml:space="preserve"> and settings changed as in #b above.</w:t>
      </w:r>
    </w:p>
    <w:p w14:paraId="2A6B1909" w14:textId="77777777" w:rsidR="00C537D5" w:rsidRDefault="00C537D5" w:rsidP="00C537D5">
      <w:pPr>
        <w:pStyle w:val="ListParagraph"/>
        <w:numPr>
          <w:ilvl w:val="0"/>
          <w:numId w:val="11"/>
        </w:numPr>
        <w:rPr>
          <w:sz w:val="24"/>
          <w:szCs w:val="24"/>
        </w:rPr>
      </w:pPr>
      <w:r>
        <w:rPr>
          <w:sz w:val="24"/>
          <w:szCs w:val="24"/>
        </w:rPr>
        <w:t>Profits made from cacao farm patches are calculated as follows: “</w:t>
      </w:r>
      <w:r w:rsidRPr="00F40206">
        <w:rPr>
          <w:sz w:val="24"/>
          <w:szCs w:val="24"/>
        </w:rPr>
        <w:t>crops</w:t>
      </w:r>
      <w:r>
        <w:rPr>
          <w:sz w:val="24"/>
          <w:szCs w:val="24"/>
        </w:rPr>
        <w:t>”</w:t>
      </w:r>
      <w:r w:rsidRPr="00F40206">
        <w:rPr>
          <w:sz w:val="24"/>
          <w:szCs w:val="24"/>
        </w:rPr>
        <w:t xml:space="preserve"> * price - farm costs</w:t>
      </w:r>
      <w:r>
        <w:rPr>
          <w:sz w:val="24"/>
          <w:szCs w:val="24"/>
        </w:rPr>
        <w:t xml:space="preserve">. “crops” are the </w:t>
      </w:r>
      <w:r w:rsidRPr="00377819">
        <w:rPr>
          <w:sz w:val="24"/>
          <w:szCs w:val="24"/>
        </w:rPr>
        <w:t>product of the sum of each</w:t>
      </w:r>
      <w:r>
        <w:rPr>
          <w:sz w:val="24"/>
          <w:szCs w:val="24"/>
        </w:rPr>
        <w:t xml:space="preserve"> max-resource-here value of owned patches * </w:t>
      </w:r>
      <w:r w:rsidRPr="00377819">
        <w:rPr>
          <w:sz w:val="24"/>
          <w:szCs w:val="24"/>
        </w:rPr>
        <w:t>(</w:t>
      </w:r>
      <w:r>
        <w:rPr>
          <w:sz w:val="24"/>
          <w:szCs w:val="24"/>
        </w:rPr>
        <w:t>“</w:t>
      </w:r>
      <w:r w:rsidRPr="00377819">
        <w:rPr>
          <w:sz w:val="24"/>
          <w:szCs w:val="24"/>
        </w:rPr>
        <w:t>c-crop-coefficient</w:t>
      </w:r>
      <w:r>
        <w:rPr>
          <w:sz w:val="24"/>
          <w:szCs w:val="24"/>
        </w:rPr>
        <w:t>”</w:t>
      </w:r>
      <w:r w:rsidRPr="00377819">
        <w:rPr>
          <w:sz w:val="24"/>
          <w:szCs w:val="24"/>
        </w:rPr>
        <w:t xml:space="preserve"> + </w:t>
      </w:r>
      <w:proofErr w:type="spellStart"/>
      <w:r w:rsidRPr="00377819">
        <w:rPr>
          <w:sz w:val="24"/>
          <w:szCs w:val="24"/>
        </w:rPr>
        <w:t>rnd</w:t>
      </w:r>
      <w:proofErr w:type="spellEnd"/>
      <w:r w:rsidRPr="00377819">
        <w:rPr>
          <w:sz w:val="24"/>
          <w:szCs w:val="24"/>
        </w:rPr>
        <w:t xml:space="preserve"> normal, </w:t>
      </w:r>
      <w:proofErr w:type="spellStart"/>
      <w:r w:rsidRPr="00377819">
        <w:rPr>
          <w:sz w:val="24"/>
          <w:szCs w:val="24"/>
        </w:rPr>
        <w:t>sd</w:t>
      </w:r>
      <w:proofErr w:type="spellEnd"/>
      <w:r w:rsidRPr="00377819">
        <w:rPr>
          <w:sz w:val="24"/>
          <w:szCs w:val="24"/>
        </w:rPr>
        <w:t xml:space="preserve"> = half max))</w:t>
      </w:r>
      <w:r>
        <w:rPr>
          <w:sz w:val="24"/>
          <w:szCs w:val="24"/>
        </w:rPr>
        <w:t>. “</w:t>
      </w:r>
      <w:r w:rsidRPr="00377819">
        <w:rPr>
          <w:sz w:val="24"/>
          <w:szCs w:val="24"/>
        </w:rPr>
        <w:t>c-crop-</w:t>
      </w:r>
      <w:r w:rsidRPr="00377819">
        <w:rPr>
          <w:sz w:val="24"/>
          <w:szCs w:val="24"/>
        </w:rPr>
        <w:lastRenderedPageBreak/>
        <w:t>coefficient</w:t>
      </w:r>
      <w:r>
        <w:rPr>
          <w:sz w:val="24"/>
          <w:szCs w:val="24"/>
        </w:rPr>
        <w:t>” is a global variable set by slider, default = 1. “</w:t>
      </w:r>
      <w:proofErr w:type="gramStart"/>
      <w:r>
        <w:rPr>
          <w:sz w:val="24"/>
          <w:szCs w:val="24"/>
        </w:rPr>
        <w:t>cacao</w:t>
      </w:r>
      <w:proofErr w:type="gramEnd"/>
      <w:r>
        <w:rPr>
          <w:sz w:val="24"/>
          <w:szCs w:val="24"/>
        </w:rPr>
        <w:t xml:space="preserve">-price” sets the price by slider, default = 100. </w:t>
      </w:r>
    </w:p>
    <w:p w14:paraId="69AC3885" w14:textId="77777777" w:rsidR="00C537D5" w:rsidRPr="00F40206" w:rsidRDefault="00C537D5" w:rsidP="00C537D5">
      <w:pPr>
        <w:pStyle w:val="ListParagraph"/>
        <w:numPr>
          <w:ilvl w:val="0"/>
          <w:numId w:val="11"/>
        </w:numPr>
        <w:rPr>
          <w:sz w:val="24"/>
          <w:szCs w:val="24"/>
        </w:rPr>
      </w:pPr>
      <w:r>
        <w:rPr>
          <w:sz w:val="24"/>
          <w:szCs w:val="24"/>
        </w:rPr>
        <w:t xml:space="preserve">Cacao growers will abandon cacao growing if their cacao-profit variable is less than 1, or if </w:t>
      </w:r>
      <w:proofErr w:type="spellStart"/>
      <w:r>
        <w:rPr>
          <w:sz w:val="24"/>
          <w:szCs w:val="24"/>
        </w:rPr>
        <w:t>costpunished</w:t>
      </w:r>
      <w:proofErr w:type="spellEnd"/>
      <w:r>
        <w:rPr>
          <w:sz w:val="24"/>
          <w:szCs w:val="24"/>
        </w:rPr>
        <w:t xml:space="preserve">-c &gt; wealth * </w:t>
      </w:r>
      <w:r w:rsidRPr="00A9352B">
        <w:rPr>
          <w:sz w:val="24"/>
          <w:szCs w:val="24"/>
        </w:rPr>
        <w:t>percent-c-wealth-lost-to-punishment</w:t>
      </w:r>
      <w:r>
        <w:rPr>
          <w:sz w:val="24"/>
          <w:szCs w:val="24"/>
        </w:rPr>
        <w:t xml:space="preserve"> [set in slider, default = 1] + </w:t>
      </w:r>
      <w:r w:rsidRPr="00A9352B">
        <w:rPr>
          <w:sz w:val="24"/>
          <w:szCs w:val="24"/>
        </w:rPr>
        <w:t>random-normal</w:t>
      </w:r>
      <w:r>
        <w:rPr>
          <w:sz w:val="24"/>
          <w:szCs w:val="24"/>
        </w:rPr>
        <w:t xml:space="preserve"> with a mean of</w:t>
      </w:r>
      <w:r w:rsidRPr="00A9352B">
        <w:rPr>
          <w:sz w:val="24"/>
          <w:szCs w:val="24"/>
        </w:rPr>
        <w:t xml:space="preserve"> </w:t>
      </w:r>
      <w:proofErr w:type="spellStart"/>
      <w:r w:rsidRPr="00A9352B">
        <w:rPr>
          <w:sz w:val="24"/>
          <w:szCs w:val="24"/>
        </w:rPr>
        <w:t>costpunished</w:t>
      </w:r>
      <w:proofErr w:type="spellEnd"/>
      <w:r w:rsidRPr="00A9352B">
        <w:rPr>
          <w:sz w:val="24"/>
          <w:szCs w:val="24"/>
        </w:rPr>
        <w:t xml:space="preserve"> </w:t>
      </w:r>
      <w:r>
        <w:rPr>
          <w:sz w:val="24"/>
          <w:szCs w:val="24"/>
        </w:rPr>
        <w:t xml:space="preserve">and standard deviation = </w:t>
      </w:r>
      <w:proofErr w:type="spellStart"/>
      <w:r w:rsidRPr="00A9352B">
        <w:rPr>
          <w:sz w:val="24"/>
          <w:szCs w:val="24"/>
        </w:rPr>
        <w:t>costpunished</w:t>
      </w:r>
      <w:proofErr w:type="spellEnd"/>
      <w:r w:rsidRPr="00A9352B">
        <w:rPr>
          <w:sz w:val="24"/>
          <w:szCs w:val="24"/>
        </w:rPr>
        <w:t xml:space="preserve"> / 4</w:t>
      </w:r>
    </w:p>
    <w:p w14:paraId="0F0146BF" w14:textId="77777777" w:rsidR="00C537D5" w:rsidRDefault="00C537D5" w:rsidP="00C537D5">
      <w:pPr>
        <w:pStyle w:val="ListParagraph"/>
        <w:ind w:left="1440"/>
        <w:rPr>
          <w:sz w:val="24"/>
          <w:szCs w:val="24"/>
        </w:rPr>
      </w:pPr>
    </w:p>
    <w:p w14:paraId="3F03CD9A" w14:textId="77777777" w:rsidR="00C537D5" w:rsidRDefault="00C537D5" w:rsidP="00C537D5">
      <w:pPr>
        <w:pStyle w:val="ListParagraph"/>
        <w:numPr>
          <w:ilvl w:val="0"/>
          <w:numId w:val="8"/>
        </w:numPr>
        <w:rPr>
          <w:sz w:val="24"/>
          <w:szCs w:val="24"/>
        </w:rPr>
      </w:pPr>
      <w:proofErr w:type="spellStart"/>
      <w:r w:rsidRPr="00A96CE9">
        <w:rPr>
          <w:sz w:val="24"/>
          <w:szCs w:val="24"/>
        </w:rPr>
        <w:t>Submodel</w:t>
      </w:r>
      <w:proofErr w:type="spellEnd"/>
      <w:r w:rsidRPr="00A96CE9">
        <w:rPr>
          <w:sz w:val="24"/>
          <w:szCs w:val="24"/>
        </w:rPr>
        <w:t xml:space="preserve"> </w:t>
      </w:r>
      <w:r>
        <w:rPr>
          <w:sz w:val="24"/>
          <w:szCs w:val="24"/>
        </w:rPr>
        <w:t>E</w:t>
      </w:r>
    </w:p>
    <w:p w14:paraId="0FF359FA" w14:textId="77777777" w:rsidR="00C537D5" w:rsidRPr="0076408B" w:rsidRDefault="00C537D5" w:rsidP="00C537D5">
      <w:pPr>
        <w:pStyle w:val="ListParagraph"/>
        <w:numPr>
          <w:ilvl w:val="0"/>
          <w:numId w:val="12"/>
        </w:numPr>
        <w:rPr>
          <w:sz w:val="24"/>
          <w:szCs w:val="24"/>
        </w:rPr>
      </w:pPr>
      <w:r>
        <w:rPr>
          <w:sz w:val="24"/>
          <w:szCs w:val="24"/>
        </w:rPr>
        <w:t>If a random number is less than “</w:t>
      </w:r>
      <w:r w:rsidRPr="00F2434B">
        <w:rPr>
          <w:sz w:val="24"/>
          <w:szCs w:val="24"/>
        </w:rPr>
        <w:t>strength-of-c-punishment</w:t>
      </w:r>
      <w:r>
        <w:rPr>
          <w:sz w:val="24"/>
          <w:szCs w:val="24"/>
        </w:rPr>
        <w:t xml:space="preserve">” (set by slider, default = 100), non-cacao-growing </w:t>
      </w:r>
      <w:r w:rsidRPr="0076408B">
        <w:rPr>
          <w:sz w:val="24"/>
          <w:szCs w:val="24"/>
        </w:rPr>
        <w:t xml:space="preserve">highlanders </w:t>
      </w:r>
      <w:r>
        <w:rPr>
          <w:sz w:val="24"/>
          <w:szCs w:val="24"/>
        </w:rPr>
        <w:t>go through a process of deciding whether to punish cacao growers. A “</w:t>
      </w:r>
      <w:r w:rsidRPr="0076408B">
        <w:rPr>
          <w:sz w:val="24"/>
          <w:szCs w:val="24"/>
        </w:rPr>
        <w:t>cacao-cheat-threshold</w:t>
      </w:r>
      <w:r>
        <w:rPr>
          <w:sz w:val="24"/>
          <w:szCs w:val="24"/>
        </w:rPr>
        <w:t>” set by slider (default = 0) is multiplied times the amount of wealth the highlander has, creating a “too-rich” bar. If any “too-rich” cacao growers are found within “radius” (set by slider, default = 10), they are punished and lose “</w:t>
      </w:r>
      <w:r w:rsidRPr="0076408B">
        <w:rPr>
          <w:sz w:val="24"/>
          <w:szCs w:val="24"/>
        </w:rPr>
        <w:t>percent-c-wealth-lost-to-punishment</w:t>
      </w:r>
      <w:r>
        <w:rPr>
          <w:sz w:val="24"/>
          <w:szCs w:val="24"/>
        </w:rPr>
        <w:t xml:space="preserve">” * their wealth. The punisher loses </w:t>
      </w:r>
      <w:proofErr w:type="spellStart"/>
      <w:r>
        <w:rPr>
          <w:sz w:val="24"/>
          <w:szCs w:val="24"/>
        </w:rPr>
        <w:t>costpunish</w:t>
      </w:r>
      <w:proofErr w:type="spellEnd"/>
      <w:r>
        <w:rPr>
          <w:sz w:val="24"/>
          <w:szCs w:val="24"/>
        </w:rPr>
        <w:t xml:space="preserve"> * the number of those punished. </w:t>
      </w:r>
    </w:p>
    <w:p w14:paraId="3DECB2DA" w14:textId="77777777" w:rsidR="00C537D5" w:rsidRDefault="00C537D5" w:rsidP="00C537D5">
      <w:pPr>
        <w:rPr>
          <w:sz w:val="24"/>
          <w:szCs w:val="24"/>
        </w:rPr>
      </w:pPr>
    </w:p>
    <w:p w14:paraId="7422BA88" w14:textId="594C721A" w:rsidR="00C537D5" w:rsidRDefault="00C537D5" w:rsidP="00C537D5">
      <w:pPr>
        <w:spacing w:line="480" w:lineRule="auto"/>
        <w:ind w:firstLine="720"/>
        <w:rPr>
          <w:rFonts w:cstheme="minorHAnsi"/>
          <w:sz w:val="24"/>
          <w:szCs w:val="24"/>
        </w:rPr>
      </w:pPr>
      <w:r w:rsidRPr="003E0030">
        <w:rPr>
          <w:rFonts w:cstheme="minorHAnsi"/>
          <w:sz w:val="24"/>
          <w:szCs w:val="24"/>
        </w:rPr>
        <w:t>Lastly, with “punish-c-growers?” turned on, agents can punish cacao-growers</w:t>
      </w:r>
      <w:r w:rsidRPr="003E0030">
        <w:rPr>
          <w:rStyle w:val="FootnoteReference"/>
          <w:rFonts w:cstheme="minorHAnsi"/>
          <w:sz w:val="24"/>
          <w:szCs w:val="24"/>
        </w:rPr>
        <w:footnoteReference w:id="45"/>
      </w:r>
      <w:r w:rsidRPr="003E0030">
        <w:rPr>
          <w:rFonts w:cstheme="minorHAnsi"/>
          <w:sz w:val="24"/>
          <w:szCs w:val="24"/>
        </w:rPr>
        <w:t xml:space="preserve">. To an extent, this can represent the “weapons of the weak” </w:t>
      </w:r>
      <w:r w:rsidRPr="003E0030">
        <w:rPr>
          <w:rFonts w:cstheme="minorHAnsi"/>
          <w:sz w:val="24"/>
          <w:szCs w:val="24"/>
        </w:rPr>
        <w:fldChar w:fldCharType="begin" w:fldLock="1"/>
      </w:r>
      <w:r w:rsidRPr="003E0030">
        <w:rPr>
          <w:rFonts w:cstheme="minorHAnsi"/>
          <w:sz w:val="24"/>
          <w:szCs w:val="24"/>
        </w:rPr>
        <w:instrText>ADDIN CSL_CITATION {"citationItems":[{"id":"ITEM-1","itemData":{"ISBN":"9772081415","ISSN":"17549469","PMID":"25246403","author":[{"dropping-particle":"","family":"Scott","given":"James C.","non-dropping-particle":"","parse-names":false,"suffix":""}],"container-title":"Syria Studies","id":"ITEM-1","issue":"1","issued":{"date-parts":[["1985"]]},"publisher":"Yale University Press","title":"Weapons of the Weak: Everyday Forms of Peasant Resistance","type":"book","volume":"7"},"uris":["http://www.mendeley.com/documents/?uuid=776a7159-28b4-4758-9ffd-8e4fc1817225"]},{"id":"ITEM-2","itemData":{"author":[{"dropping-particle":"","family":"Li","given":"Tania Murray","non-dropping-particle":"","parse-names":false,"suffix":""}],"id":"ITEM-2","issued":{"date-parts":[["2014"]]},"publisher":"Duke University Press","publisher-place":"Durham","title":"Land's End: Capitalist relations on an indigenous frontier","type":"book"},"uris":["http://www.mendeley.com/documents/?uuid=00f11cce-f318-49cd-95a2-a01cfa358716"]}],"mendeley":{"formattedCitation":"(Li, 2014; Scott, 1985)","manualFormatting":"(Li, 2014, 155; Scott, 1985)","plainTextFormattedCitation":"(Li, 2014; Scott, 1985)","previouslyFormattedCitation":"(Li, 2014; Scott, 1985)"},"properties":{"noteIndex":0},"schema":"https://github.com/citation-style-language/schema/raw/master/csl-citation.json"}</w:instrText>
      </w:r>
      <w:r w:rsidRPr="003E0030">
        <w:rPr>
          <w:rFonts w:cstheme="minorHAnsi"/>
          <w:sz w:val="24"/>
          <w:szCs w:val="24"/>
        </w:rPr>
        <w:fldChar w:fldCharType="separate"/>
      </w:r>
      <w:r w:rsidRPr="003E0030">
        <w:rPr>
          <w:rFonts w:cstheme="minorHAnsi"/>
          <w:noProof/>
          <w:sz w:val="24"/>
          <w:szCs w:val="24"/>
        </w:rPr>
        <w:t>(Li, 2014, 155; Scott, 1985)</w:t>
      </w:r>
      <w:r w:rsidRPr="003E0030">
        <w:rPr>
          <w:rFonts w:cstheme="minorHAnsi"/>
          <w:sz w:val="24"/>
          <w:szCs w:val="24"/>
        </w:rPr>
        <w:fldChar w:fldCharType="end"/>
      </w:r>
      <w:r w:rsidRPr="003E0030">
        <w:rPr>
          <w:rFonts w:cstheme="minorHAnsi"/>
          <w:sz w:val="24"/>
          <w:szCs w:val="24"/>
        </w:rPr>
        <w:t xml:space="preserve">, such as gossip, theft, arson and slander, that highlanders did actually use against cacao-growers. In the model, however, we can turn up the dial on that punishment and adjust it until cacao-growing ceases, if we please. This can represent some of the “what if?” questions, alluded to earlier. What if the highlanders had had greater awareness of the threat the cacao boom posed to their way of life? Might they have been able to resist the destruction of their self-governed commons, and for how many decades or centuries more? With the model we can adjust this variously to represent alternate, hypothetical historical scenarios. </w:t>
      </w:r>
    </w:p>
    <w:p w14:paraId="64C235F2" w14:textId="77777777" w:rsidR="004B66DF" w:rsidRPr="00C319CD" w:rsidRDefault="004B66DF" w:rsidP="00C537D5">
      <w:pPr>
        <w:spacing w:line="480" w:lineRule="auto"/>
        <w:ind w:firstLine="720"/>
        <w:rPr>
          <w:rFonts w:cstheme="minorHAnsi"/>
          <w:sz w:val="24"/>
          <w:szCs w:val="24"/>
        </w:rPr>
      </w:pPr>
    </w:p>
    <w:p w14:paraId="3A9B317C" w14:textId="06DE4598" w:rsidR="000966CF" w:rsidRPr="003E0030" w:rsidRDefault="002F4240" w:rsidP="00BE7EBF">
      <w:pPr>
        <w:spacing w:line="480" w:lineRule="auto"/>
        <w:ind w:firstLine="720"/>
        <w:rPr>
          <w:rFonts w:cstheme="minorHAnsi"/>
          <w:b/>
          <w:bCs/>
          <w:sz w:val="24"/>
          <w:szCs w:val="24"/>
        </w:rPr>
      </w:pPr>
      <w:r w:rsidRPr="003E0030">
        <w:rPr>
          <w:rFonts w:cstheme="minorHAnsi"/>
          <w:sz w:val="24"/>
          <w:szCs w:val="24"/>
        </w:rPr>
        <w:lastRenderedPageBreak/>
        <w:tab/>
      </w:r>
      <w:r w:rsidRPr="003E0030">
        <w:rPr>
          <w:rFonts w:cstheme="minorHAnsi"/>
          <w:sz w:val="24"/>
          <w:szCs w:val="24"/>
        </w:rPr>
        <w:tab/>
      </w:r>
      <w:r w:rsidRPr="003E0030">
        <w:rPr>
          <w:rFonts w:cstheme="minorHAnsi"/>
          <w:sz w:val="24"/>
          <w:szCs w:val="24"/>
        </w:rPr>
        <w:tab/>
      </w:r>
      <w:r w:rsidRPr="003E0030">
        <w:rPr>
          <w:rFonts w:cstheme="minorHAnsi"/>
          <w:b/>
          <w:bCs/>
          <w:sz w:val="24"/>
          <w:szCs w:val="24"/>
        </w:rPr>
        <w:t>Bibliography</w:t>
      </w:r>
    </w:p>
    <w:p w14:paraId="71820C0C" w14:textId="0C981730" w:rsidR="004766BB" w:rsidRPr="004766BB" w:rsidRDefault="00036C94" w:rsidP="004766BB">
      <w:pPr>
        <w:widowControl w:val="0"/>
        <w:autoSpaceDE w:val="0"/>
        <w:autoSpaceDN w:val="0"/>
        <w:adjustRightInd w:val="0"/>
        <w:spacing w:line="480" w:lineRule="auto"/>
        <w:ind w:left="480" w:hanging="480"/>
        <w:rPr>
          <w:rFonts w:ascii="Calibri" w:hAnsi="Calibri" w:cs="Calibri"/>
          <w:noProof/>
          <w:sz w:val="24"/>
          <w:szCs w:val="24"/>
        </w:rPr>
      </w:pPr>
      <w:r>
        <w:rPr>
          <w:rFonts w:cstheme="minorHAnsi"/>
          <w:b/>
          <w:bCs/>
          <w:sz w:val="24"/>
          <w:szCs w:val="24"/>
        </w:rPr>
        <w:fldChar w:fldCharType="begin" w:fldLock="1"/>
      </w:r>
      <w:r>
        <w:rPr>
          <w:rFonts w:cstheme="minorHAnsi"/>
          <w:b/>
          <w:bCs/>
          <w:sz w:val="24"/>
          <w:szCs w:val="24"/>
        </w:rPr>
        <w:instrText xml:space="preserve">ADDIN Mendeley Bibliography CSL_BIBLIOGRAPHY </w:instrText>
      </w:r>
      <w:r>
        <w:rPr>
          <w:rFonts w:cstheme="minorHAnsi"/>
          <w:b/>
          <w:bCs/>
          <w:sz w:val="24"/>
          <w:szCs w:val="24"/>
        </w:rPr>
        <w:fldChar w:fldCharType="separate"/>
      </w:r>
      <w:r w:rsidR="004766BB" w:rsidRPr="004766BB">
        <w:rPr>
          <w:rFonts w:ascii="Calibri" w:hAnsi="Calibri" w:cs="Calibri"/>
          <w:noProof/>
          <w:sz w:val="24"/>
          <w:szCs w:val="24"/>
        </w:rPr>
        <w:t xml:space="preserve">Abbot, P., Jun Abe, John Alcock, Samuel Alizon4, J. A., C. Alpedrinha, Malte Andersson, Jean-Baptiste Andre, M. van, Baalen, Francois Balloux, Sigal Balshine, N. B., Leo W. Beukeboom, JayM. Biernaskie, T., Gerald Borgia, Michael Breed, SamBrown, R. B., Angus Buckling, Nancy T. Burley, M. N. B.-C., Michael A. Cant, Michel Chapuisat, E. L. C., Tim Clutton-Brock, Andrew Cockburn, B. J. C., Nick Colegrave, LedaCosmides, IainD.Couzin, J. A. C., Scott Creel, BernardCrespi, Robert L. Curry, S. R. X. D., Troy Day, Janis L. Dickinson, L. A., Claire El Mouden, Stephen T. Emlen, Jay Evans, R. F., Jeremy Field, Susanne Foitzik, Kevin Foster, W. A. F., CharlesW. Fox, Juergen Gadau, SylvainGandon, A., Michael G. Gardner, Thomas Getty, M. A. D. G., Alan Grafen, Rick Grosberg, C. M. G., Pierre-Henri Gouyon, Darryl Gwynne, P. H. H., Ben J. Hatchwell, Ju¨rgen Heinze, H. H., … Zink, A. (2011). </w:t>
      </w:r>
      <w:r w:rsidR="004766BB" w:rsidRPr="004766BB">
        <w:rPr>
          <w:rFonts w:ascii="Calibri" w:hAnsi="Calibri" w:cs="Calibri"/>
          <w:i/>
          <w:iCs/>
          <w:noProof/>
          <w:sz w:val="24"/>
          <w:szCs w:val="24"/>
        </w:rPr>
        <w:t>Inclusive fitness theory and eusociality</w:t>
      </w:r>
      <w:r w:rsidR="004766BB" w:rsidRPr="004766BB">
        <w:rPr>
          <w:rFonts w:ascii="Calibri" w:hAnsi="Calibri" w:cs="Calibri"/>
          <w:noProof/>
          <w:sz w:val="24"/>
          <w:szCs w:val="24"/>
        </w:rPr>
        <w:t xml:space="preserve">. </w:t>
      </w:r>
      <w:r w:rsidR="004766BB" w:rsidRPr="004766BB">
        <w:rPr>
          <w:rFonts w:ascii="Calibri" w:hAnsi="Calibri" w:cs="Calibri"/>
          <w:i/>
          <w:iCs/>
          <w:noProof/>
          <w:sz w:val="24"/>
          <w:szCs w:val="24"/>
        </w:rPr>
        <w:t>1062</w:t>
      </w:r>
      <w:r w:rsidR="004766BB" w:rsidRPr="004766BB">
        <w:rPr>
          <w:rFonts w:ascii="Calibri" w:hAnsi="Calibri" w:cs="Calibri"/>
          <w:noProof/>
          <w:sz w:val="24"/>
          <w:szCs w:val="24"/>
        </w:rPr>
        <w:t>(2010), 1057–1062. https://doi.org/10.1038/nature09831</w:t>
      </w:r>
    </w:p>
    <w:p w14:paraId="25150FC3"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Abe. (2012). </w:t>
      </w:r>
      <w:r w:rsidRPr="004766BB">
        <w:rPr>
          <w:rFonts w:ascii="Calibri" w:hAnsi="Calibri" w:cs="Calibri"/>
          <w:i/>
          <w:iCs/>
          <w:noProof/>
          <w:sz w:val="24"/>
          <w:szCs w:val="24"/>
        </w:rPr>
        <w:t>Don’t use netlogo</w:t>
      </w:r>
      <w:r w:rsidRPr="004766BB">
        <w:rPr>
          <w:rFonts w:ascii="Calibri" w:hAnsi="Calibri" w:cs="Calibri"/>
          <w:noProof/>
          <w:sz w:val="24"/>
          <w:szCs w:val="24"/>
        </w:rPr>
        <w:t>. CompSocSci: Thoughts on Computation, Social Science, and Lifehacking from an up-and-Coming Data Scientist. http://compsocsci.blogspot.com/2012/01/dont-use-netlogo.html</w:t>
      </w:r>
    </w:p>
    <w:p w14:paraId="340A78CB"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Aktipis, C. A., Cronk, L., &amp; Aguiar, R. De. (2011). Risk-Pooling and Herd Survival : An Agent-Based Model of a Maasai Gift-Giving System. </w:t>
      </w:r>
      <w:r w:rsidRPr="004766BB">
        <w:rPr>
          <w:rFonts w:ascii="Calibri" w:hAnsi="Calibri" w:cs="Calibri"/>
          <w:i/>
          <w:iCs/>
          <w:noProof/>
          <w:sz w:val="24"/>
          <w:szCs w:val="24"/>
        </w:rPr>
        <w:t>Human Ecology</w:t>
      </w:r>
      <w:r w:rsidRPr="004766BB">
        <w:rPr>
          <w:rFonts w:ascii="Calibri" w:hAnsi="Calibri" w:cs="Calibri"/>
          <w:noProof/>
          <w:sz w:val="24"/>
          <w:szCs w:val="24"/>
        </w:rPr>
        <w:t xml:space="preserve">, </w:t>
      </w:r>
      <w:r w:rsidRPr="004766BB">
        <w:rPr>
          <w:rFonts w:ascii="Calibri" w:hAnsi="Calibri" w:cs="Calibri"/>
          <w:i/>
          <w:iCs/>
          <w:noProof/>
          <w:sz w:val="24"/>
          <w:szCs w:val="24"/>
        </w:rPr>
        <w:t>39</w:t>
      </w:r>
      <w:r w:rsidRPr="004766BB">
        <w:rPr>
          <w:rFonts w:ascii="Calibri" w:hAnsi="Calibri" w:cs="Calibri"/>
          <w:noProof/>
          <w:sz w:val="24"/>
          <w:szCs w:val="24"/>
        </w:rPr>
        <w:t>(2), 131–140. https://doi.org/10.1007/s10745-010-9364-9</w:t>
      </w:r>
    </w:p>
    <w:p w14:paraId="10C8CC21"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Alcock, J. (1993). </w:t>
      </w:r>
      <w:r w:rsidRPr="004766BB">
        <w:rPr>
          <w:rFonts w:ascii="Calibri" w:hAnsi="Calibri" w:cs="Calibri"/>
          <w:i/>
          <w:iCs/>
          <w:noProof/>
          <w:sz w:val="24"/>
          <w:szCs w:val="24"/>
        </w:rPr>
        <w:t>Animal Behavior: An Evolutionary Approach</w:t>
      </w:r>
      <w:r w:rsidRPr="004766BB">
        <w:rPr>
          <w:rFonts w:ascii="Calibri" w:hAnsi="Calibri" w:cs="Calibri"/>
          <w:noProof/>
          <w:sz w:val="24"/>
          <w:szCs w:val="24"/>
        </w:rPr>
        <w:t>. Sunderland.</w:t>
      </w:r>
    </w:p>
    <w:p w14:paraId="024BD34D"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Allen, E., Beckwith, B., Beckwith, J., Chorover, S., Culver, D., &amp; Gould, S. J. (1975). Against “Sociobiology.” </w:t>
      </w:r>
      <w:r w:rsidRPr="004766BB">
        <w:rPr>
          <w:rFonts w:ascii="Calibri" w:hAnsi="Calibri" w:cs="Calibri"/>
          <w:i/>
          <w:iCs/>
          <w:noProof/>
          <w:sz w:val="24"/>
          <w:szCs w:val="24"/>
        </w:rPr>
        <w:t>New York Review</w:t>
      </w:r>
      <w:r w:rsidRPr="004766BB">
        <w:rPr>
          <w:rFonts w:ascii="Calibri" w:hAnsi="Calibri" w:cs="Calibri"/>
          <w:noProof/>
          <w:sz w:val="24"/>
          <w:szCs w:val="24"/>
        </w:rPr>
        <w:t xml:space="preserve">, </w:t>
      </w:r>
      <w:r w:rsidRPr="004766BB">
        <w:rPr>
          <w:rFonts w:ascii="Calibri" w:hAnsi="Calibri" w:cs="Calibri"/>
          <w:i/>
          <w:iCs/>
          <w:noProof/>
          <w:sz w:val="24"/>
          <w:szCs w:val="24"/>
        </w:rPr>
        <w:t>November13</w:t>
      </w:r>
      <w:r w:rsidRPr="004766BB">
        <w:rPr>
          <w:rFonts w:ascii="Calibri" w:hAnsi="Calibri" w:cs="Calibri"/>
          <w:noProof/>
          <w:sz w:val="24"/>
          <w:szCs w:val="24"/>
        </w:rPr>
        <w:t xml:space="preserve">. </w:t>
      </w:r>
      <w:r w:rsidRPr="004766BB">
        <w:rPr>
          <w:rFonts w:ascii="Calibri" w:hAnsi="Calibri" w:cs="Calibri"/>
          <w:noProof/>
          <w:sz w:val="24"/>
          <w:szCs w:val="24"/>
        </w:rPr>
        <w:lastRenderedPageBreak/>
        <w:t>https://www.nybooks.com/articles/1975/11/13/against-sociobiology/</w:t>
      </w:r>
    </w:p>
    <w:p w14:paraId="31F5E520"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Anderson, P. W. (1972). More is Different: Broken Symmetry and the Nature of the Hierarchical Structure of Science. </w:t>
      </w:r>
      <w:r w:rsidRPr="004766BB">
        <w:rPr>
          <w:rFonts w:ascii="Calibri" w:hAnsi="Calibri" w:cs="Calibri"/>
          <w:i/>
          <w:iCs/>
          <w:noProof/>
          <w:sz w:val="24"/>
          <w:szCs w:val="24"/>
        </w:rPr>
        <w:t>Science</w:t>
      </w:r>
      <w:r w:rsidRPr="004766BB">
        <w:rPr>
          <w:rFonts w:ascii="Calibri" w:hAnsi="Calibri" w:cs="Calibri"/>
          <w:noProof/>
          <w:sz w:val="24"/>
          <w:szCs w:val="24"/>
        </w:rPr>
        <w:t xml:space="preserve">, </w:t>
      </w:r>
      <w:r w:rsidRPr="004766BB">
        <w:rPr>
          <w:rFonts w:ascii="Calibri" w:hAnsi="Calibri" w:cs="Calibri"/>
          <w:i/>
          <w:iCs/>
          <w:noProof/>
          <w:sz w:val="24"/>
          <w:szCs w:val="24"/>
        </w:rPr>
        <w:t>177</w:t>
      </w:r>
      <w:r w:rsidRPr="004766BB">
        <w:rPr>
          <w:rFonts w:ascii="Calibri" w:hAnsi="Calibri" w:cs="Calibri"/>
          <w:noProof/>
          <w:sz w:val="24"/>
          <w:szCs w:val="24"/>
        </w:rPr>
        <w:t>(4047), 393–396.</w:t>
      </w:r>
    </w:p>
    <w:p w14:paraId="4163C04A"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Bendor, J., &amp; Swistak, P. (2001). The Evolution of Norms. </w:t>
      </w:r>
      <w:r w:rsidRPr="004766BB">
        <w:rPr>
          <w:rFonts w:ascii="Calibri" w:hAnsi="Calibri" w:cs="Calibri"/>
          <w:i/>
          <w:iCs/>
          <w:noProof/>
          <w:sz w:val="24"/>
          <w:szCs w:val="24"/>
        </w:rPr>
        <w:t>American Journal of Sociology</w:t>
      </w:r>
      <w:r w:rsidRPr="004766BB">
        <w:rPr>
          <w:rFonts w:ascii="Calibri" w:hAnsi="Calibri" w:cs="Calibri"/>
          <w:noProof/>
          <w:sz w:val="24"/>
          <w:szCs w:val="24"/>
        </w:rPr>
        <w:t xml:space="preserve">, </w:t>
      </w:r>
      <w:r w:rsidRPr="004766BB">
        <w:rPr>
          <w:rFonts w:ascii="Calibri" w:hAnsi="Calibri" w:cs="Calibri"/>
          <w:i/>
          <w:iCs/>
          <w:noProof/>
          <w:sz w:val="24"/>
          <w:szCs w:val="24"/>
        </w:rPr>
        <w:t>106</w:t>
      </w:r>
      <w:r w:rsidRPr="004766BB">
        <w:rPr>
          <w:rFonts w:ascii="Calibri" w:hAnsi="Calibri" w:cs="Calibri"/>
          <w:noProof/>
          <w:sz w:val="24"/>
          <w:szCs w:val="24"/>
        </w:rPr>
        <w:t>(6), 1493–1545.</w:t>
      </w:r>
    </w:p>
    <w:p w14:paraId="2AD4A230"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Benjdavies. (2014). </w:t>
      </w:r>
      <w:r w:rsidRPr="004766BB">
        <w:rPr>
          <w:rFonts w:ascii="Calibri" w:hAnsi="Calibri" w:cs="Calibri"/>
          <w:i/>
          <w:iCs/>
          <w:noProof/>
          <w:sz w:val="24"/>
          <w:szCs w:val="24"/>
        </w:rPr>
        <w:t>TURTLE POWER: AN ODE TO NETLOGO</w:t>
      </w:r>
      <w:r w:rsidRPr="004766BB">
        <w:rPr>
          <w:rFonts w:ascii="Calibri" w:hAnsi="Calibri" w:cs="Calibri"/>
          <w:noProof/>
          <w:sz w:val="24"/>
          <w:szCs w:val="24"/>
        </w:rPr>
        <w:t>. Simulatingcomplexity: From the World of Complex Systems Simulation in Humanities. https://simulatingcomplexity.wordpress.com/2014/05/21/turtle-power-an-ode-to-netlogo/</w:t>
      </w:r>
    </w:p>
    <w:p w14:paraId="3A5ED3F8"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Bergmann, L., Sheppard, E., &amp; Plummer, P. S. (2009). Capitalism beyond harmonious equilibrium: Mathematics as if human agency mattered. </w:t>
      </w:r>
      <w:r w:rsidRPr="004766BB">
        <w:rPr>
          <w:rFonts w:ascii="Calibri" w:hAnsi="Calibri" w:cs="Calibri"/>
          <w:i/>
          <w:iCs/>
          <w:noProof/>
          <w:sz w:val="24"/>
          <w:szCs w:val="24"/>
        </w:rPr>
        <w:t>Environment and Planning A</w:t>
      </w:r>
      <w:r w:rsidRPr="004766BB">
        <w:rPr>
          <w:rFonts w:ascii="Calibri" w:hAnsi="Calibri" w:cs="Calibri"/>
          <w:noProof/>
          <w:sz w:val="24"/>
          <w:szCs w:val="24"/>
        </w:rPr>
        <w:t xml:space="preserve">, </w:t>
      </w:r>
      <w:r w:rsidRPr="004766BB">
        <w:rPr>
          <w:rFonts w:ascii="Calibri" w:hAnsi="Calibri" w:cs="Calibri"/>
          <w:i/>
          <w:iCs/>
          <w:noProof/>
          <w:sz w:val="24"/>
          <w:szCs w:val="24"/>
        </w:rPr>
        <w:t>41</w:t>
      </w:r>
      <w:r w:rsidRPr="004766BB">
        <w:rPr>
          <w:rFonts w:ascii="Calibri" w:hAnsi="Calibri" w:cs="Calibri"/>
          <w:noProof/>
          <w:sz w:val="24"/>
          <w:szCs w:val="24"/>
        </w:rPr>
        <w:t>(2), 265–283. https://doi.org/10.1068/a411</w:t>
      </w:r>
    </w:p>
    <w:p w14:paraId="62F6A456"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Bhaskar, R. (1998). </w:t>
      </w:r>
      <w:r w:rsidRPr="004766BB">
        <w:rPr>
          <w:rFonts w:ascii="Calibri" w:hAnsi="Calibri" w:cs="Calibri"/>
          <w:i/>
          <w:iCs/>
          <w:noProof/>
          <w:sz w:val="24"/>
          <w:szCs w:val="24"/>
        </w:rPr>
        <w:t>The Possibility of Naturalism: A Philosophical Critique of the Contemporary Human Sciences</w:t>
      </w:r>
      <w:r w:rsidRPr="004766BB">
        <w:rPr>
          <w:rFonts w:ascii="Calibri" w:hAnsi="Calibri" w:cs="Calibri"/>
          <w:noProof/>
          <w:sz w:val="24"/>
          <w:szCs w:val="24"/>
        </w:rPr>
        <w:t>. Routledge.</w:t>
      </w:r>
    </w:p>
    <w:p w14:paraId="2B0B6FE1"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Bhaskar, R. (2008). </w:t>
      </w:r>
      <w:r w:rsidRPr="004766BB">
        <w:rPr>
          <w:rFonts w:ascii="Calibri" w:hAnsi="Calibri" w:cs="Calibri"/>
          <w:i/>
          <w:iCs/>
          <w:noProof/>
          <w:sz w:val="24"/>
          <w:szCs w:val="24"/>
        </w:rPr>
        <w:t>A Realist Theory of Science</w:t>
      </w:r>
      <w:r w:rsidRPr="004766BB">
        <w:rPr>
          <w:rFonts w:ascii="Calibri" w:hAnsi="Calibri" w:cs="Calibri"/>
          <w:noProof/>
          <w:sz w:val="24"/>
          <w:szCs w:val="24"/>
        </w:rPr>
        <w:t>. Routledge.</w:t>
      </w:r>
    </w:p>
    <w:p w14:paraId="70CFCF25"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Bicchieri, C. (2010). Norms, preferences, and conditional behavior. </w:t>
      </w:r>
      <w:r w:rsidRPr="004766BB">
        <w:rPr>
          <w:rFonts w:ascii="Calibri" w:hAnsi="Calibri" w:cs="Calibri"/>
          <w:i/>
          <w:iCs/>
          <w:noProof/>
          <w:sz w:val="24"/>
          <w:szCs w:val="24"/>
        </w:rPr>
        <w:t>Politics, Philosophy and Economics</w:t>
      </w:r>
      <w:r w:rsidRPr="004766BB">
        <w:rPr>
          <w:rFonts w:ascii="Calibri" w:hAnsi="Calibri" w:cs="Calibri"/>
          <w:noProof/>
          <w:sz w:val="24"/>
          <w:szCs w:val="24"/>
        </w:rPr>
        <w:t xml:space="preserve">, </w:t>
      </w:r>
      <w:r w:rsidRPr="004766BB">
        <w:rPr>
          <w:rFonts w:ascii="Calibri" w:hAnsi="Calibri" w:cs="Calibri"/>
          <w:i/>
          <w:iCs/>
          <w:noProof/>
          <w:sz w:val="24"/>
          <w:szCs w:val="24"/>
        </w:rPr>
        <w:t>9</w:t>
      </w:r>
      <w:r w:rsidRPr="004766BB">
        <w:rPr>
          <w:rFonts w:ascii="Calibri" w:hAnsi="Calibri" w:cs="Calibri"/>
          <w:noProof/>
          <w:sz w:val="24"/>
          <w:szCs w:val="24"/>
        </w:rPr>
        <w:t>(3), 297–313. https://doi.org/10.1177/1470594X10369276</w:t>
      </w:r>
    </w:p>
    <w:p w14:paraId="6F4AB86C"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Binmore, K. (2010). Social norms or social preferences? </w:t>
      </w:r>
      <w:r w:rsidRPr="004766BB">
        <w:rPr>
          <w:rFonts w:ascii="Calibri" w:hAnsi="Calibri" w:cs="Calibri"/>
          <w:i/>
          <w:iCs/>
          <w:noProof/>
          <w:sz w:val="24"/>
          <w:szCs w:val="24"/>
        </w:rPr>
        <w:t>Mind and Society</w:t>
      </w:r>
      <w:r w:rsidRPr="004766BB">
        <w:rPr>
          <w:rFonts w:ascii="Calibri" w:hAnsi="Calibri" w:cs="Calibri"/>
          <w:noProof/>
          <w:sz w:val="24"/>
          <w:szCs w:val="24"/>
        </w:rPr>
        <w:t xml:space="preserve">, </w:t>
      </w:r>
      <w:r w:rsidRPr="004766BB">
        <w:rPr>
          <w:rFonts w:ascii="Calibri" w:hAnsi="Calibri" w:cs="Calibri"/>
          <w:i/>
          <w:iCs/>
          <w:noProof/>
          <w:sz w:val="24"/>
          <w:szCs w:val="24"/>
        </w:rPr>
        <w:t>9</w:t>
      </w:r>
      <w:r w:rsidRPr="004766BB">
        <w:rPr>
          <w:rFonts w:ascii="Calibri" w:hAnsi="Calibri" w:cs="Calibri"/>
          <w:noProof/>
          <w:sz w:val="24"/>
          <w:szCs w:val="24"/>
        </w:rPr>
        <w:t>(2), 139–157. https://doi.org/10.1007/s11299-010-0073-2</w:t>
      </w:r>
    </w:p>
    <w:p w14:paraId="2091FC59"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Blaikie, P. (1985). </w:t>
      </w:r>
      <w:r w:rsidRPr="004766BB">
        <w:rPr>
          <w:rFonts w:ascii="Calibri" w:hAnsi="Calibri" w:cs="Calibri"/>
          <w:i/>
          <w:iCs/>
          <w:noProof/>
          <w:sz w:val="24"/>
          <w:szCs w:val="24"/>
        </w:rPr>
        <w:t>The Political Economy of Soil Erosion in Developing Countries</w:t>
      </w:r>
      <w:r w:rsidRPr="004766BB">
        <w:rPr>
          <w:rFonts w:ascii="Calibri" w:hAnsi="Calibri" w:cs="Calibri"/>
          <w:noProof/>
          <w:sz w:val="24"/>
          <w:szCs w:val="24"/>
        </w:rPr>
        <w:t xml:space="preserve">. Longman Group </w:t>
      </w:r>
      <w:r w:rsidRPr="004766BB">
        <w:rPr>
          <w:rFonts w:ascii="Calibri" w:hAnsi="Calibri" w:cs="Calibri"/>
          <w:noProof/>
          <w:sz w:val="24"/>
          <w:szCs w:val="24"/>
        </w:rPr>
        <w:lastRenderedPageBreak/>
        <w:t>Limited.</w:t>
      </w:r>
    </w:p>
    <w:p w14:paraId="1B8AB894"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Blomley, N. (2006). Uncritical critical geography? </w:t>
      </w:r>
      <w:r w:rsidRPr="004766BB">
        <w:rPr>
          <w:rFonts w:ascii="Calibri" w:hAnsi="Calibri" w:cs="Calibri"/>
          <w:i/>
          <w:iCs/>
          <w:noProof/>
          <w:sz w:val="24"/>
          <w:szCs w:val="24"/>
        </w:rPr>
        <w:t>Progress in Human Geography</w:t>
      </w:r>
      <w:r w:rsidRPr="004766BB">
        <w:rPr>
          <w:rFonts w:ascii="Calibri" w:hAnsi="Calibri" w:cs="Calibri"/>
          <w:noProof/>
          <w:sz w:val="24"/>
          <w:szCs w:val="24"/>
        </w:rPr>
        <w:t xml:space="preserve">, </w:t>
      </w:r>
      <w:r w:rsidRPr="004766BB">
        <w:rPr>
          <w:rFonts w:ascii="Calibri" w:hAnsi="Calibri" w:cs="Calibri"/>
          <w:i/>
          <w:iCs/>
          <w:noProof/>
          <w:sz w:val="24"/>
          <w:szCs w:val="24"/>
        </w:rPr>
        <w:t>30</w:t>
      </w:r>
      <w:r w:rsidRPr="004766BB">
        <w:rPr>
          <w:rFonts w:ascii="Calibri" w:hAnsi="Calibri" w:cs="Calibri"/>
          <w:noProof/>
          <w:sz w:val="24"/>
          <w:szCs w:val="24"/>
        </w:rPr>
        <w:t>(1), 87–94. https://doi.org/10.1191/0309132506ph593pr</w:t>
      </w:r>
    </w:p>
    <w:p w14:paraId="33D7BBDD"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Boucher, D. H. (1985). “The Idea of Mutualism, Past and Future.” In D. H. Boucher (Ed.), </w:t>
      </w:r>
      <w:r w:rsidRPr="004766BB">
        <w:rPr>
          <w:rFonts w:ascii="Calibri" w:hAnsi="Calibri" w:cs="Calibri"/>
          <w:i/>
          <w:iCs/>
          <w:noProof/>
          <w:sz w:val="24"/>
          <w:szCs w:val="24"/>
        </w:rPr>
        <w:t>The Biology of Mutualism: Ecology and Evolution</w:t>
      </w:r>
      <w:r w:rsidRPr="004766BB">
        <w:rPr>
          <w:rFonts w:ascii="Calibri" w:hAnsi="Calibri" w:cs="Calibri"/>
          <w:noProof/>
          <w:sz w:val="24"/>
          <w:szCs w:val="24"/>
        </w:rPr>
        <w:t>. Croom Helm.</w:t>
      </w:r>
    </w:p>
    <w:p w14:paraId="764EECAA"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Bowles, S., &amp; Gintis, H. (1976). </w:t>
      </w:r>
      <w:r w:rsidRPr="004766BB">
        <w:rPr>
          <w:rFonts w:ascii="Calibri" w:hAnsi="Calibri" w:cs="Calibri"/>
          <w:i/>
          <w:iCs/>
          <w:noProof/>
          <w:sz w:val="24"/>
          <w:szCs w:val="24"/>
        </w:rPr>
        <w:t>Schooling in Capitalist America</w:t>
      </w:r>
      <w:r w:rsidRPr="004766BB">
        <w:rPr>
          <w:rFonts w:ascii="Calibri" w:hAnsi="Calibri" w:cs="Calibri"/>
          <w:noProof/>
          <w:sz w:val="24"/>
          <w:szCs w:val="24"/>
        </w:rPr>
        <w:t>. Basic Books.</w:t>
      </w:r>
    </w:p>
    <w:p w14:paraId="4CDA3EBA"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Bowles, S., &amp; Gintis, H. (2011). </w:t>
      </w:r>
      <w:r w:rsidRPr="004766BB">
        <w:rPr>
          <w:rFonts w:ascii="Calibri" w:hAnsi="Calibri" w:cs="Calibri"/>
          <w:i/>
          <w:iCs/>
          <w:noProof/>
          <w:sz w:val="24"/>
          <w:szCs w:val="24"/>
        </w:rPr>
        <w:t>A Cooperative Species: HUMAN RECIPROCITY AND ITS EVOLUTION</w:t>
      </w:r>
      <w:r w:rsidRPr="004766BB">
        <w:rPr>
          <w:rFonts w:ascii="Calibri" w:hAnsi="Calibri" w:cs="Calibri"/>
          <w:noProof/>
          <w:sz w:val="24"/>
          <w:szCs w:val="24"/>
        </w:rPr>
        <w:t>. Princeton University Press.</w:t>
      </w:r>
    </w:p>
    <w:p w14:paraId="6BA540E8"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Boyd, R., &amp; Richerson, P. J. (1988). The Evolution of Reciprocity in Sizable Groups. </w:t>
      </w:r>
      <w:r w:rsidRPr="004766BB">
        <w:rPr>
          <w:rFonts w:ascii="Calibri" w:hAnsi="Calibri" w:cs="Calibri"/>
          <w:i/>
          <w:iCs/>
          <w:noProof/>
          <w:sz w:val="24"/>
          <w:szCs w:val="24"/>
        </w:rPr>
        <w:t>Journal of Theoretical Biology</w:t>
      </w:r>
      <w:r w:rsidRPr="004766BB">
        <w:rPr>
          <w:rFonts w:ascii="Calibri" w:hAnsi="Calibri" w:cs="Calibri"/>
          <w:noProof/>
          <w:sz w:val="24"/>
          <w:szCs w:val="24"/>
        </w:rPr>
        <w:t>, 337–356.</w:t>
      </w:r>
    </w:p>
    <w:p w14:paraId="3DB7EE3B"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Brennan, G. et al. (2013). </w:t>
      </w:r>
      <w:r w:rsidRPr="004766BB">
        <w:rPr>
          <w:rFonts w:ascii="Calibri" w:hAnsi="Calibri" w:cs="Calibri"/>
          <w:i/>
          <w:iCs/>
          <w:noProof/>
          <w:sz w:val="24"/>
          <w:szCs w:val="24"/>
        </w:rPr>
        <w:t>Explaining Norms</w:t>
      </w:r>
      <w:r w:rsidRPr="004766BB">
        <w:rPr>
          <w:rFonts w:ascii="Calibri" w:hAnsi="Calibri" w:cs="Calibri"/>
          <w:noProof/>
          <w:sz w:val="24"/>
          <w:szCs w:val="24"/>
        </w:rPr>
        <w:t>. Oxford University Press.</w:t>
      </w:r>
    </w:p>
    <w:p w14:paraId="543B2147"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Brooks, D. R. (2011). The Extended Synthesis: Something Old, Something New. </w:t>
      </w:r>
      <w:r w:rsidRPr="004766BB">
        <w:rPr>
          <w:rFonts w:ascii="Calibri" w:hAnsi="Calibri" w:cs="Calibri"/>
          <w:i/>
          <w:iCs/>
          <w:noProof/>
          <w:sz w:val="24"/>
          <w:szCs w:val="24"/>
        </w:rPr>
        <w:t>Evolution: Education and Outreach</w:t>
      </w:r>
      <w:r w:rsidRPr="004766BB">
        <w:rPr>
          <w:rFonts w:ascii="Calibri" w:hAnsi="Calibri" w:cs="Calibri"/>
          <w:noProof/>
          <w:sz w:val="24"/>
          <w:szCs w:val="24"/>
        </w:rPr>
        <w:t xml:space="preserve">, </w:t>
      </w:r>
      <w:r w:rsidRPr="004766BB">
        <w:rPr>
          <w:rFonts w:ascii="Calibri" w:hAnsi="Calibri" w:cs="Calibri"/>
          <w:i/>
          <w:iCs/>
          <w:noProof/>
          <w:sz w:val="24"/>
          <w:szCs w:val="24"/>
        </w:rPr>
        <w:t>4</w:t>
      </w:r>
      <w:r w:rsidRPr="004766BB">
        <w:rPr>
          <w:rFonts w:ascii="Calibri" w:hAnsi="Calibri" w:cs="Calibri"/>
          <w:noProof/>
          <w:sz w:val="24"/>
          <w:szCs w:val="24"/>
        </w:rPr>
        <w:t>(1), 3–7. https://doi.org/10.1007/s12052-010-0304-3</w:t>
      </w:r>
    </w:p>
    <w:p w14:paraId="7B788472"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Burrows, A. M. (2008). The facial expression musculature in primates and its evolutionary significance. </w:t>
      </w:r>
      <w:r w:rsidRPr="004766BB">
        <w:rPr>
          <w:rFonts w:ascii="Calibri" w:hAnsi="Calibri" w:cs="Calibri"/>
          <w:i/>
          <w:iCs/>
          <w:noProof/>
          <w:sz w:val="24"/>
          <w:szCs w:val="24"/>
        </w:rPr>
        <w:t>BioEssays</w:t>
      </w:r>
      <w:r w:rsidRPr="004766BB">
        <w:rPr>
          <w:rFonts w:ascii="Calibri" w:hAnsi="Calibri" w:cs="Calibri"/>
          <w:noProof/>
          <w:sz w:val="24"/>
          <w:szCs w:val="24"/>
        </w:rPr>
        <w:t xml:space="preserve">, </w:t>
      </w:r>
      <w:r w:rsidRPr="004766BB">
        <w:rPr>
          <w:rFonts w:ascii="Calibri" w:hAnsi="Calibri" w:cs="Calibri"/>
          <w:i/>
          <w:iCs/>
          <w:noProof/>
          <w:sz w:val="24"/>
          <w:szCs w:val="24"/>
        </w:rPr>
        <w:t>30</w:t>
      </w:r>
      <w:r w:rsidRPr="004766BB">
        <w:rPr>
          <w:rFonts w:ascii="Calibri" w:hAnsi="Calibri" w:cs="Calibri"/>
          <w:noProof/>
          <w:sz w:val="24"/>
          <w:szCs w:val="24"/>
        </w:rPr>
        <w:t>(3), 212–225. https://doi.org/10.1002/bies.20719</w:t>
      </w:r>
    </w:p>
    <w:p w14:paraId="597DF995"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Byrne, D. (1998). </w:t>
      </w:r>
      <w:r w:rsidRPr="004766BB">
        <w:rPr>
          <w:rFonts w:ascii="Calibri" w:hAnsi="Calibri" w:cs="Calibri"/>
          <w:i/>
          <w:iCs/>
          <w:noProof/>
          <w:sz w:val="24"/>
          <w:szCs w:val="24"/>
        </w:rPr>
        <w:t>Complexity Theory and the Social Sciences: an Introduction</w:t>
      </w:r>
      <w:r w:rsidRPr="004766BB">
        <w:rPr>
          <w:rFonts w:ascii="Calibri" w:hAnsi="Calibri" w:cs="Calibri"/>
          <w:noProof/>
          <w:sz w:val="24"/>
          <w:szCs w:val="24"/>
        </w:rPr>
        <w:t>. Routledge.</w:t>
      </w:r>
    </w:p>
    <w:p w14:paraId="50DC9FD2"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Byrne, D., &amp; Callaghan, G. (2014). </w:t>
      </w:r>
      <w:r w:rsidRPr="004766BB">
        <w:rPr>
          <w:rFonts w:ascii="Calibri" w:hAnsi="Calibri" w:cs="Calibri"/>
          <w:i/>
          <w:iCs/>
          <w:noProof/>
          <w:sz w:val="24"/>
          <w:szCs w:val="24"/>
        </w:rPr>
        <w:t>Complexity Theory and the Social Sciences: the State of the Art</w:t>
      </w:r>
      <w:r w:rsidRPr="004766BB">
        <w:rPr>
          <w:rFonts w:ascii="Calibri" w:hAnsi="Calibri" w:cs="Calibri"/>
          <w:noProof/>
          <w:sz w:val="24"/>
          <w:szCs w:val="24"/>
        </w:rPr>
        <w:t>. Routledge.</w:t>
      </w:r>
    </w:p>
    <w:p w14:paraId="3AEC1B33"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Campbell, B. G., &amp; Loy, J. (2000). </w:t>
      </w:r>
      <w:r w:rsidRPr="004766BB">
        <w:rPr>
          <w:rFonts w:ascii="Calibri" w:hAnsi="Calibri" w:cs="Calibri"/>
          <w:i/>
          <w:iCs/>
          <w:noProof/>
          <w:sz w:val="24"/>
          <w:szCs w:val="24"/>
        </w:rPr>
        <w:t>Humankind emerging</w:t>
      </w:r>
      <w:r w:rsidRPr="004766BB">
        <w:rPr>
          <w:rFonts w:ascii="Calibri" w:hAnsi="Calibri" w:cs="Calibri"/>
          <w:noProof/>
          <w:sz w:val="24"/>
          <w:szCs w:val="24"/>
        </w:rPr>
        <w:t>. Boston : Allyn and Bacon.</w:t>
      </w:r>
    </w:p>
    <w:p w14:paraId="0EDC3A30"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lastRenderedPageBreak/>
        <w:t xml:space="preserve">Carpenter, J., Bowles, S., Gintis, H., &amp; Hwang, S. H. (2009). Strong reciprocity and team production: Theory and evidence. </w:t>
      </w:r>
      <w:r w:rsidRPr="004766BB">
        <w:rPr>
          <w:rFonts w:ascii="Calibri" w:hAnsi="Calibri" w:cs="Calibri"/>
          <w:i/>
          <w:iCs/>
          <w:noProof/>
          <w:sz w:val="24"/>
          <w:szCs w:val="24"/>
        </w:rPr>
        <w:t>Journal of Economic Behavior and Organization</w:t>
      </w:r>
      <w:r w:rsidRPr="004766BB">
        <w:rPr>
          <w:rFonts w:ascii="Calibri" w:hAnsi="Calibri" w:cs="Calibri"/>
          <w:noProof/>
          <w:sz w:val="24"/>
          <w:szCs w:val="24"/>
        </w:rPr>
        <w:t xml:space="preserve">, </w:t>
      </w:r>
      <w:r w:rsidRPr="004766BB">
        <w:rPr>
          <w:rFonts w:ascii="Calibri" w:hAnsi="Calibri" w:cs="Calibri"/>
          <w:i/>
          <w:iCs/>
          <w:noProof/>
          <w:sz w:val="24"/>
          <w:szCs w:val="24"/>
        </w:rPr>
        <w:t>71</w:t>
      </w:r>
      <w:r w:rsidRPr="004766BB">
        <w:rPr>
          <w:rFonts w:ascii="Calibri" w:hAnsi="Calibri" w:cs="Calibri"/>
          <w:noProof/>
          <w:sz w:val="24"/>
          <w:szCs w:val="24"/>
        </w:rPr>
        <w:t>(2), 221–232. https://doi.org/10.1016/j.jebo.2009.03.011</w:t>
      </w:r>
    </w:p>
    <w:p w14:paraId="31B101EE"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Carrol, S., &amp; Gintis, H. (2021). </w:t>
      </w:r>
      <w:r w:rsidRPr="004766BB">
        <w:rPr>
          <w:rFonts w:ascii="Calibri" w:hAnsi="Calibri" w:cs="Calibri"/>
          <w:i/>
          <w:iCs/>
          <w:noProof/>
          <w:sz w:val="24"/>
          <w:szCs w:val="24"/>
        </w:rPr>
        <w:t>Mindscape 164 | Herbert Gintis on Game Theory, Evolution, and Social Rationality</w:t>
      </w:r>
      <w:r w:rsidRPr="004766BB">
        <w:rPr>
          <w:rFonts w:ascii="Calibri" w:hAnsi="Calibri" w:cs="Calibri"/>
          <w:noProof/>
          <w:sz w:val="24"/>
          <w:szCs w:val="24"/>
        </w:rPr>
        <w:t>. Sean Carroll’s Mindscape. https://www.youtube.com/watch?v=UeeW6Du7ZN0</w:t>
      </w:r>
    </w:p>
    <w:p w14:paraId="6EA3CDAB"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Check-Hayden, E. (2009). Darwin 200: The other strand. </w:t>
      </w:r>
      <w:r w:rsidRPr="004766BB">
        <w:rPr>
          <w:rFonts w:ascii="Calibri" w:hAnsi="Calibri" w:cs="Calibri"/>
          <w:i/>
          <w:iCs/>
          <w:noProof/>
          <w:sz w:val="24"/>
          <w:szCs w:val="24"/>
        </w:rPr>
        <w:t>Nature</w:t>
      </w:r>
      <w:r w:rsidRPr="004766BB">
        <w:rPr>
          <w:rFonts w:ascii="Calibri" w:hAnsi="Calibri" w:cs="Calibri"/>
          <w:noProof/>
          <w:sz w:val="24"/>
          <w:szCs w:val="24"/>
        </w:rPr>
        <w:t xml:space="preserve">, </w:t>
      </w:r>
      <w:r w:rsidRPr="004766BB">
        <w:rPr>
          <w:rFonts w:ascii="Calibri" w:hAnsi="Calibri" w:cs="Calibri"/>
          <w:i/>
          <w:iCs/>
          <w:noProof/>
          <w:sz w:val="24"/>
          <w:szCs w:val="24"/>
        </w:rPr>
        <w:t>457</w:t>
      </w:r>
      <w:r w:rsidRPr="004766BB">
        <w:rPr>
          <w:rFonts w:ascii="Calibri" w:hAnsi="Calibri" w:cs="Calibri"/>
          <w:noProof/>
          <w:sz w:val="24"/>
          <w:szCs w:val="24"/>
        </w:rPr>
        <w:t>(7231), 776–779. https://doi.org/10.1038/457776a</w:t>
      </w:r>
    </w:p>
    <w:p w14:paraId="1D15FA88"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Clarke, K. C., &amp; Cloud, J. G. (2000). On the origins of analytical cartography. </w:t>
      </w:r>
      <w:r w:rsidRPr="004766BB">
        <w:rPr>
          <w:rFonts w:ascii="Calibri" w:hAnsi="Calibri" w:cs="Calibri"/>
          <w:i/>
          <w:iCs/>
          <w:noProof/>
          <w:sz w:val="24"/>
          <w:szCs w:val="24"/>
        </w:rPr>
        <w:t>Cartography and Geographic Information Science</w:t>
      </w:r>
      <w:r w:rsidRPr="004766BB">
        <w:rPr>
          <w:rFonts w:ascii="Calibri" w:hAnsi="Calibri" w:cs="Calibri"/>
          <w:noProof/>
          <w:sz w:val="24"/>
          <w:szCs w:val="24"/>
        </w:rPr>
        <w:t xml:space="preserve">, </w:t>
      </w:r>
      <w:r w:rsidRPr="004766BB">
        <w:rPr>
          <w:rFonts w:ascii="Calibri" w:hAnsi="Calibri" w:cs="Calibri"/>
          <w:i/>
          <w:iCs/>
          <w:noProof/>
          <w:sz w:val="24"/>
          <w:szCs w:val="24"/>
        </w:rPr>
        <w:t>27</w:t>
      </w:r>
      <w:r w:rsidRPr="004766BB">
        <w:rPr>
          <w:rFonts w:ascii="Calibri" w:hAnsi="Calibri" w:cs="Calibri"/>
          <w:noProof/>
          <w:sz w:val="24"/>
          <w:szCs w:val="24"/>
        </w:rPr>
        <w:t>(3), 195–204. https://doi.org/10.1559/152304000783547821</w:t>
      </w:r>
    </w:p>
    <w:p w14:paraId="6F38EBF9"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Conte, R., &amp; Castelfranchi, C. (1999). From conventions to prescriptions: Towards an integrated view of norms. </w:t>
      </w:r>
      <w:r w:rsidRPr="004766BB">
        <w:rPr>
          <w:rFonts w:ascii="Calibri" w:hAnsi="Calibri" w:cs="Calibri"/>
          <w:i/>
          <w:iCs/>
          <w:noProof/>
          <w:sz w:val="24"/>
          <w:szCs w:val="24"/>
        </w:rPr>
        <w:t>Artificial Intelligence and Law</w:t>
      </w:r>
      <w:r w:rsidRPr="004766BB">
        <w:rPr>
          <w:rFonts w:ascii="Calibri" w:hAnsi="Calibri" w:cs="Calibri"/>
          <w:noProof/>
          <w:sz w:val="24"/>
          <w:szCs w:val="24"/>
        </w:rPr>
        <w:t xml:space="preserve">, </w:t>
      </w:r>
      <w:r w:rsidRPr="004766BB">
        <w:rPr>
          <w:rFonts w:ascii="Calibri" w:hAnsi="Calibri" w:cs="Calibri"/>
          <w:i/>
          <w:iCs/>
          <w:noProof/>
          <w:sz w:val="24"/>
          <w:szCs w:val="24"/>
        </w:rPr>
        <w:t>7</w:t>
      </w:r>
      <w:r w:rsidRPr="004766BB">
        <w:rPr>
          <w:rFonts w:ascii="Calibri" w:hAnsi="Calibri" w:cs="Calibri"/>
          <w:noProof/>
          <w:sz w:val="24"/>
          <w:szCs w:val="24"/>
        </w:rPr>
        <w:t>, 323–340.</w:t>
      </w:r>
    </w:p>
    <w:p w14:paraId="75C1B4FA"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Crampton, J. W. (2010). Mapping: A Critical Introduction to Cartography and GIS. In </w:t>
      </w:r>
      <w:r w:rsidRPr="004766BB">
        <w:rPr>
          <w:rFonts w:ascii="Calibri" w:hAnsi="Calibri" w:cs="Calibri"/>
          <w:i/>
          <w:iCs/>
          <w:noProof/>
          <w:sz w:val="24"/>
          <w:szCs w:val="24"/>
        </w:rPr>
        <w:t>Mapping: A Critical Introduction to Cartography and GIS</w:t>
      </w:r>
      <w:r w:rsidRPr="004766BB">
        <w:rPr>
          <w:rFonts w:ascii="Calibri" w:hAnsi="Calibri" w:cs="Calibri"/>
          <w:noProof/>
          <w:sz w:val="24"/>
          <w:szCs w:val="24"/>
        </w:rPr>
        <w:t>. https://doi.org/10.1002/9781444317411</w:t>
      </w:r>
    </w:p>
    <w:p w14:paraId="2348CF09"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Crampton, J. W. (2020). </w:t>
      </w:r>
      <w:r w:rsidRPr="004766BB">
        <w:rPr>
          <w:rFonts w:ascii="Calibri" w:hAnsi="Calibri" w:cs="Calibri"/>
          <w:i/>
          <w:iCs/>
          <w:noProof/>
          <w:sz w:val="24"/>
          <w:szCs w:val="24"/>
        </w:rPr>
        <w:t>AAG 2021 CfP: “Critical GeoAI.”</w:t>
      </w:r>
      <w:r w:rsidRPr="004766BB">
        <w:rPr>
          <w:rFonts w:ascii="Calibri" w:hAnsi="Calibri" w:cs="Calibri"/>
          <w:noProof/>
          <w:sz w:val="24"/>
          <w:szCs w:val="24"/>
        </w:rPr>
        <w:t xml:space="preserve"> Open Geography. https://opengeography.wordpress.com/2020/10/01/aag-2021-cfp-critical-geoai/</w:t>
      </w:r>
    </w:p>
    <w:p w14:paraId="3B3B5B9F"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Crick, F. (1958). On Protein Synthesis. In </w:t>
      </w:r>
      <w:r w:rsidRPr="004766BB">
        <w:rPr>
          <w:rFonts w:ascii="Calibri" w:hAnsi="Calibri" w:cs="Calibri"/>
          <w:i/>
          <w:iCs/>
          <w:noProof/>
          <w:sz w:val="24"/>
          <w:szCs w:val="24"/>
        </w:rPr>
        <w:t>Symposia of the Society for Experimental Biology: The Biological Replication of Macromolecules.</w:t>
      </w:r>
      <w:r w:rsidRPr="004766BB">
        <w:rPr>
          <w:rFonts w:ascii="Calibri" w:hAnsi="Calibri" w:cs="Calibri"/>
          <w:noProof/>
          <w:sz w:val="24"/>
          <w:szCs w:val="24"/>
        </w:rPr>
        <w:t xml:space="preserve"> Cambridge University Press.</w:t>
      </w:r>
    </w:p>
    <w:p w14:paraId="6F36A3F2"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Crowd-sourced. (2022). </w:t>
      </w:r>
      <w:r w:rsidRPr="004766BB">
        <w:rPr>
          <w:rFonts w:ascii="Calibri" w:hAnsi="Calibri" w:cs="Calibri"/>
          <w:i/>
          <w:iCs/>
          <w:noProof/>
          <w:sz w:val="24"/>
          <w:szCs w:val="24"/>
        </w:rPr>
        <w:t>Socio-ecological System Wikipedia Page</w:t>
      </w:r>
      <w:r w:rsidRPr="004766BB">
        <w:rPr>
          <w:rFonts w:ascii="Calibri" w:hAnsi="Calibri" w:cs="Calibri"/>
          <w:noProof/>
          <w:sz w:val="24"/>
          <w:szCs w:val="24"/>
        </w:rPr>
        <w:t xml:space="preserve">. Wikipedia. </w:t>
      </w:r>
      <w:r w:rsidRPr="004766BB">
        <w:rPr>
          <w:rFonts w:ascii="Calibri" w:hAnsi="Calibri" w:cs="Calibri"/>
          <w:noProof/>
          <w:sz w:val="24"/>
          <w:szCs w:val="24"/>
        </w:rPr>
        <w:lastRenderedPageBreak/>
        <w:t>https://en.wikipedia.org/wiki/Socio-ecological_system</w:t>
      </w:r>
    </w:p>
    <w:p w14:paraId="1E3C7C2B"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Dalton, C. M., &amp; Thatcher, J. (2015). Inflated granularity: Spatial “Big Data” and geodemographics. </w:t>
      </w:r>
      <w:r w:rsidRPr="004766BB">
        <w:rPr>
          <w:rFonts w:ascii="Calibri" w:hAnsi="Calibri" w:cs="Calibri"/>
          <w:i/>
          <w:iCs/>
          <w:noProof/>
          <w:sz w:val="24"/>
          <w:szCs w:val="24"/>
        </w:rPr>
        <w:t>Big Data and Society</w:t>
      </w:r>
      <w:r w:rsidRPr="004766BB">
        <w:rPr>
          <w:rFonts w:ascii="Calibri" w:hAnsi="Calibri" w:cs="Calibri"/>
          <w:noProof/>
          <w:sz w:val="24"/>
          <w:szCs w:val="24"/>
        </w:rPr>
        <w:t xml:space="preserve">, </w:t>
      </w:r>
      <w:r w:rsidRPr="004766BB">
        <w:rPr>
          <w:rFonts w:ascii="Calibri" w:hAnsi="Calibri" w:cs="Calibri"/>
          <w:i/>
          <w:iCs/>
          <w:noProof/>
          <w:sz w:val="24"/>
          <w:szCs w:val="24"/>
        </w:rPr>
        <w:t>2</w:t>
      </w:r>
      <w:r w:rsidRPr="004766BB">
        <w:rPr>
          <w:rFonts w:ascii="Calibri" w:hAnsi="Calibri" w:cs="Calibri"/>
          <w:noProof/>
          <w:sz w:val="24"/>
          <w:szCs w:val="24"/>
        </w:rPr>
        <w:t>(2), 1–15. https://doi.org/10.1177/2053951715601144</w:t>
      </w:r>
    </w:p>
    <w:p w14:paraId="11743DD6"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Dalton, C., &amp; Thatcher, J. (2014). What Does A Critical Data Studies Look Like, And Why Do We Care? </w:t>
      </w:r>
      <w:r w:rsidRPr="004766BB">
        <w:rPr>
          <w:rFonts w:ascii="Calibri" w:hAnsi="Calibri" w:cs="Calibri"/>
          <w:i/>
          <w:iCs/>
          <w:noProof/>
          <w:sz w:val="24"/>
          <w:szCs w:val="24"/>
        </w:rPr>
        <w:t>Society and Space</w:t>
      </w:r>
      <w:r w:rsidRPr="004766BB">
        <w:rPr>
          <w:rFonts w:ascii="Calibri" w:hAnsi="Calibri" w:cs="Calibri"/>
          <w:noProof/>
          <w:sz w:val="24"/>
          <w:szCs w:val="24"/>
        </w:rPr>
        <w:t>. https://www.societyandspace.org/articles/what-does-a-critical-data-studies-look-like-and-why-do-we-care</w:t>
      </w:r>
    </w:p>
    <w:p w14:paraId="337507C5"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Darwin, C. (2009). The Expression of the Emotions in Man and Animals. In </w:t>
      </w:r>
      <w:r w:rsidRPr="004766BB">
        <w:rPr>
          <w:rFonts w:ascii="Calibri" w:hAnsi="Calibri" w:cs="Calibri"/>
          <w:i/>
          <w:iCs/>
          <w:noProof/>
          <w:sz w:val="24"/>
          <w:szCs w:val="24"/>
        </w:rPr>
        <w:t>Library</w:t>
      </w:r>
      <w:r w:rsidRPr="004766BB">
        <w:rPr>
          <w:rFonts w:ascii="Calibri" w:hAnsi="Calibri" w:cs="Calibri"/>
          <w:noProof/>
          <w:sz w:val="24"/>
          <w:szCs w:val="24"/>
        </w:rPr>
        <w:t>. Cambridge University Press.</w:t>
      </w:r>
    </w:p>
    <w:p w14:paraId="2BB7DFEB"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Dawkins, R. (2006). </w:t>
      </w:r>
      <w:r w:rsidRPr="004766BB">
        <w:rPr>
          <w:rFonts w:ascii="Calibri" w:hAnsi="Calibri" w:cs="Calibri"/>
          <w:i/>
          <w:iCs/>
          <w:noProof/>
          <w:sz w:val="24"/>
          <w:szCs w:val="24"/>
        </w:rPr>
        <w:t>The Selfish Gene</w:t>
      </w:r>
      <w:r w:rsidRPr="004766BB">
        <w:rPr>
          <w:rFonts w:ascii="Calibri" w:hAnsi="Calibri" w:cs="Calibri"/>
          <w:noProof/>
          <w:sz w:val="24"/>
          <w:szCs w:val="24"/>
        </w:rPr>
        <w:t>. Oxford University Press.</w:t>
      </w:r>
    </w:p>
    <w:p w14:paraId="4815FB8F"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Dawkins, R. (2016). </w:t>
      </w:r>
      <w:r w:rsidRPr="004766BB">
        <w:rPr>
          <w:rFonts w:ascii="Calibri" w:hAnsi="Calibri" w:cs="Calibri"/>
          <w:i/>
          <w:iCs/>
          <w:noProof/>
          <w:sz w:val="24"/>
          <w:szCs w:val="24"/>
        </w:rPr>
        <w:t>The Extended Phenotype: The Long Reach of the Gene</w:t>
      </w:r>
      <w:r w:rsidRPr="004766BB">
        <w:rPr>
          <w:rFonts w:ascii="Calibri" w:hAnsi="Calibri" w:cs="Calibri"/>
          <w:noProof/>
          <w:sz w:val="24"/>
          <w:szCs w:val="24"/>
        </w:rPr>
        <w:t>. Oxford University Press.</w:t>
      </w:r>
    </w:p>
    <w:p w14:paraId="0E6077D7"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Eldredge, N. (1985). </w:t>
      </w:r>
      <w:r w:rsidRPr="004766BB">
        <w:rPr>
          <w:rFonts w:ascii="Calibri" w:hAnsi="Calibri" w:cs="Calibri"/>
          <w:i/>
          <w:iCs/>
          <w:noProof/>
          <w:sz w:val="24"/>
          <w:szCs w:val="24"/>
        </w:rPr>
        <w:t>Unfinished Synthesis: Biological Hierarchies and Modern Evolutionary Thought</w:t>
      </w:r>
      <w:r w:rsidRPr="004766BB">
        <w:rPr>
          <w:rFonts w:ascii="Calibri" w:hAnsi="Calibri" w:cs="Calibri"/>
          <w:noProof/>
          <w:sz w:val="24"/>
          <w:szCs w:val="24"/>
        </w:rPr>
        <w:t>. Oxford University Press.</w:t>
      </w:r>
    </w:p>
    <w:p w14:paraId="25E2333F"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Eldredge, N. (1986). Information , Economics , and Evolution. </w:t>
      </w:r>
      <w:r w:rsidRPr="004766BB">
        <w:rPr>
          <w:rFonts w:ascii="Calibri" w:hAnsi="Calibri" w:cs="Calibri"/>
          <w:i/>
          <w:iCs/>
          <w:noProof/>
          <w:sz w:val="24"/>
          <w:szCs w:val="24"/>
        </w:rPr>
        <w:t>Annual Review of Ecology and Systematics</w:t>
      </w:r>
      <w:r w:rsidRPr="004766BB">
        <w:rPr>
          <w:rFonts w:ascii="Calibri" w:hAnsi="Calibri" w:cs="Calibri"/>
          <w:noProof/>
          <w:sz w:val="24"/>
          <w:szCs w:val="24"/>
        </w:rPr>
        <w:t xml:space="preserve">, </w:t>
      </w:r>
      <w:r w:rsidRPr="004766BB">
        <w:rPr>
          <w:rFonts w:ascii="Calibri" w:hAnsi="Calibri" w:cs="Calibri"/>
          <w:i/>
          <w:iCs/>
          <w:noProof/>
          <w:sz w:val="24"/>
          <w:szCs w:val="24"/>
        </w:rPr>
        <w:t>17</w:t>
      </w:r>
      <w:r w:rsidRPr="004766BB">
        <w:rPr>
          <w:rFonts w:ascii="Calibri" w:hAnsi="Calibri" w:cs="Calibri"/>
          <w:noProof/>
          <w:sz w:val="24"/>
          <w:szCs w:val="24"/>
        </w:rPr>
        <w:t>, 351–369.</w:t>
      </w:r>
    </w:p>
    <w:p w14:paraId="71D4BDF1"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Eldredge, N. (1989). Punctuated equilibria , rates of change and large-scale entities in evolutionary systems. </w:t>
      </w:r>
      <w:r w:rsidRPr="004766BB">
        <w:rPr>
          <w:rFonts w:ascii="Calibri" w:hAnsi="Calibri" w:cs="Calibri"/>
          <w:i/>
          <w:iCs/>
          <w:noProof/>
          <w:sz w:val="24"/>
          <w:szCs w:val="24"/>
        </w:rPr>
        <w:t>Journal of Social and Biological Structures</w:t>
      </w:r>
      <w:r w:rsidRPr="004766BB">
        <w:rPr>
          <w:rFonts w:ascii="Calibri" w:hAnsi="Calibri" w:cs="Calibri"/>
          <w:noProof/>
          <w:sz w:val="24"/>
          <w:szCs w:val="24"/>
        </w:rPr>
        <w:t xml:space="preserve">, </w:t>
      </w:r>
      <w:r w:rsidRPr="004766BB">
        <w:rPr>
          <w:rFonts w:ascii="Calibri" w:hAnsi="Calibri" w:cs="Calibri"/>
          <w:i/>
          <w:iCs/>
          <w:noProof/>
          <w:sz w:val="24"/>
          <w:szCs w:val="24"/>
        </w:rPr>
        <w:t>12</w:t>
      </w:r>
      <w:r w:rsidRPr="004766BB">
        <w:rPr>
          <w:rFonts w:ascii="Calibri" w:hAnsi="Calibri" w:cs="Calibri"/>
          <w:noProof/>
          <w:sz w:val="24"/>
          <w:szCs w:val="24"/>
        </w:rPr>
        <w:t>(2–3), 173–184.</w:t>
      </w:r>
    </w:p>
    <w:p w14:paraId="0987C063"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Eldredge, N. (1995). </w:t>
      </w:r>
      <w:r w:rsidRPr="004766BB">
        <w:rPr>
          <w:rFonts w:ascii="Calibri" w:hAnsi="Calibri" w:cs="Calibri"/>
          <w:i/>
          <w:iCs/>
          <w:noProof/>
          <w:sz w:val="24"/>
          <w:szCs w:val="24"/>
        </w:rPr>
        <w:t>Reinventing Darwin: the great debate at the high table of evolutionary theory</w:t>
      </w:r>
      <w:r w:rsidRPr="004766BB">
        <w:rPr>
          <w:rFonts w:ascii="Calibri" w:hAnsi="Calibri" w:cs="Calibri"/>
          <w:noProof/>
          <w:sz w:val="24"/>
          <w:szCs w:val="24"/>
        </w:rPr>
        <w:t>. Wiley.</w:t>
      </w:r>
    </w:p>
    <w:p w14:paraId="37EC56EE"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lastRenderedPageBreak/>
        <w:t xml:space="preserve">Epstein, J. M., &amp; Axtell, R. (1996). </w:t>
      </w:r>
      <w:r w:rsidRPr="004766BB">
        <w:rPr>
          <w:rFonts w:ascii="Calibri" w:hAnsi="Calibri" w:cs="Calibri"/>
          <w:i/>
          <w:iCs/>
          <w:noProof/>
          <w:sz w:val="24"/>
          <w:szCs w:val="24"/>
        </w:rPr>
        <w:t>Growing Artificial Societies: Social Science from the Bottom Up</w:t>
      </w:r>
      <w:r w:rsidRPr="004766BB">
        <w:rPr>
          <w:rFonts w:ascii="Calibri" w:hAnsi="Calibri" w:cs="Calibri"/>
          <w:noProof/>
          <w:sz w:val="24"/>
          <w:szCs w:val="24"/>
        </w:rPr>
        <w:t>. MIT Press.</w:t>
      </w:r>
    </w:p>
    <w:p w14:paraId="00CFAE73"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Feenberg, A. (1999). </w:t>
      </w:r>
      <w:r w:rsidRPr="004766BB">
        <w:rPr>
          <w:rFonts w:ascii="Calibri" w:hAnsi="Calibri" w:cs="Calibri"/>
          <w:i/>
          <w:iCs/>
          <w:noProof/>
          <w:sz w:val="24"/>
          <w:szCs w:val="24"/>
        </w:rPr>
        <w:t>Questioning Technology</w:t>
      </w:r>
      <w:r w:rsidRPr="004766BB">
        <w:rPr>
          <w:rFonts w:ascii="Calibri" w:hAnsi="Calibri" w:cs="Calibri"/>
          <w:noProof/>
          <w:sz w:val="24"/>
          <w:szCs w:val="24"/>
        </w:rPr>
        <w:t>. Routledge.</w:t>
      </w:r>
    </w:p>
    <w:p w14:paraId="3A6417EB"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Fram, S. (2021). </w:t>
      </w:r>
      <w:r w:rsidRPr="004766BB">
        <w:rPr>
          <w:rFonts w:ascii="Calibri" w:hAnsi="Calibri" w:cs="Calibri"/>
          <w:i/>
          <w:iCs/>
          <w:noProof/>
          <w:sz w:val="24"/>
          <w:szCs w:val="24"/>
        </w:rPr>
        <w:t>Methodology Proposal Paper, Geo 200DN</w:t>
      </w:r>
      <w:r w:rsidRPr="004766BB">
        <w:rPr>
          <w:rFonts w:ascii="Calibri" w:hAnsi="Calibri" w:cs="Calibri"/>
          <w:noProof/>
          <w:sz w:val="24"/>
          <w:szCs w:val="24"/>
        </w:rPr>
        <w:t>.</w:t>
      </w:r>
    </w:p>
    <w:p w14:paraId="2CF6574F"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Frank, T. (2000). </w:t>
      </w:r>
      <w:r w:rsidRPr="004766BB">
        <w:rPr>
          <w:rFonts w:ascii="Calibri" w:hAnsi="Calibri" w:cs="Calibri"/>
          <w:i/>
          <w:iCs/>
          <w:noProof/>
          <w:sz w:val="24"/>
          <w:szCs w:val="24"/>
        </w:rPr>
        <w:t>One Market Under God: Extreme Capitalism, Market Populism, and the End of Economic Democracy</w:t>
      </w:r>
      <w:r w:rsidRPr="004766BB">
        <w:rPr>
          <w:rFonts w:ascii="Calibri" w:hAnsi="Calibri" w:cs="Calibri"/>
          <w:noProof/>
          <w:sz w:val="24"/>
          <w:szCs w:val="24"/>
        </w:rPr>
        <w:t>. Doubleday.</w:t>
      </w:r>
    </w:p>
    <w:p w14:paraId="018034D7"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Gavrilets, S., &amp; Richerson, P. J. (2017). Collective action and the evolution of social norm internalization. </w:t>
      </w:r>
      <w:r w:rsidRPr="004766BB">
        <w:rPr>
          <w:rFonts w:ascii="Calibri" w:hAnsi="Calibri" w:cs="Calibri"/>
          <w:i/>
          <w:iCs/>
          <w:noProof/>
          <w:sz w:val="24"/>
          <w:szCs w:val="24"/>
        </w:rPr>
        <w:t>Proceedings of the National Academy of Sciences</w:t>
      </w:r>
      <w:r w:rsidRPr="004766BB">
        <w:rPr>
          <w:rFonts w:ascii="Calibri" w:hAnsi="Calibri" w:cs="Calibri"/>
          <w:noProof/>
          <w:sz w:val="24"/>
          <w:szCs w:val="24"/>
        </w:rPr>
        <w:t xml:space="preserve">, </w:t>
      </w:r>
      <w:r w:rsidRPr="004766BB">
        <w:rPr>
          <w:rFonts w:ascii="Calibri" w:hAnsi="Calibri" w:cs="Calibri"/>
          <w:i/>
          <w:iCs/>
          <w:noProof/>
          <w:sz w:val="24"/>
          <w:szCs w:val="24"/>
        </w:rPr>
        <w:t>114</w:t>
      </w:r>
      <w:r w:rsidRPr="004766BB">
        <w:rPr>
          <w:rFonts w:ascii="Calibri" w:hAnsi="Calibri" w:cs="Calibri"/>
          <w:noProof/>
          <w:sz w:val="24"/>
          <w:szCs w:val="24"/>
        </w:rPr>
        <w:t>(23), 6068–6073. https://doi.org/10.1073/pnas.1703857114/-/DCSupplemental.www.pnas.org/cgi/doi/10.1073/pnas.1703857114</w:t>
      </w:r>
    </w:p>
    <w:p w14:paraId="2E77C5FE"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Gintis, H. (2005a). Behavioral Game Theory and Contemporary Economic Theory. </w:t>
      </w:r>
      <w:r w:rsidRPr="004766BB">
        <w:rPr>
          <w:rFonts w:ascii="Calibri" w:hAnsi="Calibri" w:cs="Calibri"/>
          <w:i/>
          <w:iCs/>
          <w:noProof/>
          <w:sz w:val="24"/>
          <w:szCs w:val="24"/>
        </w:rPr>
        <w:t>Analyse &amp; Kritik</w:t>
      </w:r>
      <w:r w:rsidRPr="004766BB">
        <w:rPr>
          <w:rFonts w:ascii="Calibri" w:hAnsi="Calibri" w:cs="Calibri"/>
          <w:noProof/>
          <w:sz w:val="24"/>
          <w:szCs w:val="24"/>
        </w:rPr>
        <w:t xml:space="preserve">, </w:t>
      </w:r>
      <w:r w:rsidRPr="004766BB">
        <w:rPr>
          <w:rFonts w:ascii="Calibri" w:hAnsi="Calibri" w:cs="Calibri"/>
          <w:i/>
          <w:iCs/>
          <w:noProof/>
          <w:sz w:val="24"/>
          <w:szCs w:val="24"/>
        </w:rPr>
        <w:t>27</w:t>
      </w:r>
      <w:r w:rsidRPr="004766BB">
        <w:rPr>
          <w:rFonts w:ascii="Calibri" w:hAnsi="Calibri" w:cs="Calibri"/>
          <w:noProof/>
          <w:sz w:val="24"/>
          <w:szCs w:val="24"/>
        </w:rPr>
        <w:t>, 48–72.</w:t>
      </w:r>
    </w:p>
    <w:p w14:paraId="43F3695B"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Gintis, H. (2005b). </w:t>
      </w:r>
      <w:r w:rsidRPr="004766BB">
        <w:rPr>
          <w:rFonts w:ascii="Calibri" w:hAnsi="Calibri" w:cs="Calibri"/>
          <w:i/>
          <w:iCs/>
          <w:noProof/>
          <w:sz w:val="24"/>
          <w:szCs w:val="24"/>
        </w:rPr>
        <w:t>Moral Sentiments and Material Interests</w:t>
      </w:r>
      <w:r w:rsidRPr="004766BB">
        <w:rPr>
          <w:rFonts w:ascii="Calibri" w:hAnsi="Calibri" w:cs="Calibri"/>
          <w:noProof/>
          <w:sz w:val="24"/>
          <w:szCs w:val="24"/>
        </w:rPr>
        <w:t xml:space="preserve"> (S. Bowles, H. Gintis, R. Boyd, &amp; E. Fehr (Eds.)). The MIT Press.</w:t>
      </w:r>
    </w:p>
    <w:p w14:paraId="6C1DA35B"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Gintis, H. (2007a). A framework for the unification of the behavioral sciences. </w:t>
      </w:r>
      <w:r w:rsidRPr="004766BB">
        <w:rPr>
          <w:rFonts w:ascii="Calibri" w:hAnsi="Calibri" w:cs="Calibri"/>
          <w:i/>
          <w:iCs/>
          <w:noProof/>
          <w:sz w:val="24"/>
          <w:szCs w:val="24"/>
        </w:rPr>
        <w:t>Behavioral and Brain Sciences</w:t>
      </w:r>
      <w:r w:rsidRPr="004766BB">
        <w:rPr>
          <w:rFonts w:ascii="Calibri" w:hAnsi="Calibri" w:cs="Calibri"/>
          <w:noProof/>
          <w:sz w:val="24"/>
          <w:szCs w:val="24"/>
        </w:rPr>
        <w:t xml:space="preserve">, </w:t>
      </w:r>
      <w:r w:rsidRPr="004766BB">
        <w:rPr>
          <w:rFonts w:ascii="Calibri" w:hAnsi="Calibri" w:cs="Calibri"/>
          <w:i/>
          <w:iCs/>
          <w:noProof/>
          <w:sz w:val="24"/>
          <w:szCs w:val="24"/>
        </w:rPr>
        <w:t>30</w:t>
      </w:r>
      <w:r w:rsidRPr="004766BB">
        <w:rPr>
          <w:rFonts w:ascii="Calibri" w:hAnsi="Calibri" w:cs="Calibri"/>
          <w:noProof/>
          <w:sz w:val="24"/>
          <w:szCs w:val="24"/>
        </w:rPr>
        <w:t>(1), 1–16. https://doi.org/10.1017/S0140525X07000581</w:t>
      </w:r>
    </w:p>
    <w:p w14:paraId="4810D3BE"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Gintis, H. (2007b). The Dynamics of General Equilibrium. </w:t>
      </w:r>
      <w:r w:rsidRPr="004766BB">
        <w:rPr>
          <w:rFonts w:ascii="Calibri" w:hAnsi="Calibri" w:cs="Calibri"/>
          <w:i/>
          <w:iCs/>
          <w:noProof/>
          <w:sz w:val="24"/>
          <w:szCs w:val="24"/>
        </w:rPr>
        <w:t>The Economic Journal</w:t>
      </w:r>
      <w:r w:rsidRPr="004766BB">
        <w:rPr>
          <w:rFonts w:ascii="Calibri" w:hAnsi="Calibri" w:cs="Calibri"/>
          <w:noProof/>
          <w:sz w:val="24"/>
          <w:szCs w:val="24"/>
        </w:rPr>
        <w:t xml:space="preserve">, </w:t>
      </w:r>
      <w:r w:rsidRPr="004766BB">
        <w:rPr>
          <w:rFonts w:ascii="Calibri" w:hAnsi="Calibri" w:cs="Calibri"/>
          <w:i/>
          <w:iCs/>
          <w:noProof/>
          <w:sz w:val="24"/>
          <w:szCs w:val="24"/>
        </w:rPr>
        <w:t>117</w:t>
      </w:r>
      <w:r w:rsidRPr="004766BB">
        <w:rPr>
          <w:rFonts w:ascii="Calibri" w:hAnsi="Calibri" w:cs="Calibri"/>
          <w:noProof/>
          <w:sz w:val="24"/>
          <w:szCs w:val="24"/>
        </w:rPr>
        <w:t>(523), 1280–1309.</w:t>
      </w:r>
    </w:p>
    <w:p w14:paraId="4897F943"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Gintis, H. (2009a). </w:t>
      </w:r>
      <w:r w:rsidRPr="004766BB">
        <w:rPr>
          <w:rFonts w:ascii="Calibri" w:hAnsi="Calibri" w:cs="Calibri"/>
          <w:i/>
          <w:iCs/>
          <w:noProof/>
          <w:sz w:val="24"/>
          <w:szCs w:val="24"/>
        </w:rPr>
        <w:t>Game Theory Evolving: A Problem-Centered Introduction to Modeling Strategic Interaction</w:t>
      </w:r>
      <w:r w:rsidRPr="004766BB">
        <w:rPr>
          <w:rFonts w:ascii="Calibri" w:hAnsi="Calibri" w:cs="Calibri"/>
          <w:noProof/>
          <w:sz w:val="24"/>
          <w:szCs w:val="24"/>
        </w:rPr>
        <w:t>. Princeton University Press.</w:t>
      </w:r>
    </w:p>
    <w:p w14:paraId="094265FF"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lastRenderedPageBreak/>
        <w:t xml:space="preserve">Gintis, H. (2009b). </w:t>
      </w:r>
      <w:r w:rsidRPr="004766BB">
        <w:rPr>
          <w:rFonts w:ascii="Calibri" w:hAnsi="Calibri" w:cs="Calibri"/>
          <w:i/>
          <w:iCs/>
          <w:noProof/>
          <w:sz w:val="24"/>
          <w:szCs w:val="24"/>
        </w:rPr>
        <w:t>Herbert Gintis, Darwin and modern science, Thu 9 July</w:t>
      </w:r>
      <w:r w:rsidRPr="004766BB">
        <w:rPr>
          <w:rFonts w:ascii="Calibri" w:hAnsi="Calibri" w:cs="Calibri"/>
          <w:noProof/>
          <w:sz w:val="24"/>
          <w:szCs w:val="24"/>
        </w:rPr>
        <w:t>. Cambridge University Youtube Channel. https://www.youtube.com/watch?v=gideFt9gLLw</w:t>
      </w:r>
    </w:p>
    <w:p w14:paraId="534F9544"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Gintis, H. (2010a). </w:t>
      </w:r>
      <w:r w:rsidRPr="004766BB">
        <w:rPr>
          <w:rFonts w:ascii="Calibri" w:hAnsi="Calibri" w:cs="Calibri"/>
          <w:i/>
          <w:iCs/>
          <w:noProof/>
          <w:sz w:val="24"/>
          <w:szCs w:val="24"/>
        </w:rPr>
        <w:t>A Cooperative Species: Précis</w:t>
      </w:r>
      <w:r w:rsidRPr="004766BB">
        <w:rPr>
          <w:rFonts w:ascii="Calibri" w:hAnsi="Calibri" w:cs="Calibri"/>
          <w:noProof/>
          <w:sz w:val="24"/>
          <w:szCs w:val="24"/>
        </w:rPr>
        <w:t>.</w:t>
      </w:r>
    </w:p>
    <w:p w14:paraId="2F1E434C"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Gintis, H. (2010b). Social norms as choreography. </w:t>
      </w:r>
      <w:r w:rsidRPr="004766BB">
        <w:rPr>
          <w:rFonts w:ascii="Calibri" w:hAnsi="Calibri" w:cs="Calibri"/>
          <w:i/>
          <w:iCs/>
          <w:noProof/>
          <w:sz w:val="24"/>
          <w:szCs w:val="24"/>
        </w:rPr>
        <w:t>Politics, Philosophy and Economics</w:t>
      </w:r>
      <w:r w:rsidRPr="004766BB">
        <w:rPr>
          <w:rFonts w:ascii="Calibri" w:hAnsi="Calibri" w:cs="Calibri"/>
          <w:noProof/>
          <w:sz w:val="24"/>
          <w:szCs w:val="24"/>
        </w:rPr>
        <w:t xml:space="preserve">, </w:t>
      </w:r>
      <w:r w:rsidRPr="004766BB">
        <w:rPr>
          <w:rFonts w:ascii="Calibri" w:hAnsi="Calibri" w:cs="Calibri"/>
          <w:i/>
          <w:iCs/>
          <w:noProof/>
          <w:sz w:val="24"/>
          <w:szCs w:val="24"/>
        </w:rPr>
        <w:t>9</w:t>
      </w:r>
      <w:r w:rsidRPr="004766BB">
        <w:rPr>
          <w:rFonts w:ascii="Calibri" w:hAnsi="Calibri" w:cs="Calibri"/>
          <w:noProof/>
          <w:sz w:val="24"/>
          <w:szCs w:val="24"/>
        </w:rPr>
        <w:t>(3), 251–264. https://doi.org/10.1177/1470594X09345474</w:t>
      </w:r>
    </w:p>
    <w:p w14:paraId="37087C2C"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Gintis, H. (2011). </w:t>
      </w:r>
      <w:r w:rsidRPr="004766BB">
        <w:rPr>
          <w:rFonts w:ascii="Calibri" w:hAnsi="Calibri" w:cs="Calibri"/>
          <w:i/>
          <w:iCs/>
          <w:noProof/>
          <w:sz w:val="24"/>
          <w:szCs w:val="24"/>
        </w:rPr>
        <w:t>Reply to Binmore: Social Norms or Social Preferences</w:t>
      </w:r>
      <w:r w:rsidRPr="004766BB">
        <w:rPr>
          <w:rFonts w:ascii="Calibri" w:hAnsi="Calibri" w:cs="Calibri"/>
          <w:noProof/>
          <w:sz w:val="24"/>
          <w:szCs w:val="24"/>
        </w:rPr>
        <w:t>.</w:t>
      </w:r>
    </w:p>
    <w:p w14:paraId="5B907B59"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Gintis, H. (2012). Clash of the Titans. </w:t>
      </w:r>
      <w:r w:rsidRPr="004766BB">
        <w:rPr>
          <w:rFonts w:ascii="Calibri" w:hAnsi="Calibri" w:cs="Calibri"/>
          <w:i/>
          <w:iCs/>
          <w:noProof/>
          <w:sz w:val="24"/>
          <w:szCs w:val="24"/>
        </w:rPr>
        <w:t>Bioscience</w:t>
      </w:r>
      <w:r w:rsidRPr="004766BB">
        <w:rPr>
          <w:rFonts w:ascii="Calibri" w:hAnsi="Calibri" w:cs="Calibri"/>
          <w:noProof/>
          <w:sz w:val="24"/>
          <w:szCs w:val="24"/>
        </w:rPr>
        <w:t xml:space="preserve">, </w:t>
      </w:r>
      <w:r w:rsidRPr="004766BB">
        <w:rPr>
          <w:rFonts w:ascii="Calibri" w:hAnsi="Calibri" w:cs="Calibri"/>
          <w:i/>
          <w:iCs/>
          <w:noProof/>
          <w:sz w:val="24"/>
          <w:szCs w:val="24"/>
        </w:rPr>
        <w:t>62</w:t>
      </w:r>
      <w:r w:rsidRPr="004766BB">
        <w:rPr>
          <w:rFonts w:ascii="Calibri" w:hAnsi="Calibri" w:cs="Calibri"/>
          <w:noProof/>
          <w:sz w:val="24"/>
          <w:szCs w:val="24"/>
        </w:rPr>
        <w:t>(11), 9. https://doi.org/10.14778/2831360.2831365</w:t>
      </w:r>
    </w:p>
    <w:p w14:paraId="50D8FD97"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Gintis, H. (2013a). Inclusive Fitness and the Sociobiology of the Genome. </w:t>
      </w:r>
      <w:r w:rsidRPr="004766BB">
        <w:rPr>
          <w:rFonts w:ascii="Calibri" w:hAnsi="Calibri" w:cs="Calibri"/>
          <w:i/>
          <w:iCs/>
          <w:noProof/>
          <w:sz w:val="24"/>
          <w:szCs w:val="24"/>
        </w:rPr>
        <w:t>Biology &amp; Philosophy</w:t>
      </w:r>
      <w:r w:rsidRPr="004766BB">
        <w:rPr>
          <w:rFonts w:ascii="Calibri" w:hAnsi="Calibri" w:cs="Calibri"/>
          <w:noProof/>
          <w:sz w:val="24"/>
          <w:szCs w:val="24"/>
        </w:rPr>
        <w:t xml:space="preserve">, </w:t>
      </w:r>
      <w:r w:rsidRPr="004766BB">
        <w:rPr>
          <w:rFonts w:ascii="Calibri" w:hAnsi="Calibri" w:cs="Calibri"/>
          <w:i/>
          <w:iCs/>
          <w:noProof/>
          <w:sz w:val="24"/>
          <w:szCs w:val="24"/>
        </w:rPr>
        <w:t>29</w:t>
      </w:r>
      <w:r w:rsidRPr="004766BB">
        <w:rPr>
          <w:rFonts w:ascii="Calibri" w:hAnsi="Calibri" w:cs="Calibri"/>
          <w:noProof/>
          <w:sz w:val="24"/>
          <w:szCs w:val="24"/>
        </w:rPr>
        <w:t>, 447–515.</w:t>
      </w:r>
    </w:p>
    <w:p w14:paraId="2F857827"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Gintis, H. (2013b). Markov Models of Social Dynamics : Theory and Applications. </w:t>
      </w:r>
      <w:r w:rsidRPr="004766BB">
        <w:rPr>
          <w:rFonts w:ascii="Calibri" w:hAnsi="Calibri" w:cs="Calibri"/>
          <w:i/>
          <w:iCs/>
          <w:noProof/>
          <w:sz w:val="24"/>
          <w:szCs w:val="24"/>
        </w:rPr>
        <w:t>ACM Transactions on Intelligent Systems and Technology</w:t>
      </w:r>
      <w:r w:rsidRPr="004766BB">
        <w:rPr>
          <w:rFonts w:ascii="Calibri" w:hAnsi="Calibri" w:cs="Calibri"/>
          <w:noProof/>
          <w:sz w:val="24"/>
          <w:szCs w:val="24"/>
        </w:rPr>
        <w:t xml:space="preserve">, </w:t>
      </w:r>
      <w:r w:rsidRPr="004766BB">
        <w:rPr>
          <w:rFonts w:ascii="Calibri" w:hAnsi="Calibri" w:cs="Calibri"/>
          <w:i/>
          <w:iCs/>
          <w:noProof/>
          <w:sz w:val="24"/>
          <w:szCs w:val="24"/>
        </w:rPr>
        <w:t>4</w:t>
      </w:r>
      <w:r w:rsidRPr="004766BB">
        <w:rPr>
          <w:rFonts w:ascii="Calibri" w:hAnsi="Calibri" w:cs="Calibri"/>
          <w:noProof/>
          <w:sz w:val="24"/>
          <w:szCs w:val="24"/>
        </w:rPr>
        <w:t>(3), 1–19.</w:t>
      </w:r>
    </w:p>
    <w:p w14:paraId="2E5F3208"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Gintis, H. (2014). </w:t>
      </w:r>
      <w:r w:rsidRPr="004766BB">
        <w:rPr>
          <w:rFonts w:ascii="Calibri" w:hAnsi="Calibri" w:cs="Calibri"/>
          <w:i/>
          <w:iCs/>
          <w:noProof/>
          <w:sz w:val="24"/>
          <w:szCs w:val="24"/>
        </w:rPr>
        <w:t>The Bounds of Reason: Game Theory and the Unification of the Social Sciences</w:t>
      </w:r>
      <w:r w:rsidRPr="004766BB">
        <w:rPr>
          <w:rFonts w:ascii="Calibri" w:hAnsi="Calibri" w:cs="Calibri"/>
          <w:noProof/>
          <w:sz w:val="24"/>
          <w:szCs w:val="24"/>
        </w:rPr>
        <w:t>. Princeton University Press. https://doi.org/10.4324/9780203165669</w:t>
      </w:r>
    </w:p>
    <w:p w14:paraId="150F29C9"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Gintis, H., Henrich, J., Bowles, S., Boyd, R., &amp; Fehr, E. (2009). Strong Reciprocity and the Roots of Human Morality. </w:t>
      </w:r>
      <w:r w:rsidRPr="004766BB">
        <w:rPr>
          <w:rFonts w:ascii="Calibri" w:hAnsi="Calibri" w:cs="Calibri"/>
          <w:i/>
          <w:iCs/>
          <w:noProof/>
          <w:sz w:val="24"/>
          <w:szCs w:val="24"/>
        </w:rPr>
        <w:t>Social Justice Research</w:t>
      </w:r>
      <w:r w:rsidRPr="004766BB">
        <w:rPr>
          <w:rFonts w:ascii="Calibri" w:hAnsi="Calibri" w:cs="Calibri"/>
          <w:noProof/>
          <w:sz w:val="24"/>
          <w:szCs w:val="24"/>
        </w:rPr>
        <w:t xml:space="preserve">, </w:t>
      </w:r>
      <w:r w:rsidRPr="004766BB">
        <w:rPr>
          <w:rFonts w:ascii="Calibri" w:hAnsi="Calibri" w:cs="Calibri"/>
          <w:i/>
          <w:iCs/>
          <w:noProof/>
          <w:sz w:val="24"/>
          <w:szCs w:val="24"/>
        </w:rPr>
        <w:t>21</w:t>
      </w:r>
      <w:r w:rsidRPr="004766BB">
        <w:rPr>
          <w:rFonts w:ascii="Calibri" w:hAnsi="Calibri" w:cs="Calibri"/>
          <w:noProof/>
          <w:sz w:val="24"/>
          <w:szCs w:val="24"/>
        </w:rPr>
        <w:t>(2), 241–253. https://doi.org/10.1007/s11211-008-0067-y</w:t>
      </w:r>
    </w:p>
    <w:p w14:paraId="01C2C570"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Gintis, H., Schaik, C. Van, Boehm, C., King, M. L., &amp; Thatcher, M. (2019). Zoon politikon : The evolutionary origins of human socio-political systems. </w:t>
      </w:r>
      <w:r w:rsidRPr="004766BB">
        <w:rPr>
          <w:rFonts w:ascii="Calibri" w:hAnsi="Calibri" w:cs="Calibri"/>
          <w:i/>
          <w:iCs/>
          <w:noProof/>
          <w:sz w:val="24"/>
          <w:szCs w:val="24"/>
        </w:rPr>
        <w:t>Behavioural Processes</w:t>
      </w:r>
      <w:r w:rsidRPr="004766BB">
        <w:rPr>
          <w:rFonts w:ascii="Calibri" w:hAnsi="Calibri" w:cs="Calibri"/>
          <w:noProof/>
          <w:sz w:val="24"/>
          <w:szCs w:val="24"/>
        </w:rPr>
        <w:t xml:space="preserve">, </w:t>
      </w:r>
      <w:r w:rsidRPr="004766BB">
        <w:rPr>
          <w:rFonts w:ascii="Calibri" w:hAnsi="Calibri" w:cs="Calibri"/>
          <w:i/>
          <w:iCs/>
          <w:noProof/>
          <w:sz w:val="24"/>
          <w:szCs w:val="24"/>
        </w:rPr>
        <w:t>161</w:t>
      </w:r>
      <w:r w:rsidRPr="004766BB">
        <w:rPr>
          <w:rFonts w:ascii="Calibri" w:hAnsi="Calibri" w:cs="Calibri"/>
          <w:noProof/>
          <w:sz w:val="24"/>
          <w:szCs w:val="24"/>
        </w:rPr>
        <w:t>(January 2018), 17–30. https://doi.org/10.1016/j.beproc.2018.01.007</w:t>
      </w:r>
    </w:p>
    <w:p w14:paraId="281CFCC1"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lastRenderedPageBreak/>
        <w:t xml:space="preserve">Gould, S. J. (1996). </w:t>
      </w:r>
      <w:r w:rsidRPr="004766BB">
        <w:rPr>
          <w:rFonts w:ascii="Calibri" w:hAnsi="Calibri" w:cs="Calibri"/>
          <w:i/>
          <w:iCs/>
          <w:noProof/>
          <w:sz w:val="24"/>
          <w:szCs w:val="24"/>
        </w:rPr>
        <w:t>The Mismeasure of Man</w:t>
      </w:r>
      <w:r w:rsidRPr="004766BB">
        <w:rPr>
          <w:rFonts w:ascii="Calibri" w:hAnsi="Calibri" w:cs="Calibri"/>
          <w:noProof/>
          <w:sz w:val="24"/>
          <w:szCs w:val="24"/>
        </w:rPr>
        <w:t>. W. W. Norton &amp; Company.</w:t>
      </w:r>
    </w:p>
    <w:p w14:paraId="7B195240"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Gould, S. J. (1997). Kropotkin was no crackpot. </w:t>
      </w:r>
      <w:r w:rsidRPr="004766BB">
        <w:rPr>
          <w:rFonts w:ascii="Calibri" w:hAnsi="Calibri" w:cs="Calibri"/>
          <w:i/>
          <w:iCs/>
          <w:noProof/>
          <w:sz w:val="24"/>
          <w:szCs w:val="24"/>
        </w:rPr>
        <w:t>Natural History</w:t>
      </w:r>
      <w:r w:rsidRPr="004766BB">
        <w:rPr>
          <w:rFonts w:ascii="Calibri" w:hAnsi="Calibri" w:cs="Calibri"/>
          <w:noProof/>
          <w:sz w:val="24"/>
          <w:szCs w:val="24"/>
        </w:rPr>
        <w:t>.</w:t>
      </w:r>
    </w:p>
    <w:p w14:paraId="157565CD"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Gould, S. J. (2000). </w:t>
      </w:r>
      <w:r w:rsidRPr="004766BB">
        <w:rPr>
          <w:rFonts w:ascii="Calibri" w:hAnsi="Calibri" w:cs="Calibri"/>
          <w:i/>
          <w:iCs/>
          <w:noProof/>
          <w:sz w:val="24"/>
          <w:szCs w:val="24"/>
        </w:rPr>
        <w:t>Wonderful Life: Burgess Shale and the Nature of History</w:t>
      </w:r>
      <w:r w:rsidRPr="004766BB">
        <w:rPr>
          <w:rFonts w:ascii="Calibri" w:hAnsi="Calibri" w:cs="Calibri"/>
          <w:noProof/>
          <w:sz w:val="24"/>
          <w:szCs w:val="24"/>
        </w:rPr>
        <w:t>. Vintage.</w:t>
      </w:r>
    </w:p>
    <w:p w14:paraId="53CF2963"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Gould, S. J., &amp; Eldridge, N. (1977). Punctuated Equilibria: the Tempo and Mode of Evolution Reconsidered. </w:t>
      </w:r>
      <w:r w:rsidRPr="004766BB">
        <w:rPr>
          <w:rFonts w:ascii="Calibri" w:hAnsi="Calibri" w:cs="Calibri"/>
          <w:i/>
          <w:iCs/>
          <w:noProof/>
          <w:sz w:val="24"/>
          <w:szCs w:val="24"/>
        </w:rPr>
        <w:t>Paleobiology</w:t>
      </w:r>
      <w:r w:rsidRPr="004766BB">
        <w:rPr>
          <w:rFonts w:ascii="Calibri" w:hAnsi="Calibri" w:cs="Calibri"/>
          <w:noProof/>
          <w:sz w:val="24"/>
          <w:szCs w:val="24"/>
        </w:rPr>
        <w:t>.</w:t>
      </w:r>
    </w:p>
    <w:p w14:paraId="4D73927B"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Graeber, D., &amp; Wengrow, D. (2021). </w:t>
      </w:r>
      <w:r w:rsidRPr="004766BB">
        <w:rPr>
          <w:rFonts w:ascii="Calibri" w:hAnsi="Calibri" w:cs="Calibri"/>
          <w:i/>
          <w:iCs/>
          <w:noProof/>
          <w:sz w:val="24"/>
          <w:szCs w:val="24"/>
        </w:rPr>
        <w:t>The dawn of everything: A new history of humanity</w:t>
      </w:r>
      <w:r w:rsidRPr="004766BB">
        <w:rPr>
          <w:rFonts w:ascii="Calibri" w:hAnsi="Calibri" w:cs="Calibri"/>
          <w:noProof/>
          <w:sz w:val="24"/>
          <w:szCs w:val="24"/>
        </w:rPr>
        <w:t>. Penguin UK.</w:t>
      </w:r>
    </w:p>
    <w:p w14:paraId="65C75884"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Grafen, A. (1999). Formal Darwinism , the individual-as- maximizing-agent analogy and bet-hedging. </w:t>
      </w:r>
      <w:r w:rsidRPr="004766BB">
        <w:rPr>
          <w:rFonts w:ascii="Calibri" w:hAnsi="Calibri" w:cs="Calibri"/>
          <w:i/>
          <w:iCs/>
          <w:noProof/>
          <w:sz w:val="24"/>
          <w:szCs w:val="24"/>
        </w:rPr>
        <w:t>Proceedings of the Royal Society of London</w:t>
      </w:r>
      <w:r w:rsidRPr="004766BB">
        <w:rPr>
          <w:rFonts w:ascii="Calibri" w:hAnsi="Calibri" w:cs="Calibri"/>
          <w:noProof/>
          <w:sz w:val="24"/>
          <w:szCs w:val="24"/>
        </w:rPr>
        <w:t xml:space="preserve">, </w:t>
      </w:r>
      <w:r w:rsidRPr="004766BB">
        <w:rPr>
          <w:rFonts w:ascii="Calibri" w:hAnsi="Calibri" w:cs="Calibri"/>
          <w:i/>
          <w:iCs/>
          <w:noProof/>
          <w:sz w:val="24"/>
          <w:szCs w:val="24"/>
        </w:rPr>
        <w:t>266</w:t>
      </w:r>
      <w:r w:rsidRPr="004766BB">
        <w:rPr>
          <w:rFonts w:ascii="Calibri" w:hAnsi="Calibri" w:cs="Calibri"/>
          <w:noProof/>
          <w:sz w:val="24"/>
          <w:szCs w:val="24"/>
        </w:rPr>
        <w:t>.</w:t>
      </w:r>
    </w:p>
    <w:p w14:paraId="2B9BA602"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Grafen, A. (2000). Developments of the Price Equation and Natural Selection. </w:t>
      </w:r>
      <w:r w:rsidRPr="004766BB">
        <w:rPr>
          <w:rFonts w:ascii="Calibri" w:hAnsi="Calibri" w:cs="Calibri"/>
          <w:i/>
          <w:iCs/>
          <w:noProof/>
          <w:sz w:val="24"/>
          <w:szCs w:val="24"/>
        </w:rPr>
        <w:t>Proceedings of the Royal Society of London</w:t>
      </w:r>
      <w:r w:rsidRPr="004766BB">
        <w:rPr>
          <w:rFonts w:ascii="Calibri" w:hAnsi="Calibri" w:cs="Calibri"/>
          <w:noProof/>
          <w:sz w:val="24"/>
          <w:szCs w:val="24"/>
        </w:rPr>
        <w:t xml:space="preserve">, </w:t>
      </w:r>
      <w:r w:rsidRPr="004766BB">
        <w:rPr>
          <w:rFonts w:ascii="Calibri" w:hAnsi="Calibri" w:cs="Calibri"/>
          <w:i/>
          <w:iCs/>
          <w:noProof/>
          <w:sz w:val="24"/>
          <w:szCs w:val="24"/>
        </w:rPr>
        <w:t>B267</w:t>
      </w:r>
      <w:r w:rsidRPr="004766BB">
        <w:rPr>
          <w:rFonts w:ascii="Calibri" w:hAnsi="Calibri" w:cs="Calibri"/>
          <w:noProof/>
          <w:sz w:val="24"/>
          <w:szCs w:val="24"/>
        </w:rPr>
        <w:t>, 1223–1227.</w:t>
      </w:r>
    </w:p>
    <w:p w14:paraId="0D3C5D57"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Grafen, A. (2002). A First Formal Link between the Price Equation and an Optimization Program. </w:t>
      </w:r>
      <w:r w:rsidRPr="004766BB">
        <w:rPr>
          <w:rFonts w:ascii="Calibri" w:hAnsi="Calibri" w:cs="Calibri"/>
          <w:i/>
          <w:iCs/>
          <w:noProof/>
          <w:sz w:val="24"/>
          <w:szCs w:val="24"/>
        </w:rPr>
        <w:t>Proceedings of the Royal Society of London</w:t>
      </w:r>
      <w:r w:rsidRPr="004766BB">
        <w:rPr>
          <w:rFonts w:ascii="Calibri" w:hAnsi="Calibri" w:cs="Calibri"/>
          <w:noProof/>
          <w:sz w:val="24"/>
          <w:szCs w:val="24"/>
        </w:rPr>
        <w:t xml:space="preserve">, </w:t>
      </w:r>
      <w:r w:rsidRPr="004766BB">
        <w:rPr>
          <w:rFonts w:ascii="Calibri" w:hAnsi="Calibri" w:cs="Calibri"/>
          <w:i/>
          <w:iCs/>
          <w:noProof/>
          <w:sz w:val="24"/>
          <w:szCs w:val="24"/>
        </w:rPr>
        <w:t>217</w:t>
      </w:r>
      <w:r w:rsidRPr="004766BB">
        <w:rPr>
          <w:rFonts w:ascii="Calibri" w:hAnsi="Calibri" w:cs="Calibri"/>
          <w:noProof/>
          <w:sz w:val="24"/>
          <w:szCs w:val="24"/>
        </w:rPr>
        <w:t>, 75–91. https://doi.org/10.1006/yjtbi.3015</w:t>
      </w:r>
    </w:p>
    <w:p w14:paraId="5FD59870"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Gulesci, Selim,  et al. (2021). A Stepping Stone Approach to Understanding Harmful Norms. </w:t>
      </w:r>
      <w:r w:rsidRPr="004766BB">
        <w:rPr>
          <w:rFonts w:ascii="Calibri" w:hAnsi="Calibri" w:cs="Calibri"/>
          <w:i/>
          <w:iCs/>
          <w:noProof/>
          <w:sz w:val="24"/>
          <w:szCs w:val="24"/>
        </w:rPr>
        <w:t>Centre for Economic Policy Research</w:t>
      </w:r>
      <w:r w:rsidRPr="004766BB">
        <w:rPr>
          <w:rFonts w:ascii="Calibri" w:hAnsi="Calibri" w:cs="Calibri"/>
          <w:noProof/>
          <w:sz w:val="24"/>
          <w:szCs w:val="24"/>
        </w:rPr>
        <w:t xml:space="preserve">, </w:t>
      </w:r>
      <w:r w:rsidRPr="004766BB">
        <w:rPr>
          <w:rFonts w:ascii="Calibri" w:hAnsi="Calibri" w:cs="Calibri"/>
          <w:i/>
          <w:iCs/>
          <w:noProof/>
          <w:sz w:val="24"/>
          <w:szCs w:val="24"/>
        </w:rPr>
        <w:t>Discussion</w:t>
      </w:r>
      <w:r w:rsidRPr="004766BB">
        <w:rPr>
          <w:rFonts w:ascii="Calibri" w:hAnsi="Calibri" w:cs="Calibri"/>
          <w:noProof/>
          <w:sz w:val="24"/>
          <w:szCs w:val="24"/>
        </w:rPr>
        <w:t>.</w:t>
      </w:r>
    </w:p>
    <w:p w14:paraId="2045E59E"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Haklay, M. M. (2013). Neogeography and the delusion of democratisation. </w:t>
      </w:r>
      <w:r w:rsidRPr="004766BB">
        <w:rPr>
          <w:rFonts w:ascii="Calibri" w:hAnsi="Calibri" w:cs="Calibri"/>
          <w:i/>
          <w:iCs/>
          <w:noProof/>
          <w:sz w:val="24"/>
          <w:szCs w:val="24"/>
        </w:rPr>
        <w:t>Environment and Planning A: Economy and Space</w:t>
      </w:r>
      <w:r w:rsidRPr="004766BB">
        <w:rPr>
          <w:rFonts w:ascii="Calibri" w:hAnsi="Calibri" w:cs="Calibri"/>
          <w:noProof/>
          <w:sz w:val="24"/>
          <w:szCs w:val="24"/>
        </w:rPr>
        <w:t xml:space="preserve">, </w:t>
      </w:r>
      <w:r w:rsidRPr="004766BB">
        <w:rPr>
          <w:rFonts w:ascii="Calibri" w:hAnsi="Calibri" w:cs="Calibri"/>
          <w:i/>
          <w:iCs/>
          <w:noProof/>
          <w:sz w:val="24"/>
          <w:szCs w:val="24"/>
        </w:rPr>
        <w:t>45</w:t>
      </w:r>
      <w:r w:rsidRPr="004766BB">
        <w:rPr>
          <w:rFonts w:ascii="Calibri" w:hAnsi="Calibri" w:cs="Calibri"/>
          <w:noProof/>
          <w:sz w:val="24"/>
          <w:szCs w:val="24"/>
        </w:rPr>
        <w:t>, 55–69. https://doi.org/10.1068/a45184</w:t>
      </w:r>
    </w:p>
    <w:p w14:paraId="3486AB93"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Haklay, M., O’Sullivan, D., Thurstain-Goodwin, M., &amp; Schelhorn, T. (2001). “So go downtown”:simulating pedestrian movement in town centres. </w:t>
      </w:r>
      <w:r w:rsidRPr="004766BB">
        <w:rPr>
          <w:rFonts w:ascii="Calibri" w:hAnsi="Calibri" w:cs="Calibri"/>
          <w:i/>
          <w:iCs/>
          <w:noProof/>
          <w:sz w:val="24"/>
          <w:szCs w:val="24"/>
        </w:rPr>
        <w:t xml:space="preserve">Environment and Planning </w:t>
      </w:r>
      <w:r w:rsidRPr="004766BB">
        <w:rPr>
          <w:rFonts w:ascii="Calibri" w:hAnsi="Calibri" w:cs="Calibri"/>
          <w:i/>
          <w:iCs/>
          <w:noProof/>
          <w:sz w:val="24"/>
          <w:szCs w:val="24"/>
        </w:rPr>
        <w:lastRenderedPageBreak/>
        <w:t>B: Planning and Design</w:t>
      </w:r>
      <w:r w:rsidRPr="004766BB">
        <w:rPr>
          <w:rFonts w:ascii="Calibri" w:hAnsi="Calibri" w:cs="Calibri"/>
          <w:noProof/>
          <w:sz w:val="24"/>
          <w:szCs w:val="24"/>
        </w:rPr>
        <w:t xml:space="preserve">, </w:t>
      </w:r>
      <w:r w:rsidRPr="004766BB">
        <w:rPr>
          <w:rFonts w:ascii="Calibri" w:hAnsi="Calibri" w:cs="Calibri"/>
          <w:i/>
          <w:iCs/>
          <w:noProof/>
          <w:sz w:val="24"/>
          <w:szCs w:val="24"/>
        </w:rPr>
        <w:t>28</w:t>
      </w:r>
      <w:r w:rsidRPr="004766BB">
        <w:rPr>
          <w:rFonts w:ascii="Calibri" w:hAnsi="Calibri" w:cs="Calibri"/>
          <w:noProof/>
          <w:sz w:val="24"/>
          <w:szCs w:val="24"/>
        </w:rPr>
        <w:t>(3), 343–359. https://doi.org/10.1068/b2758t</w:t>
      </w:r>
    </w:p>
    <w:p w14:paraId="2D7103B1"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Hamilton, W. D. (1963). The Evolution of Altruistic Behavior. </w:t>
      </w:r>
      <w:r w:rsidRPr="004766BB">
        <w:rPr>
          <w:rFonts w:ascii="Calibri" w:hAnsi="Calibri" w:cs="Calibri"/>
          <w:i/>
          <w:iCs/>
          <w:noProof/>
          <w:sz w:val="24"/>
          <w:szCs w:val="24"/>
        </w:rPr>
        <w:t>The American Naturalist</w:t>
      </w:r>
      <w:r w:rsidRPr="004766BB">
        <w:rPr>
          <w:rFonts w:ascii="Calibri" w:hAnsi="Calibri" w:cs="Calibri"/>
          <w:noProof/>
          <w:sz w:val="24"/>
          <w:szCs w:val="24"/>
        </w:rPr>
        <w:t xml:space="preserve">, </w:t>
      </w:r>
      <w:r w:rsidRPr="004766BB">
        <w:rPr>
          <w:rFonts w:ascii="Calibri" w:hAnsi="Calibri" w:cs="Calibri"/>
          <w:i/>
          <w:iCs/>
          <w:noProof/>
          <w:sz w:val="24"/>
          <w:szCs w:val="24"/>
        </w:rPr>
        <w:t>97</w:t>
      </w:r>
      <w:r w:rsidRPr="004766BB">
        <w:rPr>
          <w:rFonts w:ascii="Calibri" w:hAnsi="Calibri" w:cs="Calibri"/>
          <w:noProof/>
          <w:sz w:val="24"/>
          <w:szCs w:val="24"/>
        </w:rPr>
        <w:t>(896).</w:t>
      </w:r>
    </w:p>
    <w:p w14:paraId="63A7563F"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Handelman, M. (2019). The mathematical imagination: On the origins and promise of critical theory. In </w:t>
      </w:r>
      <w:r w:rsidRPr="004766BB">
        <w:rPr>
          <w:rFonts w:ascii="Calibri" w:hAnsi="Calibri" w:cs="Calibri"/>
          <w:i/>
          <w:iCs/>
          <w:noProof/>
          <w:sz w:val="24"/>
          <w:szCs w:val="24"/>
        </w:rPr>
        <w:t>The Mathematical Imagination: On the Origins and Promise of Critical Theory</w:t>
      </w:r>
      <w:r w:rsidRPr="004766BB">
        <w:rPr>
          <w:rFonts w:ascii="Calibri" w:hAnsi="Calibri" w:cs="Calibri"/>
          <w:noProof/>
          <w:sz w:val="24"/>
          <w:szCs w:val="24"/>
        </w:rPr>
        <w:t xml:space="preserve"> (pp. 1–278).</w:t>
      </w:r>
    </w:p>
    <w:p w14:paraId="25A48A87"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Hardin, G. (1968). The tragedy of the commons: the population problem has no technical solution; it requires a fundamental extension in morality. </w:t>
      </w:r>
      <w:r w:rsidRPr="004766BB">
        <w:rPr>
          <w:rFonts w:ascii="Calibri" w:hAnsi="Calibri" w:cs="Calibri"/>
          <w:i/>
          <w:iCs/>
          <w:noProof/>
          <w:sz w:val="24"/>
          <w:szCs w:val="24"/>
        </w:rPr>
        <w:t>Science1</w:t>
      </w:r>
      <w:r w:rsidRPr="004766BB">
        <w:rPr>
          <w:rFonts w:ascii="Calibri" w:hAnsi="Calibri" w:cs="Calibri"/>
          <w:noProof/>
          <w:sz w:val="24"/>
          <w:szCs w:val="24"/>
        </w:rPr>
        <w:t xml:space="preserve">, </w:t>
      </w:r>
      <w:r w:rsidRPr="004766BB">
        <w:rPr>
          <w:rFonts w:ascii="Calibri" w:hAnsi="Calibri" w:cs="Calibri"/>
          <w:i/>
          <w:iCs/>
          <w:noProof/>
          <w:sz w:val="24"/>
          <w:szCs w:val="24"/>
        </w:rPr>
        <w:t>162</w:t>
      </w:r>
      <w:r w:rsidRPr="004766BB">
        <w:rPr>
          <w:rFonts w:ascii="Calibri" w:hAnsi="Calibri" w:cs="Calibri"/>
          <w:noProof/>
          <w:sz w:val="24"/>
          <w:szCs w:val="24"/>
        </w:rPr>
        <w:t>(3859), 1243–1248.</w:t>
      </w:r>
    </w:p>
    <w:p w14:paraId="34631624"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Harvey, D. (1972). Revolutionary and Counter Revolutionary Theory in Geography and the Problem of Ghetto Formation. </w:t>
      </w:r>
      <w:r w:rsidRPr="004766BB">
        <w:rPr>
          <w:rFonts w:ascii="Calibri" w:hAnsi="Calibri" w:cs="Calibri"/>
          <w:i/>
          <w:iCs/>
          <w:noProof/>
          <w:sz w:val="24"/>
          <w:szCs w:val="24"/>
        </w:rPr>
        <w:t>Antipode</w:t>
      </w:r>
      <w:r w:rsidRPr="004766BB">
        <w:rPr>
          <w:rFonts w:ascii="Calibri" w:hAnsi="Calibri" w:cs="Calibri"/>
          <w:noProof/>
          <w:sz w:val="24"/>
          <w:szCs w:val="24"/>
        </w:rPr>
        <w:t>.</w:t>
      </w:r>
    </w:p>
    <w:p w14:paraId="5855264A"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Harvey, D. L. (2001). Chaos and Complexity: Their Bearing on Social Policy Research. </w:t>
      </w:r>
      <w:r w:rsidRPr="004766BB">
        <w:rPr>
          <w:rFonts w:ascii="Calibri" w:hAnsi="Calibri" w:cs="Calibri"/>
          <w:i/>
          <w:iCs/>
          <w:noProof/>
          <w:sz w:val="24"/>
          <w:szCs w:val="24"/>
        </w:rPr>
        <w:t>Social Issues</w:t>
      </w:r>
      <w:r w:rsidRPr="004766BB">
        <w:rPr>
          <w:rFonts w:ascii="Calibri" w:hAnsi="Calibri" w:cs="Calibri"/>
          <w:noProof/>
          <w:sz w:val="24"/>
          <w:szCs w:val="24"/>
        </w:rPr>
        <w:t xml:space="preserve">, </w:t>
      </w:r>
      <w:r w:rsidRPr="004766BB">
        <w:rPr>
          <w:rFonts w:ascii="Calibri" w:hAnsi="Calibri" w:cs="Calibri"/>
          <w:i/>
          <w:iCs/>
          <w:noProof/>
          <w:sz w:val="24"/>
          <w:szCs w:val="24"/>
        </w:rPr>
        <w:t>1</w:t>
      </w:r>
      <w:r w:rsidRPr="004766BB">
        <w:rPr>
          <w:rFonts w:ascii="Calibri" w:hAnsi="Calibri" w:cs="Calibri"/>
          <w:noProof/>
          <w:sz w:val="24"/>
          <w:szCs w:val="24"/>
        </w:rPr>
        <w:t>(2). http://www.whb.co.uk/socialissues/harvey.htm</w:t>
      </w:r>
    </w:p>
    <w:p w14:paraId="55AABC19"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Harvey, D. L., &amp; Reed, M. (1997). Social Science as the Study of Complex Systems. In D Kiel &amp; E. Elliott (Eds.), </w:t>
      </w:r>
      <w:r w:rsidRPr="004766BB">
        <w:rPr>
          <w:rFonts w:ascii="Calibri" w:hAnsi="Calibri" w:cs="Calibri"/>
          <w:i/>
          <w:iCs/>
          <w:noProof/>
          <w:sz w:val="24"/>
          <w:szCs w:val="24"/>
        </w:rPr>
        <w:t>Chaos Theory in the Social Sciences: Foundations and Applications</w:t>
      </w:r>
      <w:r w:rsidRPr="004766BB">
        <w:rPr>
          <w:rFonts w:ascii="Calibri" w:hAnsi="Calibri" w:cs="Calibri"/>
          <w:noProof/>
          <w:sz w:val="24"/>
          <w:szCs w:val="24"/>
        </w:rPr>
        <w:t>. University of Michigan Press.</w:t>
      </w:r>
    </w:p>
    <w:p w14:paraId="11FEF569"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Harvey, D. L., &amp; Reed, M. H. (1994). The evolution of dissipative social systems. </w:t>
      </w:r>
      <w:r w:rsidRPr="004766BB">
        <w:rPr>
          <w:rFonts w:ascii="Calibri" w:hAnsi="Calibri" w:cs="Calibri"/>
          <w:i/>
          <w:iCs/>
          <w:noProof/>
          <w:sz w:val="24"/>
          <w:szCs w:val="24"/>
        </w:rPr>
        <w:t>Journal of Social and Evolutionary Systems</w:t>
      </w:r>
      <w:r w:rsidRPr="004766BB">
        <w:rPr>
          <w:rFonts w:ascii="Calibri" w:hAnsi="Calibri" w:cs="Calibri"/>
          <w:noProof/>
          <w:sz w:val="24"/>
          <w:szCs w:val="24"/>
        </w:rPr>
        <w:t xml:space="preserve">, </w:t>
      </w:r>
      <w:r w:rsidRPr="004766BB">
        <w:rPr>
          <w:rFonts w:ascii="Calibri" w:hAnsi="Calibri" w:cs="Calibri"/>
          <w:i/>
          <w:iCs/>
          <w:noProof/>
          <w:sz w:val="24"/>
          <w:szCs w:val="24"/>
        </w:rPr>
        <w:t>17</w:t>
      </w:r>
      <w:r w:rsidRPr="004766BB">
        <w:rPr>
          <w:rFonts w:ascii="Calibri" w:hAnsi="Calibri" w:cs="Calibri"/>
          <w:noProof/>
          <w:sz w:val="24"/>
          <w:szCs w:val="24"/>
        </w:rPr>
        <w:t>(4), 371–411. https://doi.org/10.1016/1061-7361(94)90020-5</w:t>
      </w:r>
    </w:p>
    <w:p w14:paraId="7D1966F3"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Hauert, C. H. (2002). EFFECTS OF SPACE IN 2 × 2 GAMES. </w:t>
      </w:r>
      <w:r w:rsidRPr="004766BB">
        <w:rPr>
          <w:rFonts w:ascii="Calibri" w:hAnsi="Calibri" w:cs="Calibri"/>
          <w:i/>
          <w:iCs/>
          <w:noProof/>
          <w:sz w:val="24"/>
          <w:szCs w:val="24"/>
        </w:rPr>
        <w:t>International Journal of Bifurcation and Chaos</w:t>
      </w:r>
      <w:r w:rsidRPr="004766BB">
        <w:rPr>
          <w:rFonts w:ascii="Calibri" w:hAnsi="Calibri" w:cs="Calibri"/>
          <w:noProof/>
          <w:sz w:val="24"/>
          <w:szCs w:val="24"/>
        </w:rPr>
        <w:t xml:space="preserve">, </w:t>
      </w:r>
      <w:r w:rsidRPr="004766BB">
        <w:rPr>
          <w:rFonts w:ascii="Calibri" w:hAnsi="Calibri" w:cs="Calibri"/>
          <w:i/>
          <w:iCs/>
          <w:noProof/>
          <w:sz w:val="24"/>
          <w:szCs w:val="24"/>
        </w:rPr>
        <w:t>12</w:t>
      </w:r>
      <w:r w:rsidRPr="004766BB">
        <w:rPr>
          <w:rFonts w:ascii="Calibri" w:hAnsi="Calibri" w:cs="Calibri"/>
          <w:noProof/>
          <w:sz w:val="24"/>
          <w:szCs w:val="24"/>
        </w:rPr>
        <w:t>(7), 1531–1548.</w:t>
      </w:r>
    </w:p>
    <w:p w14:paraId="528F861E"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Henrich, J., Bowles, S., Camerer, C., Fehr, E., &amp; Gintis, H. (2004). </w:t>
      </w:r>
      <w:r w:rsidRPr="004766BB">
        <w:rPr>
          <w:rFonts w:ascii="Calibri" w:hAnsi="Calibri" w:cs="Calibri"/>
          <w:i/>
          <w:iCs/>
          <w:noProof/>
          <w:sz w:val="24"/>
          <w:szCs w:val="24"/>
        </w:rPr>
        <w:t>Foundations of human sociality: Economic experiments and ethnographic evidence from fifteen small-scale societies</w:t>
      </w:r>
      <w:r w:rsidRPr="004766BB">
        <w:rPr>
          <w:rFonts w:ascii="Calibri" w:hAnsi="Calibri" w:cs="Calibri"/>
          <w:noProof/>
          <w:sz w:val="24"/>
          <w:szCs w:val="24"/>
        </w:rPr>
        <w:t xml:space="preserve"> (J. </w:t>
      </w:r>
      <w:r w:rsidRPr="004766BB">
        <w:rPr>
          <w:rFonts w:ascii="Calibri" w:hAnsi="Calibri" w:cs="Calibri"/>
          <w:noProof/>
          <w:sz w:val="24"/>
          <w:szCs w:val="24"/>
        </w:rPr>
        <w:lastRenderedPageBreak/>
        <w:t>Henrich, S. Bowles, C. Camerer, E. Fehr, &amp; H. Gintis (Eds.)). Oxford University Press.</w:t>
      </w:r>
    </w:p>
    <w:p w14:paraId="671900E4"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Henrich, J., Boyd, R., Bowles, S., Camerer, C., Fehr, E., Gintis, H., McElreath, R., Alvard, M., Barr, A., Ensminger, J., Henrich, N. S., Hill, K., Gil-White, F., Gurven, M., Marlowe, F. W., Patton, J. Q., &amp; Tracer, D. (2005). “Economic man” in cross-cultural perspective: Behavioral experiments in 15 small-scale societies. </w:t>
      </w:r>
      <w:r w:rsidRPr="004766BB">
        <w:rPr>
          <w:rFonts w:ascii="Calibri" w:hAnsi="Calibri" w:cs="Calibri"/>
          <w:i/>
          <w:iCs/>
          <w:noProof/>
          <w:sz w:val="24"/>
          <w:szCs w:val="24"/>
        </w:rPr>
        <w:t>Behavioral and Brain Sciences</w:t>
      </w:r>
      <w:r w:rsidRPr="004766BB">
        <w:rPr>
          <w:rFonts w:ascii="Calibri" w:hAnsi="Calibri" w:cs="Calibri"/>
          <w:noProof/>
          <w:sz w:val="24"/>
          <w:szCs w:val="24"/>
        </w:rPr>
        <w:t xml:space="preserve">, </w:t>
      </w:r>
      <w:r w:rsidRPr="004766BB">
        <w:rPr>
          <w:rFonts w:ascii="Calibri" w:hAnsi="Calibri" w:cs="Calibri"/>
          <w:i/>
          <w:iCs/>
          <w:noProof/>
          <w:sz w:val="24"/>
          <w:szCs w:val="24"/>
        </w:rPr>
        <w:t>28</w:t>
      </w:r>
      <w:r w:rsidRPr="004766BB">
        <w:rPr>
          <w:rFonts w:ascii="Calibri" w:hAnsi="Calibri" w:cs="Calibri"/>
          <w:noProof/>
          <w:sz w:val="24"/>
          <w:szCs w:val="24"/>
        </w:rPr>
        <w:t>(6), 795–815. https://doi.org/10.1017/S0140525X05000142</w:t>
      </w:r>
    </w:p>
    <w:p w14:paraId="45441C6B"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Heppenstall, A. J., Crooks, A. T., See, L. M., &amp; Batty, M. (Eds.). (2012). </w:t>
      </w:r>
      <w:r w:rsidRPr="004766BB">
        <w:rPr>
          <w:rFonts w:ascii="Calibri" w:hAnsi="Calibri" w:cs="Calibri"/>
          <w:i/>
          <w:iCs/>
          <w:noProof/>
          <w:sz w:val="24"/>
          <w:szCs w:val="24"/>
        </w:rPr>
        <w:t>Agent-Based Models of Geographical Systems</w:t>
      </w:r>
      <w:r w:rsidRPr="004766BB">
        <w:rPr>
          <w:rFonts w:ascii="Calibri" w:hAnsi="Calibri" w:cs="Calibri"/>
          <w:noProof/>
          <w:sz w:val="24"/>
          <w:szCs w:val="24"/>
        </w:rPr>
        <w:t>. Springer.</w:t>
      </w:r>
    </w:p>
    <w:p w14:paraId="61031CCC"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Hilbert, M. (2020). </w:t>
      </w:r>
      <w:r w:rsidRPr="004766BB">
        <w:rPr>
          <w:rFonts w:ascii="Calibri" w:hAnsi="Calibri" w:cs="Calibri"/>
          <w:i/>
          <w:iCs/>
          <w:noProof/>
          <w:sz w:val="24"/>
          <w:szCs w:val="24"/>
        </w:rPr>
        <w:t>Conversation in Computational Social Science Class, UC Davis, Fall 2020</w:t>
      </w:r>
      <w:r w:rsidRPr="004766BB">
        <w:rPr>
          <w:rFonts w:ascii="Calibri" w:hAnsi="Calibri" w:cs="Calibri"/>
          <w:noProof/>
          <w:sz w:val="24"/>
          <w:szCs w:val="24"/>
        </w:rPr>
        <w:t>.</w:t>
      </w:r>
    </w:p>
    <w:p w14:paraId="4F74957A"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Janssen, M. (2020). </w:t>
      </w:r>
      <w:r w:rsidRPr="004766BB">
        <w:rPr>
          <w:rFonts w:ascii="Calibri" w:hAnsi="Calibri" w:cs="Calibri"/>
          <w:i/>
          <w:iCs/>
          <w:noProof/>
          <w:sz w:val="24"/>
          <w:szCs w:val="24"/>
        </w:rPr>
        <w:t>Introduction to Agent-Based Modeling: with Applications to Social, Ecological, and Social-Ecological Systems</w:t>
      </w:r>
      <w:r w:rsidRPr="004766BB">
        <w:rPr>
          <w:rFonts w:ascii="Calibri" w:hAnsi="Calibri" w:cs="Calibri"/>
          <w:noProof/>
          <w:sz w:val="24"/>
          <w:szCs w:val="24"/>
        </w:rPr>
        <w:t>. Self-published.</w:t>
      </w:r>
    </w:p>
    <w:p w14:paraId="46973B38"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Janssen, M. A., &amp; Anderies, J. M. (2013). </w:t>
      </w:r>
      <w:r w:rsidRPr="004766BB">
        <w:rPr>
          <w:rFonts w:ascii="Calibri" w:hAnsi="Calibri" w:cs="Calibri"/>
          <w:i/>
          <w:iCs/>
          <w:noProof/>
          <w:sz w:val="24"/>
          <w:szCs w:val="24"/>
        </w:rPr>
        <w:t>Sustaining the Commons</w:t>
      </w:r>
      <w:r w:rsidRPr="004766BB">
        <w:rPr>
          <w:rFonts w:ascii="Calibri" w:hAnsi="Calibri" w:cs="Calibri"/>
          <w:noProof/>
          <w:sz w:val="24"/>
          <w:szCs w:val="24"/>
        </w:rPr>
        <w:t>. CENTER FOR BEHAVIOR, INSTITUTIONS AND THE ENVIRONMENT.</w:t>
      </w:r>
    </w:p>
    <w:p w14:paraId="32C79B47"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Kiel, Douglas, &amp; Elliott, E. (Eds.). (1997). </w:t>
      </w:r>
      <w:r w:rsidRPr="004766BB">
        <w:rPr>
          <w:rFonts w:ascii="Calibri" w:hAnsi="Calibri" w:cs="Calibri"/>
          <w:i/>
          <w:iCs/>
          <w:noProof/>
          <w:sz w:val="24"/>
          <w:szCs w:val="24"/>
        </w:rPr>
        <w:t>Chaos Theory in the Social Sciences: Foundations and Applications</w:t>
      </w:r>
      <w:r w:rsidRPr="004766BB">
        <w:rPr>
          <w:rFonts w:ascii="Calibri" w:hAnsi="Calibri" w:cs="Calibri"/>
          <w:noProof/>
          <w:sz w:val="24"/>
          <w:szCs w:val="24"/>
        </w:rPr>
        <w:t>. University of Michigan Press.</w:t>
      </w:r>
    </w:p>
    <w:p w14:paraId="2E9CB4A8"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Klein, J. A., Hopping, K. A., Yeh, E. T., Nyima, Y., Boone, R. B., &amp; Galvin, K. A. (2014). Unexpected climate impacts on the Tibetan Plateau: LOCAL and scientific knowledge in findings of delayed summer. </w:t>
      </w:r>
      <w:r w:rsidRPr="004766BB">
        <w:rPr>
          <w:rFonts w:ascii="Calibri" w:hAnsi="Calibri" w:cs="Calibri"/>
          <w:i/>
          <w:iCs/>
          <w:noProof/>
          <w:sz w:val="24"/>
          <w:szCs w:val="24"/>
        </w:rPr>
        <w:t>Global Environmental Change</w:t>
      </w:r>
      <w:r w:rsidRPr="004766BB">
        <w:rPr>
          <w:rFonts w:ascii="Calibri" w:hAnsi="Calibri" w:cs="Calibri"/>
          <w:noProof/>
          <w:sz w:val="24"/>
          <w:szCs w:val="24"/>
        </w:rPr>
        <w:t xml:space="preserve">, </w:t>
      </w:r>
      <w:r w:rsidRPr="004766BB">
        <w:rPr>
          <w:rFonts w:ascii="Calibri" w:hAnsi="Calibri" w:cs="Calibri"/>
          <w:i/>
          <w:iCs/>
          <w:noProof/>
          <w:sz w:val="24"/>
          <w:szCs w:val="24"/>
        </w:rPr>
        <w:t>28</w:t>
      </w:r>
      <w:r w:rsidRPr="004766BB">
        <w:rPr>
          <w:rFonts w:ascii="Calibri" w:hAnsi="Calibri" w:cs="Calibri"/>
          <w:noProof/>
          <w:sz w:val="24"/>
          <w:szCs w:val="24"/>
        </w:rPr>
        <w:t>(1), 141–152. https://doi.org/10.1016/j.gloenvcha.2014.03.007</w:t>
      </w:r>
    </w:p>
    <w:p w14:paraId="4CCB5DE8"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Kropotkin, P. (1885). What Geography Ought to Be. </w:t>
      </w:r>
      <w:r w:rsidRPr="004766BB">
        <w:rPr>
          <w:rFonts w:ascii="Calibri" w:hAnsi="Calibri" w:cs="Calibri"/>
          <w:i/>
          <w:iCs/>
          <w:noProof/>
          <w:sz w:val="24"/>
          <w:szCs w:val="24"/>
        </w:rPr>
        <w:t>The Nineteenth Century</w:t>
      </w:r>
      <w:r w:rsidRPr="004766BB">
        <w:rPr>
          <w:rFonts w:ascii="Calibri" w:hAnsi="Calibri" w:cs="Calibri"/>
          <w:noProof/>
          <w:sz w:val="24"/>
          <w:szCs w:val="24"/>
        </w:rPr>
        <w:t xml:space="preserve">, </w:t>
      </w:r>
      <w:r w:rsidRPr="004766BB">
        <w:rPr>
          <w:rFonts w:ascii="Calibri" w:hAnsi="Calibri" w:cs="Calibri"/>
          <w:i/>
          <w:iCs/>
          <w:noProof/>
          <w:sz w:val="24"/>
          <w:szCs w:val="24"/>
        </w:rPr>
        <w:t>18</w:t>
      </w:r>
      <w:r w:rsidRPr="004766BB">
        <w:rPr>
          <w:rFonts w:ascii="Calibri" w:hAnsi="Calibri" w:cs="Calibri"/>
          <w:noProof/>
          <w:sz w:val="24"/>
          <w:szCs w:val="24"/>
        </w:rPr>
        <w:t>, 940–956.</w:t>
      </w:r>
    </w:p>
    <w:p w14:paraId="30DE750F"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lastRenderedPageBreak/>
        <w:t xml:space="preserve">Kropotkin, P. (2021). </w:t>
      </w:r>
      <w:r w:rsidRPr="004766BB">
        <w:rPr>
          <w:rFonts w:ascii="Calibri" w:hAnsi="Calibri" w:cs="Calibri"/>
          <w:i/>
          <w:iCs/>
          <w:noProof/>
          <w:sz w:val="24"/>
          <w:szCs w:val="24"/>
        </w:rPr>
        <w:t>Mutual Aid: An Illuminated Factor of Evolution</w:t>
      </w:r>
      <w:r w:rsidRPr="004766BB">
        <w:rPr>
          <w:rFonts w:ascii="Calibri" w:hAnsi="Calibri" w:cs="Calibri"/>
          <w:noProof/>
          <w:sz w:val="24"/>
          <w:szCs w:val="24"/>
        </w:rPr>
        <w:t>. PM Press.</w:t>
      </w:r>
    </w:p>
    <w:p w14:paraId="613D89E1"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Kwan, M. P., &amp; Schwanen, T. (2009). Critical quantative geographies. </w:t>
      </w:r>
      <w:r w:rsidRPr="004766BB">
        <w:rPr>
          <w:rFonts w:ascii="Calibri" w:hAnsi="Calibri" w:cs="Calibri"/>
          <w:i/>
          <w:iCs/>
          <w:noProof/>
          <w:sz w:val="24"/>
          <w:szCs w:val="24"/>
        </w:rPr>
        <w:t>Environment and Planning A</w:t>
      </w:r>
      <w:r w:rsidRPr="004766BB">
        <w:rPr>
          <w:rFonts w:ascii="Calibri" w:hAnsi="Calibri" w:cs="Calibri"/>
          <w:noProof/>
          <w:sz w:val="24"/>
          <w:szCs w:val="24"/>
        </w:rPr>
        <w:t xml:space="preserve">, </w:t>
      </w:r>
      <w:r w:rsidRPr="004766BB">
        <w:rPr>
          <w:rFonts w:ascii="Calibri" w:hAnsi="Calibri" w:cs="Calibri"/>
          <w:i/>
          <w:iCs/>
          <w:noProof/>
          <w:sz w:val="24"/>
          <w:szCs w:val="24"/>
        </w:rPr>
        <w:t>41</w:t>
      </w:r>
      <w:r w:rsidRPr="004766BB">
        <w:rPr>
          <w:rFonts w:ascii="Calibri" w:hAnsi="Calibri" w:cs="Calibri"/>
          <w:noProof/>
          <w:sz w:val="24"/>
          <w:szCs w:val="24"/>
        </w:rPr>
        <w:t>(2), 261–264. https://doi.org/10.1068/a41350</w:t>
      </w:r>
    </w:p>
    <w:p w14:paraId="10DF56E1"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Laland, K. N., Odling-Smee, J., &amp; Myles, S. (2010). How culture shaped the human genome: Bringing genetics and the human sciences together. </w:t>
      </w:r>
      <w:r w:rsidRPr="004766BB">
        <w:rPr>
          <w:rFonts w:ascii="Calibri" w:hAnsi="Calibri" w:cs="Calibri"/>
          <w:i/>
          <w:iCs/>
          <w:noProof/>
          <w:sz w:val="24"/>
          <w:szCs w:val="24"/>
        </w:rPr>
        <w:t>Nature Reviews Genetics</w:t>
      </w:r>
      <w:r w:rsidRPr="004766BB">
        <w:rPr>
          <w:rFonts w:ascii="Calibri" w:hAnsi="Calibri" w:cs="Calibri"/>
          <w:noProof/>
          <w:sz w:val="24"/>
          <w:szCs w:val="24"/>
        </w:rPr>
        <w:t xml:space="preserve">, </w:t>
      </w:r>
      <w:r w:rsidRPr="004766BB">
        <w:rPr>
          <w:rFonts w:ascii="Calibri" w:hAnsi="Calibri" w:cs="Calibri"/>
          <w:i/>
          <w:iCs/>
          <w:noProof/>
          <w:sz w:val="24"/>
          <w:szCs w:val="24"/>
        </w:rPr>
        <w:t>11</w:t>
      </w:r>
      <w:r w:rsidRPr="004766BB">
        <w:rPr>
          <w:rFonts w:ascii="Calibri" w:hAnsi="Calibri" w:cs="Calibri"/>
          <w:noProof/>
          <w:sz w:val="24"/>
          <w:szCs w:val="24"/>
        </w:rPr>
        <w:t>(2), 137–148. https://doi.org/10.1038/nrg2734</w:t>
      </w:r>
    </w:p>
    <w:p w14:paraId="6314BCEB"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Lansing, J. S. (2006). </w:t>
      </w:r>
      <w:r w:rsidRPr="004766BB">
        <w:rPr>
          <w:rFonts w:ascii="Calibri" w:hAnsi="Calibri" w:cs="Calibri"/>
          <w:i/>
          <w:iCs/>
          <w:noProof/>
          <w:sz w:val="24"/>
          <w:szCs w:val="24"/>
        </w:rPr>
        <w:t>Perfect Order: RECOGNIZING COMPLEXITY IN BALI</w:t>
      </w:r>
      <w:r w:rsidRPr="004766BB">
        <w:rPr>
          <w:rFonts w:ascii="Calibri" w:hAnsi="Calibri" w:cs="Calibri"/>
          <w:noProof/>
          <w:sz w:val="24"/>
          <w:szCs w:val="24"/>
        </w:rPr>
        <w:t>. 2006.</w:t>
      </w:r>
    </w:p>
    <w:p w14:paraId="2DA072A4"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Lansing, J. S., &amp; Cox, M. P. (2019). </w:t>
      </w:r>
      <w:r w:rsidRPr="004766BB">
        <w:rPr>
          <w:rFonts w:ascii="Calibri" w:hAnsi="Calibri" w:cs="Calibri"/>
          <w:i/>
          <w:iCs/>
          <w:noProof/>
          <w:sz w:val="24"/>
          <w:szCs w:val="24"/>
        </w:rPr>
        <w:t>Islands of Order: a guide to complexity modeling for the social sciences</w:t>
      </w:r>
      <w:r w:rsidRPr="004766BB">
        <w:rPr>
          <w:rFonts w:ascii="Calibri" w:hAnsi="Calibri" w:cs="Calibri"/>
          <w:noProof/>
          <w:sz w:val="24"/>
          <w:szCs w:val="24"/>
        </w:rPr>
        <w:t>. Princeton University Press.</w:t>
      </w:r>
    </w:p>
    <w:p w14:paraId="7F5ACD4C"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Lansing, J. S., &amp; Kremer, J. N. (1993). Emergent Properties of Balinese Water Temple Networks: Coadaptation on a Rugged Fitness Landscape. </w:t>
      </w:r>
      <w:r w:rsidRPr="004766BB">
        <w:rPr>
          <w:rFonts w:ascii="Calibri" w:hAnsi="Calibri" w:cs="Calibri"/>
          <w:i/>
          <w:iCs/>
          <w:noProof/>
          <w:sz w:val="24"/>
          <w:szCs w:val="24"/>
        </w:rPr>
        <w:t>American Anthropologist</w:t>
      </w:r>
      <w:r w:rsidRPr="004766BB">
        <w:rPr>
          <w:rFonts w:ascii="Calibri" w:hAnsi="Calibri" w:cs="Calibri"/>
          <w:noProof/>
          <w:sz w:val="24"/>
          <w:szCs w:val="24"/>
        </w:rPr>
        <w:t xml:space="preserve">, </w:t>
      </w:r>
      <w:r w:rsidRPr="004766BB">
        <w:rPr>
          <w:rFonts w:ascii="Calibri" w:hAnsi="Calibri" w:cs="Calibri"/>
          <w:i/>
          <w:iCs/>
          <w:noProof/>
          <w:sz w:val="24"/>
          <w:szCs w:val="24"/>
        </w:rPr>
        <w:t>95</w:t>
      </w:r>
      <w:r w:rsidRPr="004766BB">
        <w:rPr>
          <w:rFonts w:ascii="Calibri" w:hAnsi="Calibri" w:cs="Calibri"/>
          <w:noProof/>
          <w:sz w:val="24"/>
          <w:szCs w:val="24"/>
        </w:rPr>
        <w:t>(1), 97–114. https://doi.org/10.1525/aa.1993.95.1.02a00050</w:t>
      </w:r>
    </w:p>
    <w:p w14:paraId="5982E700"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Lave, R., Biermann, C., &amp; Lane, S. N. (Eds.). (2018). </w:t>
      </w:r>
      <w:r w:rsidRPr="004766BB">
        <w:rPr>
          <w:rFonts w:ascii="Calibri" w:hAnsi="Calibri" w:cs="Calibri"/>
          <w:i/>
          <w:iCs/>
          <w:noProof/>
          <w:sz w:val="24"/>
          <w:szCs w:val="24"/>
        </w:rPr>
        <w:t>The Palgrave Handbook of Critical Physical Geography</w:t>
      </w:r>
      <w:r w:rsidRPr="004766BB">
        <w:rPr>
          <w:rFonts w:ascii="Calibri" w:hAnsi="Calibri" w:cs="Calibri"/>
          <w:noProof/>
          <w:sz w:val="24"/>
          <w:szCs w:val="24"/>
        </w:rPr>
        <w:t>. Palgrave McMillan.</w:t>
      </w:r>
    </w:p>
    <w:p w14:paraId="0DE4D7B9"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Li, T. M. (2014). </w:t>
      </w:r>
      <w:r w:rsidRPr="004766BB">
        <w:rPr>
          <w:rFonts w:ascii="Calibri" w:hAnsi="Calibri" w:cs="Calibri"/>
          <w:i/>
          <w:iCs/>
          <w:noProof/>
          <w:sz w:val="24"/>
          <w:szCs w:val="24"/>
        </w:rPr>
        <w:t>Land’s End: Capitalist relations on an indigenous frontier</w:t>
      </w:r>
      <w:r w:rsidRPr="004766BB">
        <w:rPr>
          <w:rFonts w:ascii="Calibri" w:hAnsi="Calibri" w:cs="Calibri"/>
          <w:noProof/>
          <w:sz w:val="24"/>
          <w:szCs w:val="24"/>
        </w:rPr>
        <w:t>. Duke University Press.</w:t>
      </w:r>
    </w:p>
    <w:p w14:paraId="1F349D31"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Liu, C. (2020). A theory of norm collapse. </w:t>
      </w:r>
      <w:r w:rsidRPr="004766BB">
        <w:rPr>
          <w:rFonts w:ascii="Calibri" w:hAnsi="Calibri" w:cs="Calibri"/>
          <w:i/>
          <w:iCs/>
          <w:noProof/>
          <w:sz w:val="24"/>
          <w:szCs w:val="24"/>
        </w:rPr>
        <w:t>Rationality and Society</w:t>
      </w:r>
      <w:r w:rsidRPr="004766BB">
        <w:rPr>
          <w:rFonts w:ascii="Calibri" w:hAnsi="Calibri" w:cs="Calibri"/>
          <w:noProof/>
          <w:sz w:val="24"/>
          <w:szCs w:val="24"/>
        </w:rPr>
        <w:t xml:space="preserve">, </w:t>
      </w:r>
      <w:r w:rsidRPr="004766BB">
        <w:rPr>
          <w:rFonts w:ascii="Calibri" w:hAnsi="Calibri" w:cs="Calibri"/>
          <w:i/>
          <w:iCs/>
          <w:noProof/>
          <w:sz w:val="24"/>
          <w:szCs w:val="24"/>
        </w:rPr>
        <w:t>32</w:t>
      </w:r>
      <w:r w:rsidRPr="004766BB">
        <w:rPr>
          <w:rFonts w:ascii="Calibri" w:hAnsi="Calibri" w:cs="Calibri"/>
          <w:noProof/>
          <w:sz w:val="24"/>
          <w:szCs w:val="24"/>
        </w:rPr>
        <w:t>(2), 119–143. https://doi.org/10.1177/1043463120921255</w:t>
      </w:r>
    </w:p>
    <w:p w14:paraId="407F1121"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Liu, C. (2021). A theory of sexual revolution : explaining the collapse of the norm of premarital abstinence. </w:t>
      </w:r>
      <w:r w:rsidRPr="004766BB">
        <w:rPr>
          <w:rFonts w:ascii="Calibri" w:hAnsi="Calibri" w:cs="Calibri"/>
          <w:i/>
          <w:iCs/>
          <w:noProof/>
          <w:sz w:val="24"/>
          <w:szCs w:val="24"/>
        </w:rPr>
        <w:t>Mind &amp; Society</w:t>
      </w:r>
      <w:r w:rsidRPr="004766BB">
        <w:rPr>
          <w:rFonts w:ascii="Calibri" w:hAnsi="Calibri" w:cs="Calibri"/>
          <w:noProof/>
          <w:sz w:val="24"/>
          <w:szCs w:val="24"/>
        </w:rPr>
        <w:t xml:space="preserve">, </w:t>
      </w:r>
      <w:r w:rsidRPr="004766BB">
        <w:rPr>
          <w:rFonts w:ascii="Calibri" w:hAnsi="Calibri" w:cs="Calibri"/>
          <w:i/>
          <w:iCs/>
          <w:noProof/>
          <w:sz w:val="24"/>
          <w:szCs w:val="24"/>
        </w:rPr>
        <w:t>20</w:t>
      </w:r>
      <w:r w:rsidRPr="004766BB">
        <w:rPr>
          <w:rFonts w:ascii="Calibri" w:hAnsi="Calibri" w:cs="Calibri"/>
          <w:noProof/>
          <w:sz w:val="24"/>
          <w:szCs w:val="24"/>
        </w:rPr>
        <w:t>(1), 41–58. https://doi.org/10.1007/s11299-020-00269-7</w:t>
      </w:r>
    </w:p>
    <w:p w14:paraId="65C0FEE5"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lastRenderedPageBreak/>
        <w:t xml:space="preserve">Livingstone, D. N. (1993). </w:t>
      </w:r>
      <w:r w:rsidRPr="004766BB">
        <w:rPr>
          <w:rFonts w:ascii="Calibri" w:hAnsi="Calibri" w:cs="Calibri"/>
          <w:i/>
          <w:iCs/>
          <w:noProof/>
          <w:sz w:val="24"/>
          <w:szCs w:val="24"/>
        </w:rPr>
        <w:t>The Geographical Tradition: Episodes in the History of a Contested Enterprise</w:t>
      </w:r>
      <w:r w:rsidRPr="004766BB">
        <w:rPr>
          <w:rFonts w:ascii="Calibri" w:hAnsi="Calibri" w:cs="Calibri"/>
          <w:noProof/>
          <w:sz w:val="24"/>
          <w:szCs w:val="24"/>
        </w:rPr>
        <w:t>. Wiley.</w:t>
      </w:r>
    </w:p>
    <w:p w14:paraId="37FF8436"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Manson, S., An, L., Clarke, K. C., Heppenstall, A., Koch, J., Krzyzanowski, B., Morgan, F., O’sullivan, D., Runck, B. C., Shook, E., &amp; Tesfatsion, L. (2020). Methodological issues of spatial agent-based models. </w:t>
      </w:r>
      <w:r w:rsidRPr="004766BB">
        <w:rPr>
          <w:rFonts w:ascii="Calibri" w:hAnsi="Calibri" w:cs="Calibri"/>
          <w:i/>
          <w:iCs/>
          <w:noProof/>
          <w:sz w:val="24"/>
          <w:szCs w:val="24"/>
        </w:rPr>
        <w:t>Jasss</w:t>
      </w:r>
      <w:r w:rsidRPr="004766BB">
        <w:rPr>
          <w:rFonts w:ascii="Calibri" w:hAnsi="Calibri" w:cs="Calibri"/>
          <w:noProof/>
          <w:sz w:val="24"/>
          <w:szCs w:val="24"/>
        </w:rPr>
        <w:t xml:space="preserve">, </w:t>
      </w:r>
      <w:r w:rsidRPr="004766BB">
        <w:rPr>
          <w:rFonts w:ascii="Calibri" w:hAnsi="Calibri" w:cs="Calibri"/>
          <w:i/>
          <w:iCs/>
          <w:noProof/>
          <w:sz w:val="24"/>
          <w:szCs w:val="24"/>
        </w:rPr>
        <w:t>23</w:t>
      </w:r>
      <w:r w:rsidRPr="004766BB">
        <w:rPr>
          <w:rFonts w:ascii="Calibri" w:hAnsi="Calibri" w:cs="Calibri"/>
          <w:noProof/>
          <w:sz w:val="24"/>
          <w:szCs w:val="24"/>
        </w:rPr>
        <w:t>(1). https://doi.org/10.18564/jasss.4174</w:t>
      </w:r>
    </w:p>
    <w:p w14:paraId="607FF078"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Manson, S. M. (2001). Simplifying complexity: a review of complexity theory. </w:t>
      </w:r>
      <w:r w:rsidRPr="004766BB">
        <w:rPr>
          <w:rFonts w:ascii="Calibri" w:hAnsi="Calibri" w:cs="Calibri"/>
          <w:i/>
          <w:iCs/>
          <w:noProof/>
          <w:sz w:val="24"/>
          <w:szCs w:val="24"/>
        </w:rPr>
        <w:t>Geoforum</w:t>
      </w:r>
      <w:r w:rsidRPr="004766BB">
        <w:rPr>
          <w:rFonts w:ascii="Calibri" w:hAnsi="Calibri" w:cs="Calibri"/>
          <w:noProof/>
          <w:sz w:val="24"/>
          <w:szCs w:val="24"/>
        </w:rPr>
        <w:t xml:space="preserve">, </w:t>
      </w:r>
      <w:r w:rsidRPr="004766BB">
        <w:rPr>
          <w:rFonts w:ascii="Calibri" w:hAnsi="Calibri" w:cs="Calibri"/>
          <w:i/>
          <w:iCs/>
          <w:noProof/>
          <w:sz w:val="24"/>
          <w:szCs w:val="24"/>
        </w:rPr>
        <w:t>32</w:t>
      </w:r>
      <w:r w:rsidRPr="004766BB">
        <w:rPr>
          <w:rFonts w:ascii="Calibri" w:hAnsi="Calibri" w:cs="Calibri"/>
          <w:noProof/>
          <w:sz w:val="24"/>
          <w:szCs w:val="24"/>
        </w:rPr>
        <w:t>, 405–414.</w:t>
      </w:r>
    </w:p>
    <w:p w14:paraId="2739182B"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Manson, S. M. (2003). Epistemological possibilities and imperatives of complexity research: a reply to Reitsma. </w:t>
      </w:r>
      <w:r w:rsidRPr="004766BB">
        <w:rPr>
          <w:rFonts w:ascii="Calibri" w:hAnsi="Calibri" w:cs="Calibri"/>
          <w:i/>
          <w:iCs/>
          <w:noProof/>
          <w:sz w:val="24"/>
          <w:szCs w:val="24"/>
        </w:rPr>
        <w:t>Geoforum</w:t>
      </w:r>
      <w:r w:rsidRPr="004766BB">
        <w:rPr>
          <w:rFonts w:ascii="Calibri" w:hAnsi="Calibri" w:cs="Calibri"/>
          <w:noProof/>
          <w:sz w:val="24"/>
          <w:szCs w:val="24"/>
        </w:rPr>
        <w:t xml:space="preserve">, </w:t>
      </w:r>
      <w:r w:rsidRPr="004766BB">
        <w:rPr>
          <w:rFonts w:ascii="Calibri" w:hAnsi="Calibri" w:cs="Calibri"/>
          <w:i/>
          <w:iCs/>
          <w:noProof/>
          <w:sz w:val="24"/>
          <w:szCs w:val="24"/>
        </w:rPr>
        <w:t>34</w:t>
      </w:r>
      <w:r w:rsidRPr="004766BB">
        <w:rPr>
          <w:rFonts w:ascii="Calibri" w:hAnsi="Calibri" w:cs="Calibri"/>
          <w:noProof/>
          <w:sz w:val="24"/>
          <w:szCs w:val="24"/>
        </w:rPr>
        <w:t>(1), 17–20. https://doi.org/10.1016/s0016-7185(02)00015-5</w:t>
      </w:r>
    </w:p>
    <w:p w14:paraId="5460E4AA"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Manson, S., &amp; O’Sullivan, D. (2006). Complexity theory in the study of space and place. </w:t>
      </w:r>
      <w:r w:rsidRPr="004766BB">
        <w:rPr>
          <w:rFonts w:ascii="Calibri" w:hAnsi="Calibri" w:cs="Calibri"/>
          <w:i/>
          <w:iCs/>
          <w:noProof/>
          <w:sz w:val="24"/>
          <w:szCs w:val="24"/>
        </w:rPr>
        <w:t>Environment and Planning A</w:t>
      </w:r>
      <w:r w:rsidRPr="004766BB">
        <w:rPr>
          <w:rFonts w:ascii="Calibri" w:hAnsi="Calibri" w:cs="Calibri"/>
          <w:noProof/>
          <w:sz w:val="24"/>
          <w:szCs w:val="24"/>
        </w:rPr>
        <w:t xml:space="preserve">, </w:t>
      </w:r>
      <w:r w:rsidRPr="004766BB">
        <w:rPr>
          <w:rFonts w:ascii="Calibri" w:hAnsi="Calibri" w:cs="Calibri"/>
          <w:i/>
          <w:iCs/>
          <w:noProof/>
          <w:sz w:val="24"/>
          <w:szCs w:val="24"/>
        </w:rPr>
        <w:t>38</w:t>
      </w:r>
      <w:r w:rsidRPr="004766BB">
        <w:rPr>
          <w:rFonts w:ascii="Calibri" w:hAnsi="Calibri" w:cs="Calibri"/>
          <w:noProof/>
          <w:sz w:val="24"/>
          <w:szCs w:val="24"/>
        </w:rPr>
        <w:t>(4), 677–692. https://doi.org/10.1068/a37100</w:t>
      </w:r>
    </w:p>
    <w:p w14:paraId="24312CB2"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Marck, I., &amp; Martinez, J. (2018). </w:t>
      </w:r>
      <w:r w:rsidRPr="004766BB">
        <w:rPr>
          <w:rFonts w:ascii="Calibri" w:hAnsi="Calibri" w:cs="Calibri"/>
          <w:i/>
          <w:iCs/>
          <w:noProof/>
          <w:sz w:val="24"/>
          <w:szCs w:val="24"/>
        </w:rPr>
        <w:t>Conversation with Isaac Marck and Jesus Martinez</w:t>
      </w:r>
      <w:r w:rsidRPr="004766BB">
        <w:rPr>
          <w:rFonts w:ascii="Calibri" w:hAnsi="Calibri" w:cs="Calibri"/>
          <w:noProof/>
          <w:sz w:val="24"/>
          <w:szCs w:val="24"/>
        </w:rPr>
        <w:t>.</w:t>
      </w:r>
    </w:p>
    <w:p w14:paraId="0D8C6177"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Massey, D. (1973). Towards a critique of industrial location theory. </w:t>
      </w:r>
      <w:r w:rsidRPr="004766BB">
        <w:rPr>
          <w:rFonts w:ascii="Calibri" w:hAnsi="Calibri" w:cs="Calibri"/>
          <w:i/>
          <w:iCs/>
          <w:noProof/>
          <w:sz w:val="24"/>
          <w:szCs w:val="24"/>
        </w:rPr>
        <w:t>Antipode</w:t>
      </w:r>
      <w:r w:rsidRPr="004766BB">
        <w:rPr>
          <w:rFonts w:ascii="Calibri" w:hAnsi="Calibri" w:cs="Calibri"/>
          <w:noProof/>
          <w:sz w:val="24"/>
          <w:szCs w:val="24"/>
        </w:rPr>
        <w:t xml:space="preserve">, </w:t>
      </w:r>
      <w:r w:rsidRPr="004766BB">
        <w:rPr>
          <w:rFonts w:ascii="Calibri" w:hAnsi="Calibri" w:cs="Calibri"/>
          <w:i/>
          <w:iCs/>
          <w:noProof/>
          <w:sz w:val="24"/>
          <w:szCs w:val="24"/>
        </w:rPr>
        <w:t>5</w:t>
      </w:r>
      <w:r w:rsidRPr="004766BB">
        <w:rPr>
          <w:rFonts w:ascii="Calibri" w:hAnsi="Calibri" w:cs="Calibri"/>
          <w:noProof/>
          <w:sz w:val="24"/>
          <w:szCs w:val="24"/>
        </w:rPr>
        <w:t>, 33–49.</w:t>
      </w:r>
    </w:p>
    <w:p w14:paraId="5D83B991"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Massey, D. (1999). Space-time, “science” and the relationship between physical geography and human geography. </w:t>
      </w:r>
      <w:r w:rsidRPr="004766BB">
        <w:rPr>
          <w:rFonts w:ascii="Calibri" w:hAnsi="Calibri" w:cs="Calibri"/>
          <w:i/>
          <w:iCs/>
          <w:noProof/>
          <w:sz w:val="24"/>
          <w:szCs w:val="24"/>
        </w:rPr>
        <w:t>Transactions of the Institute of British Geographers</w:t>
      </w:r>
      <w:r w:rsidRPr="004766BB">
        <w:rPr>
          <w:rFonts w:ascii="Calibri" w:hAnsi="Calibri" w:cs="Calibri"/>
          <w:noProof/>
          <w:sz w:val="24"/>
          <w:szCs w:val="24"/>
        </w:rPr>
        <w:t xml:space="preserve">, </w:t>
      </w:r>
      <w:r w:rsidRPr="004766BB">
        <w:rPr>
          <w:rFonts w:ascii="Calibri" w:hAnsi="Calibri" w:cs="Calibri"/>
          <w:i/>
          <w:iCs/>
          <w:noProof/>
          <w:sz w:val="24"/>
          <w:szCs w:val="24"/>
        </w:rPr>
        <w:t>24</w:t>
      </w:r>
      <w:r w:rsidRPr="004766BB">
        <w:rPr>
          <w:rFonts w:ascii="Calibri" w:hAnsi="Calibri" w:cs="Calibri"/>
          <w:noProof/>
          <w:sz w:val="24"/>
          <w:szCs w:val="24"/>
        </w:rPr>
        <w:t>(3), 261–276. https://doi.org/10.1111/j.0020-2754.1999.00261.x</w:t>
      </w:r>
    </w:p>
    <w:p w14:paraId="2172D761"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Maynard Smith, J., &amp; Price, G. R. (1973). The Logic of Animal Conflict. </w:t>
      </w:r>
      <w:r w:rsidRPr="004766BB">
        <w:rPr>
          <w:rFonts w:ascii="Calibri" w:hAnsi="Calibri" w:cs="Calibri"/>
          <w:i/>
          <w:iCs/>
          <w:noProof/>
          <w:sz w:val="24"/>
          <w:szCs w:val="24"/>
        </w:rPr>
        <w:t>Nature</w:t>
      </w:r>
      <w:r w:rsidRPr="004766BB">
        <w:rPr>
          <w:rFonts w:ascii="Calibri" w:hAnsi="Calibri" w:cs="Calibri"/>
          <w:noProof/>
          <w:sz w:val="24"/>
          <w:szCs w:val="24"/>
        </w:rPr>
        <w:t xml:space="preserve">, </w:t>
      </w:r>
      <w:r w:rsidRPr="004766BB">
        <w:rPr>
          <w:rFonts w:ascii="Calibri" w:hAnsi="Calibri" w:cs="Calibri"/>
          <w:i/>
          <w:iCs/>
          <w:noProof/>
          <w:sz w:val="24"/>
          <w:szCs w:val="24"/>
        </w:rPr>
        <w:t>246</w:t>
      </w:r>
      <w:r w:rsidRPr="004766BB">
        <w:rPr>
          <w:rFonts w:ascii="Calibri" w:hAnsi="Calibri" w:cs="Calibri"/>
          <w:noProof/>
          <w:sz w:val="24"/>
          <w:szCs w:val="24"/>
        </w:rPr>
        <w:t>(15–18).</w:t>
      </w:r>
    </w:p>
    <w:p w14:paraId="4DBD66B3"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McElreath, R., &amp; Boyd, R. (2007). </w:t>
      </w:r>
      <w:r w:rsidRPr="004766BB">
        <w:rPr>
          <w:rFonts w:ascii="Calibri" w:hAnsi="Calibri" w:cs="Calibri"/>
          <w:i/>
          <w:iCs/>
          <w:noProof/>
          <w:sz w:val="24"/>
          <w:szCs w:val="24"/>
        </w:rPr>
        <w:t>Mathematical Models of Social Evolution: A Guide for the Perplexed</w:t>
      </w:r>
      <w:r w:rsidRPr="004766BB">
        <w:rPr>
          <w:rFonts w:ascii="Calibri" w:hAnsi="Calibri" w:cs="Calibri"/>
          <w:noProof/>
          <w:sz w:val="24"/>
          <w:szCs w:val="24"/>
        </w:rPr>
        <w:t>. The University of Chicago Press.</w:t>
      </w:r>
    </w:p>
    <w:p w14:paraId="7619BF49"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lastRenderedPageBreak/>
        <w:t xml:space="preserve">McHaffie, P. H. (2002). Towards the automated map factory: Early automation at the U.S. Geological Survey. </w:t>
      </w:r>
      <w:r w:rsidRPr="004766BB">
        <w:rPr>
          <w:rFonts w:ascii="Calibri" w:hAnsi="Calibri" w:cs="Calibri"/>
          <w:i/>
          <w:iCs/>
          <w:noProof/>
          <w:sz w:val="24"/>
          <w:szCs w:val="24"/>
        </w:rPr>
        <w:t>Cartography and Geographic Information Science</w:t>
      </w:r>
      <w:r w:rsidRPr="004766BB">
        <w:rPr>
          <w:rFonts w:ascii="Calibri" w:hAnsi="Calibri" w:cs="Calibri"/>
          <w:noProof/>
          <w:sz w:val="24"/>
          <w:szCs w:val="24"/>
        </w:rPr>
        <w:t xml:space="preserve">, </w:t>
      </w:r>
      <w:r w:rsidRPr="004766BB">
        <w:rPr>
          <w:rFonts w:ascii="Calibri" w:hAnsi="Calibri" w:cs="Calibri"/>
          <w:i/>
          <w:iCs/>
          <w:noProof/>
          <w:sz w:val="24"/>
          <w:szCs w:val="24"/>
        </w:rPr>
        <w:t>29</w:t>
      </w:r>
      <w:r w:rsidRPr="004766BB">
        <w:rPr>
          <w:rFonts w:ascii="Calibri" w:hAnsi="Calibri" w:cs="Calibri"/>
          <w:noProof/>
          <w:sz w:val="24"/>
          <w:szCs w:val="24"/>
        </w:rPr>
        <w:t>(3), 193–206. https://doi.org/10.1559/152304002782008521</w:t>
      </w:r>
    </w:p>
    <w:p w14:paraId="54CC40B0"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Mead, G. H. (1972). Mind, Self, and Society. In </w:t>
      </w:r>
      <w:r w:rsidRPr="004766BB">
        <w:rPr>
          <w:rFonts w:ascii="Calibri" w:hAnsi="Calibri" w:cs="Calibri"/>
          <w:i/>
          <w:iCs/>
          <w:noProof/>
          <w:sz w:val="24"/>
          <w:szCs w:val="24"/>
        </w:rPr>
        <w:t>Mind, Self, and Society from the Standpoint of a Social Behaviorist</w:t>
      </w:r>
      <w:r w:rsidRPr="004766BB">
        <w:rPr>
          <w:rFonts w:ascii="Calibri" w:hAnsi="Calibri" w:cs="Calibri"/>
          <w:noProof/>
          <w:sz w:val="24"/>
          <w:szCs w:val="24"/>
        </w:rPr>
        <w:t>. University of Chicago Press. https://doi.org/10.7208/chicago/9780226516608.001.0001</w:t>
      </w:r>
    </w:p>
    <w:p w14:paraId="3ADA92CE"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Millington, J. D. A., O’Sullivan, D., &amp; Perry, G. L. W. (2012). Model histories: Narrative explanation in generative simulation modelling. </w:t>
      </w:r>
      <w:r w:rsidRPr="004766BB">
        <w:rPr>
          <w:rFonts w:ascii="Calibri" w:hAnsi="Calibri" w:cs="Calibri"/>
          <w:i/>
          <w:iCs/>
          <w:noProof/>
          <w:sz w:val="24"/>
          <w:szCs w:val="24"/>
        </w:rPr>
        <w:t>Geoforum</w:t>
      </w:r>
      <w:r w:rsidRPr="004766BB">
        <w:rPr>
          <w:rFonts w:ascii="Calibri" w:hAnsi="Calibri" w:cs="Calibri"/>
          <w:noProof/>
          <w:sz w:val="24"/>
          <w:szCs w:val="24"/>
        </w:rPr>
        <w:t xml:space="preserve">, </w:t>
      </w:r>
      <w:r w:rsidRPr="004766BB">
        <w:rPr>
          <w:rFonts w:ascii="Calibri" w:hAnsi="Calibri" w:cs="Calibri"/>
          <w:i/>
          <w:iCs/>
          <w:noProof/>
          <w:sz w:val="24"/>
          <w:szCs w:val="24"/>
        </w:rPr>
        <w:t>43</w:t>
      </w:r>
      <w:r w:rsidRPr="004766BB">
        <w:rPr>
          <w:rFonts w:ascii="Calibri" w:hAnsi="Calibri" w:cs="Calibri"/>
          <w:noProof/>
          <w:sz w:val="24"/>
          <w:szCs w:val="24"/>
        </w:rPr>
        <w:t>(6), 1025–1034. https://doi.org/10.1016/j.geoforum.2012.06.017</w:t>
      </w:r>
    </w:p>
    <w:p w14:paraId="6E3EADC4"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Moore, J. (2015). </w:t>
      </w:r>
      <w:r w:rsidRPr="004766BB">
        <w:rPr>
          <w:rFonts w:ascii="Calibri" w:hAnsi="Calibri" w:cs="Calibri"/>
          <w:i/>
          <w:iCs/>
          <w:noProof/>
          <w:sz w:val="24"/>
          <w:szCs w:val="24"/>
        </w:rPr>
        <w:t>Capitalism in the Web of Life: Ecology and the Accumulation of Capital</w:t>
      </w:r>
      <w:r w:rsidRPr="004766BB">
        <w:rPr>
          <w:rFonts w:ascii="Calibri" w:hAnsi="Calibri" w:cs="Calibri"/>
          <w:noProof/>
          <w:sz w:val="24"/>
          <w:szCs w:val="24"/>
        </w:rPr>
        <w:t>. Verso.</w:t>
      </w:r>
    </w:p>
    <w:p w14:paraId="759D3C99"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Morsky, B., &amp; Akcay, E. (2019). Evolution of social norms and correlated equilibria. </w:t>
      </w:r>
      <w:r w:rsidRPr="004766BB">
        <w:rPr>
          <w:rFonts w:ascii="Calibri" w:hAnsi="Calibri" w:cs="Calibri"/>
          <w:i/>
          <w:iCs/>
          <w:noProof/>
          <w:sz w:val="24"/>
          <w:szCs w:val="24"/>
        </w:rPr>
        <w:t>Proceedings of the National Academy of Sciences of the United States of America</w:t>
      </w:r>
      <w:r w:rsidRPr="004766BB">
        <w:rPr>
          <w:rFonts w:ascii="Calibri" w:hAnsi="Calibri" w:cs="Calibri"/>
          <w:noProof/>
          <w:sz w:val="24"/>
          <w:szCs w:val="24"/>
        </w:rPr>
        <w:t xml:space="preserve">, </w:t>
      </w:r>
      <w:r w:rsidRPr="004766BB">
        <w:rPr>
          <w:rFonts w:ascii="Calibri" w:hAnsi="Calibri" w:cs="Calibri"/>
          <w:i/>
          <w:iCs/>
          <w:noProof/>
          <w:sz w:val="24"/>
          <w:szCs w:val="24"/>
        </w:rPr>
        <w:t>116</w:t>
      </w:r>
      <w:r w:rsidRPr="004766BB">
        <w:rPr>
          <w:rFonts w:ascii="Calibri" w:hAnsi="Calibri" w:cs="Calibri"/>
          <w:noProof/>
          <w:sz w:val="24"/>
          <w:szCs w:val="24"/>
        </w:rPr>
        <w:t>(18), 8834–8839. https://doi.org/10.1073/pnas.2004649117</w:t>
      </w:r>
    </w:p>
    <w:p w14:paraId="2C2AB84A"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Nash, J. (1950). Equilibrium Points in n-Person Games. </w:t>
      </w:r>
      <w:r w:rsidRPr="004766BB">
        <w:rPr>
          <w:rFonts w:ascii="Calibri" w:hAnsi="Calibri" w:cs="Calibri"/>
          <w:i/>
          <w:iCs/>
          <w:noProof/>
          <w:sz w:val="24"/>
          <w:szCs w:val="24"/>
        </w:rPr>
        <w:t>Proceedings of the National Academy of Sciences</w:t>
      </w:r>
      <w:r w:rsidRPr="004766BB">
        <w:rPr>
          <w:rFonts w:ascii="Calibri" w:hAnsi="Calibri" w:cs="Calibri"/>
          <w:noProof/>
          <w:sz w:val="24"/>
          <w:szCs w:val="24"/>
        </w:rPr>
        <w:t xml:space="preserve">, </w:t>
      </w:r>
      <w:r w:rsidRPr="004766BB">
        <w:rPr>
          <w:rFonts w:ascii="Calibri" w:hAnsi="Calibri" w:cs="Calibri"/>
          <w:i/>
          <w:iCs/>
          <w:noProof/>
          <w:sz w:val="24"/>
          <w:szCs w:val="24"/>
        </w:rPr>
        <w:t>36</w:t>
      </w:r>
      <w:r w:rsidRPr="004766BB">
        <w:rPr>
          <w:rFonts w:ascii="Calibri" w:hAnsi="Calibri" w:cs="Calibri"/>
          <w:noProof/>
          <w:sz w:val="24"/>
          <w:szCs w:val="24"/>
        </w:rPr>
        <w:t>, 48–49.</w:t>
      </w:r>
    </w:p>
    <w:p w14:paraId="7DECA859"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Nowak, M. A., Tarnita, C. E., &amp; Wilson, E. O. (2010). The evolution of eusociality. </w:t>
      </w:r>
      <w:r w:rsidRPr="004766BB">
        <w:rPr>
          <w:rFonts w:ascii="Calibri" w:hAnsi="Calibri" w:cs="Calibri"/>
          <w:i/>
          <w:iCs/>
          <w:noProof/>
          <w:sz w:val="24"/>
          <w:szCs w:val="24"/>
        </w:rPr>
        <w:t>Nature</w:t>
      </w:r>
      <w:r w:rsidRPr="004766BB">
        <w:rPr>
          <w:rFonts w:ascii="Calibri" w:hAnsi="Calibri" w:cs="Calibri"/>
          <w:noProof/>
          <w:sz w:val="24"/>
          <w:szCs w:val="24"/>
        </w:rPr>
        <w:t xml:space="preserve">, </w:t>
      </w:r>
      <w:r w:rsidRPr="004766BB">
        <w:rPr>
          <w:rFonts w:ascii="Calibri" w:hAnsi="Calibri" w:cs="Calibri"/>
          <w:i/>
          <w:iCs/>
          <w:noProof/>
          <w:sz w:val="24"/>
          <w:szCs w:val="24"/>
        </w:rPr>
        <w:t>466</w:t>
      </w:r>
      <w:r w:rsidRPr="004766BB">
        <w:rPr>
          <w:rFonts w:ascii="Calibri" w:hAnsi="Calibri" w:cs="Calibri"/>
          <w:noProof/>
          <w:sz w:val="24"/>
          <w:szCs w:val="24"/>
        </w:rPr>
        <w:t>(7310), 1057–1062. https://doi.org/10.1038/nature09205</w:t>
      </w:r>
    </w:p>
    <w:p w14:paraId="7B036ABF"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Nowak, M., &amp; May, R. (1993). THE SPATIAL DILEMMAS OF EVOLUTION. </w:t>
      </w:r>
      <w:r w:rsidRPr="004766BB">
        <w:rPr>
          <w:rFonts w:ascii="Calibri" w:hAnsi="Calibri" w:cs="Calibri"/>
          <w:i/>
          <w:iCs/>
          <w:noProof/>
          <w:sz w:val="24"/>
          <w:szCs w:val="24"/>
        </w:rPr>
        <w:t>Internatinal Journal of Bifurcation and Chaos</w:t>
      </w:r>
      <w:r w:rsidRPr="004766BB">
        <w:rPr>
          <w:rFonts w:ascii="Calibri" w:hAnsi="Calibri" w:cs="Calibri"/>
          <w:noProof/>
          <w:sz w:val="24"/>
          <w:szCs w:val="24"/>
        </w:rPr>
        <w:t xml:space="preserve">, </w:t>
      </w:r>
      <w:r w:rsidRPr="004766BB">
        <w:rPr>
          <w:rFonts w:ascii="Calibri" w:hAnsi="Calibri" w:cs="Calibri"/>
          <w:i/>
          <w:iCs/>
          <w:noProof/>
          <w:sz w:val="24"/>
          <w:szCs w:val="24"/>
        </w:rPr>
        <w:t>3</w:t>
      </w:r>
      <w:r w:rsidRPr="004766BB">
        <w:rPr>
          <w:rFonts w:ascii="Calibri" w:hAnsi="Calibri" w:cs="Calibri"/>
          <w:noProof/>
          <w:sz w:val="24"/>
          <w:szCs w:val="24"/>
        </w:rPr>
        <w:t>(1), 35–78.</w:t>
      </w:r>
    </w:p>
    <w:p w14:paraId="4D230A83"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O’Sullivan, D., &amp; Haklay, M. (2000). Agent-based models and individualism: Is the world agent-</w:t>
      </w:r>
      <w:r w:rsidRPr="004766BB">
        <w:rPr>
          <w:rFonts w:ascii="Calibri" w:hAnsi="Calibri" w:cs="Calibri"/>
          <w:noProof/>
          <w:sz w:val="24"/>
          <w:szCs w:val="24"/>
        </w:rPr>
        <w:lastRenderedPageBreak/>
        <w:t xml:space="preserve">based? </w:t>
      </w:r>
      <w:r w:rsidRPr="004766BB">
        <w:rPr>
          <w:rFonts w:ascii="Calibri" w:hAnsi="Calibri" w:cs="Calibri"/>
          <w:i/>
          <w:iCs/>
          <w:noProof/>
          <w:sz w:val="24"/>
          <w:szCs w:val="24"/>
        </w:rPr>
        <w:t>Environment and Planning A</w:t>
      </w:r>
      <w:r w:rsidRPr="004766BB">
        <w:rPr>
          <w:rFonts w:ascii="Calibri" w:hAnsi="Calibri" w:cs="Calibri"/>
          <w:noProof/>
          <w:sz w:val="24"/>
          <w:szCs w:val="24"/>
        </w:rPr>
        <w:t xml:space="preserve">, </w:t>
      </w:r>
      <w:r w:rsidRPr="004766BB">
        <w:rPr>
          <w:rFonts w:ascii="Calibri" w:hAnsi="Calibri" w:cs="Calibri"/>
          <w:i/>
          <w:iCs/>
          <w:noProof/>
          <w:sz w:val="24"/>
          <w:szCs w:val="24"/>
        </w:rPr>
        <w:t>32</w:t>
      </w:r>
      <w:r w:rsidRPr="004766BB">
        <w:rPr>
          <w:rFonts w:ascii="Calibri" w:hAnsi="Calibri" w:cs="Calibri"/>
          <w:noProof/>
          <w:sz w:val="24"/>
          <w:szCs w:val="24"/>
        </w:rPr>
        <w:t>(8), 1409–1425. https://doi.org/10.1068/a32140</w:t>
      </w:r>
    </w:p>
    <w:p w14:paraId="5457176F"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O’Sullivan, D., &amp; Manson, S. M. (2015). Do Physicists Have Geography Envy? And What Can Geographers Learn from It? </w:t>
      </w:r>
      <w:r w:rsidRPr="004766BB">
        <w:rPr>
          <w:rFonts w:ascii="Calibri" w:hAnsi="Calibri" w:cs="Calibri"/>
          <w:i/>
          <w:iCs/>
          <w:noProof/>
          <w:sz w:val="24"/>
          <w:szCs w:val="24"/>
        </w:rPr>
        <w:t>Annals of the Association of American Geographers</w:t>
      </w:r>
      <w:r w:rsidRPr="004766BB">
        <w:rPr>
          <w:rFonts w:ascii="Calibri" w:hAnsi="Calibri" w:cs="Calibri"/>
          <w:noProof/>
          <w:sz w:val="24"/>
          <w:szCs w:val="24"/>
        </w:rPr>
        <w:t xml:space="preserve">, </w:t>
      </w:r>
      <w:r w:rsidRPr="004766BB">
        <w:rPr>
          <w:rFonts w:ascii="Calibri" w:hAnsi="Calibri" w:cs="Calibri"/>
          <w:i/>
          <w:iCs/>
          <w:noProof/>
          <w:sz w:val="24"/>
          <w:szCs w:val="24"/>
        </w:rPr>
        <w:t>105</w:t>
      </w:r>
      <w:r w:rsidRPr="004766BB">
        <w:rPr>
          <w:rFonts w:ascii="Calibri" w:hAnsi="Calibri" w:cs="Calibri"/>
          <w:noProof/>
          <w:sz w:val="24"/>
          <w:szCs w:val="24"/>
        </w:rPr>
        <w:t>(4), 704–722. https://doi.org/10.1080/00045608.2015.1039105</w:t>
      </w:r>
    </w:p>
    <w:p w14:paraId="2C2AE0FB"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O’Sullivan, David. (2002). Toward micro-scale spatial modeling of gentrification. </w:t>
      </w:r>
      <w:r w:rsidRPr="004766BB">
        <w:rPr>
          <w:rFonts w:ascii="Calibri" w:hAnsi="Calibri" w:cs="Calibri"/>
          <w:i/>
          <w:iCs/>
          <w:noProof/>
          <w:sz w:val="24"/>
          <w:szCs w:val="24"/>
        </w:rPr>
        <w:t>Journal of Geographical Systems</w:t>
      </w:r>
      <w:r w:rsidRPr="004766BB">
        <w:rPr>
          <w:rFonts w:ascii="Calibri" w:hAnsi="Calibri" w:cs="Calibri"/>
          <w:noProof/>
          <w:sz w:val="24"/>
          <w:szCs w:val="24"/>
        </w:rPr>
        <w:t xml:space="preserve">, </w:t>
      </w:r>
      <w:r w:rsidRPr="004766BB">
        <w:rPr>
          <w:rFonts w:ascii="Calibri" w:hAnsi="Calibri" w:cs="Calibri"/>
          <w:i/>
          <w:iCs/>
          <w:noProof/>
          <w:sz w:val="24"/>
          <w:szCs w:val="24"/>
        </w:rPr>
        <w:t>4</w:t>
      </w:r>
      <w:r w:rsidRPr="004766BB">
        <w:rPr>
          <w:rFonts w:ascii="Calibri" w:hAnsi="Calibri" w:cs="Calibri"/>
          <w:noProof/>
          <w:sz w:val="24"/>
          <w:szCs w:val="24"/>
        </w:rPr>
        <w:t>(3), 251–274. https://doi.org/10.1007/s101090200086</w:t>
      </w:r>
    </w:p>
    <w:p w14:paraId="0405C6FE"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O’Sullivan, David. (2004). Complexity science and human geography. </w:t>
      </w:r>
      <w:r w:rsidRPr="004766BB">
        <w:rPr>
          <w:rFonts w:ascii="Calibri" w:hAnsi="Calibri" w:cs="Calibri"/>
          <w:i/>
          <w:iCs/>
          <w:noProof/>
          <w:sz w:val="24"/>
          <w:szCs w:val="24"/>
        </w:rPr>
        <w:t>Transactions of the Institute of British Geographers</w:t>
      </w:r>
      <w:r w:rsidRPr="004766BB">
        <w:rPr>
          <w:rFonts w:ascii="Calibri" w:hAnsi="Calibri" w:cs="Calibri"/>
          <w:noProof/>
          <w:sz w:val="24"/>
          <w:szCs w:val="24"/>
        </w:rPr>
        <w:t xml:space="preserve">, </w:t>
      </w:r>
      <w:r w:rsidRPr="004766BB">
        <w:rPr>
          <w:rFonts w:ascii="Calibri" w:hAnsi="Calibri" w:cs="Calibri"/>
          <w:i/>
          <w:iCs/>
          <w:noProof/>
          <w:sz w:val="24"/>
          <w:szCs w:val="24"/>
        </w:rPr>
        <w:t>29</w:t>
      </w:r>
      <w:r w:rsidRPr="004766BB">
        <w:rPr>
          <w:rFonts w:ascii="Calibri" w:hAnsi="Calibri" w:cs="Calibri"/>
          <w:noProof/>
          <w:sz w:val="24"/>
          <w:szCs w:val="24"/>
        </w:rPr>
        <w:t>(3), 282–295. https://doi.org/10.1111/j.0020-2754.2004.00321.x</w:t>
      </w:r>
    </w:p>
    <w:p w14:paraId="6CAFAE86"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O’Sullivan, David. (2006). Geographical information science: Critical GIS. </w:t>
      </w:r>
      <w:r w:rsidRPr="004766BB">
        <w:rPr>
          <w:rFonts w:ascii="Calibri" w:hAnsi="Calibri" w:cs="Calibri"/>
          <w:i/>
          <w:iCs/>
          <w:noProof/>
          <w:sz w:val="24"/>
          <w:szCs w:val="24"/>
        </w:rPr>
        <w:t>Progress in Human Geography</w:t>
      </w:r>
      <w:r w:rsidRPr="004766BB">
        <w:rPr>
          <w:rFonts w:ascii="Calibri" w:hAnsi="Calibri" w:cs="Calibri"/>
          <w:noProof/>
          <w:sz w:val="24"/>
          <w:szCs w:val="24"/>
        </w:rPr>
        <w:t xml:space="preserve">, </w:t>
      </w:r>
      <w:r w:rsidRPr="004766BB">
        <w:rPr>
          <w:rFonts w:ascii="Calibri" w:hAnsi="Calibri" w:cs="Calibri"/>
          <w:i/>
          <w:iCs/>
          <w:noProof/>
          <w:sz w:val="24"/>
          <w:szCs w:val="24"/>
        </w:rPr>
        <w:t>30</w:t>
      </w:r>
      <w:r w:rsidRPr="004766BB">
        <w:rPr>
          <w:rFonts w:ascii="Calibri" w:hAnsi="Calibri" w:cs="Calibri"/>
          <w:noProof/>
          <w:sz w:val="24"/>
          <w:szCs w:val="24"/>
        </w:rPr>
        <w:t>(6), 783–791. https://doi.org/10.1177/0309132506071528</w:t>
      </w:r>
    </w:p>
    <w:p w14:paraId="2AC749FC"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O’Sullivan, David. (2008). Geographical information science: Agent-based models. </w:t>
      </w:r>
      <w:r w:rsidRPr="004766BB">
        <w:rPr>
          <w:rFonts w:ascii="Calibri" w:hAnsi="Calibri" w:cs="Calibri"/>
          <w:i/>
          <w:iCs/>
          <w:noProof/>
          <w:sz w:val="24"/>
          <w:szCs w:val="24"/>
        </w:rPr>
        <w:t>Progress in Human Geography</w:t>
      </w:r>
      <w:r w:rsidRPr="004766BB">
        <w:rPr>
          <w:rFonts w:ascii="Calibri" w:hAnsi="Calibri" w:cs="Calibri"/>
          <w:noProof/>
          <w:sz w:val="24"/>
          <w:szCs w:val="24"/>
        </w:rPr>
        <w:t xml:space="preserve">, </w:t>
      </w:r>
      <w:r w:rsidRPr="004766BB">
        <w:rPr>
          <w:rFonts w:ascii="Calibri" w:hAnsi="Calibri" w:cs="Calibri"/>
          <w:i/>
          <w:iCs/>
          <w:noProof/>
          <w:sz w:val="24"/>
          <w:szCs w:val="24"/>
        </w:rPr>
        <w:t>32</w:t>
      </w:r>
      <w:r w:rsidRPr="004766BB">
        <w:rPr>
          <w:rFonts w:ascii="Calibri" w:hAnsi="Calibri" w:cs="Calibri"/>
          <w:noProof/>
          <w:sz w:val="24"/>
          <w:szCs w:val="24"/>
        </w:rPr>
        <w:t>(4), 541–550. https://doi.org/10.1177/0309132507086879</w:t>
      </w:r>
    </w:p>
    <w:p w14:paraId="3A6E1367"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O’Sullivan, David. (2018). Big data . . .Why (Oh Why?) This computational social science? In J. Thatcher, J. Eckert, &amp; A. Shears (Eds.), </w:t>
      </w:r>
      <w:r w:rsidRPr="004766BB">
        <w:rPr>
          <w:rFonts w:ascii="Calibri" w:hAnsi="Calibri" w:cs="Calibri"/>
          <w:i/>
          <w:iCs/>
          <w:noProof/>
          <w:sz w:val="24"/>
          <w:szCs w:val="24"/>
        </w:rPr>
        <w:t>Thinking Big Data in Geography: New Regimes, New Research</w:t>
      </w:r>
      <w:r w:rsidRPr="004766BB">
        <w:rPr>
          <w:rFonts w:ascii="Calibri" w:hAnsi="Calibri" w:cs="Calibri"/>
          <w:noProof/>
          <w:sz w:val="24"/>
          <w:szCs w:val="24"/>
        </w:rPr>
        <w:t xml:space="preserve"> (pp. 21–38). University of Nebraska Press. https://doi.org/10.2307/j.ctt21h4z6m.7</w:t>
      </w:r>
    </w:p>
    <w:p w14:paraId="2BEB1B81"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O’Sullivan, David. (2021). </w:t>
      </w:r>
      <w:r w:rsidRPr="004766BB">
        <w:rPr>
          <w:rFonts w:ascii="Calibri" w:hAnsi="Calibri" w:cs="Calibri"/>
          <w:i/>
          <w:iCs/>
          <w:noProof/>
          <w:sz w:val="24"/>
          <w:szCs w:val="24"/>
        </w:rPr>
        <w:t>Email correspondence with David O’Sullivan</w:t>
      </w:r>
      <w:r w:rsidRPr="004766BB">
        <w:rPr>
          <w:rFonts w:ascii="Calibri" w:hAnsi="Calibri" w:cs="Calibri"/>
          <w:noProof/>
          <w:sz w:val="24"/>
          <w:szCs w:val="24"/>
        </w:rPr>
        <w:t>.</w:t>
      </w:r>
    </w:p>
    <w:p w14:paraId="758AE978"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O’Sullivan, David, Bergmann, L., &amp; Thatcher, J. E. (2018). Spatiality, Maps, and Mathematics in Critical Human Geography: Toward a Repetition with Difference. </w:t>
      </w:r>
      <w:r w:rsidRPr="004766BB">
        <w:rPr>
          <w:rFonts w:ascii="Calibri" w:hAnsi="Calibri" w:cs="Calibri"/>
          <w:i/>
          <w:iCs/>
          <w:noProof/>
          <w:sz w:val="24"/>
          <w:szCs w:val="24"/>
        </w:rPr>
        <w:t>Professional Geographer</w:t>
      </w:r>
      <w:r w:rsidRPr="004766BB">
        <w:rPr>
          <w:rFonts w:ascii="Calibri" w:hAnsi="Calibri" w:cs="Calibri"/>
          <w:noProof/>
          <w:sz w:val="24"/>
          <w:szCs w:val="24"/>
        </w:rPr>
        <w:t xml:space="preserve">, </w:t>
      </w:r>
      <w:r w:rsidRPr="004766BB">
        <w:rPr>
          <w:rFonts w:ascii="Calibri" w:hAnsi="Calibri" w:cs="Calibri"/>
          <w:i/>
          <w:iCs/>
          <w:noProof/>
          <w:sz w:val="24"/>
          <w:szCs w:val="24"/>
        </w:rPr>
        <w:lastRenderedPageBreak/>
        <w:t>70</w:t>
      </w:r>
      <w:r w:rsidRPr="004766BB">
        <w:rPr>
          <w:rFonts w:ascii="Calibri" w:hAnsi="Calibri" w:cs="Calibri"/>
          <w:noProof/>
          <w:sz w:val="24"/>
          <w:szCs w:val="24"/>
        </w:rPr>
        <w:t>(1), 129–139. https://doi.org/10.1080/00330124.2017.1326081</w:t>
      </w:r>
    </w:p>
    <w:p w14:paraId="6D2B96FA"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O’Sullivan, David, Millington, J., Perry, G., &amp; Wainwright, J. (2012). Agent-Based Models – Because They’re Worth It? In A. Heppenstall, L. M. See, A. T. Crooks, &amp; M. Batty (Eds.), </w:t>
      </w:r>
      <w:r w:rsidRPr="004766BB">
        <w:rPr>
          <w:rFonts w:ascii="Calibri" w:hAnsi="Calibri" w:cs="Calibri"/>
          <w:i/>
          <w:iCs/>
          <w:noProof/>
          <w:sz w:val="24"/>
          <w:szCs w:val="24"/>
        </w:rPr>
        <w:t>Agent-Based Modeling in Geographical Systems</w:t>
      </w:r>
      <w:r w:rsidRPr="004766BB">
        <w:rPr>
          <w:rFonts w:ascii="Calibri" w:hAnsi="Calibri" w:cs="Calibri"/>
          <w:noProof/>
          <w:sz w:val="24"/>
          <w:szCs w:val="24"/>
        </w:rPr>
        <w:t>. Springer.</w:t>
      </w:r>
    </w:p>
    <w:p w14:paraId="3C4BF4B9"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O’Sullivan, David, &amp; Perry, G. L. W. (2013). </w:t>
      </w:r>
      <w:r w:rsidRPr="004766BB">
        <w:rPr>
          <w:rFonts w:ascii="Calibri" w:hAnsi="Calibri" w:cs="Calibri"/>
          <w:i/>
          <w:iCs/>
          <w:noProof/>
          <w:sz w:val="24"/>
          <w:szCs w:val="24"/>
        </w:rPr>
        <w:t>Spatial Simulation: Exploring Pattern and Process</w:t>
      </w:r>
      <w:r w:rsidRPr="004766BB">
        <w:rPr>
          <w:rFonts w:ascii="Calibri" w:hAnsi="Calibri" w:cs="Calibri"/>
          <w:noProof/>
          <w:sz w:val="24"/>
          <w:szCs w:val="24"/>
        </w:rPr>
        <w:t>. Wiley-Blackwell.</w:t>
      </w:r>
    </w:p>
    <w:p w14:paraId="48F83972"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Odling-Smee, J. F., Laland, K. N., &amp; Feldman, M. W. (2003). </w:t>
      </w:r>
      <w:r w:rsidRPr="004766BB">
        <w:rPr>
          <w:rFonts w:ascii="Calibri" w:hAnsi="Calibri" w:cs="Calibri"/>
          <w:i/>
          <w:iCs/>
          <w:noProof/>
          <w:sz w:val="24"/>
          <w:szCs w:val="24"/>
        </w:rPr>
        <w:t>Niche Construction: the Neglected Process in Evolution</w:t>
      </w:r>
      <w:r w:rsidRPr="004766BB">
        <w:rPr>
          <w:rFonts w:ascii="Calibri" w:hAnsi="Calibri" w:cs="Calibri"/>
          <w:noProof/>
          <w:sz w:val="24"/>
          <w:szCs w:val="24"/>
        </w:rPr>
        <w:t>. Princeton University Press.</w:t>
      </w:r>
    </w:p>
    <w:p w14:paraId="75C094E4"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Opp, K. (2002). WHEN DO NORMS EMERGE BY HUMAN DESIGN AND WHEN BY THE UNINTENDED CONSEQUENCES OF HUMAN ACTION? </w:t>
      </w:r>
      <w:r w:rsidRPr="004766BB">
        <w:rPr>
          <w:rFonts w:ascii="Calibri" w:hAnsi="Calibri" w:cs="Calibri"/>
          <w:i/>
          <w:iCs/>
          <w:noProof/>
          <w:sz w:val="24"/>
          <w:szCs w:val="24"/>
        </w:rPr>
        <w:t>Rationality and Society</w:t>
      </w:r>
      <w:r w:rsidRPr="004766BB">
        <w:rPr>
          <w:rFonts w:ascii="Calibri" w:hAnsi="Calibri" w:cs="Calibri"/>
          <w:noProof/>
          <w:sz w:val="24"/>
          <w:szCs w:val="24"/>
        </w:rPr>
        <w:t xml:space="preserve">, </w:t>
      </w:r>
      <w:r w:rsidRPr="004766BB">
        <w:rPr>
          <w:rFonts w:ascii="Calibri" w:hAnsi="Calibri" w:cs="Calibri"/>
          <w:i/>
          <w:iCs/>
          <w:noProof/>
          <w:sz w:val="24"/>
          <w:szCs w:val="24"/>
        </w:rPr>
        <w:t>14</w:t>
      </w:r>
      <w:r w:rsidRPr="004766BB">
        <w:rPr>
          <w:rFonts w:ascii="Calibri" w:hAnsi="Calibri" w:cs="Calibri"/>
          <w:noProof/>
          <w:sz w:val="24"/>
          <w:szCs w:val="24"/>
        </w:rPr>
        <w:t>(2), 131–158.</w:t>
      </w:r>
    </w:p>
    <w:p w14:paraId="781CDDCB"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Oreskes, N., Shrader-Frechette, K., &amp; Belitz, K. (1994). Verification, Validation, and Confirmation of Numerical Models in the Earth Sciences. </w:t>
      </w:r>
      <w:r w:rsidRPr="004766BB">
        <w:rPr>
          <w:rFonts w:ascii="Calibri" w:hAnsi="Calibri" w:cs="Calibri"/>
          <w:i/>
          <w:iCs/>
          <w:noProof/>
          <w:sz w:val="24"/>
          <w:szCs w:val="24"/>
        </w:rPr>
        <w:t>Science</w:t>
      </w:r>
      <w:r w:rsidRPr="004766BB">
        <w:rPr>
          <w:rFonts w:ascii="Calibri" w:hAnsi="Calibri" w:cs="Calibri"/>
          <w:noProof/>
          <w:sz w:val="24"/>
          <w:szCs w:val="24"/>
        </w:rPr>
        <w:t xml:space="preserve">, </w:t>
      </w:r>
      <w:r w:rsidRPr="004766BB">
        <w:rPr>
          <w:rFonts w:ascii="Calibri" w:hAnsi="Calibri" w:cs="Calibri"/>
          <w:i/>
          <w:iCs/>
          <w:noProof/>
          <w:sz w:val="24"/>
          <w:szCs w:val="24"/>
        </w:rPr>
        <w:t>263</w:t>
      </w:r>
      <w:r w:rsidRPr="004766BB">
        <w:rPr>
          <w:rFonts w:ascii="Calibri" w:hAnsi="Calibri" w:cs="Calibri"/>
          <w:noProof/>
          <w:sz w:val="24"/>
          <w:szCs w:val="24"/>
        </w:rPr>
        <w:t>(5147), 641 LP – 646. https://doi.org/10.1126/science.263.5147.641</w:t>
      </w:r>
    </w:p>
    <w:p w14:paraId="0675B567"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Ostrom, E. (1990). </w:t>
      </w:r>
      <w:r w:rsidRPr="004766BB">
        <w:rPr>
          <w:rFonts w:ascii="Calibri" w:hAnsi="Calibri" w:cs="Calibri"/>
          <w:i/>
          <w:iCs/>
          <w:noProof/>
          <w:sz w:val="24"/>
          <w:szCs w:val="24"/>
        </w:rPr>
        <w:t>Governing the commons: The evolution of institutions for collective action</w:t>
      </w:r>
      <w:r w:rsidRPr="004766BB">
        <w:rPr>
          <w:rFonts w:ascii="Calibri" w:hAnsi="Calibri" w:cs="Calibri"/>
          <w:noProof/>
          <w:sz w:val="24"/>
          <w:szCs w:val="24"/>
        </w:rPr>
        <w:t>. Cambridge university press.</w:t>
      </w:r>
    </w:p>
    <w:p w14:paraId="6CBCDF3F"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Ostrom, E. (2000). Collective Action and the Evolution of Social Norms. </w:t>
      </w:r>
      <w:r w:rsidRPr="004766BB">
        <w:rPr>
          <w:rFonts w:ascii="Calibri" w:hAnsi="Calibri" w:cs="Calibri"/>
          <w:i/>
          <w:iCs/>
          <w:noProof/>
          <w:sz w:val="24"/>
          <w:szCs w:val="24"/>
        </w:rPr>
        <w:t>Journal of Economic Perspectives</w:t>
      </w:r>
      <w:r w:rsidRPr="004766BB">
        <w:rPr>
          <w:rFonts w:ascii="Calibri" w:hAnsi="Calibri" w:cs="Calibri"/>
          <w:noProof/>
          <w:sz w:val="24"/>
          <w:szCs w:val="24"/>
        </w:rPr>
        <w:t xml:space="preserve">, </w:t>
      </w:r>
      <w:r w:rsidRPr="004766BB">
        <w:rPr>
          <w:rFonts w:ascii="Calibri" w:hAnsi="Calibri" w:cs="Calibri"/>
          <w:i/>
          <w:iCs/>
          <w:noProof/>
          <w:sz w:val="24"/>
          <w:szCs w:val="24"/>
        </w:rPr>
        <w:t>14</w:t>
      </w:r>
      <w:r w:rsidRPr="004766BB">
        <w:rPr>
          <w:rFonts w:ascii="Calibri" w:hAnsi="Calibri" w:cs="Calibri"/>
          <w:noProof/>
          <w:sz w:val="24"/>
          <w:szCs w:val="24"/>
        </w:rPr>
        <w:t>(3), 137–158.</w:t>
      </w:r>
    </w:p>
    <w:p w14:paraId="24CD61E2"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Parker, D. C., &amp; Derek, T. (2017). Agent-based modeling. In </w:t>
      </w:r>
      <w:r w:rsidRPr="004766BB">
        <w:rPr>
          <w:rFonts w:ascii="Calibri" w:hAnsi="Calibri" w:cs="Calibri"/>
          <w:i/>
          <w:iCs/>
          <w:noProof/>
          <w:sz w:val="24"/>
          <w:szCs w:val="24"/>
        </w:rPr>
        <w:t>International Encyclopedia of Geography</w:t>
      </w:r>
      <w:r w:rsidRPr="004766BB">
        <w:rPr>
          <w:rFonts w:ascii="Calibri" w:hAnsi="Calibri" w:cs="Calibri"/>
          <w:noProof/>
          <w:sz w:val="24"/>
          <w:szCs w:val="24"/>
        </w:rPr>
        <w:t>. https://doi.org/10.1002/9781118786352.wbieg0891</w:t>
      </w:r>
    </w:p>
    <w:p w14:paraId="7630E773"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lastRenderedPageBreak/>
        <w:t xml:space="preserve">Parsons, T. (1949). </w:t>
      </w:r>
      <w:r w:rsidRPr="004766BB">
        <w:rPr>
          <w:rFonts w:ascii="Calibri" w:hAnsi="Calibri" w:cs="Calibri"/>
          <w:i/>
          <w:iCs/>
          <w:noProof/>
          <w:sz w:val="24"/>
          <w:szCs w:val="24"/>
        </w:rPr>
        <w:t>TheStructure of Social Action: A Study in Social Theory with Special Reference to a Group of Recent European Writers</w:t>
      </w:r>
      <w:r w:rsidRPr="004766BB">
        <w:rPr>
          <w:rFonts w:ascii="Calibri" w:hAnsi="Calibri" w:cs="Calibri"/>
          <w:noProof/>
          <w:sz w:val="24"/>
          <w:szCs w:val="24"/>
        </w:rPr>
        <w:t>. The Free Press.</w:t>
      </w:r>
    </w:p>
    <w:p w14:paraId="4D2C2A80"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Parsons, T. (1966). </w:t>
      </w:r>
      <w:r w:rsidRPr="004766BB">
        <w:rPr>
          <w:rFonts w:ascii="Calibri" w:hAnsi="Calibri" w:cs="Calibri"/>
          <w:i/>
          <w:iCs/>
          <w:noProof/>
          <w:sz w:val="24"/>
          <w:szCs w:val="24"/>
        </w:rPr>
        <w:t>Societies: Evolutionary and Comparative Perspectives</w:t>
      </w:r>
      <w:r w:rsidRPr="004766BB">
        <w:rPr>
          <w:rFonts w:ascii="Calibri" w:hAnsi="Calibri" w:cs="Calibri"/>
          <w:noProof/>
          <w:sz w:val="24"/>
          <w:szCs w:val="24"/>
        </w:rPr>
        <w:t>. Englewood Cliffs, N.J. : Prentice-Hall.</w:t>
      </w:r>
    </w:p>
    <w:p w14:paraId="326756EE"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Patel, R., &amp; Moore, J. W. (2017). </w:t>
      </w:r>
      <w:r w:rsidRPr="004766BB">
        <w:rPr>
          <w:rFonts w:ascii="Calibri" w:hAnsi="Calibri" w:cs="Calibri"/>
          <w:i/>
          <w:iCs/>
          <w:noProof/>
          <w:sz w:val="24"/>
          <w:szCs w:val="24"/>
        </w:rPr>
        <w:t>A History of the World in Seven Cheap Things: A Guide to Capitalism, Nature, and the Future of the Planet</w:t>
      </w:r>
      <w:r w:rsidRPr="004766BB">
        <w:rPr>
          <w:rFonts w:ascii="Calibri" w:hAnsi="Calibri" w:cs="Calibri"/>
          <w:noProof/>
          <w:sz w:val="24"/>
          <w:szCs w:val="24"/>
        </w:rPr>
        <w:t>. University of California Press.</w:t>
      </w:r>
    </w:p>
    <w:p w14:paraId="417EA78D"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Paternotte, C., &amp; Grose, J. (2013). Social norms and game theory: Harmony or discord? </w:t>
      </w:r>
      <w:r w:rsidRPr="004766BB">
        <w:rPr>
          <w:rFonts w:ascii="Calibri" w:hAnsi="Calibri" w:cs="Calibri"/>
          <w:i/>
          <w:iCs/>
          <w:noProof/>
          <w:sz w:val="24"/>
          <w:szCs w:val="24"/>
        </w:rPr>
        <w:t>British Journal for the Philosophy of Science</w:t>
      </w:r>
      <w:r w:rsidRPr="004766BB">
        <w:rPr>
          <w:rFonts w:ascii="Calibri" w:hAnsi="Calibri" w:cs="Calibri"/>
          <w:noProof/>
          <w:sz w:val="24"/>
          <w:szCs w:val="24"/>
        </w:rPr>
        <w:t xml:space="preserve">, </w:t>
      </w:r>
      <w:r w:rsidRPr="004766BB">
        <w:rPr>
          <w:rFonts w:ascii="Calibri" w:hAnsi="Calibri" w:cs="Calibri"/>
          <w:i/>
          <w:iCs/>
          <w:noProof/>
          <w:sz w:val="24"/>
          <w:szCs w:val="24"/>
        </w:rPr>
        <w:t>64</w:t>
      </w:r>
      <w:r w:rsidRPr="004766BB">
        <w:rPr>
          <w:rFonts w:ascii="Calibri" w:hAnsi="Calibri" w:cs="Calibri"/>
          <w:noProof/>
          <w:sz w:val="24"/>
          <w:szCs w:val="24"/>
        </w:rPr>
        <w:t>(3), 551–587. https://doi.org/10.1093/bjps/axs024</w:t>
      </w:r>
    </w:p>
    <w:p w14:paraId="32EEA3D1"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Perkins. (1997). </w:t>
      </w:r>
      <w:r w:rsidRPr="004766BB">
        <w:rPr>
          <w:rFonts w:ascii="Calibri" w:hAnsi="Calibri" w:cs="Calibri"/>
          <w:i/>
          <w:iCs/>
          <w:noProof/>
          <w:sz w:val="24"/>
          <w:szCs w:val="24"/>
        </w:rPr>
        <w:t>Geopolitics and the Green Revolution: Wheat, Genes, and the Cold War</w:t>
      </w:r>
      <w:r w:rsidRPr="004766BB">
        <w:rPr>
          <w:rFonts w:ascii="Calibri" w:hAnsi="Calibri" w:cs="Calibri"/>
          <w:noProof/>
          <w:sz w:val="24"/>
          <w:szCs w:val="24"/>
        </w:rPr>
        <w:t>. Oxford University Press.</w:t>
      </w:r>
    </w:p>
    <w:p w14:paraId="080F495E"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Prew, P. (2019). Sociopoiesis. In </w:t>
      </w:r>
      <w:r w:rsidRPr="004766BB">
        <w:rPr>
          <w:rFonts w:ascii="Calibri" w:hAnsi="Calibri" w:cs="Calibri"/>
          <w:i/>
          <w:iCs/>
          <w:noProof/>
          <w:sz w:val="24"/>
          <w:szCs w:val="24"/>
        </w:rPr>
        <w:t>The Oxford Handbook of Karl Marx</w:t>
      </w:r>
      <w:r w:rsidRPr="004766BB">
        <w:rPr>
          <w:rFonts w:ascii="Calibri" w:hAnsi="Calibri" w:cs="Calibri"/>
          <w:noProof/>
          <w:sz w:val="24"/>
          <w:szCs w:val="24"/>
        </w:rPr>
        <w:t xml:space="preserve"> (Issue October, pp. 606–628). https://doi.org/10.1093/oxfordhb/9780190695545.013.35</w:t>
      </w:r>
    </w:p>
    <w:p w14:paraId="4D7E56B7"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Prigogine, I. (1981). From Being to Becoming: Time and Complexity in the Physical Sciences. In </w:t>
      </w:r>
      <w:r w:rsidRPr="004766BB">
        <w:rPr>
          <w:rFonts w:ascii="Calibri" w:hAnsi="Calibri" w:cs="Calibri"/>
          <w:i/>
          <w:iCs/>
          <w:noProof/>
          <w:sz w:val="24"/>
          <w:szCs w:val="24"/>
        </w:rPr>
        <w:t>Leonardo</w:t>
      </w:r>
      <w:r w:rsidRPr="004766BB">
        <w:rPr>
          <w:rFonts w:ascii="Calibri" w:hAnsi="Calibri" w:cs="Calibri"/>
          <w:noProof/>
          <w:sz w:val="24"/>
          <w:szCs w:val="24"/>
        </w:rPr>
        <w:t xml:space="preserve"> (Vol. 15, Issue 4). W.H. Freeman and Company. https://doi.org/10.2307/1574751</w:t>
      </w:r>
    </w:p>
    <w:p w14:paraId="02D193D5"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Prigogine, I. (1997). </w:t>
      </w:r>
      <w:r w:rsidRPr="004766BB">
        <w:rPr>
          <w:rFonts w:ascii="Calibri" w:hAnsi="Calibri" w:cs="Calibri"/>
          <w:i/>
          <w:iCs/>
          <w:noProof/>
          <w:sz w:val="24"/>
          <w:szCs w:val="24"/>
        </w:rPr>
        <w:t>The End of Certainty</w:t>
      </w:r>
      <w:r w:rsidRPr="004766BB">
        <w:rPr>
          <w:rFonts w:ascii="Calibri" w:hAnsi="Calibri" w:cs="Calibri"/>
          <w:noProof/>
          <w:sz w:val="24"/>
          <w:szCs w:val="24"/>
        </w:rPr>
        <w:t>. Free Press.</w:t>
      </w:r>
    </w:p>
    <w:p w14:paraId="3D2114B1"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Prigogine, I., &amp; Stengers, I. (1984). </w:t>
      </w:r>
      <w:r w:rsidRPr="004766BB">
        <w:rPr>
          <w:rFonts w:ascii="Calibri" w:hAnsi="Calibri" w:cs="Calibri"/>
          <w:i/>
          <w:iCs/>
          <w:noProof/>
          <w:sz w:val="24"/>
          <w:szCs w:val="24"/>
        </w:rPr>
        <w:t>Order out of Chaos</w:t>
      </w:r>
      <w:r w:rsidRPr="004766BB">
        <w:rPr>
          <w:rFonts w:ascii="Calibri" w:hAnsi="Calibri" w:cs="Calibri"/>
          <w:noProof/>
          <w:sz w:val="24"/>
          <w:szCs w:val="24"/>
        </w:rPr>
        <w:t>. Heinemann, London.</w:t>
      </w:r>
    </w:p>
    <w:p w14:paraId="39239AA1"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Real, L. A. (1991). animal choice behavior and the Evolution of Cognitive Architecture. </w:t>
      </w:r>
      <w:r w:rsidRPr="004766BB">
        <w:rPr>
          <w:rFonts w:ascii="Calibri" w:hAnsi="Calibri" w:cs="Calibri"/>
          <w:i/>
          <w:iCs/>
          <w:noProof/>
          <w:sz w:val="24"/>
          <w:szCs w:val="24"/>
        </w:rPr>
        <w:t>Science</w:t>
      </w:r>
      <w:r w:rsidRPr="004766BB">
        <w:rPr>
          <w:rFonts w:ascii="Calibri" w:hAnsi="Calibri" w:cs="Calibri"/>
          <w:noProof/>
          <w:sz w:val="24"/>
          <w:szCs w:val="24"/>
        </w:rPr>
        <w:t xml:space="preserve">, </w:t>
      </w:r>
      <w:r w:rsidRPr="004766BB">
        <w:rPr>
          <w:rFonts w:ascii="Calibri" w:hAnsi="Calibri" w:cs="Calibri"/>
          <w:i/>
          <w:iCs/>
          <w:noProof/>
          <w:sz w:val="24"/>
          <w:szCs w:val="24"/>
        </w:rPr>
        <w:t>253</w:t>
      </w:r>
      <w:r w:rsidRPr="004766BB">
        <w:rPr>
          <w:rFonts w:ascii="Calibri" w:hAnsi="Calibri" w:cs="Calibri"/>
          <w:noProof/>
          <w:sz w:val="24"/>
          <w:szCs w:val="24"/>
        </w:rPr>
        <w:t>, 980–986.</w:t>
      </w:r>
    </w:p>
    <w:p w14:paraId="25EFD22E"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lastRenderedPageBreak/>
        <w:t xml:space="preserve">Real, L. A., &amp; Caraco, T. (1986). Risk and Foraging in Stochastic Environments. </w:t>
      </w:r>
      <w:r w:rsidRPr="004766BB">
        <w:rPr>
          <w:rFonts w:ascii="Calibri" w:hAnsi="Calibri" w:cs="Calibri"/>
          <w:i/>
          <w:iCs/>
          <w:noProof/>
          <w:sz w:val="24"/>
          <w:szCs w:val="24"/>
        </w:rPr>
        <w:t>Annual Review of Ecology and Systematics</w:t>
      </w:r>
      <w:r w:rsidRPr="004766BB">
        <w:rPr>
          <w:rFonts w:ascii="Calibri" w:hAnsi="Calibri" w:cs="Calibri"/>
          <w:noProof/>
          <w:sz w:val="24"/>
          <w:szCs w:val="24"/>
        </w:rPr>
        <w:t xml:space="preserve">, </w:t>
      </w:r>
      <w:r w:rsidRPr="004766BB">
        <w:rPr>
          <w:rFonts w:ascii="Calibri" w:hAnsi="Calibri" w:cs="Calibri"/>
          <w:i/>
          <w:iCs/>
          <w:noProof/>
          <w:sz w:val="24"/>
          <w:szCs w:val="24"/>
        </w:rPr>
        <w:t>17</w:t>
      </w:r>
      <w:r w:rsidRPr="004766BB">
        <w:rPr>
          <w:rFonts w:ascii="Calibri" w:hAnsi="Calibri" w:cs="Calibri"/>
          <w:noProof/>
          <w:sz w:val="24"/>
          <w:szCs w:val="24"/>
        </w:rPr>
        <w:t>, 271–390.</w:t>
      </w:r>
    </w:p>
    <w:p w14:paraId="7C5EF152"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Relethford, J. (2009). </w:t>
      </w:r>
      <w:r w:rsidRPr="004766BB">
        <w:rPr>
          <w:rFonts w:ascii="Calibri" w:hAnsi="Calibri" w:cs="Calibri"/>
          <w:i/>
          <w:iCs/>
          <w:noProof/>
          <w:sz w:val="24"/>
          <w:szCs w:val="24"/>
        </w:rPr>
        <w:t>The Human Species: An Introduction to Biological Anthropology</w:t>
      </w:r>
      <w:r w:rsidRPr="004766BB">
        <w:rPr>
          <w:rFonts w:ascii="Calibri" w:hAnsi="Calibri" w:cs="Calibri"/>
          <w:noProof/>
          <w:sz w:val="24"/>
          <w:szCs w:val="24"/>
        </w:rPr>
        <w:t>. McGraw-Hill Humanities/Social Sciences/Languages.</w:t>
      </w:r>
    </w:p>
    <w:p w14:paraId="615CC2FC"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Richerson, P. J., &amp; Boyd, R. (2004). </w:t>
      </w:r>
      <w:r w:rsidRPr="004766BB">
        <w:rPr>
          <w:rFonts w:ascii="Calibri" w:hAnsi="Calibri" w:cs="Calibri"/>
          <w:i/>
          <w:iCs/>
          <w:noProof/>
          <w:sz w:val="24"/>
          <w:szCs w:val="24"/>
        </w:rPr>
        <w:t>Not by Genes Alone How Culture Transformed Human Evolution</w:t>
      </w:r>
      <w:r w:rsidRPr="004766BB">
        <w:rPr>
          <w:rFonts w:ascii="Calibri" w:hAnsi="Calibri" w:cs="Calibri"/>
          <w:noProof/>
          <w:sz w:val="24"/>
          <w:szCs w:val="24"/>
        </w:rPr>
        <w:t>. University of Chicago Press.</w:t>
      </w:r>
    </w:p>
    <w:p w14:paraId="3EB1227A"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Richerson, P. J., Boydb, R., &amp; Henrichc, J. (2010). Gene-culture coevolution in the age of genomics. </w:t>
      </w:r>
      <w:r w:rsidRPr="004766BB">
        <w:rPr>
          <w:rFonts w:ascii="Calibri" w:hAnsi="Calibri" w:cs="Calibri"/>
          <w:i/>
          <w:iCs/>
          <w:noProof/>
          <w:sz w:val="24"/>
          <w:szCs w:val="24"/>
        </w:rPr>
        <w:t>Proceedings of the National Academy of Sciences of the United States of America</w:t>
      </w:r>
      <w:r w:rsidRPr="004766BB">
        <w:rPr>
          <w:rFonts w:ascii="Calibri" w:hAnsi="Calibri" w:cs="Calibri"/>
          <w:noProof/>
          <w:sz w:val="24"/>
          <w:szCs w:val="24"/>
        </w:rPr>
        <w:t xml:space="preserve">, </w:t>
      </w:r>
      <w:r w:rsidRPr="004766BB">
        <w:rPr>
          <w:rFonts w:ascii="Calibri" w:hAnsi="Calibri" w:cs="Calibri"/>
          <w:i/>
          <w:iCs/>
          <w:noProof/>
          <w:sz w:val="24"/>
          <w:szCs w:val="24"/>
        </w:rPr>
        <w:t>107</w:t>
      </w:r>
      <w:r w:rsidRPr="004766BB">
        <w:rPr>
          <w:rFonts w:ascii="Calibri" w:hAnsi="Calibri" w:cs="Calibri"/>
          <w:noProof/>
          <w:sz w:val="24"/>
          <w:szCs w:val="24"/>
        </w:rPr>
        <w:t>(SUPPL. 2), 8985–8992. https://doi.org/10.1073/pnas.0914631107</w:t>
      </w:r>
    </w:p>
    <w:p w14:paraId="2C846F7F"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Rifki, O., &amp; Ono, H. (2021). Fairness norms through social networks: a simulation approach. </w:t>
      </w:r>
      <w:r w:rsidRPr="004766BB">
        <w:rPr>
          <w:rFonts w:ascii="Calibri" w:hAnsi="Calibri" w:cs="Calibri"/>
          <w:i/>
          <w:iCs/>
          <w:noProof/>
          <w:sz w:val="24"/>
          <w:szCs w:val="24"/>
        </w:rPr>
        <w:t>Computational Social Networks</w:t>
      </w:r>
      <w:r w:rsidRPr="004766BB">
        <w:rPr>
          <w:rFonts w:ascii="Calibri" w:hAnsi="Calibri" w:cs="Calibri"/>
          <w:noProof/>
          <w:sz w:val="24"/>
          <w:szCs w:val="24"/>
        </w:rPr>
        <w:t xml:space="preserve">, </w:t>
      </w:r>
      <w:r w:rsidRPr="004766BB">
        <w:rPr>
          <w:rFonts w:ascii="Calibri" w:hAnsi="Calibri" w:cs="Calibri"/>
          <w:i/>
          <w:iCs/>
          <w:noProof/>
          <w:sz w:val="24"/>
          <w:szCs w:val="24"/>
        </w:rPr>
        <w:t>8</w:t>
      </w:r>
      <w:r w:rsidRPr="004766BB">
        <w:rPr>
          <w:rFonts w:ascii="Calibri" w:hAnsi="Calibri" w:cs="Calibri"/>
          <w:noProof/>
          <w:sz w:val="24"/>
          <w:szCs w:val="24"/>
        </w:rPr>
        <w:t>(20). https://doi.org/10.1186/s40649-021-00100-4</w:t>
      </w:r>
    </w:p>
    <w:p w14:paraId="6FB6386B"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Robbins, P. (2012). </w:t>
      </w:r>
      <w:r w:rsidRPr="004766BB">
        <w:rPr>
          <w:rFonts w:ascii="Calibri" w:hAnsi="Calibri" w:cs="Calibri"/>
          <w:i/>
          <w:iCs/>
          <w:noProof/>
          <w:sz w:val="24"/>
          <w:szCs w:val="24"/>
        </w:rPr>
        <w:t>Political Ecology: A Critical Introduction</w:t>
      </w:r>
      <w:r w:rsidRPr="004766BB">
        <w:rPr>
          <w:rFonts w:ascii="Calibri" w:hAnsi="Calibri" w:cs="Calibri"/>
          <w:noProof/>
          <w:sz w:val="24"/>
          <w:szCs w:val="24"/>
        </w:rPr>
        <w:t>. Wiley-Blackwell.</w:t>
      </w:r>
    </w:p>
    <w:p w14:paraId="3C9F668B"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Robinson, C., &amp; Kelley, R. D. G. K. (2000). </w:t>
      </w:r>
      <w:r w:rsidRPr="004766BB">
        <w:rPr>
          <w:rFonts w:ascii="Calibri" w:hAnsi="Calibri" w:cs="Calibri"/>
          <w:i/>
          <w:iCs/>
          <w:noProof/>
          <w:sz w:val="24"/>
          <w:szCs w:val="24"/>
        </w:rPr>
        <w:t>Black Marxism: The Making of the Black Radical Tradition</w:t>
      </w:r>
      <w:r w:rsidRPr="004766BB">
        <w:rPr>
          <w:rFonts w:ascii="Calibri" w:hAnsi="Calibri" w:cs="Calibri"/>
          <w:noProof/>
          <w:sz w:val="24"/>
          <w:szCs w:val="24"/>
        </w:rPr>
        <w:t>. North Carolina Press.</w:t>
      </w:r>
    </w:p>
    <w:p w14:paraId="4A2DBE22"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Sayer, R. A. (1976). A critique of urban modelling. From regional science to urban and regional political economy. </w:t>
      </w:r>
      <w:r w:rsidRPr="004766BB">
        <w:rPr>
          <w:rFonts w:ascii="Calibri" w:hAnsi="Calibri" w:cs="Calibri"/>
          <w:i/>
          <w:iCs/>
          <w:noProof/>
          <w:sz w:val="24"/>
          <w:szCs w:val="24"/>
        </w:rPr>
        <w:t>Progress in Planning</w:t>
      </w:r>
      <w:r w:rsidRPr="004766BB">
        <w:rPr>
          <w:rFonts w:ascii="Calibri" w:hAnsi="Calibri" w:cs="Calibri"/>
          <w:noProof/>
          <w:sz w:val="24"/>
          <w:szCs w:val="24"/>
        </w:rPr>
        <w:t xml:space="preserve">, </w:t>
      </w:r>
      <w:r w:rsidRPr="004766BB">
        <w:rPr>
          <w:rFonts w:ascii="Calibri" w:hAnsi="Calibri" w:cs="Calibri"/>
          <w:i/>
          <w:iCs/>
          <w:noProof/>
          <w:sz w:val="24"/>
          <w:szCs w:val="24"/>
        </w:rPr>
        <w:t>6</w:t>
      </w:r>
      <w:r w:rsidRPr="004766BB">
        <w:rPr>
          <w:rFonts w:ascii="Calibri" w:hAnsi="Calibri" w:cs="Calibri"/>
          <w:noProof/>
          <w:sz w:val="24"/>
          <w:szCs w:val="24"/>
        </w:rPr>
        <w:t>(PART 3), 187–254. https://doi.org/10.1016/0305-9006(76)90006-4</w:t>
      </w:r>
    </w:p>
    <w:p w14:paraId="57E3FDCF"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Scott, J. C. (1985). Weapons of the Weak: Everyday Forms of Peasant Resistance. In </w:t>
      </w:r>
      <w:r w:rsidRPr="004766BB">
        <w:rPr>
          <w:rFonts w:ascii="Calibri" w:hAnsi="Calibri" w:cs="Calibri"/>
          <w:i/>
          <w:iCs/>
          <w:noProof/>
          <w:sz w:val="24"/>
          <w:szCs w:val="24"/>
        </w:rPr>
        <w:t>Syria Studies</w:t>
      </w:r>
      <w:r w:rsidRPr="004766BB">
        <w:rPr>
          <w:rFonts w:ascii="Calibri" w:hAnsi="Calibri" w:cs="Calibri"/>
          <w:noProof/>
          <w:sz w:val="24"/>
          <w:szCs w:val="24"/>
        </w:rPr>
        <w:t xml:space="preserve"> (Vol. 7, Issue 1). Yale University Press.</w:t>
      </w:r>
    </w:p>
    <w:p w14:paraId="608CD7C6"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Shanin, T. (Ed.). (2018). </w:t>
      </w:r>
      <w:r w:rsidRPr="004766BB">
        <w:rPr>
          <w:rFonts w:ascii="Calibri" w:hAnsi="Calibri" w:cs="Calibri"/>
          <w:i/>
          <w:iCs/>
          <w:noProof/>
          <w:sz w:val="24"/>
          <w:szCs w:val="24"/>
        </w:rPr>
        <w:t xml:space="preserve">Late Marx and the Russian Road: Marx and the Peripheries of </w:t>
      </w:r>
      <w:r w:rsidRPr="004766BB">
        <w:rPr>
          <w:rFonts w:ascii="Calibri" w:hAnsi="Calibri" w:cs="Calibri"/>
          <w:i/>
          <w:iCs/>
          <w:noProof/>
          <w:sz w:val="24"/>
          <w:szCs w:val="24"/>
        </w:rPr>
        <w:lastRenderedPageBreak/>
        <w:t>Capitalism</w:t>
      </w:r>
      <w:r w:rsidRPr="004766BB">
        <w:rPr>
          <w:rFonts w:ascii="Calibri" w:hAnsi="Calibri" w:cs="Calibri"/>
          <w:noProof/>
          <w:sz w:val="24"/>
          <w:szCs w:val="24"/>
        </w:rPr>
        <w:t>. Verso.</w:t>
      </w:r>
    </w:p>
    <w:p w14:paraId="163E9E26"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Sheppard, E. (1995). GIS and Society: Towards a Research Agenda. </w:t>
      </w:r>
      <w:r w:rsidRPr="004766BB">
        <w:rPr>
          <w:rFonts w:ascii="Calibri" w:hAnsi="Calibri" w:cs="Calibri"/>
          <w:i/>
          <w:iCs/>
          <w:noProof/>
          <w:sz w:val="24"/>
          <w:szCs w:val="24"/>
        </w:rPr>
        <w:t>Cartography and Geographic Information Systems</w:t>
      </w:r>
      <w:r w:rsidRPr="004766BB">
        <w:rPr>
          <w:rFonts w:ascii="Calibri" w:hAnsi="Calibri" w:cs="Calibri"/>
          <w:noProof/>
          <w:sz w:val="24"/>
          <w:szCs w:val="24"/>
        </w:rPr>
        <w:t xml:space="preserve">, </w:t>
      </w:r>
      <w:r w:rsidRPr="004766BB">
        <w:rPr>
          <w:rFonts w:ascii="Calibri" w:hAnsi="Calibri" w:cs="Calibri"/>
          <w:i/>
          <w:iCs/>
          <w:noProof/>
          <w:sz w:val="24"/>
          <w:szCs w:val="24"/>
        </w:rPr>
        <w:t>22</w:t>
      </w:r>
      <w:r w:rsidRPr="004766BB">
        <w:rPr>
          <w:rFonts w:ascii="Calibri" w:hAnsi="Calibri" w:cs="Calibri"/>
          <w:noProof/>
          <w:sz w:val="24"/>
          <w:szCs w:val="24"/>
        </w:rPr>
        <w:t>(1), 5–16. https://doi.org/10.1559/152304095782540555</w:t>
      </w:r>
    </w:p>
    <w:p w14:paraId="7B45DBC3"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Sheppard, E. (2001). Quantitative geography: Representations, practices, and possibilities. </w:t>
      </w:r>
      <w:r w:rsidRPr="004766BB">
        <w:rPr>
          <w:rFonts w:ascii="Calibri" w:hAnsi="Calibri" w:cs="Calibri"/>
          <w:i/>
          <w:iCs/>
          <w:noProof/>
          <w:sz w:val="24"/>
          <w:szCs w:val="24"/>
        </w:rPr>
        <w:t>Environment and Planning D: Society and Space</w:t>
      </w:r>
      <w:r w:rsidRPr="004766BB">
        <w:rPr>
          <w:rFonts w:ascii="Calibri" w:hAnsi="Calibri" w:cs="Calibri"/>
          <w:noProof/>
          <w:sz w:val="24"/>
          <w:szCs w:val="24"/>
        </w:rPr>
        <w:t xml:space="preserve">, </w:t>
      </w:r>
      <w:r w:rsidRPr="004766BB">
        <w:rPr>
          <w:rFonts w:ascii="Calibri" w:hAnsi="Calibri" w:cs="Calibri"/>
          <w:i/>
          <w:iCs/>
          <w:noProof/>
          <w:sz w:val="24"/>
          <w:szCs w:val="24"/>
        </w:rPr>
        <w:t>19</w:t>
      </w:r>
      <w:r w:rsidRPr="004766BB">
        <w:rPr>
          <w:rFonts w:ascii="Calibri" w:hAnsi="Calibri" w:cs="Calibri"/>
          <w:noProof/>
          <w:sz w:val="24"/>
          <w:szCs w:val="24"/>
        </w:rPr>
        <w:t>(5), 535–554. https://doi.org/10.1068/d307</w:t>
      </w:r>
    </w:p>
    <w:p w14:paraId="420CBE60"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Smith, J. M., &amp; Szathmáry, E. (1997). </w:t>
      </w:r>
      <w:r w:rsidRPr="004766BB">
        <w:rPr>
          <w:rFonts w:ascii="Calibri" w:hAnsi="Calibri" w:cs="Calibri"/>
          <w:i/>
          <w:iCs/>
          <w:noProof/>
          <w:sz w:val="24"/>
          <w:szCs w:val="24"/>
        </w:rPr>
        <w:t>The Major Transitions in Evolution</w:t>
      </w:r>
      <w:r w:rsidRPr="004766BB">
        <w:rPr>
          <w:rFonts w:ascii="Calibri" w:hAnsi="Calibri" w:cs="Calibri"/>
          <w:noProof/>
          <w:sz w:val="24"/>
          <w:szCs w:val="24"/>
        </w:rPr>
        <w:t>. Oxford University Press.</w:t>
      </w:r>
    </w:p>
    <w:p w14:paraId="7DF0507F"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Stallins, J. A. (2012). Scale, causality, and the new organism-environment interaction. </w:t>
      </w:r>
      <w:r w:rsidRPr="004766BB">
        <w:rPr>
          <w:rFonts w:ascii="Calibri" w:hAnsi="Calibri" w:cs="Calibri"/>
          <w:i/>
          <w:iCs/>
          <w:noProof/>
          <w:sz w:val="24"/>
          <w:szCs w:val="24"/>
        </w:rPr>
        <w:t>Geoforum</w:t>
      </w:r>
      <w:r w:rsidRPr="004766BB">
        <w:rPr>
          <w:rFonts w:ascii="Calibri" w:hAnsi="Calibri" w:cs="Calibri"/>
          <w:noProof/>
          <w:sz w:val="24"/>
          <w:szCs w:val="24"/>
        </w:rPr>
        <w:t xml:space="preserve">, </w:t>
      </w:r>
      <w:r w:rsidRPr="004766BB">
        <w:rPr>
          <w:rFonts w:ascii="Calibri" w:hAnsi="Calibri" w:cs="Calibri"/>
          <w:i/>
          <w:iCs/>
          <w:noProof/>
          <w:sz w:val="24"/>
          <w:szCs w:val="24"/>
        </w:rPr>
        <w:t>43</w:t>
      </w:r>
      <w:r w:rsidRPr="004766BB">
        <w:rPr>
          <w:rFonts w:ascii="Calibri" w:hAnsi="Calibri" w:cs="Calibri"/>
          <w:noProof/>
          <w:sz w:val="24"/>
          <w:szCs w:val="24"/>
        </w:rPr>
        <w:t>(3), 427–441. https://doi.org/10.1016/j.geoforum.2011.10.011</w:t>
      </w:r>
    </w:p>
    <w:p w14:paraId="074D205C"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Sterelny, K., Joyce, R., Calcott, B., &amp; Fraser, B. (Eds.). (2013). </w:t>
      </w:r>
      <w:r w:rsidRPr="004766BB">
        <w:rPr>
          <w:rFonts w:ascii="Calibri" w:hAnsi="Calibri" w:cs="Calibri"/>
          <w:i/>
          <w:iCs/>
          <w:noProof/>
          <w:sz w:val="24"/>
          <w:szCs w:val="24"/>
        </w:rPr>
        <w:t>Cooperation and Its Evolution</w:t>
      </w:r>
      <w:r w:rsidRPr="004766BB">
        <w:rPr>
          <w:rFonts w:ascii="Calibri" w:hAnsi="Calibri" w:cs="Calibri"/>
          <w:noProof/>
          <w:sz w:val="24"/>
          <w:szCs w:val="24"/>
        </w:rPr>
        <w:t>. Massachusetts Institute of Technology.</w:t>
      </w:r>
    </w:p>
    <w:p w14:paraId="34DF2597"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Sterman, J. D. (2002). All models are wrong: Reflections on becoming a systems scientist. </w:t>
      </w:r>
      <w:r w:rsidRPr="004766BB">
        <w:rPr>
          <w:rFonts w:ascii="Calibri" w:hAnsi="Calibri" w:cs="Calibri"/>
          <w:i/>
          <w:iCs/>
          <w:noProof/>
          <w:sz w:val="24"/>
          <w:szCs w:val="24"/>
        </w:rPr>
        <w:t>System Dynamics Review</w:t>
      </w:r>
      <w:r w:rsidRPr="004766BB">
        <w:rPr>
          <w:rFonts w:ascii="Calibri" w:hAnsi="Calibri" w:cs="Calibri"/>
          <w:noProof/>
          <w:sz w:val="24"/>
          <w:szCs w:val="24"/>
        </w:rPr>
        <w:t xml:space="preserve">, </w:t>
      </w:r>
      <w:r w:rsidRPr="004766BB">
        <w:rPr>
          <w:rFonts w:ascii="Calibri" w:hAnsi="Calibri" w:cs="Calibri"/>
          <w:i/>
          <w:iCs/>
          <w:noProof/>
          <w:sz w:val="24"/>
          <w:szCs w:val="24"/>
        </w:rPr>
        <w:t>18</w:t>
      </w:r>
      <w:r w:rsidRPr="004766BB">
        <w:rPr>
          <w:rFonts w:ascii="Calibri" w:hAnsi="Calibri" w:cs="Calibri"/>
          <w:noProof/>
          <w:sz w:val="24"/>
          <w:szCs w:val="24"/>
        </w:rPr>
        <w:t>(4), 501–531. https://doi.org/10.1002/sdr.261</w:t>
      </w:r>
    </w:p>
    <w:p w14:paraId="6FB1E639"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Steward, Julian Hanynes. (1973). </w:t>
      </w:r>
      <w:r w:rsidRPr="004766BB">
        <w:rPr>
          <w:rFonts w:ascii="Calibri" w:hAnsi="Calibri" w:cs="Calibri"/>
          <w:i/>
          <w:iCs/>
          <w:noProof/>
          <w:sz w:val="24"/>
          <w:szCs w:val="24"/>
        </w:rPr>
        <w:t>Theory of Culture Change: the Methodology of Multilinear Evolution</w:t>
      </w:r>
      <w:r w:rsidRPr="004766BB">
        <w:rPr>
          <w:rFonts w:ascii="Calibri" w:hAnsi="Calibri" w:cs="Calibri"/>
          <w:noProof/>
          <w:sz w:val="24"/>
          <w:szCs w:val="24"/>
        </w:rPr>
        <w:t>. University of Illinois Press.</w:t>
      </w:r>
    </w:p>
    <w:p w14:paraId="16DA06C8"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Steward, Julian Haynes. (1977). </w:t>
      </w:r>
      <w:r w:rsidRPr="004766BB">
        <w:rPr>
          <w:rFonts w:ascii="Calibri" w:hAnsi="Calibri" w:cs="Calibri"/>
          <w:i/>
          <w:iCs/>
          <w:noProof/>
          <w:sz w:val="24"/>
          <w:szCs w:val="24"/>
        </w:rPr>
        <w:t>Evolution and Ecology: Essays on Social Transformation</w:t>
      </w:r>
      <w:r w:rsidRPr="004766BB">
        <w:rPr>
          <w:rFonts w:ascii="Calibri" w:hAnsi="Calibri" w:cs="Calibri"/>
          <w:noProof/>
          <w:sz w:val="24"/>
          <w:szCs w:val="24"/>
        </w:rPr>
        <w:t>. University of Illinois Press.</w:t>
      </w:r>
    </w:p>
    <w:p w14:paraId="4542D3B0"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Sui, D. Z. (2008). The wikification of GIS and its consequences: Or Angelina Jolie’s new tattoo and the future of GIS. </w:t>
      </w:r>
      <w:r w:rsidRPr="004766BB">
        <w:rPr>
          <w:rFonts w:ascii="Calibri" w:hAnsi="Calibri" w:cs="Calibri"/>
          <w:i/>
          <w:iCs/>
          <w:noProof/>
          <w:sz w:val="24"/>
          <w:szCs w:val="24"/>
        </w:rPr>
        <w:t>Computers, Environment and Urban Systems</w:t>
      </w:r>
      <w:r w:rsidRPr="004766BB">
        <w:rPr>
          <w:rFonts w:ascii="Calibri" w:hAnsi="Calibri" w:cs="Calibri"/>
          <w:noProof/>
          <w:sz w:val="24"/>
          <w:szCs w:val="24"/>
        </w:rPr>
        <w:t xml:space="preserve">, </w:t>
      </w:r>
      <w:r w:rsidRPr="004766BB">
        <w:rPr>
          <w:rFonts w:ascii="Calibri" w:hAnsi="Calibri" w:cs="Calibri"/>
          <w:i/>
          <w:iCs/>
          <w:noProof/>
          <w:sz w:val="24"/>
          <w:szCs w:val="24"/>
        </w:rPr>
        <w:t>32</w:t>
      </w:r>
      <w:r w:rsidRPr="004766BB">
        <w:rPr>
          <w:rFonts w:ascii="Calibri" w:hAnsi="Calibri" w:cs="Calibri"/>
          <w:noProof/>
          <w:sz w:val="24"/>
          <w:szCs w:val="24"/>
        </w:rPr>
        <w:t xml:space="preserve">(1), 1–5. </w:t>
      </w:r>
      <w:r w:rsidRPr="004766BB">
        <w:rPr>
          <w:rFonts w:ascii="Calibri" w:hAnsi="Calibri" w:cs="Calibri"/>
          <w:noProof/>
          <w:sz w:val="24"/>
          <w:szCs w:val="24"/>
        </w:rPr>
        <w:lastRenderedPageBreak/>
        <w:t>https://doi.org/10.1016/j.compenvurbsys.2007.12.001</w:t>
      </w:r>
    </w:p>
    <w:p w14:paraId="2FBFE726"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Sullivan, D. O. (2009). </w:t>
      </w:r>
      <w:r w:rsidRPr="004766BB">
        <w:rPr>
          <w:rFonts w:ascii="Calibri" w:hAnsi="Calibri" w:cs="Calibri"/>
          <w:i/>
          <w:iCs/>
          <w:noProof/>
          <w:sz w:val="24"/>
          <w:szCs w:val="24"/>
        </w:rPr>
        <w:t>Changing Neighborhoods– Neighborhoods Changing</w:t>
      </w:r>
      <w:r w:rsidRPr="004766BB">
        <w:rPr>
          <w:rFonts w:ascii="Calibri" w:hAnsi="Calibri" w:cs="Calibri"/>
          <w:noProof/>
          <w:sz w:val="24"/>
          <w:szCs w:val="24"/>
        </w:rPr>
        <w:t xml:space="preserve">. </w:t>
      </w:r>
      <w:r w:rsidRPr="004766BB">
        <w:rPr>
          <w:rFonts w:ascii="Calibri" w:hAnsi="Calibri" w:cs="Calibri"/>
          <w:i/>
          <w:iCs/>
          <w:noProof/>
          <w:sz w:val="24"/>
          <w:szCs w:val="24"/>
        </w:rPr>
        <w:t>Charles 2003</w:t>
      </w:r>
      <w:r w:rsidRPr="004766BB">
        <w:rPr>
          <w:rFonts w:ascii="Calibri" w:hAnsi="Calibri" w:cs="Calibri"/>
          <w:noProof/>
          <w:sz w:val="24"/>
          <w:szCs w:val="24"/>
        </w:rPr>
        <w:t>, 498–530.</w:t>
      </w:r>
    </w:p>
    <w:p w14:paraId="701358F8"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Sullivan, D. O., &amp; Unwin, D. J. (2010). </w:t>
      </w:r>
      <w:r w:rsidRPr="004766BB">
        <w:rPr>
          <w:rFonts w:ascii="Calibri" w:hAnsi="Calibri" w:cs="Calibri"/>
          <w:i/>
          <w:iCs/>
          <w:noProof/>
          <w:sz w:val="24"/>
          <w:szCs w:val="24"/>
        </w:rPr>
        <w:t>Geographic Information Analysis</w:t>
      </w:r>
      <w:r w:rsidRPr="004766BB">
        <w:rPr>
          <w:rFonts w:ascii="Calibri" w:hAnsi="Calibri" w:cs="Calibri"/>
          <w:noProof/>
          <w:sz w:val="24"/>
          <w:szCs w:val="24"/>
        </w:rPr>
        <w:t>. JOHN WILEY &amp; SONS, INC.</w:t>
      </w:r>
    </w:p>
    <w:p w14:paraId="31491CD4"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Szabo, G., &amp; Szolnoki, A. (2012). Selfishness , fraternity , and other-regarding preference in spatial evolutionary games. </w:t>
      </w:r>
      <w:r w:rsidRPr="004766BB">
        <w:rPr>
          <w:rFonts w:ascii="Calibri" w:hAnsi="Calibri" w:cs="Calibri"/>
          <w:i/>
          <w:iCs/>
          <w:noProof/>
          <w:sz w:val="24"/>
          <w:szCs w:val="24"/>
        </w:rPr>
        <w:t>Journal OfTheoreticalBiology</w:t>
      </w:r>
      <w:r w:rsidRPr="004766BB">
        <w:rPr>
          <w:rFonts w:ascii="Calibri" w:hAnsi="Calibri" w:cs="Calibri"/>
          <w:noProof/>
          <w:sz w:val="24"/>
          <w:szCs w:val="24"/>
        </w:rPr>
        <w:t xml:space="preserve">, </w:t>
      </w:r>
      <w:r w:rsidRPr="004766BB">
        <w:rPr>
          <w:rFonts w:ascii="Calibri" w:hAnsi="Calibri" w:cs="Calibri"/>
          <w:i/>
          <w:iCs/>
          <w:noProof/>
          <w:sz w:val="24"/>
          <w:szCs w:val="24"/>
        </w:rPr>
        <w:t>299</w:t>
      </w:r>
      <w:r w:rsidRPr="004766BB">
        <w:rPr>
          <w:rFonts w:ascii="Calibri" w:hAnsi="Calibri" w:cs="Calibri"/>
          <w:noProof/>
          <w:sz w:val="24"/>
          <w:szCs w:val="24"/>
        </w:rPr>
        <w:t>, 81–87. https://doi.org/10.1016/j.jtbi.2011.03.015</w:t>
      </w:r>
    </w:p>
    <w:p w14:paraId="5CE3B8DF"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Taylor, M. (1992). </w:t>
      </w:r>
      <w:r w:rsidRPr="004766BB">
        <w:rPr>
          <w:rFonts w:ascii="Calibri" w:hAnsi="Calibri" w:cs="Calibri"/>
          <w:i/>
          <w:iCs/>
          <w:noProof/>
          <w:sz w:val="24"/>
          <w:szCs w:val="24"/>
        </w:rPr>
        <w:t>Community, anarchy and liberty</w:t>
      </w:r>
      <w:r w:rsidRPr="004766BB">
        <w:rPr>
          <w:rFonts w:ascii="Calibri" w:hAnsi="Calibri" w:cs="Calibri"/>
          <w:noProof/>
          <w:sz w:val="24"/>
          <w:szCs w:val="24"/>
        </w:rPr>
        <w:t>. Cambridge University Press.</w:t>
      </w:r>
    </w:p>
    <w:p w14:paraId="27382445"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Thatcher, J. (2013). Avoiding the Ghetto through hope and fear: An analysis of immanent technology using ideal types. </w:t>
      </w:r>
      <w:r w:rsidRPr="004766BB">
        <w:rPr>
          <w:rFonts w:ascii="Calibri" w:hAnsi="Calibri" w:cs="Calibri"/>
          <w:i/>
          <w:iCs/>
          <w:noProof/>
          <w:sz w:val="24"/>
          <w:szCs w:val="24"/>
        </w:rPr>
        <w:t>GeoJournal</w:t>
      </w:r>
      <w:r w:rsidRPr="004766BB">
        <w:rPr>
          <w:rFonts w:ascii="Calibri" w:hAnsi="Calibri" w:cs="Calibri"/>
          <w:noProof/>
          <w:sz w:val="24"/>
          <w:szCs w:val="24"/>
        </w:rPr>
        <w:t xml:space="preserve">, </w:t>
      </w:r>
      <w:r w:rsidRPr="004766BB">
        <w:rPr>
          <w:rFonts w:ascii="Calibri" w:hAnsi="Calibri" w:cs="Calibri"/>
          <w:i/>
          <w:iCs/>
          <w:noProof/>
          <w:sz w:val="24"/>
          <w:szCs w:val="24"/>
        </w:rPr>
        <w:t>78</w:t>
      </w:r>
      <w:r w:rsidRPr="004766BB">
        <w:rPr>
          <w:rFonts w:ascii="Calibri" w:hAnsi="Calibri" w:cs="Calibri"/>
          <w:noProof/>
          <w:sz w:val="24"/>
          <w:szCs w:val="24"/>
        </w:rPr>
        <w:t>(6), 967–980. https://doi.org/10.1007/s10708-013-9491-0</w:t>
      </w:r>
    </w:p>
    <w:p w14:paraId="2FD43C11"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Thatcher, J., Bergmann, L., Ricker, B., Rose-Redwood, R., O’Sullivan, D., Barnes, T. J., Barnesmoore, L. R., Beltz Imaoka, L., Burns, R., Cinnamon, J., Dalton, C. M., Davis, C., Dunn, S., Harvey, F., Jung, J. K., Kersten, E., Knigge, L. D., Lally, N., Lin, W., … Young, J. C. (2016). Revisiting critical GIS. </w:t>
      </w:r>
      <w:r w:rsidRPr="004766BB">
        <w:rPr>
          <w:rFonts w:ascii="Calibri" w:hAnsi="Calibri" w:cs="Calibri"/>
          <w:i/>
          <w:iCs/>
          <w:noProof/>
          <w:sz w:val="24"/>
          <w:szCs w:val="24"/>
        </w:rPr>
        <w:t>Environment and Planning A</w:t>
      </w:r>
      <w:r w:rsidRPr="004766BB">
        <w:rPr>
          <w:rFonts w:ascii="Calibri" w:hAnsi="Calibri" w:cs="Calibri"/>
          <w:noProof/>
          <w:sz w:val="24"/>
          <w:szCs w:val="24"/>
        </w:rPr>
        <w:t xml:space="preserve">, </w:t>
      </w:r>
      <w:r w:rsidRPr="004766BB">
        <w:rPr>
          <w:rFonts w:ascii="Calibri" w:hAnsi="Calibri" w:cs="Calibri"/>
          <w:i/>
          <w:iCs/>
          <w:noProof/>
          <w:sz w:val="24"/>
          <w:szCs w:val="24"/>
        </w:rPr>
        <w:t>48</w:t>
      </w:r>
      <w:r w:rsidRPr="004766BB">
        <w:rPr>
          <w:rFonts w:ascii="Calibri" w:hAnsi="Calibri" w:cs="Calibri"/>
          <w:noProof/>
          <w:sz w:val="24"/>
          <w:szCs w:val="24"/>
        </w:rPr>
        <w:t>(5), 815–824. https://doi.org/10.1177/0308518X15622208</w:t>
      </w:r>
    </w:p>
    <w:p w14:paraId="7C111936"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Thatcher, J. E., Bergmann, L., &amp; O’Sullivan, D. (2018). Speculative and constructively critical GIS. </w:t>
      </w:r>
      <w:r w:rsidRPr="004766BB">
        <w:rPr>
          <w:rFonts w:ascii="Calibri" w:hAnsi="Calibri" w:cs="Calibri"/>
          <w:i/>
          <w:iCs/>
          <w:noProof/>
          <w:sz w:val="24"/>
          <w:szCs w:val="24"/>
        </w:rPr>
        <w:t>Canadian Geographer</w:t>
      </w:r>
      <w:r w:rsidRPr="004766BB">
        <w:rPr>
          <w:rFonts w:ascii="Calibri" w:hAnsi="Calibri" w:cs="Calibri"/>
          <w:noProof/>
          <w:sz w:val="24"/>
          <w:szCs w:val="24"/>
        </w:rPr>
        <w:t xml:space="preserve">, </w:t>
      </w:r>
      <w:r w:rsidRPr="004766BB">
        <w:rPr>
          <w:rFonts w:ascii="Calibri" w:hAnsi="Calibri" w:cs="Calibri"/>
          <w:i/>
          <w:iCs/>
          <w:noProof/>
          <w:sz w:val="24"/>
          <w:szCs w:val="24"/>
        </w:rPr>
        <w:t>62</w:t>
      </w:r>
      <w:r w:rsidRPr="004766BB">
        <w:rPr>
          <w:rFonts w:ascii="Calibri" w:hAnsi="Calibri" w:cs="Calibri"/>
          <w:noProof/>
          <w:sz w:val="24"/>
          <w:szCs w:val="24"/>
        </w:rPr>
        <w:t>(1), 4–6. https://doi.org/10.1111/cag.12441</w:t>
      </w:r>
    </w:p>
    <w:p w14:paraId="37011FEF"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Thrift, N. (1999). The Place of Complexity.pdf. </w:t>
      </w:r>
      <w:r w:rsidRPr="004766BB">
        <w:rPr>
          <w:rFonts w:ascii="Calibri" w:hAnsi="Calibri" w:cs="Calibri"/>
          <w:i/>
          <w:iCs/>
          <w:noProof/>
          <w:sz w:val="24"/>
          <w:szCs w:val="24"/>
        </w:rPr>
        <w:t>Theory, Culture &amp; Society1</w:t>
      </w:r>
      <w:r w:rsidRPr="004766BB">
        <w:rPr>
          <w:rFonts w:ascii="Calibri" w:hAnsi="Calibri" w:cs="Calibri"/>
          <w:noProof/>
          <w:sz w:val="24"/>
          <w:szCs w:val="24"/>
        </w:rPr>
        <w:t xml:space="preserve">, </w:t>
      </w:r>
      <w:r w:rsidRPr="004766BB">
        <w:rPr>
          <w:rFonts w:ascii="Calibri" w:hAnsi="Calibri" w:cs="Calibri"/>
          <w:i/>
          <w:iCs/>
          <w:noProof/>
          <w:sz w:val="24"/>
          <w:szCs w:val="24"/>
        </w:rPr>
        <w:t>16</w:t>
      </w:r>
      <w:r w:rsidRPr="004766BB">
        <w:rPr>
          <w:rFonts w:ascii="Calibri" w:hAnsi="Calibri" w:cs="Calibri"/>
          <w:noProof/>
          <w:sz w:val="24"/>
          <w:szCs w:val="24"/>
        </w:rPr>
        <w:t>(3), 31–69.</w:t>
      </w:r>
    </w:p>
    <w:p w14:paraId="4132DC48"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lastRenderedPageBreak/>
        <w:t xml:space="preserve">Torrens, P. M. (2010). Agent-based Models and the Spatial Sciences. </w:t>
      </w:r>
      <w:r w:rsidRPr="004766BB">
        <w:rPr>
          <w:rFonts w:ascii="Calibri" w:hAnsi="Calibri" w:cs="Calibri"/>
          <w:i/>
          <w:iCs/>
          <w:noProof/>
          <w:sz w:val="24"/>
          <w:szCs w:val="24"/>
        </w:rPr>
        <w:t>Geography Compass</w:t>
      </w:r>
      <w:r w:rsidRPr="004766BB">
        <w:rPr>
          <w:rFonts w:ascii="Calibri" w:hAnsi="Calibri" w:cs="Calibri"/>
          <w:noProof/>
          <w:sz w:val="24"/>
          <w:szCs w:val="24"/>
        </w:rPr>
        <w:t xml:space="preserve">, </w:t>
      </w:r>
      <w:r w:rsidRPr="004766BB">
        <w:rPr>
          <w:rFonts w:ascii="Calibri" w:hAnsi="Calibri" w:cs="Calibri"/>
          <w:i/>
          <w:iCs/>
          <w:noProof/>
          <w:sz w:val="24"/>
          <w:szCs w:val="24"/>
        </w:rPr>
        <w:t>4</w:t>
      </w:r>
      <w:r w:rsidRPr="004766BB">
        <w:rPr>
          <w:rFonts w:ascii="Calibri" w:hAnsi="Calibri" w:cs="Calibri"/>
          <w:noProof/>
          <w:sz w:val="24"/>
          <w:szCs w:val="24"/>
        </w:rPr>
        <w:t>(5), 428–448.</w:t>
      </w:r>
    </w:p>
    <w:p w14:paraId="5739826F"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Traulsen, A., &amp; Nowak, M. A. (2006). Evolution of Cooperation by Multilevel Selection. </w:t>
      </w:r>
      <w:r w:rsidRPr="004766BB">
        <w:rPr>
          <w:rFonts w:ascii="Calibri" w:hAnsi="Calibri" w:cs="Calibri"/>
          <w:i/>
          <w:iCs/>
          <w:noProof/>
          <w:sz w:val="24"/>
          <w:szCs w:val="24"/>
        </w:rPr>
        <w:t>Proceedings of the National Academy of Sciences</w:t>
      </w:r>
      <w:r w:rsidRPr="004766BB">
        <w:rPr>
          <w:rFonts w:ascii="Calibri" w:hAnsi="Calibri" w:cs="Calibri"/>
          <w:noProof/>
          <w:sz w:val="24"/>
          <w:szCs w:val="24"/>
        </w:rPr>
        <w:t xml:space="preserve">, </w:t>
      </w:r>
      <w:r w:rsidRPr="004766BB">
        <w:rPr>
          <w:rFonts w:ascii="Calibri" w:hAnsi="Calibri" w:cs="Calibri"/>
          <w:i/>
          <w:iCs/>
          <w:noProof/>
          <w:sz w:val="24"/>
          <w:szCs w:val="24"/>
        </w:rPr>
        <w:t>103</w:t>
      </w:r>
      <w:r w:rsidRPr="004766BB">
        <w:rPr>
          <w:rFonts w:ascii="Calibri" w:hAnsi="Calibri" w:cs="Calibri"/>
          <w:noProof/>
          <w:sz w:val="24"/>
          <w:szCs w:val="24"/>
        </w:rPr>
        <w:t>(29).</w:t>
      </w:r>
    </w:p>
    <w:p w14:paraId="544DB2B7"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Turner, F. (2006). </w:t>
      </w:r>
      <w:r w:rsidRPr="004766BB">
        <w:rPr>
          <w:rFonts w:ascii="Calibri" w:hAnsi="Calibri" w:cs="Calibri"/>
          <w:i/>
          <w:iCs/>
          <w:noProof/>
          <w:sz w:val="24"/>
          <w:szCs w:val="24"/>
        </w:rPr>
        <w:t>Counterculture to Cyberculture: Stewart Brand, the Whole Earth Network, and the Rise of Digital Utopianism</w:t>
      </w:r>
      <w:r w:rsidRPr="004766BB">
        <w:rPr>
          <w:rFonts w:ascii="Calibri" w:hAnsi="Calibri" w:cs="Calibri"/>
          <w:noProof/>
          <w:sz w:val="24"/>
          <w:szCs w:val="24"/>
        </w:rPr>
        <w:t>. University of Chicago Press.</w:t>
      </w:r>
    </w:p>
    <w:p w14:paraId="43CE00E1"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Varela, F. J. (1981). </w:t>
      </w:r>
      <w:r w:rsidRPr="004766BB">
        <w:rPr>
          <w:rFonts w:ascii="Calibri" w:hAnsi="Calibri" w:cs="Calibri"/>
          <w:i/>
          <w:iCs/>
          <w:noProof/>
          <w:sz w:val="24"/>
          <w:szCs w:val="24"/>
        </w:rPr>
        <w:t>Autopoiesis: a theory of living organization</w:t>
      </w:r>
      <w:r w:rsidRPr="004766BB">
        <w:rPr>
          <w:rFonts w:ascii="Calibri" w:hAnsi="Calibri" w:cs="Calibri"/>
          <w:noProof/>
          <w:sz w:val="24"/>
          <w:szCs w:val="24"/>
        </w:rPr>
        <w:t>. North Holland.</w:t>
      </w:r>
    </w:p>
    <w:p w14:paraId="51048EE1"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Von Neumann, J., &amp; Morgenstern, O. (1944). </w:t>
      </w:r>
      <w:r w:rsidRPr="004766BB">
        <w:rPr>
          <w:rFonts w:ascii="Calibri" w:hAnsi="Calibri" w:cs="Calibri"/>
          <w:i/>
          <w:iCs/>
          <w:noProof/>
          <w:sz w:val="24"/>
          <w:szCs w:val="24"/>
        </w:rPr>
        <w:t>Theory of Games and Economic Behavior</w:t>
      </w:r>
      <w:r w:rsidRPr="004766BB">
        <w:rPr>
          <w:rFonts w:ascii="Calibri" w:hAnsi="Calibri" w:cs="Calibri"/>
          <w:noProof/>
          <w:sz w:val="24"/>
          <w:szCs w:val="24"/>
        </w:rPr>
        <w:t>. Princeton University Press.</w:t>
      </w:r>
    </w:p>
    <w:p w14:paraId="36EA3118"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Wilczynski, W., &amp; Brosnan, S. F. (Eds.). (2021). </w:t>
      </w:r>
      <w:r w:rsidRPr="004766BB">
        <w:rPr>
          <w:rFonts w:ascii="Calibri" w:hAnsi="Calibri" w:cs="Calibri"/>
          <w:i/>
          <w:iCs/>
          <w:noProof/>
          <w:sz w:val="24"/>
          <w:szCs w:val="24"/>
        </w:rPr>
        <w:t>Cooperation and Conflict The Interaction of Opposites in Shaping Social Behavior</w:t>
      </w:r>
      <w:r w:rsidRPr="004766BB">
        <w:rPr>
          <w:rFonts w:ascii="Calibri" w:hAnsi="Calibri" w:cs="Calibri"/>
          <w:noProof/>
          <w:sz w:val="24"/>
          <w:szCs w:val="24"/>
        </w:rPr>
        <w:t>. Cambridge University Press.</w:t>
      </w:r>
    </w:p>
    <w:p w14:paraId="516A3A03"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Wilensky, U. (1998). </w:t>
      </w:r>
      <w:r w:rsidRPr="004766BB">
        <w:rPr>
          <w:rFonts w:ascii="Calibri" w:hAnsi="Calibri" w:cs="Calibri"/>
          <w:i/>
          <w:iCs/>
          <w:noProof/>
          <w:sz w:val="24"/>
          <w:szCs w:val="24"/>
        </w:rPr>
        <w:t>Wealth Distribution model</w:t>
      </w:r>
      <w:r w:rsidRPr="004766BB">
        <w:rPr>
          <w:rFonts w:ascii="Calibri" w:hAnsi="Calibri" w:cs="Calibri"/>
          <w:noProof/>
          <w:sz w:val="24"/>
          <w:szCs w:val="24"/>
        </w:rPr>
        <w:t>. Center for Connected Learning and Computer-Based Modeling, Northwestern Institute on Complex Systems, Northwestern University, Evanston, IL. http://ccl.northwestern.edu/netlogo/models/WealthDistribution</w:t>
      </w:r>
    </w:p>
    <w:p w14:paraId="73406C30"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Wilensky, U., &amp; Rand, W. (2015). An introduction to agent-based modeling: Modeling Natural, Social, and Engineered Complex Systems with NetLogo. In </w:t>
      </w:r>
      <w:r w:rsidRPr="004766BB">
        <w:rPr>
          <w:rFonts w:ascii="Calibri" w:hAnsi="Calibri" w:cs="Calibri"/>
          <w:i/>
          <w:iCs/>
          <w:noProof/>
          <w:sz w:val="24"/>
          <w:szCs w:val="24"/>
        </w:rPr>
        <w:t>Agent analyst</w:t>
      </w:r>
      <w:r w:rsidRPr="004766BB">
        <w:rPr>
          <w:rFonts w:ascii="Calibri" w:hAnsi="Calibri" w:cs="Calibri"/>
          <w:noProof/>
          <w:sz w:val="24"/>
          <w:szCs w:val="24"/>
        </w:rPr>
        <w:t xml:space="preserve"> (Issue January). http://ccl.northwestern.edu/netlogo/</w:t>
      </w:r>
    </w:p>
    <w:p w14:paraId="09836B3F"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Wilensky, U., &amp; Resnick, M. (1999). Thinking in levels: A dynamic systems approach to making sense of the world. </w:t>
      </w:r>
      <w:r w:rsidRPr="004766BB">
        <w:rPr>
          <w:rFonts w:ascii="Calibri" w:hAnsi="Calibri" w:cs="Calibri"/>
          <w:i/>
          <w:iCs/>
          <w:noProof/>
          <w:sz w:val="24"/>
          <w:szCs w:val="24"/>
        </w:rPr>
        <w:t>Journal of Science Education and Technology</w:t>
      </w:r>
      <w:r w:rsidRPr="004766BB">
        <w:rPr>
          <w:rFonts w:ascii="Calibri" w:hAnsi="Calibri" w:cs="Calibri"/>
          <w:noProof/>
          <w:sz w:val="24"/>
          <w:szCs w:val="24"/>
        </w:rPr>
        <w:t xml:space="preserve">, </w:t>
      </w:r>
      <w:r w:rsidRPr="004766BB">
        <w:rPr>
          <w:rFonts w:ascii="Calibri" w:hAnsi="Calibri" w:cs="Calibri"/>
          <w:i/>
          <w:iCs/>
          <w:noProof/>
          <w:sz w:val="24"/>
          <w:szCs w:val="24"/>
        </w:rPr>
        <w:t>8</w:t>
      </w:r>
      <w:r w:rsidRPr="004766BB">
        <w:rPr>
          <w:rFonts w:ascii="Calibri" w:hAnsi="Calibri" w:cs="Calibri"/>
          <w:noProof/>
          <w:sz w:val="24"/>
          <w:szCs w:val="24"/>
        </w:rPr>
        <w:t>(1), 3–19. https://doi.org/10.1023/A:1009421303064</w:t>
      </w:r>
    </w:p>
    <w:p w14:paraId="11B60277"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lastRenderedPageBreak/>
        <w:t xml:space="preserve">Williams, A. (2020). </w:t>
      </w:r>
      <w:r w:rsidRPr="004766BB">
        <w:rPr>
          <w:rFonts w:ascii="Calibri" w:hAnsi="Calibri" w:cs="Calibri"/>
          <w:i/>
          <w:iCs/>
          <w:noProof/>
          <w:sz w:val="24"/>
          <w:szCs w:val="24"/>
        </w:rPr>
        <w:t>Political Hegemony: Mechanisms of Power After Gramsci</w:t>
      </w:r>
      <w:r w:rsidRPr="004766BB">
        <w:rPr>
          <w:rFonts w:ascii="Calibri" w:hAnsi="Calibri" w:cs="Calibri"/>
          <w:noProof/>
          <w:sz w:val="24"/>
          <w:szCs w:val="24"/>
        </w:rPr>
        <w:t>. Palgrave McMillan.</w:t>
      </w:r>
    </w:p>
    <w:p w14:paraId="0E895A03"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Wilson, M. W. (2012). Location-based services, conspicuous mobility, and the location-aware future. </w:t>
      </w:r>
      <w:r w:rsidRPr="004766BB">
        <w:rPr>
          <w:rFonts w:ascii="Calibri" w:hAnsi="Calibri" w:cs="Calibri"/>
          <w:i/>
          <w:iCs/>
          <w:noProof/>
          <w:sz w:val="24"/>
          <w:szCs w:val="24"/>
        </w:rPr>
        <w:t>Geoforum</w:t>
      </w:r>
      <w:r w:rsidRPr="004766BB">
        <w:rPr>
          <w:rFonts w:ascii="Calibri" w:hAnsi="Calibri" w:cs="Calibri"/>
          <w:noProof/>
          <w:sz w:val="24"/>
          <w:szCs w:val="24"/>
        </w:rPr>
        <w:t xml:space="preserve">, </w:t>
      </w:r>
      <w:r w:rsidRPr="004766BB">
        <w:rPr>
          <w:rFonts w:ascii="Calibri" w:hAnsi="Calibri" w:cs="Calibri"/>
          <w:i/>
          <w:iCs/>
          <w:noProof/>
          <w:sz w:val="24"/>
          <w:szCs w:val="24"/>
        </w:rPr>
        <w:t>43</w:t>
      </w:r>
      <w:r w:rsidRPr="004766BB">
        <w:rPr>
          <w:rFonts w:ascii="Calibri" w:hAnsi="Calibri" w:cs="Calibri"/>
          <w:noProof/>
          <w:sz w:val="24"/>
          <w:szCs w:val="24"/>
        </w:rPr>
        <w:t>(6), 1266–1275. https://doi.org/10.1016/j.geoforum.2012.03.014</w:t>
      </w:r>
    </w:p>
    <w:p w14:paraId="464EE335"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Wood, E. M. (1998). “The agrarian origins of capitalism.” </w:t>
      </w:r>
      <w:r w:rsidRPr="004766BB">
        <w:rPr>
          <w:rFonts w:ascii="Calibri" w:hAnsi="Calibri" w:cs="Calibri"/>
          <w:i/>
          <w:iCs/>
          <w:noProof/>
          <w:sz w:val="24"/>
          <w:szCs w:val="24"/>
        </w:rPr>
        <w:t>Monthly Review</w:t>
      </w:r>
      <w:r w:rsidRPr="004766BB">
        <w:rPr>
          <w:rFonts w:ascii="Calibri" w:hAnsi="Calibri" w:cs="Calibri"/>
          <w:noProof/>
          <w:sz w:val="24"/>
          <w:szCs w:val="24"/>
        </w:rPr>
        <w:t xml:space="preserve">, </w:t>
      </w:r>
      <w:r w:rsidRPr="004766BB">
        <w:rPr>
          <w:rFonts w:ascii="Calibri" w:hAnsi="Calibri" w:cs="Calibri"/>
          <w:i/>
          <w:iCs/>
          <w:noProof/>
          <w:sz w:val="24"/>
          <w:szCs w:val="24"/>
        </w:rPr>
        <w:t>50</w:t>
      </w:r>
      <w:r w:rsidRPr="004766BB">
        <w:rPr>
          <w:rFonts w:ascii="Calibri" w:hAnsi="Calibri" w:cs="Calibri"/>
          <w:noProof/>
          <w:sz w:val="24"/>
          <w:szCs w:val="24"/>
        </w:rPr>
        <w:t>(3).</w:t>
      </w:r>
    </w:p>
    <w:p w14:paraId="5B6F31FB"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Worden, L. (2012). Counterculture, Cyberculture, and the Third Culture: Reinventing Civilization, Then and Now. In I. Boal, J. Stone, M. Watts, &amp; C. Winslow (Eds.), </w:t>
      </w:r>
      <w:r w:rsidRPr="004766BB">
        <w:rPr>
          <w:rFonts w:ascii="Calibri" w:hAnsi="Calibri" w:cs="Calibri"/>
          <w:i/>
          <w:iCs/>
          <w:noProof/>
          <w:sz w:val="24"/>
          <w:szCs w:val="24"/>
        </w:rPr>
        <w:t>West of Eden: Communes and Utopia in Northern California</w:t>
      </w:r>
      <w:r w:rsidRPr="004766BB">
        <w:rPr>
          <w:rFonts w:ascii="Calibri" w:hAnsi="Calibri" w:cs="Calibri"/>
          <w:noProof/>
          <w:sz w:val="24"/>
          <w:szCs w:val="24"/>
        </w:rPr>
        <w:t>. PM Press &amp; Retort.</w:t>
      </w:r>
    </w:p>
    <w:p w14:paraId="53DD6032"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Yee, D. (2014). </w:t>
      </w:r>
      <w:r w:rsidRPr="004766BB">
        <w:rPr>
          <w:rFonts w:ascii="Calibri" w:hAnsi="Calibri" w:cs="Calibri"/>
          <w:i/>
          <w:iCs/>
          <w:noProof/>
          <w:sz w:val="24"/>
          <w:szCs w:val="24"/>
        </w:rPr>
        <w:t>Herbert Gintis on general equilibrium and inclusive fitness</w:t>
      </w:r>
      <w:r w:rsidRPr="004766BB">
        <w:rPr>
          <w:rFonts w:ascii="Calibri" w:hAnsi="Calibri" w:cs="Calibri"/>
          <w:noProof/>
          <w:sz w:val="24"/>
          <w:szCs w:val="24"/>
        </w:rPr>
        <w:t xml:space="preserve">. Oxford Blog. https://wanderingdanny.com/oxford/2014/10/herbert-gintis-on-general-equilibrium-and-inclusive-fitness/ </w:t>
      </w:r>
    </w:p>
    <w:p w14:paraId="6EC03B39"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Yeh, E. T. (2016). ‘How can experience of local residents be “knowledge”?’ Challenges in interdisciplinary climate change research. </w:t>
      </w:r>
      <w:r w:rsidRPr="004766BB">
        <w:rPr>
          <w:rFonts w:ascii="Calibri" w:hAnsi="Calibri" w:cs="Calibri"/>
          <w:i/>
          <w:iCs/>
          <w:noProof/>
          <w:sz w:val="24"/>
          <w:szCs w:val="24"/>
        </w:rPr>
        <w:t>Area</w:t>
      </w:r>
      <w:r w:rsidRPr="004766BB">
        <w:rPr>
          <w:rFonts w:ascii="Calibri" w:hAnsi="Calibri" w:cs="Calibri"/>
          <w:noProof/>
          <w:sz w:val="24"/>
          <w:szCs w:val="24"/>
        </w:rPr>
        <w:t xml:space="preserve">, </w:t>
      </w:r>
      <w:r w:rsidRPr="004766BB">
        <w:rPr>
          <w:rFonts w:ascii="Calibri" w:hAnsi="Calibri" w:cs="Calibri"/>
          <w:i/>
          <w:iCs/>
          <w:noProof/>
          <w:sz w:val="24"/>
          <w:szCs w:val="24"/>
        </w:rPr>
        <w:t>48</w:t>
      </w:r>
      <w:r w:rsidRPr="004766BB">
        <w:rPr>
          <w:rFonts w:ascii="Calibri" w:hAnsi="Calibri" w:cs="Calibri"/>
          <w:noProof/>
          <w:sz w:val="24"/>
          <w:szCs w:val="24"/>
        </w:rPr>
        <w:t>(1), 34–40. https://doi.org/10.1111/area.12189</w:t>
      </w:r>
    </w:p>
    <w:p w14:paraId="5FACEA79"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Young, H. P. (1998). Individual Strategy and Social Structure: An Evolutionary Theory of Institutions. In </w:t>
      </w:r>
      <w:r w:rsidRPr="004766BB">
        <w:rPr>
          <w:rFonts w:ascii="Calibri" w:hAnsi="Calibri" w:cs="Calibri"/>
          <w:i/>
          <w:iCs/>
          <w:noProof/>
          <w:sz w:val="24"/>
          <w:szCs w:val="24"/>
        </w:rPr>
        <w:t>Southern Economic Journal</w:t>
      </w:r>
      <w:r w:rsidRPr="004766BB">
        <w:rPr>
          <w:rFonts w:ascii="Calibri" w:hAnsi="Calibri" w:cs="Calibri"/>
          <w:noProof/>
          <w:sz w:val="24"/>
          <w:szCs w:val="24"/>
        </w:rPr>
        <w:t>. Princeton University Press. https://doi.org/10.2307/1061165</w:t>
      </w:r>
    </w:p>
    <w:p w14:paraId="07AC0C09"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szCs w:val="24"/>
        </w:rPr>
      </w:pPr>
      <w:r w:rsidRPr="004766BB">
        <w:rPr>
          <w:rFonts w:ascii="Calibri" w:hAnsi="Calibri" w:cs="Calibri"/>
          <w:noProof/>
          <w:sz w:val="24"/>
          <w:szCs w:val="24"/>
        </w:rPr>
        <w:t xml:space="preserve">Young, H. P. (2015). The Evolution of Social Norms. </w:t>
      </w:r>
      <w:r w:rsidRPr="004766BB">
        <w:rPr>
          <w:rFonts w:ascii="Calibri" w:hAnsi="Calibri" w:cs="Calibri"/>
          <w:i/>
          <w:iCs/>
          <w:noProof/>
          <w:sz w:val="24"/>
          <w:szCs w:val="24"/>
        </w:rPr>
        <w:t>Annual Review of Economics</w:t>
      </w:r>
      <w:r w:rsidRPr="004766BB">
        <w:rPr>
          <w:rFonts w:ascii="Calibri" w:hAnsi="Calibri" w:cs="Calibri"/>
          <w:noProof/>
          <w:sz w:val="24"/>
          <w:szCs w:val="24"/>
        </w:rPr>
        <w:t xml:space="preserve">, </w:t>
      </w:r>
      <w:r w:rsidRPr="004766BB">
        <w:rPr>
          <w:rFonts w:ascii="Calibri" w:hAnsi="Calibri" w:cs="Calibri"/>
          <w:i/>
          <w:iCs/>
          <w:noProof/>
          <w:sz w:val="24"/>
          <w:szCs w:val="24"/>
        </w:rPr>
        <w:t>7</w:t>
      </w:r>
      <w:r w:rsidRPr="004766BB">
        <w:rPr>
          <w:rFonts w:ascii="Calibri" w:hAnsi="Calibri" w:cs="Calibri"/>
          <w:noProof/>
          <w:sz w:val="24"/>
          <w:szCs w:val="24"/>
        </w:rPr>
        <w:t>(1), 359–387. https://doi.org/10.1146/annurev-economics-080614-115322</w:t>
      </w:r>
    </w:p>
    <w:p w14:paraId="6E567435" w14:textId="77777777" w:rsidR="004766BB" w:rsidRPr="004766BB" w:rsidRDefault="004766BB" w:rsidP="004766BB">
      <w:pPr>
        <w:widowControl w:val="0"/>
        <w:autoSpaceDE w:val="0"/>
        <w:autoSpaceDN w:val="0"/>
        <w:adjustRightInd w:val="0"/>
        <w:spacing w:line="480" w:lineRule="auto"/>
        <w:ind w:left="480" w:hanging="480"/>
        <w:rPr>
          <w:rFonts w:ascii="Calibri" w:hAnsi="Calibri" w:cs="Calibri"/>
          <w:noProof/>
          <w:sz w:val="24"/>
        </w:rPr>
      </w:pPr>
      <w:r w:rsidRPr="004766BB">
        <w:rPr>
          <w:rFonts w:ascii="Calibri" w:hAnsi="Calibri" w:cs="Calibri"/>
          <w:noProof/>
          <w:sz w:val="24"/>
          <w:szCs w:val="24"/>
        </w:rPr>
        <w:t xml:space="preserve">Zareen, Z., Zia, K., &amp; Zafar, M. (2016). Conditions Facilitating the Aversion of Unpopular Norms : </w:t>
      </w:r>
      <w:r w:rsidRPr="004766BB">
        <w:rPr>
          <w:rFonts w:ascii="Calibri" w:hAnsi="Calibri" w:cs="Calibri"/>
          <w:noProof/>
          <w:sz w:val="24"/>
          <w:szCs w:val="24"/>
        </w:rPr>
        <w:lastRenderedPageBreak/>
        <w:t xml:space="preserve">An Agent-Based Simulation Study. </w:t>
      </w:r>
      <w:r w:rsidRPr="004766BB">
        <w:rPr>
          <w:rFonts w:ascii="Calibri" w:hAnsi="Calibri" w:cs="Calibri"/>
          <w:i/>
          <w:iCs/>
          <w:noProof/>
          <w:sz w:val="24"/>
          <w:szCs w:val="24"/>
        </w:rPr>
        <w:t>International Journal of Advanced Computer Science and Applications</w:t>
      </w:r>
      <w:r w:rsidRPr="004766BB">
        <w:rPr>
          <w:rFonts w:ascii="Calibri" w:hAnsi="Calibri" w:cs="Calibri"/>
          <w:noProof/>
          <w:sz w:val="24"/>
          <w:szCs w:val="24"/>
        </w:rPr>
        <w:t xml:space="preserve">, </w:t>
      </w:r>
      <w:r w:rsidRPr="004766BB">
        <w:rPr>
          <w:rFonts w:ascii="Calibri" w:hAnsi="Calibri" w:cs="Calibri"/>
          <w:i/>
          <w:iCs/>
          <w:noProof/>
          <w:sz w:val="24"/>
          <w:szCs w:val="24"/>
        </w:rPr>
        <w:t>7</w:t>
      </w:r>
      <w:r w:rsidRPr="004766BB">
        <w:rPr>
          <w:rFonts w:ascii="Calibri" w:hAnsi="Calibri" w:cs="Calibri"/>
          <w:noProof/>
          <w:sz w:val="24"/>
          <w:szCs w:val="24"/>
        </w:rPr>
        <w:t>(7). https://doi.org/10.14569/IJACSA.2016.070769</w:t>
      </w:r>
    </w:p>
    <w:p w14:paraId="71C16D9B" w14:textId="53D9CAEB" w:rsidR="00211946" w:rsidRPr="003E0030" w:rsidRDefault="00036C94" w:rsidP="002C386E">
      <w:pPr>
        <w:spacing w:line="480" w:lineRule="auto"/>
        <w:rPr>
          <w:rFonts w:cstheme="minorHAnsi"/>
          <w:b/>
          <w:bCs/>
          <w:sz w:val="24"/>
          <w:szCs w:val="24"/>
        </w:rPr>
      </w:pPr>
      <w:r>
        <w:rPr>
          <w:rFonts w:cstheme="minorHAnsi"/>
          <w:b/>
          <w:bCs/>
          <w:sz w:val="24"/>
          <w:szCs w:val="24"/>
        </w:rPr>
        <w:fldChar w:fldCharType="end"/>
      </w:r>
    </w:p>
    <w:sectPr w:rsidR="00211946" w:rsidRPr="003E0030" w:rsidSect="0021194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A05282" w14:textId="77777777" w:rsidR="007150D1" w:rsidRDefault="007150D1" w:rsidP="0049395B">
      <w:pPr>
        <w:spacing w:after="0" w:line="240" w:lineRule="auto"/>
      </w:pPr>
      <w:r>
        <w:separator/>
      </w:r>
    </w:p>
  </w:endnote>
  <w:endnote w:type="continuationSeparator" w:id="0">
    <w:p w14:paraId="52BA0DA6" w14:textId="77777777" w:rsidR="007150D1" w:rsidRDefault="007150D1" w:rsidP="004939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T001">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59C842" w14:textId="77777777" w:rsidR="007150D1" w:rsidRDefault="007150D1" w:rsidP="0049395B">
      <w:pPr>
        <w:spacing w:after="0" w:line="240" w:lineRule="auto"/>
      </w:pPr>
      <w:r>
        <w:separator/>
      </w:r>
    </w:p>
  </w:footnote>
  <w:footnote w:type="continuationSeparator" w:id="0">
    <w:p w14:paraId="23BCB370" w14:textId="77777777" w:rsidR="007150D1" w:rsidRDefault="007150D1" w:rsidP="0049395B">
      <w:pPr>
        <w:spacing w:after="0" w:line="240" w:lineRule="auto"/>
      </w:pPr>
      <w:r>
        <w:continuationSeparator/>
      </w:r>
    </w:p>
  </w:footnote>
  <w:footnote w:id="1">
    <w:p w14:paraId="11A33B73" w14:textId="77777777" w:rsidR="00464826" w:rsidRDefault="00464826" w:rsidP="00464826">
      <w:pPr>
        <w:pStyle w:val="FootnoteText"/>
      </w:pPr>
      <w:r>
        <w:rPr>
          <w:rStyle w:val="FootnoteReference"/>
        </w:rPr>
        <w:footnoteRef/>
      </w:r>
      <w:r>
        <w:t xml:space="preserve"> Complex systems theory has gone by many names. I will refer to it mostly as complexity theory or complexity science. Part of what makes complexity science difficult to define is that there are multiple classifications and typologies </w:t>
      </w:r>
      <w:r>
        <w:fldChar w:fldCharType="begin" w:fldLock="1"/>
      </w:r>
      <w:r>
        <w:instrText>ADDIN CSL_CITATION {"citationItems":[{"id":"ITEM-1","itemData":{"DOI":"10.1111/j.0020-2754.2004.00321.x","ISSN":"00202754","abstract":"Complexity science has attracted considerable attention in a number of disciplines. However, this perspective on scientific understanding remains ill defined. In this paper, ideas and approaches from complexity science are reviewed. It appears that complexity science fundamentally is driven by ontological decisions on the part of the investigator. This is a result of the epistemological approach fundamental to complexity as it is currently studied, which is based on the construction of computer simulation models of reality. This methodology requires that researchers decide what exists and is important enough to represent in a simulation, and also what to leave out. Although this points to serious difficulties with complexity science, it is argued that the approach nevertheless has much to offer human geography. Drawing on complexity science, renewed engagements between physical and human geography, and between both and geographical information science seem possible, based on clearly shared concerns with the representation of geographical phenomena. In conclusion, it is suggested that seeing models as a source of geographical narratives may be a useful way to promote constructive engagement between different perspectives in the discipline. © Royal Geographical Society (with The Institute of British Geographers) 2004.","author":[{"dropping-particle":"","family":"O'Sullivan","given":"David","non-dropping-particle":"","parse-names":false,"suffix":""}],"container-title":"Transactions of the Institute of British Geographers","id":"ITEM-1","issue":"3","issued":{"date-parts":[["2004"]]},"page":"282-295","title":"Complexity science and human geography","type":"article-journal","volume":"29"},"uris":["http://www.mendeley.com/documents/?uuid=73e7707d-c01a-4eb7-a829-66c0f3b19eba"]},{"id":"ITEM-2","itemData":{"author":[{"dropping-particle":"","family":"Manson","given":"Steven M.","non-dropping-particle":"","parse-names":false,"suffix":""}],"container-title":"Geoforum","id":"ITEM-2","issued":{"date-parts":[["2001"]]},"page":"405-414","title":"Simplifying complexity: a review of complexity theory","type":"article-journal","volume":"32"},"uris":["http://www.mendeley.com/documents/?uuid=f1e297ff-38a3-4a41-a701-2efd5d6b759c"]},{"id":"ITEM-3","itemData":{"DOI":"10.1016/s0016-7185(02)00015-5","ISSN":"00167185","abstract":"Reitsma (A response to ‘simplifying complexity’. Geoforum 34 (1) (2003) 13), in response to the article ‘Simplifying Complexity’ (Manson, S.M., Simplifying complexity: a review of complexity theory. Geoforum 32 (3) (2001) 405), highlights a number of interesting and important aspects of complexity theory that invite further discussion. In particular, there are three areas of complexity research that are open to deeper exploration: (1) the width and breadth of ‘complexity’ defined as a scientific endeavor; (2) the role of theory relative to practice and their relationship with pattern and process in complex systems; and (3) the need for greater discussion and exploration in order to define the conceptual bounds of complexity theory.","author":[{"dropping-particle":"","family":"Manson","given":"Steven M","non-dropping-particle":"","parse-names":false,"suffix":""}],"container-title":"Geoforum","id":"ITEM-3","issue":"1","issued":{"date-parts":[["2003"]]},"page":"17-20","title":"Epistemological possibilities and imperatives of complexity research: a reply to Reitsma","type":"article-journal","volume":"34"},"uris":["http://www.mendeley.com/documents/?uuid=149c7cc0-f7aa-49d0-8f2e-cea701513190"]}],"mendeley":{"formattedCitation":"(S. M. Manson, 2001, 2003; David O’Sullivan, 2004)","manualFormatting":"(S. M. Manson, 2001, 2003; David O’Sullivan, 2004, 283; Williams, 2020, 16)","plainTextFormattedCitation":"(S. M. Manson, 2001, 2003; David O’Sullivan, 2004)","previouslyFormattedCitation":"(S. M. Manson, 2001, 2003; David O’Sullivan, 2004)"},"properties":{"noteIndex":0},"schema":"https://github.com/citation-style-language/schema/raw/master/csl-citation.json"}</w:instrText>
      </w:r>
      <w:r>
        <w:fldChar w:fldCharType="separate"/>
      </w:r>
      <w:r>
        <w:rPr>
          <w:noProof/>
        </w:rPr>
        <w:t>(S. M. Manson, 2001, 2003; David O’Sullivan, 2004, 283; Williams, 2020, 16)</w:t>
      </w:r>
      <w:r>
        <w:fldChar w:fldCharType="end"/>
      </w:r>
      <w:r>
        <w:t xml:space="preserve">. Other terms which are synonyms for complexity theory, according to some interpretations, include self-organizing systems theory, the science of non-linear dynamics, deterministic chaos, or simply “chaos”. “Such confusion, however, should not obscure the emergence of a new world view that recognizes a dimension of reality which until quite recently was marginalized by conventional science. All these labels have a common referent: i.e., entities that are systematically structured via the reciprocal interactions of their parts, and whose long-term, orderly behavior can destabilize and become unpredictable” </w:t>
      </w:r>
      <w:r>
        <w:fldChar w:fldCharType="begin" w:fldLock="1"/>
      </w:r>
      <w:r>
        <w:instrText>ADDIN CSL_CITATION {"citationItems":[{"id":"ITEM-1","itemData":{"DOI":"10.1016/1061-7361(94)90020-5","ISSN":"10617361","author":[{"dropping-particle":"","family":"Harvey","given":"David L.","non-dropping-particle":"","parse-names":false,"suffix":""},{"dropping-particle":"","family":"Reed","given":"Michael H.","non-dropping-particle":"","parse-names":false,"suffix":""}],"container-title":"Journal of Social and Evolutionary Systems","id":"ITEM-1","issue":"4","issued":{"date-parts":[["1994"]]},"page":"371-411","title":"The evolution of dissipative social systems","type":"article-journal","volume":"17"},"uris":["http://www.mendeley.com/documents/?uuid=cdfac26f-e58f-4352-9d4f-a963785761c4"]}],"mendeley":{"formattedCitation":"(D. L. Harvey &amp; Reed, 1994)","manualFormatting":"(D. L. Harvey &amp; Reed, 1994, page 375)","plainTextFormattedCitation":"(D. L. Harvey &amp; Reed, 1994)","previouslyFormattedCitation":"(D. L. Harvey &amp; Reed, 1994)"},"properties":{"noteIndex":0},"schema":"https://github.com/citation-style-language/schema/raw/master/csl-citation.json"}</w:instrText>
      </w:r>
      <w:r>
        <w:fldChar w:fldCharType="separate"/>
      </w:r>
      <w:r>
        <w:rPr>
          <w:noProof/>
        </w:rPr>
        <w:t>(D. L. Harvey &amp; Reed, 1994, page 375)</w:t>
      </w:r>
      <w:r>
        <w:fldChar w:fldCharType="end"/>
      </w:r>
      <w:r>
        <w:t xml:space="preserve">. Thrift has written thoughtfully about complexity theory’s confusing three-pronged history, with currency not just in science but also the world of New Age culture </w:t>
      </w:r>
      <w:r>
        <w:fldChar w:fldCharType="begin" w:fldLock="1"/>
      </w:r>
      <w:r>
        <w:instrText>ADDIN CSL_CITATION {"citationItems":[{"id":"ITEM-1","itemData":{"author":[{"dropping-particle":"","family":"Thrift","given":"Nigel","non-dropping-particle":"","parse-names":false,"suffix":""}],"container-title":"Theory, Culture &amp; Society1","id":"ITEM-1","issue":"3","issued":{"date-parts":[["1999"]]},"page":"31-69","title":"The Place of Complexity.pdf","type":"article-journal","volume":"16"},"uris":["http://www.mendeley.com/documents/?uuid=8353feaa-7ca3-4014-a3e7-4916b7deb85a"]}],"mendeley":{"formattedCitation":"(Thrift, 1999)","manualFormatting":"(Thrift, 1999, 48-50)","plainTextFormattedCitation":"(Thrift, 1999)","previouslyFormattedCitation":"(Thrift, 1999)"},"properties":{"noteIndex":0},"schema":"https://github.com/citation-style-language/schema/raw/master/csl-citation.json"}</w:instrText>
      </w:r>
      <w:r>
        <w:fldChar w:fldCharType="separate"/>
      </w:r>
      <w:r>
        <w:rPr>
          <w:noProof/>
        </w:rPr>
        <w:t>(Thrift, 1999, 48-50)</w:t>
      </w:r>
      <w:r>
        <w:fldChar w:fldCharType="end"/>
      </w:r>
      <w:r>
        <w:t xml:space="preserve">, and in the world of business management gurus </w:t>
      </w:r>
      <w:r>
        <w:fldChar w:fldCharType="begin" w:fldLock="1"/>
      </w:r>
      <w:r>
        <w:instrText>ADDIN CSL_CITATION {"citationItems":[{"id":"ITEM-1","itemData":{"author":[{"dropping-particle":"","family":"Thrift","given":"Nigel","non-dropping-particle":"","parse-names":false,"suffix":""}],"container-title":"Theory, Culture &amp; Society1","id":"ITEM-1","issue":"3","issued":{"date-parts":[["1999"]]},"page":"31-69","title":"The Place of Complexity.pdf","type":"article-journal","volume":"16"},"uris":["http://www.mendeley.com/documents/?uuid=8353feaa-7ca3-4014-a3e7-4916b7deb85a"]}],"mendeley":{"formattedCitation":"(Thrift, 1999)","manualFormatting":"(Thrift, 1999, 42-48)","plainTextFormattedCitation":"(Thrift, 1999)","previouslyFormattedCitation":"(Thrift, 1999)"},"properties":{"noteIndex":0},"schema":"https://github.com/citation-style-language/schema/raw/master/csl-citation.json"}</w:instrText>
      </w:r>
      <w:r>
        <w:fldChar w:fldCharType="separate"/>
      </w:r>
      <w:r>
        <w:rPr>
          <w:noProof/>
        </w:rPr>
        <w:t>(Thrift, 1999, 42-48)</w:t>
      </w:r>
      <w:r>
        <w:fldChar w:fldCharType="end"/>
      </w:r>
      <w:r>
        <w:t xml:space="preserve">. Despite his enthusiasm for it, Thrift </w:t>
      </w:r>
      <w:r>
        <w:fldChar w:fldCharType="begin" w:fldLock="1"/>
      </w:r>
      <w:r>
        <w:instrText>ADDIN CSL_CITATION {"citationItems":[{"id":"ITEM-1","itemData":{"author":[{"dropping-particle":"","family":"Thrift","given":"Nigel","non-dropping-particle":"","parse-names":false,"suffix":""}],"container-title":"Theory, Culture &amp; Society1","id":"ITEM-1","issue":"3","issued":{"date-parts":[["1999"]]},"page":"31-69","title":"The Place of Complexity.pdf","type":"article-journal","volume":"16"},"uris":["http://www.mendeley.com/documents/?uuid=8353feaa-7ca3-4014-a3e7-4916b7deb85a"]}],"mendeley":{"formattedCitation":"(Thrift, 1999)","manualFormatting":"(1999, 133)","plainTextFormattedCitation":"(Thrift, 1999)","previouslyFormattedCitation":"(Thrift, 1999)"},"properties":{"noteIndex":0},"schema":"https://github.com/citation-style-language/schema/raw/master/csl-citation.json"}</w:instrText>
      </w:r>
      <w:r>
        <w:fldChar w:fldCharType="separate"/>
      </w:r>
      <w:r>
        <w:rPr>
          <w:noProof/>
        </w:rPr>
        <w:t>(1999, 133)</w:t>
      </w:r>
      <w:r>
        <w:fldChar w:fldCharType="end"/>
      </w:r>
      <w:r>
        <w:t xml:space="preserve"> was no doubt correct that “complexity theory is, to an extent, just another business opportunity.” The same year he published those words, “a formidable 34 books on complexity and business [were] reviewed in a special issue of Emergence (</w:t>
      </w:r>
      <w:proofErr w:type="spellStart"/>
      <w:r>
        <w:t>Lissack</w:t>
      </w:r>
      <w:proofErr w:type="spellEnd"/>
      <w:r>
        <w:t xml:space="preserve"> et al. 1999 [cited in O’Sullivan])” </w:t>
      </w:r>
      <w:r>
        <w:fldChar w:fldCharType="begin" w:fldLock="1"/>
      </w:r>
      <w:r>
        <w:instrText>ADDIN CSL_CITATION {"citationItems":[{"id":"ITEM-1","itemData":{"DOI":"10.1111/j.0020-2754.2004.00321.x","ISSN":"00202754","abstract":"Complexity science has attracted considerable attention in a number of disciplines. However, this perspective on scientific understanding remains ill defined. In this paper, ideas and approaches from complexity science are reviewed. It appears that complexity science fundamentally is driven by ontological decisions on the part of the investigator. This is a result of the epistemological approach fundamental to complexity as it is currently studied, which is based on the construction of computer simulation models of reality. This methodology requires that researchers decide what exists and is important enough to represent in a simulation, and also what to leave out. Although this points to serious difficulties with complexity science, it is argued that the approach nevertheless has much to offer human geography. Drawing on complexity science, renewed engagements between physical and human geography, and between both and geographical information science seem possible, based on clearly shared concerns with the representation of geographical phenomena. In conclusion, it is suggested that seeing models as a source of geographical narratives may be a useful way to promote constructive engagement between different perspectives in the discipline. © Royal Geographical Society (with The Institute of British Geographers) 2004.","author":[{"dropping-particle":"","family":"O'Sullivan","given":"David","non-dropping-particle":"","parse-names":false,"suffix":""}],"container-title":"Transactions of the Institute of British Geographers","id":"ITEM-1","issue":"3","issued":{"date-parts":[["2004"]]},"page":"282-295","title":"Complexity science and human geography","type":"article-journal","volume":"29"},"uris":["http://www.mendeley.com/documents/?uuid=73e7707d-c01a-4eb7-a829-66c0f3b19eba"]}],"mendeley":{"formattedCitation":"(David O’Sullivan, 2004)","manualFormatting":"(David O’Sullivan, 2004, 292)","plainTextFormattedCitation":"(David O’Sullivan, 2004)","previouslyFormattedCitation":"(David O’Sullivan, 2004)"},"properties":{"noteIndex":0},"schema":"https://github.com/citation-style-language/schema/raw/master/csl-citation.json"}</w:instrText>
      </w:r>
      <w:r>
        <w:fldChar w:fldCharType="separate"/>
      </w:r>
      <w:r>
        <w:rPr>
          <w:noProof/>
        </w:rPr>
        <w:t>(David O’Sullivan, 2004, 292)</w:t>
      </w:r>
      <w:r>
        <w:fldChar w:fldCharType="end"/>
      </w:r>
      <w:r>
        <w:t xml:space="preserve">. For an incisive and humorous critique of the latter trend, see Frank </w:t>
      </w:r>
      <w:r>
        <w:fldChar w:fldCharType="begin" w:fldLock="1"/>
      </w:r>
      <w:r>
        <w:instrText>ADDIN CSL_CITATION {"citationItems":[{"id":"ITEM-1","itemData":{"author":[{"dropping-particle":"","family":"Frank","given":"Thomas","non-dropping-particle":"","parse-names":false,"suffix":""}],"id":"ITEM-1","issued":{"date-parts":[["2000"]]},"publisher":"Doubleday","title":"One Market Under God: Extreme Capitalism, Market Populism, and the End of Economic Democracy","type":"book"},"uris":["http://www.mendeley.com/documents/?uuid=0de24d1b-eaa8-4010-a7aa-51d192b6db29"]}],"mendeley":{"formattedCitation":"(Frank, 2000)","manualFormatting":"(2000)","plainTextFormattedCitation":"(Frank, 2000)","previouslyFormattedCitation":"(Frank, 2000)"},"properties":{"noteIndex":0},"schema":"https://github.com/citation-style-language/schema/raw/master/csl-citation.json"}</w:instrText>
      </w:r>
      <w:r>
        <w:fldChar w:fldCharType="separate"/>
      </w:r>
      <w:r>
        <w:rPr>
          <w:noProof/>
        </w:rPr>
        <w:t>(2000)</w:t>
      </w:r>
      <w:r>
        <w:fldChar w:fldCharType="end"/>
      </w:r>
      <w:r>
        <w:t>.</w:t>
      </w:r>
    </w:p>
  </w:footnote>
  <w:footnote w:id="2">
    <w:p w14:paraId="17AEE916" w14:textId="6C51CF5E" w:rsidR="0049395B" w:rsidRPr="004749A5" w:rsidRDefault="0049395B" w:rsidP="0049395B">
      <w:pPr>
        <w:autoSpaceDE w:val="0"/>
        <w:autoSpaceDN w:val="0"/>
        <w:adjustRightInd w:val="0"/>
        <w:spacing w:after="0" w:line="240" w:lineRule="auto"/>
        <w:rPr>
          <w:rFonts w:ascii="AdvT001" w:hAnsi="AdvT001" w:cs="AdvT001"/>
          <w:sz w:val="19"/>
          <w:szCs w:val="19"/>
        </w:rPr>
      </w:pPr>
      <w:r w:rsidRPr="00793C00">
        <w:rPr>
          <w:rStyle w:val="FootnoteReference"/>
        </w:rPr>
        <w:footnoteRef/>
      </w:r>
      <w:r>
        <w:t xml:space="preserve"> “</w:t>
      </w:r>
      <w:bookmarkStart w:id="2" w:name="_Hlk109220886"/>
      <w:r>
        <w:rPr>
          <w:rFonts w:ascii="AdvT001" w:hAnsi="AdvT001" w:cs="AdvT001"/>
          <w:sz w:val="19"/>
          <w:szCs w:val="19"/>
        </w:rPr>
        <w:t xml:space="preserve">Although complexity researchers have chosen computational modeling as a tool of choice, in some ways the models created complexity research: the rise of complexity theory is due in no small part to the broad availability of increasingly powerful computers, programming languages, and frameworks such as object-oriented modeling” </w:t>
      </w:r>
      <w:r>
        <w:rPr>
          <w:rFonts w:ascii="AdvT001" w:hAnsi="AdvT001" w:cs="AdvT001"/>
          <w:sz w:val="19"/>
          <w:szCs w:val="19"/>
        </w:rPr>
        <w:fldChar w:fldCharType="begin" w:fldLock="1"/>
      </w:r>
      <w:r w:rsidR="002600A5">
        <w:rPr>
          <w:rFonts w:ascii="AdvT001" w:hAnsi="AdvT001" w:cs="AdvT001"/>
          <w:sz w:val="19"/>
          <w:szCs w:val="19"/>
        </w:rPr>
        <w:instrText>ADDIN CSL_CITATION {"citationItems":[{"id":"ITEM-1","itemData":{"DOI":"10.1111/j.0020-2754.2004.00321.x","ISSN":"00202754","abstract":"Complexity science has attracted considerable attention in a number of disciplines. However, this perspective on scientific understanding remains ill defined. In this paper, ideas and approaches from complexity science are reviewed. It appears that complexity science fundamentally is driven by ontological decisions on the part of the investigator. This is a result of the epistemological approach fundamental to complexity as it is currently studied, which is based on the construction of computer simulation models of reality. This methodology requires that researchers decide what exists and is important enough to represent in a simulation, and also what to leave out. Although this points to serious difficulties with complexity science, it is argued that the approach nevertheless has much to offer human geography. Drawing on complexity science, renewed engagements between physical and human geography, and between both and geographical information science seem possible, based on clearly shared concerns with the representation of geographical phenomena. In conclusion, it is suggested that seeing models as a source of geographical narratives may be a useful way to promote constructive engagement between different perspectives in the discipline. © Royal Geographical Society (with The Institute of British Geographers) 2004.","author":[{"dropping-particle":"","family":"O'Sullivan","given":"David","non-dropping-particle":"","parse-names":false,"suffix":""}],"container-title":"Transactions of the Institute of British Geographers","id":"ITEM-1","issue":"3","issued":{"date-parts":[["2004"]]},"page":"282-295","title":"Complexity science and human geography","type":"article-journal","volume":"29"},"uris":["http://www.mendeley.com/documents/?uuid=73e7707d-c01a-4eb7-a829-66c0f3b19eba"]},{"id":"ITEM-2","itemData":{"DOI":"10.1068/a37100","ISSN":"0308518X","abstract":"Researchers across disciplines apply complexity theory to issues ranging from economic development to earthquake prediction. The breadth of applications speaks to the promise of complexity theory, but there remain a number of challenges to be met, particularly those related to its ontological and epistemological dimensions. We identify a number of key issues by asking three questions. Does complexity theory operate at too general a level to enhance understanding? What are the ontological and epistemological implications of complexity? What are the challenges in modeling complexity? In answering these questions, we argue that, although complexity offers much to the study of place and space, research in these areas has a number of strengths that enhance complexity research. © 2006 a Pion publication printed in Great Britain.","author":[{"dropping-particle":"","family":"Manson","given":"Steven","non-dropping-particle":"","parse-names":false,"suffix":""},{"dropping-particle":"","family":"O'Sullivan","given":"David","non-dropping-particle":"","parse-names":false,"suffix":""}],"container-title":"Environment and Planning A","id":"ITEM-2","issue":"4","issued":{"date-parts":[["2006"]]},"page":"677-692","title":"Complexity theory in the study of space and place","type":"article-journal","volume":"38"},"uris":["http://www.mendeley.com/documents/?uuid=124d05ae-404a-481f-bab3-bee713809b1e"]}],"mendeley":{"formattedCitation":"(S. Manson &amp; O’Sullivan, 2006; David O’Sullivan, 2004)","manualFormatting":"(Manson &amp; O’Sullivan, 2006, page 684)","plainTextFormattedCitation":"(S. Manson &amp; O’Sullivan, 2006; David O’Sullivan, 2004)","previouslyFormattedCitation":"(S. Manson &amp; O’Sullivan, 2006; David O’Sullivan, 2004)"},"properties":{"noteIndex":0},"schema":"https://github.com/citation-style-language/schema/raw/master/csl-citation.json"}</w:instrText>
      </w:r>
      <w:r>
        <w:rPr>
          <w:rFonts w:ascii="AdvT001" w:hAnsi="AdvT001" w:cs="AdvT001"/>
          <w:sz w:val="19"/>
          <w:szCs w:val="19"/>
        </w:rPr>
        <w:fldChar w:fldCharType="separate"/>
      </w:r>
      <w:r w:rsidRPr="00004C0B">
        <w:rPr>
          <w:rFonts w:ascii="AdvT001" w:hAnsi="AdvT001" w:cs="AdvT001"/>
          <w:noProof/>
          <w:sz w:val="19"/>
          <w:szCs w:val="19"/>
        </w:rPr>
        <w:t>(Manson &amp; O’Sullivan, 2006</w:t>
      </w:r>
      <w:r>
        <w:rPr>
          <w:rFonts w:ascii="AdvT001" w:hAnsi="AdvT001" w:cs="AdvT001"/>
          <w:noProof/>
          <w:sz w:val="19"/>
          <w:szCs w:val="19"/>
        </w:rPr>
        <w:t>, page 684</w:t>
      </w:r>
      <w:r w:rsidRPr="00004C0B">
        <w:rPr>
          <w:rFonts w:ascii="AdvT001" w:hAnsi="AdvT001" w:cs="AdvT001"/>
          <w:noProof/>
          <w:sz w:val="19"/>
          <w:szCs w:val="19"/>
        </w:rPr>
        <w:t>)</w:t>
      </w:r>
      <w:r>
        <w:rPr>
          <w:rFonts w:ascii="AdvT001" w:hAnsi="AdvT001" w:cs="AdvT001"/>
          <w:sz w:val="19"/>
          <w:szCs w:val="19"/>
        </w:rPr>
        <w:fldChar w:fldCharType="end"/>
      </w:r>
      <w:r>
        <w:rPr>
          <w:rFonts w:ascii="AdvT001" w:hAnsi="AdvT001" w:cs="AdvT001"/>
          <w:sz w:val="19"/>
          <w:szCs w:val="19"/>
        </w:rPr>
        <w:t>.</w:t>
      </w:r>
    </w:p>
    <w:bookmarkEnd w:id="2"/>
  </w:footnote>
  <w:footnote w:id="3">
    <w:p w14:paraId="2C309D0D" w14:textId="61909888" w:rsidR="0049395B" w:rsidRDefault="0049395B" w:rsidP="0049395B">
      <w:pPr>
        <w:pStyle w:val="FootnoteText"/>
      </w:pPr>
      <w:r>
        <w:rPr>
          <w:rStyle w:val="FootnoteReference"/>
        </w:rPr>
        <w:footnoteRef/>
      </w:r>
      <w:r>
        <w:t xml:space="preserve"> It is worth quoting </w:t>
      </w:r>
      <w:proofErr w:type="spellStart"/>
      <w:r>
        <w:t>McElreath</w:t>
      </w:r>
      <w:proofErr w:type="spellEnd"/>
      <w:r>
        <w:t xml:space="preserve"> and Boyd</w:t>
      </w:r>
      <w:r w:rsidR="00F24539">
        <w:t xml:space="preserve"> </w:t>
      </w:r>
      <w:r w:rsidR="00F24539">
        <w:fldChar w:fldCharType="begin" w:fldLock="1"/>
      </w:r>
      <w:r w:rsidR="00824010">
        <w:instrText>ADDIN CSL_CITATION {"citationItems":[{"id":"ITEM-1","itemData":{"author":[{"dropping-particle":"","family":"McElreath","given":"Richard","non-dropping-particle":"","parse-names":false,"suffix":""},{"dropping-particle":"","family":"Boyd","given":"Robert","non-dropping-particle":"","parse-names":false,"suffix":""}],"id":"ITEM-1","issued":{"date-parts":[["2007"]]},"publisher":"The University of Chicago Press","title":"Mathematical Models of Social Evolution: A Guide for the Perplexed","type":"book"},"uris":["http://www.mendeley.com/documents/?uuid=798f686b-a349-49c9-80b7-56ca7683e24e"]}],"mendeley":{"formattedCitation":"(McElreath &amp; Boyd, 2007)","manualFormatting":"(2007, page 8)","plainTextFormattedCitation":"(McElreath &amp; Boyd, 2007)","previouslyFormattedCitation":"(McElreath &amp; Boyd, 2007)"},"properties":{"noteIndex":0},"schema":"https://github.com/citation-style-language/schema/raw/master/csl-citation.json"}</w:instrText>
      </w:r>
      <w:r w:rsidR="00F24539">
        <w:fldChar w:fldCharType="separate"/>
      </w:r>
      <w:r w:rsidR="00F24539" w:rsidRPr="00FD3453">
        <w:rPr>
          <w:noProof/>
        </w:rPr>
        <w:t>(2007</w:t>
      </w:r>
      <w:r w:rsidR="00F24539">
        <w:rPr>
          <w:noProof/>
        </w:rPr>
        <w:t>, page 8</w:t>
      </w:r>
      <w:r w:rsidR="00F24539" w:rsidRPr="00FD3453">
        <w:rPr>
          <w:noProof/>
        </w:rPr>
        <w:t>)</w:t>
      </w:r>
      <w:r w:rsidR="00F24539">
        <w:fldChar w:fldCharType="end"/>
      </w:r>
      <w:r w:rsidR="00F24539">
        <w:t xml:space="preserve"> </w:t>
      </w:r>
      <w:r>
        <w:t>at length for a contrasting perspective: “There is a growing number of modelers who know very little about analytic methods. Instead, these researchers focus on computer simulations of complex systems…it [is] tempting to give up on analytic methods, since most people find them difficult to learn and to understand. There are several reasons why simulations are poor substitutes for analytic models. Equations…provide intuitions about the reasons an evolutionary system behaves as it does…Analytic models…tell us things that we must infer, often with great difficulty, from simulation results. Analytic models can provide proofs, while simulations provide only a collection of examples…It is difficult to explore the sensitivity of simulations to changes in parameter values…When simple analytic methods can produce the same results, simulation should be avoided, both for economy and sanity. Computer programs are hard to communicate and verify. There is as yet no standard way to communicate the structure of a simulation, especially a complicated “agent-based” simulation, in which each organism or other entity is kept track of independently…In contrast, analytic models have benefitted from generations of notational standardization…It is much easier for other researchers to verify and reproduce modeling results in the analytic case…The apparent ease of simulation often tempts the modeler to put in every variable which might matter, leading to complicated and uninterpretable models of an already complicated world…We had a world we didn’t understand and now we have added a model we don’t understand. If the temptation to over-specify is resisted, however, simulation and analytic methods complement each other. Each is probably most useful when practiced alongside the other. There are plenty of important problems for which it is simply impossible to derive analytic results. In these cases, simulation is the only solution. And many important analytic models can be specified entirely as mathematical expressions but cannot be solved, except numerically…For these reasons, we would prefer formal and simulation models be learned side by side</w:t>
      </w:r>
      <w:r w:rsidR="00F24539">
        <w:t>.</w:t>
      </w:r>
      <w:r>
        <w:t>”</w:t>
      </w:r>
    </w:p>
  </w:footnote>
  <w:footnote w:id="4">
    <w:p w14:paraId="7D7835B2" w14:textId="6AF24A69" w:rsidR="004927F9" w:rsidRDefault="004927F9">
      <w:pPr>
        <w:pStyle w:val="FootnoteText"/>
      </w:pPr>
      <w:r>
        <w:rPr>
          <w:rStyle w:val="FootnoteReference"/>
        </w:rPr>
        <w:footnoteRef/>
      </w:r>
      <w:r>
        <w:t xml:space="preserve"> This author has laid out plans for such an historical sociology of quantitative methods in the discipline of geography </w:t>
      </w:r>
      <w:r w:rsidR="00824010">
        <w:fldChar w:fldCharType="begin" w:fldLock="1"/>
      </w:r>
      <w:r w:rsidR="00240B62">
        <w:instrText>ADDIN CSL_CITATION {"citationItems":[{"id":"ITEM-1","itemData":{"author":[{"dropping-particle":"","family":"Fram","given":"Steve","non-dropping-particle":"","parse-names":false,"suffix":""}],"id":"ITEM-1","issued":{"date-parts":[["2021"]]},"title":"Methodology Proposal Paper, Geo 200DN","type":"article"},"uris":["http://www.mendeley.com/documents/?uuid=59a801ae-3109-439e-a685-381fba363e0c"]}],"mendeley":{"formattedCitation":"(Fram, 2021)","plainTextFormattedCitation":"(Fram, 2021)","previouslyFormattedCitation":"(Fram, 2021)"},"properties":{"noteIndex":0},"schema":"https://github.com/citation-style-language/schema/raw/master/csl-citation.json"}</w:instrText>
      </w:r>
      <w:r w:rsidR="00824010">
        <w:fldChar w:fldCharType="separate"/>
      </w:r>
      <w:r w:rsidR="00824010" w:rsidRPr="00824010">
        <w:rPr>
          <w:noProof/>
        </w:rPr>
        <w:t>(Fram, 2021)</w:t>
      </w:r>
      <w:r w:rsidR="00824010">
        <w:fldChar w:fldCharType="end"/>
      </w:r>
      <w:r w:rsidR="00824010">
        <w:t>.</w:t>
      </w:r>
    </w:p>
  </w:footnote>
  <w:footnote w:id="5">
    <w:p w14:paraId="19A85B4F" w14:textId="4789C36D" w:rsidR="00535FFC" w:rsidRDefault="00535FFC">
      <w:pPr>
        <w:pStyle w:val="FootnoteText"/>
      </w:pPr>
      <w:r>
        <w:rPr>
          <w:rStyle w:val="FootnoteReference"/>
        </w:rPr>
        <w:footnoteRef/>
      </w:r>
      <w:r>
        <w:t xml:space="preserve"> For overviews, see especially </w:t>
      </w:r>
      <w:r>
        <w:fldChar w:fldCharType="begin" w:fldLock="1"/>
      </w:r>
      <w:r w:rsidR="007131BE">
        <w:instrText>ADDIN CSL_CITATION {"citationItems":[{"id":"ITEM-1","itemData":{"DOI":"10.1177/0309132506071528","ISSN":"03091325","author":[{"dropping-particle":"","family":"O'Sullivan","given":"David","non-dropping-particle":"","parse-names":false,"suffix":""}],"container-title":"Progress in Human Geography","id":"ITEM-1","issue":"6","issued":{"date-parts":[["2006"]]},"page":"783-791","title":"Geographical information science: Critical GIS","type":"article-journal","volume":"30"},"uris":["http://www.mendeley.com/documents/?uuid=db586cfe-103e-474f-bf3b-4a84f465c333"]},{"id":"ITEM-2","itemData":{"DOI":"10.1177/0308518X15622208","ISSN":"14723409","author":[{"dropping-particle":"","family":"Thatcher","given":"Jim","non-dropping-particle":"","parse-names":false,"suffix":""},{"dropping-particle":"","family":"Bergmann","given":"Luke","non-dropping-particle":"","parse-names":false,"suffix":""},{"dropping-particle":"","family":"Ricker","given":"Britta","non-dropping-particle":"","parse-names":false,"suffix":""},{"dropping-particle":"","family":"Rose-Redwood","given":"Reuben","non-dropping-particle":"","parse-names":false,"suffix":""},{"dropping-particle":"","family":"O’Sullivan","given":"David","non-dropping-particle":"","parse-names":false,"suffix":""},{"dropping-particle":"","family":"Barnes","given":"Trevor J.","non-dropping-particle":"","parse-names":false,"suffix":""},{"dropping-particle":"","family":"Barnesmoore","given":"Luke R.","non-dropping-particle":"","parse-names":false,"suffix":""},{"dropping-particle":"","family":"Beltz Imaoka","given":"Laura","non-dropping-particle":"","parse-names":false,"suffix":""},{"dropping-particle":"","family":"Burns","given":"Ryan","non-dropping-particle":"","parse-names":false,"suffix":""},{"dropping-particle":"","family":"Cinnamon","given":"Jonathan","non-dropping-particle":"","parse-names":false,"suffix":""},{"dropping-particle":"","family":"Dalton","given":"Craig M.","non-dropping-particle":"","parse-names":false,"suffix":""},{"dropping-particle":"","family":"Davis","given":"Clinton","non-dropping-particle":"","parse-names":false,"suffix":""},{"dropping-particle":"","family":"Dunn","given":"Stuart","non-dropping-particle":"","parse-names":false,"suffix":""},{"dropping-particle":"","family":"Harvey","given":"Francis","non-dropping-particle":"","parse-names":false,"suffix":""},{"dropping-particle":"","family":"Jung","given":"Jin Kyu","non-dropping-particle":"","parse-names":false,"suffix":""},{"dropping-particle":"","family":"Kersten","given":"Ellen","non-dropping-particle":"","parse-names":false,"suffix":""},{"dropping-particle":"","family":"Knigge","given":"La Dona","non-dropping-particle":"","parse-names":false,"suffix":""},{"dropping-particle":"","family":"Lally","given":"Nick","non-dropping-particle":"","parse-names":false,"suffix":""},{"dropping-particle":"","family":"Lin","given":"Wen","non-dropping-particle":"","parse-names":false,"suffix":""},{"dropping-particle":"","family":"Mahmoudi","given":"Dillon","non-dropping-particle":"","parse-names":false,"suffix":""},{"dropping-particle":"","family":"Martin","given":"Michael","non-dropping-particle":"","parse-names":false,"suffix":""},{"dropping-particle":"","family":"Payne","given":"Will","non-dropping-particle":"","parse-names":false,"suffix":""},{"dropping-particle":"","family":"Sheikh","given":"Amir","non-dropping-particle":"","parse-names":false,"suffix":""},{"dropping-particle":"","family":"Shelton","given":"Taylor","non-dropping-particle":"","parse-names":false,"suffix":""},{"dropping-particle":"","family":"Sheppard","given":"Eric","non-dropping-particle":"","parse-names":false,"suffix":""},{"dropping-particle":"","family":"Strother","given":"Chris W.","non-dropping-particle":"","parse-names":false,"suffix":""},{"dropping-particle":"","family":"Tarr","given":"Alexander","non-dropping-particle":"","parse-names":false,"suffix":""},{"dropping-particle":"","family":"Wilson","given":"Matthew W.","non-dropping-particle":"","parse-names":false,"suffix":""},{"dropping-particle":"","family":"Young","given":"Jason C.","non-dropping-particle":"","parse-names":false,"suffix":""}],"container-title":"Environment and Planning A","id":"ITEM-2","issue":"5","issued":{"date-parts":[["2016"]]},"page":"815-824","title":"Revisiting critical GIS","type":"article-journal","volume":"48"},"uris":["http://www.mendeley.com/documents/?uuid=b4fe84cb-6a6d-430a-90a5-9349d97df91b"]},{"id":"ITEM-3","itemData":{"DOI":"10.1111/cag.12441","ISSN":"15410064","author":[{"dropping-particle":"","family":"Thatcher","given":"Jim E.","non-dropping-particle":"","parse-names":false,"suffix":""},{"dropping-particle":"","family":"Bergmann","given":"Luke","non-dropping-particle":"","parse-names":false,"suffix":""},{"dropping-particle":"","family":"O'Sullivan","given":"David","non-dropping-particle":"","parse-names":false,"suffix":""}],"container-title":"Canadian Geographer","id":"ITEM-3","issue":"1","issued":{"date-parts":[["2018"]]},"page":"4-6","title":"Speculative and constructively critical GIS","type":"article-journal","volume":"62"},"uris":["http://www.mendeley.com/documents/?uuid=34a7c1c5-5f22-4cfb-9f3a-6cfa4f4d4303"]}],"mendeley":{"formattedCitation":"(David O’Sullivan, 2006; J. Thatcher et al., 2016; J. E. Thatcher et al., 2018)","plainTextFormattedCitation":"(David O’Sullivan, 2006; J. Thatcher et al., 2016; J. E. Thatcher et al., 2018)","previouslyFormattedCitation":"(David O’Sullivan, 2006; J. Thatcher et al., 2016; J. E. Thatcher et al., 2018)"},"properties":{"noteIndex":0},"schema":"https://github.com/citation-style-language/schema/raw/master/csl-citation.json"}</w:instrText>
      </w:r>
      <w:r>
        <w:fldChar w:fldCharType="separate"/>
      </w:r>
      <w:r w:rsidRPr="00535FFC">
        <w:rPr>
          <w:noProof/>
        </w:rPr>
        <w:t>(David O’Sullivan, 2006; J. Thatcher et al., 2016; J. E. Thatcher et al., 2018)</w:t>
      </w:r>
      <w:r>
        <w:fldChar w:fldCharType="end"/>
      </w:r>
      <w:r>
        <w:t>.</w:t>
      </w:r>
    </w:p>
  </w:footnote>
  <w:footnote w:id="6">
    <w:p w14:paraId="3E3E8DA9" w14:textId="0CA87792" w:rsidR="00AF27E8" w:rsidRDefault="00AF27E8">
      <w:pPr>
        <w:pStyle w:val="FootnoteText"/>
      </w:pPr>
      <w:r>
        <w:rPr>
          <w:rStyle w:val="FootnoteReference"/>
        </w:rPr>
        <w:footnoteRef/>
      </w:r>
      <w:r>
        <w:t xml:space="preserve"> It is notable that O’Sullivan co-authored one of the main textbooks</w:t>
      </w:r>
      <w:r w:rsidR="00970FE9">
        <w:t xml:space="preserve"> </w:t>
      </w:r>
      <w:r w:rsidR="00970FE9">
        <w:fldChar w:fldCharType="begin" w:fldLock="1"/>
      </w:r>
      <w:r w:rsidR="00970FE9">
        <w:instrText>ADDIN CSL_CITATION {"citationItems":[{"id":"ITEM-1","itemData":{"ISBN":"9780470288573","author":[{"dropping-particle":"","family":"Sullivan","given":"David O","non-dropping-particle":"","parse-names":false,"suffix":""},{"dropping-particle":"","family":"Unwin","given":"David J","non-dropping-particle":"","parse-names":false,"suffix":""}],"id":"ITEM-1","issued":{"date-parts":[["2010"]]},"publisher":"JOHN WILEY &amp; SONS, INC.","title":"Geographic Information Analysis","type":"book"},"uris":["http://www.mendeley.com/documents/?uuid=ee2fc3d0-05e2-4025-a1a8-ffb57e286ccd"]}],"mendeley":{"formattedCitation":"(Sullivan &amp; Unwin, 2010)","plainTextFormattedCitation":"(Sullivan &amp; Unwin, 2010)","previouslyFormattedCitation":"(Sullivan &amp; Unwin, 2010)"},"properties":{"noteIndex":0},"schema":"https://github.com/citation-style-language/schema/raw/master/csl-citation.json"}</w:instrText>
      </w:r>
      <w:r w:rsidR="00970FE9">
        <w:fldChar w:fldCharType="separate"/>
      </w:r>
      <w:r w:rsidR="00970FE9" w:rsidRPr="00970FE9">
        <w:rPr>
          <w:noProof/>
        </w:rPr>
        <w:t>(Sullivan &amp; Unwin, 2010)</w:t>
      </w:r>
      <w:r w:rsidR="00970FE9">
        <w:fldChar w:fldCharType="end"/>
      </w:r>
      <w:r>
        <w:t xml:space="preserve"> used in the graduate course in quantitative methods in geography, as well as the sole textbook on ABM in geography</w:t>
      </w:r>
      <w:r w:rsidR="00970FE9">
        <w:t xml:space="preserve"> </w:t>
      </w:r>
      <w:r w:rsidR="00970FE9">
        <w:fldChar w:fldCharType="begin" w:fldLock="1"/>
      </w:r>
      <w:r w:rsidR="00535FFC">
        <w:instrText>ADDIN CSL_CITATION {"citationItems":[{"id":"ITEM-1","itemData":{"author":[{"dropping-particle":"","family":"O'Sullivan","given":"David","non-dropping-particle":"","parse-names":false,"suffix":""},{"dropping-particle":"","family":"Perry","given":"George L.W.","non-dropping-particle":"","parse-names":false,"suffix":""}],"id":"ITEM-1","issued":{"date-parts":[["2013"]]},"publisher":"Wiley-Blackwell","title":"Spatial Simulation: Exploring Pattern and Process","type":"book"},"uris":["http://www.mendeley.com/documents/?uuid=9bee4fe9-89fb-44b0-bf9d-675079aaed2c"]}],"mendeley":{"formattedCitation":"(David O’Sullivan &amp; Perry, 2013)","plainTextFormattedCitation":"(David O’Sullivan &amp; Perry, 2013)","previouslyFormattedCitation":"(David O’Sullivan &amp; Perry, 2013)"},"properties":{"noteIndex":0},"schema":"https://github.com/citation-style-language/schema/raw/master/csl-citation.json"}</w:instrText>
      </w:r>
      <w:r w:rsidR="00970FE9">
        <w:fldChar w:fldCharType="separate"/>
      </w:r>
      <w:r w:rsidR="00970FE9" w:rsidRPr="00970FE9">
        <w:rPr>
          <w:noProof/>
        </w:rPr>
        <w:t>(David O’Sullivan &amp; Perry, 2013)</w:t>
      </w:r>
      <w:r w:rsidR="00970FE9">
        <w:fldChar w:fldCharType="end"/>
      </w:r>
      <w:r>
        <w:t xml:space="preserve">. </w:t>
      </w:r>
    </w:p>
  </w:footnote>
  <w:footnote w:id="7">
    <w:p w14:paraId="517135D0" w14:textId="584AC8AF" w:rsidR="00C12FEF" w:rsidRDefault="00C12FEF">
      <w:pPr>
        <w:pStyle w:val="FootnoteText"/>
      </w:pPr>
      <w:r>
        <w:rPr>
          <w:rStyle w:val="FootnoteReference"/>
        </w:rPr>
        <w:footnoteRef/>
      </w:r>
      <w:r>
        <w:t xml:space="preserve"> As several scholars have noted </w:t>
      </w:r>
      <w:r>
        <w:fldChar w:fldCharType="begin" w:fldLock="1"/>
      </w:r>
      <w:r w:rsidR="00C92CCE">
        <w:instrText>ADDIN CSL_CITATION {"citationItems":[{"id":"ITEM-1","itemData":{"DOI":"10.1177/0308518X15622208","ISSN":"14723409","author":[{"dropping-particle":"","family":"Thatcher","given":"Jim","non-dropping-particle":"","parse-names":false,"suffix":""},{"dropping-particle":"","family":"Bergmann","given":"Luke","non-dropping-particle":"","parse-names":false,"suffix":""},{"dropping-particle":"","family":"Ricker","given":"Britta","non-dropping-particle":"","parse-names":false,"suffix":""},{"dropping-particle":"","family":"Rose-Redwood","given":"Reuben","non-dropping-particle":"","parse-names":false,"suffix":""},{"dropping-particle":"","family":"O’Sullivan","given":"David","non-dropping-particle":"","parse-names":false,"suffix":""},{"dropping-particle":"","family":"Barnes","given":"Trevor J.","non-dropping-particle":"","parse-names":false,"suffix":""},{"dropping-particle":"","family":"Barnesmoore","given":"Luke R.","non-dropping-particle":"","parse-names":false,"suffix":""},{"dropping-particle":"","family":"Beltz Imaoka","given":"Laura","non-dropping-particle":"","parse-names":false,"suffix":""},{"dropping-particle":"","family":"Burns","given":"Ryan","non-dropping-particle":"","parse-names":false,"suffix":""},{"dropping-particle":"","family":"Cinnamon","given":"Jonathan","non-dropping-particle":"","parse-names":false,"suffix":""},{"dropping-particle":"","family":"Dalton","given":"Craig M.","non-dropping-particle":"","parse-names":false,"suffix":""},{"dropping-particle":"","family":"Davis","given":"Clinton","non-dropping-particle":"","parse-names":false,"suffix":""},{"dropping-particle":"","family":"Dunn","given":"Stuart","non-dropping-particle":"","parse-names":false,"suffix":""},{"dropping-particle":"","family":"Harvey","given":"Francis","non-dropping-particle":"","parse-names":false,"suffix":""},{"dropping-particle":"","family":"Jung","given":"Jin Kyu","non-dropping-particle":"","parse-names":false,"suffix":""},{"dropping-particle":"","family":"Kersten","given":"Ellen","non-dropping-particle":"","parse-names":false,"suffix":""},{"dropping-particle":"","family":"Knigge","given":"La Dona","non-dropping-particle":"","parse-names":false,"suffix":""},{"dropping-particle":"","family":"Lally","given":"Nick","non-dropping-particle":"","parse-names":false,"suffix":""},{"dropping-particle":"","family":"Lin","given":"Wen","non-dropping-particle":"","parse-names":false,"suffix":""},{"dropping-particle":"","family":"Mahmoudi","given":"Dillon","non-dropping-particle":"","parse-names":false,"suffix":""},{"dropping-particle":"","family":"Martin","given":"Michael","non-dropping-particle":"","parse-names":false,"suffix":""},{"dropping-particle":"","family":"Payne","given":"Will","non-dropping-particle":"","parse-names":false,"suffix":""},{"dropping-particle":"","family":"Sheikh","given":"Amir","non-dropping-particle":"","parse-names":false,"suffix":""},{"dropping-particle":"","family":"Shelton","given":"Taylor","non-dropping-particle":"","parse-names":false,"suffix":""},{"dropping-particle":"","family":"Sheppard","given":"Eric","non-dropping-particle":"","parse-names":false,"suffix":""},{"dropping-particle":"","family":"Strother","given":"Chris W.","non-dropping-particle":"","parse-names":false,"suffix":""},{"dropping-particle":"","family":"Tarr","given":"Alexander","non-dropping-particle":"","parse-names":false,"suffix":""},{"dropping-particle":"","family":"Wilson","given":"Matthew W.","non-dropping-particle":"","parse-names":false,"suffix":""},{"dropping-particle":"","family":"Young","given":"Jason C.","non-dropping-particle":"","parse-names":false,"suffix":""}],"container-title":"Environment and Planning A","id":"ITEM-1","issue":"5","issued":{"date-parts":[["2016"]]},"page":"815-824","title":"Revisiting critical GIS","type":"article-journal","volume":"48"},"uris":["http://www.mendeley.com/documents/?uuid=b4fe84cb-6a6d-430a-90a5-9349d97df91b"]},{"id":"ITEM-2","itemData":{"DOI":"10.1177/0309132506071528","ISSN":"03091325","author":[{"dropping-particle":"","family":"O'Sullivan","given":"David","non-dropping-particle":"","parse-names":false,"suffix":""}],"container-title":"Progress in Human Geography","id":"ITEM-2","issue":"6","issued":{"date-parts":[["2006"]]},"page":"783-791","title":"Geographical information science: Critical GIS","type":"article-journal","volume":"30"},"uris":["http://www.mendeley.com/documents/?uuid=db586cfe-103e-474f-bf3b-4a84f465c333"]}],"mendeley":{"formattedCitation":"(David O’Sullivan, 2006; J. Thatcher et al., 2016)","manualFormatting":"(David O’Sullivan, 2006; J. Thatcher et al., 2016, 819)","plainTextFormattedCitation":"(David O’Sullivan, 2006; J. Thatcher et al., 2016)","previouslyFormattedCitation":"(David O’Sullivan, 2006; J. Thatcher et al., 2016)"},"properties":{"noteIndex":0},"schema":"https://github.com/citation-style-language/schema/raw/master/csl-citation.json"}</w:instrText>
      </w:r>
      <w:r>
        <w:fldChar w:fldCharType="separate"/>
      </w:r>
      <w:r w:rsidRPr="00C12FEF">
        <w:rPr>
          <w:noProof/>
        </w:rPr>
        <w:t>(David O’Sullivan, 2006; J. Thatcher et al., 2016</w:t>
      </w:r>
      <w:r>
        <w:rPr>
          <w:noProof/>
        </w:rPr>
        <w:t>, 819</w:t>
      </w:r>
      <w:r w:rsidRPr="00C12FEF">
        <w:rPr>
          <w:noProof/>
        </w:rPr>
        <w:t>)</w:t>
      </w:r>
      <w:r>
        <w:fldChar w:fldCharType="end"/>
      </w:r>
      <w:r>
        <w:t xml:space="preserve">, charting the political economy and social history of GIS remains partial and incomplete. Nevertheless, </w:t>
      </w:r>
      <w:r w:rsidR="00C92CCE">
        <w:t xml:space="preserve">seen from a broad perspective of scholarship that has called for this kind of work on technology more generally </w:t>
      </w:r>
      <w:r w:rsidR="00C92CCE">
        <w:fldChar w:fldCharType="begin" w:fldLock="1"/>
      </w:r>
      <w:r w:rsidR="008B1BCB">
        <w:instrText>ADDIN CSL_CITATION {"citationItems":[{"id":"ITEM-1","itemData":{"author":[{"dropping-particle":"","family":"Feenberg","given":"Andrew","non-dropping-particle":"","parse-names":false,"suffix":""}],"id":"ITEM-1","issued":{"date-parts":[["1999"]]},"publisher":"Routledge","title":"Questioning Technology","type":"book"},"uris":["http://www.mendeley.com/documents/?uuid=68948719-d5a9-4cc2-8015-42e089691c24"]}],"mendeley":{"formattedCitation":"(Feenberg, 1999)","plainTextFormattedCitation":"(Feenberg, 1999)","previouslyFormattedCitation":"(Feenberg, 1999)"},"properties":{"noteIndex":0},"schema":"https://github.com/citation-style-language/schema/raw/master/csl-citation.json"}</w:instrText>
      </w:r>
      <w:r w:rsidR="00C92CCE">
        <w:fldChar w:fldCharType="separate"/>
      </w:r>
      <w:r w:rsidR="00C92CCE" w:rsidRPr="00C92CCE">
        <w:rPr>
          <w:noProof/>
        </w:rPr>
        <w:t>(Feenberg, 1999)</w:t>
      </w:r>
      <w:r w:rsidR="00C92CCE">
        <w:fldChar w:fldCharType="end"/>
      </w:r>
      <w:r w:rsidR="00F43432">
        <w:t>, this component of critical GIS remains</w:t>
      </w:r>
      <w:r w:rsidR="00C9659E">
        <w:t xml:space="preserve"> some of the most impressive</w:t>
      </w:r>
      <w:r w:rsidR="00645584">
        <w:t xml:space="preserve"> </w:t>
      </w:r>
      <w:r w:rsidR="00645584">
        <w:fldChar w:fldCharType="begin" w:fldLock="1"/>
      </w:r>
      <w:r w:rsidR="0087101C">
        <w:instrText>ADDIN CSL_CITATION {"citationItems":[{"id":"ITEM-1","itemData":{"DOI":"10.1559/152304000783547821","ISSN":"15230406","abstract":"This paper examines the development of analytical cartography and the contributions Waldo Tobler has made to it, starting well before his definition of the subject in 1976. Analytical cartography's roots in World War II and the Cold War are examined, and the influences and precedents for the academic course that Tobler described are discussed. The systems of knowledge production developed for analytical cartography in its social context are summarized and are found to show a powerful dependence on a working relationship between academia, industry, government, and the intelligence mapping community. Current research trends in analytical cartography, including the organization of research, its institutions, and its priorities, are discussed, and it is proposed that declassifying the \"missing pool\" of analytical cartographic research literature could be of great benefit in the future. The four-way academic/industrial/government/intelligence partnership is seen as an opportune direction forward for analytical cartography. The next generational shift in the center of the discipline may occur in networks that even Waldo Tobler did not anticipate.","author":[{"dropping-particle":"","family":"Clarke","given":"K. C.","non-dropping-particle":"","parse-names":false,"suffix":""},{"dropping-particle":"","family":"Cloud","given":"J. G.","non-dropping-particle":"","parse-names":false,"suffix":""}],"container-title":"Cartography and Geographic Information Science","id":"ITEM-1","issue":"3","issued":{"date-parts":[["2000"]]},"page":"195-204","title":"On the origins of analytical cartography","type":"article-journal","volume":"27"},"uris":["http://www.mendeley.com/documents/?uuid=116e3aeb-5a1a-486f-8560-f43c6c2a2d61"]},{"id":"ITEM-2","itemData":{"author":[{"dropping-particle":"","family":"Dalton","given":"Craig","non-dropping-particle":"","parse-names":false,"suffix":""},{"dropping-particle":"","family":"Thatcher","given":"Jim","non-dropping-particle":"","parse-names":false,"suffix":""}],"container-title":"Society and Space","id":"ITEM-2","issued":{"date-parts":[["2014"]]},"title":"What Does A Critical Data Studies Look Like, And Why Do We Care?","type":"article-journal"},"uris":["http://www.mendeley.com/documents/?uuid=87eae1db-d8c9-416e-b766-0c31754e9123"]},{"id":"ITEM-3","itemData":{"DOI":"10.1177/2053951715601144","ISSN":"20539517","abstract":"Data analytics, particularly the current rhetoric around “Big Data”, tend to be presented as new and innovative, emerging ahistorically to revolutionize modern life. In this article, we situate one branch of Big Data analytics, spatial Big Data, through a historical predecessor, geodemographic analysis, to help develop a critical approach to current data analytics. Spatial Big Data promises an epistemic break in marketing, a leap from targeting geodemographic areas to targeting individuals. Yet it inherits characteristics and problems from geodemographics, including a justification through the market, and a process of commodification through the black-boxing of technology. As researchers develop sustained critiques of data analytics and its effects on everyday life, we must so with a grounding in the cultural and historical contexts from which data technologies emerged. This article and others (Barnes and Wilson, 2014) develop a historically situated, critical approach to spatial Big Data. This history illustrates connections to the critical issues of surveillance, redlining, and the production of consumer subjects and geographies. The shared histories and structural logics of spatial Big Data and geodemographics create the space for a continued critique of data analyses’ role in society.","author":[{"dropping-particle":"","family":"Dalton","given":"Craig M.","non-dropping-particle":"","parse-names":false,"suffix":""},{"dropping-particle":"","family":"Thatcher","given":"Jim","non-dropping-particle":"","parse-names":false,"suffix":""}],"container-title":"Big Data and Society","id":"ITEM-3","issue":"2","issued":{"date-parts":[["2015"]]},"page":"1-15","title":"Inflated granularity: Spatial “Big Data” and geodemographics","type":"article-journal","volume":"2"},"uris":["http://www.mendeley.com/documents/?uuid=d2b2bd7c-4ae4-4226-959b-fdbe21ef2ad3"]},{"id":"ITEM-4","itemData":{"DOI":"10.1068/a45184","author":[{"dropping-particle":"","family":"Haklay","given":"Mordechai Muki","non-dropping-particle":"","parse-names":false,"suffix":""}],"container-title":"Environment and Planning A: Economy and Space","id":"ITEM-4","issued":{"date-parts":[["2013"]]},"page":"55-69","title":"Neogeography and the delusion of democratisation","type":"article-journal","volume":"45"},"uris":["http://www.mendeley.com/documents/?uuid=548f8b87-fc66-412e-b4a7-11450e8c4efa"]},{"id":"ITEM-5","itemData":{"DOI":"10.1016/j.geoforum.2012.03.014","ISSN":"00167185","abstract":"The production and consumption of geographic information is becoming a more mobile practice, with more corporate actors challenging the traditional stronghold of Esri- and government-based geospatial developments. What can be considered a geographic information system has expanded to include web-based technologies like Google Earth/Maps, as well as more recent developments of Microsoft's Bing Maps and the mobile version of ArcGIS available for the iPhone. In addition to these developments, a discursive shift toward 'location' is occurring across the Internet industry. Location has become the new buzzword for social-spatial strategies to target consumers. As reported in 2010, venture capitalists have, since 2009, invested $115. million into 'location start-ups' - software companies that provide location-based services to mobile computing consumers (Miller and Wortham, 2010). Applications like Foursquare, Loopt, Gowalla, and most recently, Facebook Places allow users to 'check-in' at restaurants, bars, gyms, retail outlets, and offices, thereby sharing their location within their social network. These developments enable consumers to (re)discover their proximities to products, while feeding a desire for making known one's everyday movements. Here, I discuss the development of location-based services as the proliferation of a peculiar form of geographic information: conspicuous mobility. Through discussion of a recent gathering of location-aware software professionals and through analysis of discourses that emerge over a battle between 'check in' companies, I sketch an area of study that explores the implications of these emerging geographic information 'systems', and new everyday cartographers. © 2012 Elsevier Ltd.","author":[{"dropping-particle":"","family":"Wilson","given":"Matthew W.","non-dropping-particle":"","parse-names":false,"suffix":""}],"container-title":"Geoforum","id":"ITEM-5","issue":"6","issued":{"date-parts":[["2012"]]},"page":"1266-1275","publisher":"Elsevier Ltd","title":"Location-based services, conspicuous mobility, and the location-aware future","type":"article-journal","volume":"43"},"uris":["http://www.mendeley.com/documents/?uuid=6c98a9a8-f1e4-4626-bb3e-8f244db83342"]},{"id":"ITEM-6","itemData":{"DOI":"10.1559/152304002782008521","ISSN":"15230406","abstract":"This paper is concerned with changes in map work at the U.S. Geological Survey during the period from 1950 to 1974. At the start of this period, mapmaking at USGS was dominated by manual techniques organized to conform to twentieth-century advances in photogrammetry, drafting techniques, materials, and industrial organization. During the 1950s and 1960s, technologies that had been developed in other sectors of American science and industry were inserted into mapping processes with hopes of huge productivity gains and added efficiencies. The development paths of two in-house devices, Autoplot and Autoline, illustrate the ways in which cartographic automation became an agency policy as well as a powerful ideology.","author":[{"dropping-particle":"","family":"McHaffie","given":"Patrick H.","non-dropping-particle":"","parse-names":false,"suffix":""}],"container-title":"Cartography and Geographic Information Science","id":"ITEM-6","issue":"3","issued":{"date-parts":[["2002"]]},"page":"193-206","title":"Towards the automated map factory: Early automation at the U.S. Geological Survey","type":"article-journal","volume":"29"},"uris":["http://www.mendeley.com/documents/?uuid=80fe648e-e951-4b61-b509-7d66eda557f1"]},{"id":"ITEM-7","itemData":{"DOI":"10.1559/152304095782540555","ISSN":"1050-9844","abstract":"Recognition that GIS is a social technology implies that the GIS research agenda should be broadened to incorporate questions of the social imbeddedness and impact of GIS. Research into these questions can draw on the complementary skills of GIS specialists and social theorists. GIS as we know it is not the only form it could have taken, but has followed a direction of development shaped by technical and social conditions. GIS represents the world in certain ways that privilege instrumental logic over other ways of knowing. GIS can have significant consequences affecting the outcome of social problems which it is employed to solve, depending on differential access to GIS and information, and on what is defined as information. Such issues suggest a rich agenda for future research.","author":[{"dropping-particle":"","family":"Sheppard","given":"Eric","non-dropping-particle":"","parse-names":false,"suffix":""}],"container-title":"Cartography and Geographic Information Systems","id":"ITEM-7","issue":"1","issued":{"date-parts":[["1995"]]},"page":"5-16","title":"GIS and Society: Towards a Research Agenda","type":"article-journal","volume":"22"},"uris":["http://www.mendeley.com/documents/?uuid=4a7778e3-a125-482a-abc8-87a8d245ccf7"]},{"id":"ITEM-8","itemData":{"DOI":"10.1016/j.compenvurbsys.2007.12.001","ISSN":"01989715","author":[{"dropping-particle":"","family":"Sui","given":"Daniel Z.","non-dropping-particle":"","parse-names":false,"suffix":""}],"container-title":"Computers, Environment and Urban Systems","id":"ITEM-8","issue":"1","issued":{"date-parts":[["2008"]]},"page":"1-5","title":"The wikification of GIS and its consequences: Or Angelina Jolie's new tattoo and the future of GIS","type":"article-journal","volume":"32"},"uris":["http://www.mendeley.com/documents/?uuid=09dfe7a8-adcf-4197-b961-27016a0d191e"]},{"id":"ITEM-9","itemData":{"DOI":"10.1007/s10708-013-9491-0","ISSN":"03432521","abstract":"With over one hundred million smart-phone users in the world, mobile, spatially-aware devices are radically altering how individuals move through and experience both physical and social environments. This article presents a theoretical and methodological framework for engaging the emerging geoweb as part of a longer tradition of research into society and technology. A close reading of Microsoft's Pedestrian Route Production patent, dubbed the \"avoid ghetto GPS\", is used to construct two ideal type futures-one hopeful and one frightening. One where spatial technology ensures efficiency, safety, and new forms of coordination, while the other algorithmically sorts society by race and class. Despite not yet and potentially never existing, the patent offers a viable means through which potential futures are made real in the present. Through comparative analysis of these futures, their underlying commonalities are drawn out, revealing the relationship between technology and the delimitation of human experience. This analysis avoids grand narratives and teleological arguments, while making it possible to draw forth the unthought acceptance within each ideal type for the future: the continuing shift of human life itself towards a teleological, always already-calculated standing-reserve. The work on technology of Martin Heidegger and Herbert Marcuse (re)situate the geoweb within long-standing theoretical work on technology and its role in society, modernity, and capitalism. © 2013 Springer Science+Business Media Dordrecht.","author":[{"dropping-particle":"","family":"Thatcher","given":"Jim","non-dropping-particle":"","parse-names":false,"suffix":""}],"container-title":"GeoJournal","id":"ITEM-9","issue":"6","issued":{"date-parts":[["2013"]]},"page":"967-980","title":"Avoiding the Ghetto through hope and fear: An analysis of immanent technology using ideal types","type":"article-journal","volume":"78"},"uris":["http://www.mendeley.com/documents/?uuid=d3bdb33c-5fc4-40ef-bfa8-9c1d6cb5974e"]}],"mendeley":{"formattedCitation":"(Clarke &amp; Cloud, 2000; C. M. Dalton &amp; Thatcher, 2015; C. Dalton &amp; Thatcher, 2014; M. M. Haklay, 2013; McHaffie, 2002; Sheppard, 1995; Sui, 2008; J. Thatcher, 2013; Wilson, 2012)","plainTextFormattedCitation":"(Clarke &amp; Cloud, 2000; C. M. Dalton &amp; Thatcher, 2015; C. Dalton &amp; Thatcher, 2014; M. M. Haklay, 2013; McHaffie, 2002; Sheppard, 1995; Sui, 2008; J. Thatcher, 2013; Wilson, 2012)","previouslyFormattedCitation":"(Clarke &amp; Cloud, 2000; C. M. Dalton &amp; Thatcher, 2015; C. Dalton &amp; Thatcher, 2014; M. M. Haklay, 2013; McHaffie, 2002; Sheppard, 1995; Sui, 2008; J. Thatcher, 2013; Wilson, 2012)"},"properties":{"noteIndex":0},"schema":"https://github.com/citation-style-language/schema/raw/master/csl-citation.json"}</w:instrText>
      </w:r>
      <w:r w:rsidR="00645584">
        <w:fldChar w:fldCharType="separate"/>
      </w:r>
      <w:r w:rsidR="00645584" w:rsidRPr="00645584">
        <w:rPr>
          <w:noProof/>
        </w:rPr>
        <w:t>(Clarke &amp; Cloud, 2000; C. M. Dalton &amp; Thatcher, 2015; C. Dalton &amp; Thatcher, 2014; M. M. Haklay, 2013; McHaffie, 2002; Sheppard, 1995; Sui, 2008; J. Thatcher, 2013; Wilson, 2012)</w:t>
      </w:r>
      <w:r w:rsidR="00645584">
        <w:fldChar w:fldCharType="end"/>
      </w:r>
      <w:r w:rsidR="008B1BCB">
        <w:t xml:space="preserve">. For critical </w:t>
      </w:r>
      <w:r w:rsidR="00F43432">
        <w:t xml:space="preserve">social history </w:t>
      </w:r>
      <w:r w:rsidR="008B1BCB">
        <w:t>of culture</w:t>
      </w:r>
      <w:r w:rsidR="0094606E">
        <w:t xml:space="preserve"> and political-economy</w:t>
      </w:r>
      <w:r w:rsidR="008B1BCB">
        <w:t xml:space="preserve"> around computers more generally, see </w:t>
      </w:r>
      <w:r w:rsidR="008B1BCB">
        <w:fldChar w:fldCharType="begin" w:fldLock="1"/>
      </w:r>
      <w:r w:rsidR="00681DB5">
        <w:instrText>ADDIN CSL_CITATION {"citationItems":[{"id":"ITEM-1","itemData":{"author":[{"dropping-particle":"","family":"Worden","given":"Lee","non-dropping-particle":"","parse-names":false,"suffix":""}],"container-title":"West of Eden: Communes and Utopia in Northern California","editor":[{"dropping-particle":"","family":"Boal","given":"Ian","non-dropping-particle":"","parse-names":false,"suffix":""},{"dropping-particle":"","family":"Stone","given":"Janferie","non-dropping-particle":"","parse-names":false,"suffix":""},{"dropping-particle":"","family":"Watts","given":"Michael","non-dropping-particle":"","parse-names":false,"suffix":""},{"dropping-particle":"","family":"Winslow","given":"Cal","non-dropping-particle":"","parse-names":false,"suffix":""}],"id":"ITEM-1","issued":{"date-parts":[["2012"]]},"publisher":"PM Press &amp; Retort","title":"Counterculture, Cyberculture, and the Third Culture: Reinventing Civilization, Then and Now","type":"chapter"},"uris":["http://www.mendeley.com/documents/?uuid=907476a9-5c93-43b0-a13c-0b4c979caa22"]},{"id":"ITEM-2","itemData":{"author":[{"dropping-particle":"","family":"Turner","given":"Fred","non-dropping-particle":"","parse-names":false,"suffix":""}],"id":"ITEM-2","issued":{"date-parts":[["2006"]]},"publisher":"University of Chicago Press","title":"Counterculture to Cyberculture: Stewart Brand, the Whole Earth Network, and the Rise of Digital Utopianism","type":"book"},"uris":["http://www.mendeley.com/documents/?uuid=43522e51-a5ae-45ca-ae6d-273141e1c1ed"]}],"mendeley":{"formattedCitation":"(Turner, 2006; Worden, 2012)","plainTextFormattedCitation":"(Turner, 2006; Worden, 2012)","previouslyFormattedCitation":"(Turner, 2006; Worden, 2012)"},"properties":{"noteIndex":0},"schema":"https://github.com/citation-style-language/schema/raw/master/csl-citation.json"}</w:instrText>
      </w:r>
      <w:r w:rsidR="008B1BCB">
        <w:fldChar w:fldCharType="separate"/>
      </w:r>
      <w:r w:rsidR="008B1BCB" w:rsidRPr="008B1BCB">
        <w:rPr>
          <w:noProof/>
        </w:rPr>
        <w:t>(Turner, 2006; Worden, 2012)</w:t>
      </w:r>
      <w:r w:rsidR="008B1BCB">
        <w:fldChar w:fldCharType="end"/>
      </w:r>
      <w:r w:rsidR="008B1BCB">
        <w:t>.</w:t>
      </w:r>
      <w:r w:rsidR="00735AF6">
        <w:t xml:space="preserve"> </w:t>
      </w:r>
    </w:p>
  </w:footnote>
  <w:footnote w:id="8">
    <w:p w14:paraId="59BF53EA" w14:textId="00BD6602" w:rsidR="0049395B" w:rsidRPr="00BA42D6" w:rsidRDefault="0049395B" w:rsidP="0049395B">
      <w:pPr>
        <w:pStyle w:val="FootnoteText"/>
      </w:pPr>
      <w:r>
        <w:rPr>
          <w:rStyle w:val="FootnoteReference"/>
        </w:rPr>
        <w:footnoteRef/>
      </w:r>
      <w:r>
        <w:t xml:space="preserve"> This is true both in general, and specifically in the history of computational approaches within geography, where, according to Nigel Thrift, there was a “ghettoizing of complexity theory” and simulation-oriented methods </w:t>
      </w:r>
      <w:r>
        <w:rPr>
          <w:i/>
          <w:iCs/>
        </w:rPr>
        <w:t>within</w:t>
      </w:r>
      <w:r>
        <w:t xml:space="preserve"> </w:t>
      </w:r>
      <w:r>
        <w:rPr>
          <w:i/>
          <w:iCs/>
        </w:rPr>
        <w:t>quantitative</w:t>
      </w:r>
      <w:r>
        <w:t xml:space="preserve"> geography in the 1960s </w:t>
      </w:r>
      <w:r>
        <w:fldChar w:fldCharType="begin" w:fldLock="1"/>
      </w:r>
      <w:r w:rsidR="00211946">
        <w:instrText>ADDIN CSL_CITATION {"citationItems":[{"id":"ITEM-1","itemData":{"author":[{"dropping-particle":"","family":"Thrift","given":"Nigel","non-dropping-particle":"","parse-names":false,"suffix":""}],"container-title":"Theory, Culture &amp; Society1","id":"ITEM-1","issue":"3","issued":{"date-parts":[["1999"]]},"page":"31-69","title":"The Place of Complexity.pdf","type":"article-journal","volume":"16"},"uris":["http://www.mendeley.com/documents/?uuid=8353feaa-7ca3-4014-a3e7-4916b7deb85a"]},{"id":"ITEM-2","itemData":{"DOI":"10.2307/j.ctt21h4z6m.7","ISBN":"9781496205377","author":[{"dropping-particle":"","family":"O'Sullivan","given":"David","non-dropping-particle":"","parse-names":false,"suffix":""}],"container-title":"Thinking Big Data in Geography: New Regimes, New Research","editor":[{"dropping-particle":"","family":"Thatcher","given":"Jim","non-dropping-particle":"","parse-names":false,"suffix":""},{"dropping-particle":"","family":"Eckert","given":"Josef","non-dropping-particle":"","parse-names":false,"suffix":""},{"dropping-particle":"","family":"Shears","given":"Andrew","non-dropping-particle":"","parse-names":false,"suffix":""}],"id":"ITEM-2","issued":{"date-parts":[["2018"]]},"page":"21-38","publisher":"University of Nebraska Press","title":"Big data . . .Why (Oh Why?) This computational social science?","type":"chapter"},"uris":["http://www.mendeley.com/documents/?uuid=85928d36-2f50-4ac3-b245-dbaee16e0280"]}],"mendeley":{"formattedCitation":"(David O’Sullivan, 2018; Thrift, 1999)","manualFormatting":"(discussed in David O’Sullivan, 2017, page 29; Thrift, 1999)","plainTextFormattedCitation":"(David O’Sullivan, 2018; Thrift, 1999)","previouslyFormattedCitation":"(David O’Sullivan, 2018; Thrift, 1999)"},"properties":{"noteIndex":0},"schema":"https://github.com/citation-style-language/schema/raw/master/csl-citation.json"}</w:instrText>
      </w:r>
      <w:r>
        <w:fldChar w:fldCharType="separate"/>
      </w:r>
      <w:r w:rsidRPr="00BA42D6">
        <w:rPr>
          <w:noProof/>
        </w:rPr>
        <w:t>(</w:t>
      </w:r>
      <w:r>
        <w:rPr>
          <w:noProof/>
        </w:rPr>
        <w:t xml:space="preserve">discussed in </w:t>
      </w:r>
      <w:r w:rsidRPr="00BA42D6">
        <w:rPr>
          <w:noProof/>
        </w:rPr>
        <w:t>David O’Sullivan, 2017</w:t>
      </w:r>
      <w:r>
        <w:rPr>
          <w:noProof/>
        </w:rPr>
        <w:t>, page 29</w:t>
      </w:r>
      <w:r w:rsidRPr="00BA42D6">
        <w:rPr>
          <w:noProof/>
        </w:rPr>
        <w:t>; Thrift, 1999)</w:t>
      </w:r>
      <w:r>
        <w:fldChar w:fldCharType="end"/>
      </w:r>
      <w:r>
        <w:t>.</w:t>
      </w:r>
    </w:p>
  </w:footnote>
  <w:footnote w:id="9">
    <w:p w14:paraId="6EC64865" w14:textId="4D22419E" w:rsidR="002C386E" w:rsidRDefault="002C386E" w:rsidP="002C386E">
      <w:r>
        <w:rPr>
          <w:rStyle w:val="FootnoteReference"/>
        </w:rPr>
        <w:footnoteRef/>
      </w:r>
      <w:r>
        <w:t xml:space="preserve"> Many geographers may be unfamiliar with game theory or hold outdated stereotypes of it </w:t>
      </w:r>
      <w:r>
        <w:fldChar w:fldCharType="begin" w:fldLock="1"/>
      </w:r>
      <w:r>
        <w:instrText>ADDIN CSL_CITATION {"citationItems":[{"id":"ITEM-1","itemData":{"DOI":"10.4324/9780203165669","ISBN":"9780691160849","author":[{"dropping-particle":"","family":"Gintis","given":"Herbert","non-dropping-particle":"","parse-names":false,"suffix":""}],"id":"ITEM-1","issued":{"date-parts":[["2014"]]},"publisher":"Princeton University Press","title":"The Bounds of Reason: Game Theory and the Unification of the Social Sciences","type":"book"},"uris":["http://www.mendeley.com/documents/?uuid=7ec9cd40-9f66-4de5-9c16-140d5cc1dffb"]}],"mendeley":{"formattedCitation":"(Gintis, 2014)","manualFormatting":"(Gintis, 2014, 212)","plainTextFormattedCitation":"(Gintis, 2014)","previouslyFormattedCitation":"(Gintis, 2014)"},"properties":{"noteIndex":0},"schema":"https://github.com/citation-style-language/schema/raw/master/csl-citation.json"}</w:instrText>
      </w:r>
      <w:r>
        <w:fldChar w:fldCharType="separate"/>
      </w:r>
      <w:r w:rsidRPr="00AC2726">
        <w:rPr>
          <w:noProof/>
        </w:rPr>
        <w:t>(Gintis, 2014</w:t>
      </w:r>
      <w:r>
        <w:rPr>
          <w:noProof/>
        </w:rPr>
        <w:t>, 212</w:t>
      </w:r>
      <w:r w:rsidRPr="00AC2726">
        <w:rPr>
          <w:noProof/>
        </w:rPr>
        <w:t>)</w:t>
      </w:r>
      <w:r>
        <w:fldChar w:fldCharType="end"/>
      </w:r>
      <w:r>
        <w:t xml:space="preserve">. Although a thorough introduction is beyond the scope of this thesis, </w:t>
      </w:r>
      <w:r w:rsidR="00B1541D">
        <w:t>it</w:t>
      </w:r>
      <w:r>
        <w:t xml:space="preserve"> will be </w:t>
      </w:r>
      <w:r w:rsidR="00B1541D">
        <w:t xml:space="preserve">argued </w:t>
      </w:r>
      <w:r>
        <w:t xml:space="preserve">shortly that game theory warrants our attention. For now, keep in mind that in terms of questions of human cooperation, the classic prisoners’ dilemma problem got inverted. Instead of proving that cooperation is impossible among self-interested rational actors, as with classical game theory’s cold war strategy fame, cultural evolutionary game theory now asks, since cooperation is evident, how does it evolve </w:t>
      </w:r>
      <w:r>
        <w:fldChar w:fldCharType="begin" w:fldLock="1"/>
      </w:r>
      <w:r>
        <w:instrText>ADDIN CSL_CITATION {"citationItems":[{"id":"ITEM-1","itemData":{"author":[{"dropping-particle":"","family":"Bowles","given":"Samuel","non-dropping-particle":"","parse-names":false,"suffix":""},{"dropping-particle":"","family":"Gintis","given":"Herbert","non-dropping-particle":"","parse-names":false,"suffix":""}],"id":"ITEM-1","issued":{"date-parts":[["2011"]]},"publisher":"Princeton University Press","title":"A Cooperative Species: HUMAN RECIPROCITY AND ITS EVOLUTION","type":"book"},"uris":["http://www.mendeley.com/documents/?uuid=03975fb5-f82e-484f-b13f-413ecacd7dd9"]}],"mendeley":{"formattedCitation":"(Bowles &amp; Gintis, 2011)","plainTextFormattedCitation":"(Bowles &amp; Gintis, 2011)","previouslyFormattedCitation":"(Bowles &amp; Gintis, 2011)"},"properties":{"noteIndex":0},"schema":"https://github.com/citation-style-language/schema/raw/master/csl-citation.json"}</w:instrText>
      </w:r>
      <w:r>
        <w:fldChar w:fldCharType="separate"/>
      </w:r>
      <w:r w:rsidRPr="001A4858">
        <w:rPr>
          <w:noProof/>
        </w:rPr>
        <w:t>(Bowles &amp; Gintis, 2011)</w:t>
      </w:r>
      <w:r>
        <w:fldChar w:fldCharType="end"/>
      </w:r>
      <w:r>
        <w:t xml:space="preserve">? </w:t>
      </w:r>
    </w:p>
    <w:p w14:paraId="47D44F8A" w14:textId="77777777" w:rsidR="002C386E" w:rsidRDefault="002C386E" w:rsidP="002C386E">
      <w:pPr>
        <w:pStyle w:val="FootnoteText"/>
      </w:pPr>
    </w:p>
  </w:footnote>
  <w:footnote w:id="10">
    <w:p w14:paraId="36FC3CEC" w14:textId="16D91699" w:rsidR="002C386E" w:rsidRDefault="002C386E" w:rsidP="002C386E">
      <w:pPr>
        <w:pStyle w:val="FootnoteText"/>
      </w:pPr>
      <w:r>
        <w:rPr>
          <w:rStyle w:val="FootnoteReference"/>
        </w:rPr>
        <w:footnoteRef/>
      </w:r>
      <w:r>
        <w:t xml:space="preserve"> Highlanders in fact never used </w:t>
      </w:r>
      <w:r w:rsidR="009A1B70">
        <w:t>cacao</w:t>
      </w:r>
      <w:r>
        <w:t xml:space="preserve"> and did not understand </w:t>
      </w:r>
      <w:r w:rsidR="009A1B70">
        <w:t>its</w:t>
      </w:r>
      <w:r>
        <w:t xml:space="preserve"> utility, besides being a commodity for sale </w:t>
      </w:r>
      <w:r>
        <w:fldChar w:fldCharType="begin" w:fldLock="1"/>
      </w:r>
      <w:r>
        <w:instrText>ADDIN CSL_CITATION {"citationItems":[{"id":"ITEM-1","itemData":{"author":[{"dropping-particle":"","family":"Li","given":"Tania Murray","non-dropping-particle":"","parse-names":false,"suffix":""}],"id":"ITEM-1","issued":{"date-parts":[["2014"]]},"publisher":"Duke University Press","publisher-place":"Durham","title":"Land's End: Capitalist relations on an indigenous frontier","type":"book"},"uris":["http://www.mendeley.com/documents/?uuid=00f11cce-f318-49cd-95a2-a01cfa358716"]}],"mendeley":{"formattedCitation":"(Li, 2014)","manualFormatting":"(Li, 2014, 123)","plainTextFormattedCitation":"(Li, 2014)","previouslyFormattedCitation":"(Li, 2014)"},"properties":{"noteIndex":0},"schema":"https://github.com/citation-style-language/schema/raw/master/csl-citation.json"}</w:instrText>
      </w:r>
      <w:r>
        <w:fldChar w:fldCharType="separate"/>
      </w:r>
      <w:r w:rsidRPr="009549DB">
        <w:rPr>
          <w:noProof/>
        </w:rPr>
        <w:t>(Li, 2014</w:t>
      </w:r>
      <w:r>
        <w:rPr>
          <w:noProof/>
        </w:rPr>
        <w:t>, 123</w:t>
      </w:r>
      <w:r w:rsidRPr="009549DB">
        <w:rPr>
          <w:noProof/>
        </w:rPr>
        <w:t>)</w:t>
      </w:r>
      <w:r>
        <w:fldChar w:fldCharType="end"/>
      </w:r>
      <w:r>
        <w:t>.</w:t>
      </w:r>
    </w:p>
  </w:footnote>
  <w:footnote w:id="11">
    <w:p w14:paraId="05B9F0C5" w14:textId="77777777" w:rsidR="002C386E" w:rsidRDefault="002C386E" w:rsidP="002C386E">
      <w:pPr>
        <w:pStyle w:val="FootnoteText"/>
      </w:pPr>
      <w:r>
        <w:rPr>
          <w:rStyle w:val="FootnoteReference"/>
        </w:rPr>
        <w:footnoteRef/>
      </w:r>
      <w:r>
        <w:t xml:space="preserve"> The radius from the market, the rate at which agents are tempted to become tobacco-growers, and the amount they overharvest when doing so, can all be adjusted by sliders. </w:t>
      </w:r>
    </w:p>
  </w:footnote>
  <w:footnote w:id="12">
    <w:p w14:paraId="49567089" w14:textId="61FBB240" w:rsidR="002C386E" w:rsidRDefault="002C386E" w:rsidP="002C386E">
      <w:pPr>
        <w:pStyle w:val="FootnoteText"/>
      </w:pPr>
      <w:r>
        <w:rPr>
          <w:rStyle w:val="FootnoteReference"/>
        </w:rPr>
        <w:footnoteRef/>
      </w:r>
      <w:r>
        <w:t xml:space="preserve"> The number of patches they start growing cacao on is </w:t>
      </w:r>
      <w:r w:rsidR="00F00680">
        <w:t xml:space="preserve">adjustable—it is set </w:t>
      </w:r>
      <w:r>
        <w:t>by adding the number on the “</w:t>
      </w:r>
      <w:r w:rsidRPr="00922D1D">
        <w:t>extra-cacao-patches</w:t>
      </w:r>
      <w:r>
        <w:t xml:space="preserve">” slider to </w:t>
      </w:r>
      <w:r w:rsidR="00F00680">
        <w:t>a default</w:t>
      </w:r>
      <w:r>
        <w:t xml:space="preserve"> initial patch. </w:t>
      </w:r>
    </w:p>
  </w:footnote>
  <w:footnote w:id="13">
    <w:p w14:paraId="14280FBD" w14:textId="77777777" w:rsidR="002C386E" w:rsidRDefault="002C386E" w:rsidP="002C386E">
      <w:pPr>
        <w:pStyle w:val="FootnoteText"/>
      </w:pPr>
      <w:r>
        <w:rPr>
          <w:rStyle w:val="FootnoteReference"/>
        </w:rPr>
        <w:footnoteRef/>
      </w:r>
      <w:r>
        <w:t xml:space="preserve"> The amount of punishment, how sensitive to punishment cacao-growers are, and the propensity to punish, are set by the “</w:t>
      </w:r>
      <w:r w:rsidRPr="004210A3">
        <w:t>strength-of-c-punishment</w:t>
      </w:r>
      <w:r>
        <w:t>,” “</w:t>
      </w:r>
      <w:r w:rsidRPr="004210A3">
        <w:t>percent-c-wealth-lost-to-punishment</w:t>
      </w:r>
      <w:r>
        <w:t>,” and “</w:t>
      </w:r>
      <w:r w:rsidRPr="00045B2D">
        <w:t>cacao-cheat-threshold</w:t>
      </w:r>
      <w:r>
        <w:t xml:space="preserve">” sliders, respectively. </w:t>
      </w:r>
    </w:p>
  </w:footnote>
  <w:footnote w:id="14">
    <w:p w14:paraId="01324CDE" w14:textId="3F0546F3" w:rsidR="008543BE" w:rsidRDefault="008543BE">
      <w:pPr>
        <w:pStyle w:val="FootnoteText"/>
      </w:pPr>
      <w:bookmarkStart w:id="9" w:name="_Hlk109847497"/>
      <w:r>
        <w:rPr>
          <w:rStyle w:val="FootnoteReference"/>
        </w:rPr>
        <w:footnoteRef/>
      </w:r>
      <w:r>
        <w:t xml:space="preserve"> See footnote 2</w:t>
      </w:r>
      <w:r w:rsidR="009E28D4">
        <w:t>4</w:t>
      </w:r>
      <w:r>
        <w:t xml:space="preserve"> for references to the wildly active area of research on game-theoretic treatment of social norms.</w:t>
      </w:r>
      <w:bookmarkEnd w:id="9"/>
    </w:p>
  </w:footnote>
  <w:footnote w:id="15">
    <w:p w14:paraId="5FF08293" w14:textId="77777777" w:rsidR="002C386E" w:rsidRDefault="002C386E" w:rsidP="002C386E">
      <w:pPr>
        <w:pStyle w:val="FootnoteText"/>
      </w:pPr>
      <w:r>
        <w:rPr>
          <w:rStyle w:val="FootnoteReference"/>
        </w:rPr>
        <w:footnoteRef/>
      </w:r>
      <w:r>
        <w:t xml:space="preserve"> The initial </w:t>
      </w:r>
      <w:proofErr w:type="gramStart"/>
      <w:r>
        <w:t>amount</w:t>
      </w:r>
      <w:proofErr w:type="gramEnd"/>
      <w:r>
        <w:t xml:space="preserve"> of resources can be adjusted by the “percent-best-land” slider. </w:t>
      </w:r>
    </w:p>
  </w:footnote>
  <w:footnote w:id="16">
    <w:p w14:paraId="25BB7FAA" w14:textId="21E22ECC" w:rsidR="000C0AC6" w:rsidRDefault="000C0AC6">
      <w:pPr>
        <w:pStyle w:val="FootnoteText"/>
      </w:pPr>
      <w:r>
        <w:rPr>
          <w:rStyle w:val="FootnoteReference"/>
        </w:rPr>
        <w:footnoteRef/>
      </w:r>
      <w:r>
        <w:t xml:space="preserve"> </w:t>
      </w:r>
      <w:r w:rsidRPr="000C0AC6">
        <w:t>It can be unwrapped, which does change some of the behavior, leading to resource collapse faster in general.</w:t>
      </w:r>
    </w:p>
  </w:footnote>
  <w:footnote w:id="17">
    <w:p w14:paraId="28CE3518" w14:textId="22462E84" w:rsidR="002C386E" w:rsidRDefault="002C386E" w:rsidP="002C386E">
      <w:pPr>
        <w:pStyle w:val="FootnoteText"/>
      </w:pPr>
      <w:r>
        <w:rPr>
          <w:rStyle w:val="FootnoteReference"/>
        </w:rPr>
        <w:footnoteRef/>
      </w:r>
      <w:r>
        <w:t xml:space="preserve"> It would not be too difficult to import GIS data from Central Sulawesi into the ABM. It could be interesting, but this level of detail and realism can also be inappropriate, </w:t>
      </w:r>
      <w:r w:rsidR="000C0AC6">
        <w:t>entailing</w:t>
      </w:r>
      <w:r>
        <w:t xml:space="preserve"> an unnecessary trade-off with generality for the purposes of the model </w:t>
      </w:r>
      <w:r>
        <w:fldChar w:fldCharType="begin" w:fldLock="1"/>
      </w:r>
      <w:r>
        <w:instrText>ADDIN CSL_CITATION {"citationItems":[{"id":"ITEM-1","itemData":{"author":[{"dropping-particle":"","family":"O'Sullivan","given":"David","non-dropping-particle":"","parse-names":false,"suffix":""},{"dropping-particle":"","family":"Perry","given":"George L.W.","non-dropping-particle":"","parse-names":false,"suffix":""}],"id":"ITEM-1","issued":{"date-parts":[["2013"]]},"publisher":"Wiley-Blackwell","title":"Spatial Simulation: Exploring Pattern and Process","type":"book"},"uris":["http://www.mendeley.com/documents/?uuid=9bee4fe9-89fb-44b0-bf9d-675079aaed2c"]}],"mendeley":{"formattedCitation":"(David O’Sullivan &amp; Perry, 2013)","manualFormatting":"(David O’Sullivan &amp; Perry, 2013, 24)","plainTextFormattedCitation":"(David O’Sullivan &amp; Perry, 2013)","previouslyFormattedCitation":"(David O’Sullivan &amp; Perry, 2013)"},"properties":{"noteIndex":0},"schema":"https://github.com/citation-style-language/schema/raw/master/csl-citation.json"}</w:instrText>
      </w:r>
      <w:r>
        <w:fldChar w:fldCharType="separate"/>
      </w:r>
      <w:r w:rsidRPr="00AA5CED">
        <w:rPr>
          <w:noProof/>
        </w:rPr>
        <w:t>(David O’Sullivan &amp; Perry, 2013</w:t>
      </w:r>
      <w:r>
        <w:rPr>
          <w:noProof/>
        </w:rPr>
        <w:t>, 24</w:t>
      </w:r>
      <w:r w:rsidRPr="00AA5CED">
        <w:rPr>
          <w:noProof/>
        </w:rPr>
        <w:t>)</w:t>
      </w:r>
      <w:r>
        <w:fldChar w:fldCharType="end"/>
      </w:r>
      <w:r>
        <w:t xml:space="preserve">. </w:t>
      </w:r>
    </w:p>
  </w:footnote>
  <w:footnote w:id="18">
    <w:p w14:paraId="4FFEEED9" w14:textId="61A1A5A7" w:rsidR="001F53F8" w:rsidRDefault="001F53F8">
      <w:pPr>
        <w:pStyle w:val="FootnoteText"/>
      </w:pPr>
      <w:r>
        <w:rPr>
          <w:rStyle w:val="FootnoteReference"/>
        </w:rPr>
        <w:footnoteRef/>
      </w:r>
      <w:r>
        <w:t xml:space="preserve"> And there </w:t>
      </w:r>
      <w:proofErr w:type="gramStart"/>
      <w:r>
        <w:t>are</w:t>
      </w:r>
      <w:proofErr w:type="gramEnd"/>
      <w:r>
        <w:t xml:space="preserve"> a whole battery of error analysis, sensitivity analysis, uncertainty analysis, and structural uncertainty analysis </w:t>
      </w:r>
      <w:r w:rsidR="000D301D">
        <w:t xml:space="preserve">tests that could and should be done on an ABM that aspires to realistic representation. See chapter seven in O’Sullivan and Perry </w:t>
      </w:r>
      <w:r w:rsidR="000D301D">
        <w:fldChar w:fldCharType="begin" w:fldLock="1"/>
      </w:r>
      <w:r w:rsidR="00036C94">
        <w:instrText>ADDIN CSL_CITATION {"citationItems":[{"id":"ITEM-1","itemData":{"author":[{"dropping-particle":"","family":"O'Sullivan","given":"David","non-dropping-particle":"","parse-names":false,"suffix":""},{"dropping-particle":"","family":"Perry","given":"George L.W.","non-dropping-particle":"","parse-names":false,"suffix":""}],"id":"ITEM-1","issued":{"date-parts":[["2013"]]},"publisher":"Wiley-Blackwell","title":"Spatial Simulation: Exploring Pattern and Process","type":"book"},"uris":["http://www.mendeley.com/documents/?uuid=9bee4fe9-89fb-44b0-bf9d-675079aaed2c"]}],"mendeley":{"formattedCitation":"(David O’Sullivan &amp; Perry, 2013)","manualFormatting":"(2013)","plainTextFormattedCitation":"(David O’Sullivan &amp; Perry, 2013)","previouslyFormattedCitation":"(David O’Sullivan &amp; Perry, 2013)"},"properties":{"noteIndex":0},"schema":"https://github.com/citation-style-language/schema/raw/master/csl-citation.json"}</w:instrText>
      </w:r>
      <w:r w:rsidR="000D301D">
        <w:fldChar w:fldCharType="separate"/>
      </w:r>
      <w:r w:rsidR="000D301D" w:rsidRPr="000D301D">
        <w:rPr>
          <w:noProof/>
        </w:rPr>
        <w:t>(2013)</w:t>
      </w:r>
      <w:r w:rsidR="000D301D">
        <w:fldChar w:fldCharType="end"/>
      </w:r>
      <w:r w:rsidR="000D301D">
        <w:t>.</w:t>
      </w:r>
      <w:r w:rsidR="006D274D">
        <w:t xml:space="preserve">This </w:t>
      </w:r>
      <w:r w:rsidR="00724284">
        <w:t>might</w:t>
      </w:r>
      <w:r w:rsidR="006D274D">
        <w:t xml:space="preserve"> be worthwhile as an exercise with the present ABM but it</w:t>
      </w:r>
      <w:r w:rsidR="00724284">
        <w:t xml:space="preserve"> seems silly to have such a technical tour de force</w:t>
      </w:r>
      <w:r w:rsidR="006D274D">
        <w:t xml:space="preserve"> </w:t>
      </w:r>
      <w:r w:rsidR="00724284">
        <w:t xml:space="preserve">for a model that is </w:t>
      </w:r>
      <w:r w:rsidR="00C906DF">
        <w:t>more of</w:t>
      </w:r>
      <w:r w:rsidR="00724284">
        <w:t xml:space="preserve"> a</w:t>
      </w:r>
      <w:r w:rsidR="00C906DF">
        <w:t>n abstract, heuristic,</w:t>
      </w:r>
      <w:r w:rsidR="00724284">
        <w:t xml:space="preserve"> thought experiment than a realistic representation</w:t>
      </w:r>
      <w:r w:rsidR="006D274D">
        <w:t xml:space="preserve">. </w:t>
      </w:r>
    </w:p>
  </w:footnote>
  <w:footnote w:id="19">
    <w:p w14:paraId="09D79E95" w14:textId="77777777" w:rsidR="002C386E" w:rsidRDefault="002C386E" w:rsidP="002C386E">
      <w:pPr>
        <w:pStyle w:val="FootnoteText"/>
      </w:pPr>
      <w:r>
        <w:rPr>
          <w:rStyle w:val="FootnoteReference"/>
        </w:rPr>
        <w:footnoteRef/>
      </w:r>
      <w:r>
        <w:t xml:space="preserve"> The eight principles are </w:t>
      </w:r>
      <w:r w:rsidRPr="00ED24F0">
        <w:t>(1) local users "define who has rights to withdraw from the resource"; (2) effective assignment of costs that are proportionate to benefits; (3) "the users of a resource design their own rules"; (4) those rules are "enforced by local users or accountable to them"; (5) this enforcement uses graduated sanctions; (6) "access to rapid, low-cost, local arenas to resolve conflict among users or between users and officials"; (7) "minimal recognition of the right to organize by a national or local government"; (8) the presence of governance activities organized in multiple layers of nested enterprises"</w:t>
      </w:r>
      <w:r>
        <w:t xml:space="preserve"> </w:t>
      </w:r>
      <w:r>
        <w:fldChar w:fldCharType="begin" w:fldLock="1"/>
      </w:r>
      <w:r>
        <w:instrText>ADDIN CSL_CITATION {"citationItems":[{"id":"ITEM-1","itemData":{"author":[{"dropping-particle":"","family":"Ostrom","given":"Elinor","non-dropping-particle":"","parse-names":false,"suffix":""}],"container-title":"Journal of Economic Perspectives","id":"ITEM-1","issue":"3","issued":{"date-parts":[["2000"]]},"page":"137-158","title":"Collective Action and the Evolution of Social Norms","type":"article-journal","volume":"14"},"uris":["http://www.mendeley.com/documents/?uuid=6ddd90f2-59e0-4d32-bb95-a52e28defe89"]}],"mendeley":{"formattedCitation":"(Ostrom, 2000)","manualFormatting":"(Ostrom, 2000, 151–152)","plainTextFormattedCitation":"(Ostrom, 2000)","previouslyFormattedCitation":"(Ostrom, 2000)"},"properties":{"noteIndex":0},"schema":"https://github.com/citation-style-language/schema/raw/master/csl-citation.json"}</w:instrText>
      </w:r>
      <w:r>
        <w:fldChar w:fldCharType="separate"/>
      </w:r>
      <w:r w:rsidRPr="00ED24F0">
        <w:rPr>
          <w:noProof/>
        </w:rPr>
        <w:t>(Ostrom, 2000</w:t>
      </w:r>
      <w:r>
        <w:rPr>
          <w:noProof/>
        </w:rPr>
        <w:t xml:space="preserve">, </w:t>
      </w:r>
      <w:r w:rsidRPr="00ED24F0">
        <w:rPr>
          <w:rFonts w:cstheme="minorHAnsi"/>
          <w:noProof/>
        </w:rPr>
        <w:t>151–152</w:t>
      </w:r>
      <w:r w:rsidRPr="00ED24F0">
        <w:rPr>
          <w:noProof/>
        </w:rPr>
        <w:t>)</w:t>
      </w:r>
      <w:r>
        <w:fldChar w:fldCharType="end"/>
      </w:r>
      <w:r w:rsidRPr="00ED24F0">
        <w:t>.</w:t>
      </w:r>
    </w:p>
  </w:footnote>
  <w:footnote w:id="20">
    <w:p w14:paraId="2FEB6AD5" w14:textId="4F27DD6A" w:rsidR="002C386E" w:rsidRDefault="002C386E" w:rsidP="002C386E">
      <w:pPr>
        <w:pStyle w:val="FootnoteText"/>
      </w:pPr>
      <w:r>
        <w:rPr>
          <w:rStyle w:val="FootnoteReference"/>
        </w:rPr>
        <w:footnoteRef/>
      </w:r>
      <w:r>
        <w:t xml:space="preserve"> Methodological individualism is </w:t>
      </w:r>
      <w:r w:rsidRPr="00671A9E">
        <w:t>a doctrine</w:t>
      </w:r>
      <w:r>
        <w:t>, generally held by economists</w:t>
      </w:r>
      <w:r w:rsidR="000E58F2">
        <w:t xml:space="preserve">, among </w:t>
      </w:r>
      <w:r>
        <w:t>others,</w:t>
      </w:r>
      <w:r w:rsidRPr="00671A9E">
        <w:t xml:space="preserve"> claiming that all social behavior can be explained by strategic interactions among individuals</w:t>
      </w:r>
      <w:r>
        <w:t xml:space="preserve"> </w:t>
      </w:r>
      <w:r>
        <w:fldChar w:fldCharType="begin" w:fldLock="1"/>
      </w:r>
      <w:r>
        <w:instrText>ADDIN CSL_CITATION {"citationItems":[{"id":"ITEM-1","itemData":{"DOI":"10.4324/9780203165669","ISBN":"9780691160849","author":[{"dropping-particle":"","family":"Gintis","given":"Herbert","non-dropping-particle":"","parse-names":false,"suffix":""}],"id":"ITEM-1","issued":{"date-parts":[["2014"]]},"publisher":"Princeton University Press","title":"The Bounds of Reason: Game Theory and the Unification of the Social Sciences","type":"book"},"uris":["http://www.mendeley.com/documents/?uuid=7ec9cd40-9f66-4de5-9c16-140d5cc1dffb"]}],"mendeley":{"formattedCitation":"(Gintis, 2014)","manualFormatting":"(Gintis, 2014, 245)","plainTextFormattedCitation":"(Gintis, 2014)","previouslyFormattedCitation":"(Gintis, 2014)"},"properties":{"noteIndex":0},"schema":"https://github.com/citation-style-language/schema/raw/master/csl-citation.json"}</w:instrText>
      </w:r>
      <w:r>
        <w:fldChar w:fldCharType="separate"/>
      </w:r>
      <w:r w:rsidRPr="00671A9E">
        <w:rPr>
          <w:noProof/>
        </w:rPr>
        <w:t>(Gintis, 2014</w:t>
      </w:r>
      <w:r>
        <w:rPr>
          <w:noProof/>
        </w:rPr>
        <w:t>, 245</w:t>
      </w:r>
      <w:r w:rsidRPr="00671A9E">
        <w:rPr>
          <w:noProof/>
        </w:rPr>
        <w:t>)</w:t>
      </w:r>
      <w:r>
        <w:fldChar w:fldCharType="end"/>
      </w:r>
      <w:r>
        <w:t>. Thus “</w:t>
      </w:r>
      <w:r w:rsidRPr="003742AF">
        <w:t>nothing beyond the characteristics of individuals is needed, or even permitted, in modeling social behavior</w:t>
      </w:r>
      <w:r>
        <w:t xml:space="preserve">” </w:t>
      </w:r>
      <w:r>
        <w:fldChar w:fldCharType="begin" w:fldLock="1"/>
      </w:r>
      <w:r>
        <w:instrText>ADDIN CSL_CITATION {"citationItems":[{"id":"ITEM-1","itemData":{"DOI":"10.4324/9780203165669","ISBN":"9780691160849","author":[{"dropping-particle":"","family":"Gintis","given":"Herbert","non-dropping-particle":"","parse-names":false,"suffix":""}],"id":"ITEM-1","issued":{"date-parts":[["2014"]]},"publisher":"Princeton University Press","title":"The Bounds of Reason: Game Theory and the Unification of the Social Sciences","type":"book"},"uris":["http://www.mendeley.com/documents/?uuid=7ec9cd40-9f66-4de5-9c16-140d5cc1dffb"]}],"mendeley":{"formattedCitation":"(Gintis, 2014)","manualFormatting":"(Gintis, 2014, 171)","plainTextFormattedCitation":"(Gintis, 2014)","previouslyFormattedCitation":"(Gintis, 2014)"},"properties":{"noteIndex":0},"schema":"https://github.com/citation-style-language/schema/raw/master/csl-citation.json"}</w:instrText>
      </w:r>
      <w:r>
        <w:fldChar w:fldCharType="separate"/>
      </w:r>
      <w:r w:rsidRPr="003742AF">
        <w:rPr>
          <w:noProof/>
        </w:rPr>
        <w:t>(Gintis, 2014</w:t>
      </w:r>
      <w:r>
        <w:rPr>
          <w:noProof/>
        </w:rPr>
        <w:t>, 171</w:t>
      </w:r>
      <w:r w:rsidRPr="003742AF">
        <w:rPr>
          <w:noProof/>
        </w:rPr>
        <w:t>)</w:t>
      </w:r>
      <w:r>
        <w:fldChar w:fldCharType="end"/>
      </w:r>
      <w:r>
        <w:t>.</w:t>
      </w:r>
    </w:p>
  </w:footnote>
  <w:footnote w:id="21">
    <w:p w14:paraId="53151CBB" w14:textId="27A3B969" w:rsidR="00CB5748" w:rsidRDefault="00CB5748">
      <w:pPr>
        <w:pStyle w:val="FootnoteText"/>
      </w:pPr>
      <w:r>
        <w:rPr>
          <w:rStyle w:val="FootnoteReference"/>
        </w:rPr>
        <w:footnoteRef/>
      </w:r>
      <w:r>
        <w:t xml:space="preserve"> Political ecology even comes up as an allied field in the Wikipedia page for SES </w:t>
      </w:r>
      <w:r>
        <w:fldChar w:fldCharType="begin" w:fldLock="1"/>
      </w:r>
      <w:r w:rsidR="009664B3">
        <w:instrText>ADDIN CSL_CITATION {"citationItems":[{"id":"ITEM-1","itemData":{"URL":"https://en.wikipedia.org/wiki/Socio-ecological_system","author":[{"dropping-particle":"","family":"Crowd-sourced","given":"","non-dropping-particle":"","parse-names":false,"suffix":""}],"container-title":"Wikipedia","id":"ITEM-1","issued":{"date-parts":[["2022"]]},"title":"Socio-ecological System Wikipedia Page","type":"webpage"},"uris":["http://www.mendeley.com/documents/?uuid=3340996f-e583-48fe-8f19-aaf7a2d48dcf"]}],"mendeley":{"formattedCitation":"(Crowd-sourced, 2022)","plainTextFormattedCitation":"(Crowd-sourced, 2022)","previouslyFormattedCitation":"(Crowd-sourced, 2022)"},"properties":{"noteIndex":0},"schema":"https://github.com/citation-style-language/schema/raw/master/csl-citation.json"}</w:instrText>
      </w:r>
      <w:r>
        <w:fldChar w:fldCharType="separate"/>
      </w:r>
      <w:r w:rsidR="00A44EF0" w:rsidRPr="00A44EF0">
        <w:rPr>
          <w:noProof/>
        </w:rPr>
        <w:t>(Crowd-sourced, 2022)</w:t>
      </w:r>
      <w:r>
        <w:fldChar w:fldCharType="end"/>
      </w:r>
      <w:r w:rsidR="00A44EF0">
        <w:t>.</w:t>
      </w:r>
    </w:p>
  </w:footnote>
  <w:footnote w:id="22">
    <w:p w14:paraId="6296C076" w14:textId="63674EFF" w:rsidR="009E28D4" w:rsidRDefault="009E28D4">
      <w:pPr>
        <w:pStyle w:val="FootnoteText"/>
      </w:pPr>
      <w:r>
        <w:rPr>
          <w:rStyle w:val="FootnoteReference"/>
        </w:rPr>
        <w:footnoteRef/>
      </w:r>
      <w:r>
        <w:t xml:space="preserve"> See footnote 24, below. </w:t>
      </w:r>
    </w:p>
  </w:footnote>
  <w:footnote w:id="23">
    <w:p w14:paraId="756E49C3" w14:textId="645651BA" w:rsidR="002C386E" w:rsidRDefault="002C386E" w:rsidP="002C386E">
      <w:pPr>
        <w:pStyle w:val="FootnoteText"/>
      </w:pPr>
      <w:r>
        <w:rPr>
          <w:rStyle w:val="FootnoteReference"/>
        </w:rPr>
        <w:footnoteRef/>
      </w:r>
      <w:r>
        <w:t xml:space="preserve"> Gintis plays a role of diplomatic conflict mediation in this debate. He purports to seek a compromise with his own results </w:t>
      </w:r>
      <w:r>
        <w:fldChar w:fldCharType="begin" w:fldLock="1"/>
      </w:r>
      <w:r>
        <w:instrText>ADDIN CSL_CITATION {"citationItems":[{"id":"ITEM-1","itemData":{"author":[{"dropping-particle":"","family":"Gintis","given":"Herbert","non-dropping-particle":"","parse-names":false,"suffix":""}],"container-title":"Biology &amp; Philosophy","id":"ITEM-1","issued":{"date-parts":[["2013"]]},"page":"447-515","title":"Inclusive Fitness and the Sociobiology of the Genome","type":"article-journal","volume":"29"},"uris":["http://www.mendeley.com/documents/?uuid=d148eb29-de26-4e17-ba35-2a103e474854"]}],"mendeley":{"formattedCitation":"(Gintis, 2013a)","plainTextFormattedCitation":"(Gintis, 2013a)","previouslyFormattedCitation":"(Gintis, 2013a)"},"properties":{"noteIndex":0},"schema":"https://github.com/citation-style-language/schema/raw/master/csl-citation.json"}</w:instrText>
      </w:r>
      <w:r>
        <w:fldChar w:fldCharType="separate"/>
      </w:r>
      <w:r w:rsidRPr="0048715D">
        <w:rPr>
          <w:noProof/>
        </w:rPr>
        <w:t>(Gintis, 2013a)</w:t>
      </w:r>
      <w:r>
        <w:fldChar w:fldCharType="end"/>
      </w:r>
      <w:r>
        <w:t xml:space="preserve">. However, it has been argued </w:t>
      </w:r>
      <w:r>
        <w:fldChar w:fldCharType="begin" w:fldLock="1"/>
      </w:r>
      <w:r>
        <w:instrText>ADDIN CSL_CITATION {"citationItems":[{"id":"ITEM-1","itemData":{"URL":"https://wanderingdanny.com/oxford/2014/10/herbert-gintis-on-general-equilibrium-and-inclusive-fitness/ ","author":[{"dropping-particle":"","family":"Yee","given":"Danny","non-dropping-particle":"","parse-names":false,"suffix":""}],"container-title":"Oxford Blog","id":"ITEM-1","issued":{"date-parts":[["2014"]]},"title":"Herbert Gintis on general equilibrium and inclusive fitness","type":"webpage"},"uris":["http://www.mendeley.com/documents/?uuid=f79453a1-4b6b-4a9b-9a76-17520d4047e6"]}],"mendeley":{"formattedCitation":"(Yee, 2014)","plainTextFormattedCitation":"(Yee, 2014)","previouslyFormattedCitation":"(Yee, 2014)"},"properties":{"noteIndex":0},"schema":"https://github.com/citation-style-language/schema/raw/master/csl-citation.json"}</w:instrText>
      </w:r>
      <w:r>
        <w:fldChar w:fldCharType="separate"/>
      </w:r>
      <w:r w:rsidRPr="00B93D4A">
        <w:rPr>
          <w:noProof/>
        </w:rPr>
        <w:t>(Yee, 2014)</w:t>
      </w:r>
      <w:r>
        <w:fldChar w:fldCharType="end"/>
      </w:r>
      <w:r>
        <w:t xml:space="preserve"> that he actually makes a more effective argument that “</w:t>
      </w:r>
      <w:r w:rsidRPr="00340258">
        <w:t>inclusive fitness</w:t>
      </w:r>
      <w:r>
        <w:t>”</w:t>
      </w:r>
      <w:r w:rsidRPr="00340258">
        <w:t xml:space="preserve"> </w:t>
      </w:r>
      <w:r>
        <w:t xml:space="preserve">is not </w:t>
      </w:r>
      <w:r w:rsidRPr="00340258">
        <w:t>all-explanatory</w:t>
      </w:r>
      <w:r w:rsidR="000F7C07">
        <w:t xml:space="preserve">, compared to </w:t>
      </w:r>
      <w:r>
        <w:t xml:space="preserve">the original, incendiary arguments </w:t>
      </w:r>
      <w:r>
        <w:fldChar w:fldCharType="begin" w:fldLock="1"/>
      </w:r>
      <w:r>
        <w:instrText>ADDIN CSL_CITATION {"citationItems":[{"id":"ITEM-1","itemData":{"DOI":"10.1038/nature09205","ISSN":"0028-0836","author":[{"dropping-particle":"","family":"Nowak","given":"Martin A","non-dropping-particle":"","parse-names":false,"suffix":""},{"dropping-particle":"","family":"Tarnita","given":"Corina E","non-dropping-particle":"","parse-names":false,"suffix":""},{"dropping-particle":"","family":"Wilson","given":"Edward O","non-dropping-particle":"","parse-names":false,"suffix":""}],"container-title":"Nature","id":"ITEM-1","issue":"7310","issued":{"date-parts":[["2010"]]},"page":"1057-1062","publisher":"Nature Publishing Group","title":"The evolution of eusociality","type":"article-journal","volume":"466"},"uris":["http://www.mendeley.com/documents/?uuid=6ca9aba7-5d5d-4d16-93c0-c2f908c96e51"]}],"mendeley":{"formattedCitation":"(M. A. Nowak et al., 2010)","plainTextFormattedCitation":"(M. A. Nowak et al., 2010)","previouslyFormattedCitation":"(M. A. Nowak et al., 2010)"},"properties":{"noteIndex":0},"schema":"https://github.com/citation-style-language/schema/raw/master/csl-citation.json"}</w:instrText>
      </w:r>
      <w:r>
        <w:fldChar w:fldCharType="separate"/>
      </w:r>
      <w:r w:rsidRPr="00213D93">
        <w:rPr>
          <w:noProof/>
        </w:rPr>
        <w:t>(M. A. Nowak et al., 2010)</w:t>
      </w:r>
      <w:r>
        <w:fldChar w:fldCharType="end"/>
      </w:r>
      <w:r>
        <w:t xml:space="preserve">. Also note that Gintis has stated openly that he is closely allied with E.O. Wilson and Martin Nowak </w:t>
      </w:r>
      <w:r>
        <w:fldChar w:fldCharType="begin" w:fldLock="1"/>
      </w:r>
      <w:r>
        <w:instrText>ADDIN CSL_CITATION {"citationItems":[{"id":"ITEM-1","itemData":{"URL":"https://www.youtube.com/watch?v=UeeW6Du7ZN0","author":[{"dropping-particle":"","family":"Carrol","given":"Sean","non-dropping-particle":"","parse-names":false,"suffix":""},{"dropping-particle":"","family":"Gintis","given":"Herbert","non-dropping-particle":"","parse-names":false,"suffix":""}],"container-title":"Sean Carroll's Mindscape","id":"ITEM-1","issued":{"date-parts":[["2021"]]},"title":"Mindscape 164 | Herbert Gintis on Game Theory, Evolution, and Social Rationality","type":"webpage"},"uris":["http://www.mendeley.com/documents/?uuid=57511caa-2896-4a2f-aaef-666896e6d5e0"]}],"mendeley":{"formattedCitation":"(Carrol &amp; Gintis, 2021)","manualFormatting":"(Carrol &amp; Gintis, 2021, at 1:01:20 in video)","plainTextFormattedCitation":"(Carrol &amp; Gintis, 2021)","previouslyFormattedCitation":"(Carrol &amp; Gintis, 2021)"},"properties":{"noteIndex":0},"schema":"https://github.com/citation-style-language/schema/raw/master/csl-citation.json"}</w:instrText>
      </w:r>
      <w:r>
        <w:fldChar w:fldCharType="separate"/>
      </w:r>
      <w:r w:rsidRPr="00AD4668">
        <w:rPr>
          <w:noProof/>
        </w:rPr>
        <w:t>(Carrol &amp; Gintis, 2021</w:t>
      </w:r>
      <w:r>
        <w:rPr>
          <w:noProof/>
        </w:rPr>
        <w:t>, at 1:01:20 in video</w:t>
      </w:r>
      <w:r w:rsidRPr="00AD4668">
        <w:rPr>
          <w:noProof/>
        </w:rPr>
        <w:t>)</w:t>
      </w:r>
      <w:r>
        <w:fldChar w:fldCharType="end"/>
      </w:r>
      <w:r>
        <w:t>.</w:t>
      </w:r>
    </w:p>
  </w:footnote>
  <w:footnote w:id="24">
    <w:p w14:paraId="2310BC9F" w14:textId="77777777" w:rsidR="002C386E" w:rsidRDefault="002C386E" w:rsidP="002C386E">
      <w:pPr>
        <w:pStyle w:val="FootnoteText"/>
      </w:pPr>
      <w:r>
        <w:rPr>
          <w:rStyle w:val="FootnoteReference"/>
        </w:rPr>
        <w:footnoteRef/>
      </w:r>
      <w:r>
        <w:t xml:space="preserve"> The only exceptions are </w:t>
      </w:r>
      <w:proofErr w:type="spellStart"/>
      <w:r w:rsidRPr="009071DB">
        <w:t>Élisée</w:t>
      </w:r>
      <w:proofErr w:type="spellEnd"/>
      <w:r>
        <w:t xml:space="preserve"> Reclus and </w:t>
      </w:r>
      <w:r w:rsidRPr="009071DB">
        <w:t>George Perkins</w:t>
      </w:r>
      <w:r>
        <w:t xml:space="preserve"> Marsh </w:t>
      </w:r>
      <w:r>
        <w:fldChar w:fldCharType="begin" w:fldLock="1"/>
      </w:r>
      <w:r>
        <w:instrText>ADDIN CSL_CITATION {"citationItems":[{"id":"ITEM-1","itemData":{"author":[{"dropping-particle":"","family":"Livingstone","given":"David N.","non-dropping-particle":"","parse-names":false,"suffix":""}],"id":"ITEM-1","issued":{"date-parts":[["1993"]]},"publisher":"Wiley","title":"The Geographical Tradition: Episodes in the History of a Contested Enterprise","type":"book"},"uris":["http://www.mendeley.com/documents/?uuid=0b0b8054-c744-4734-9c43-6aad3ac2552e"]}],"mendeley":{"formattedCitation":"(Livingstone, 1993)","plainTextFormattedCitation":"(Livingstone, 1993)","previouslyFormattedCitation":"(Livingstone, 1993)"},"properties":{"noteIndex":0},"schema":"https://github.com/citation-style-language/schema/raw/master/csl-citation.json"}</w:instrText>
      </w:r>
      <w:r>
        <w:fldChar w:fldCharType="separate"/>
      </w:r>
      <w:r w:rsidRPr="009071DB">
        <w:rPr>
          <w:noProof/>
        </w:rPr>
        <w:t>(Livingstone, 1993)</w:t>
      </w:r>
      <w:r>
        <w:fldChar w:fldCharType="end"/>
      </w:r>
      <w:r>
        <w:t>.</w:t>
      </w:r>
    </w:p>
  </w:footnote>
  <w:footnote w:id="25">
    <w:p w14:paraId="5420E020" w14:textId="40FEEE97" w:rsidR="002C386E" w:rsidRPr="005A616C" w:rsidRDefault="002C386E" w:rsidP="002C386E">
      <w:pPr>
        <w:spacing w:line="480" w:lineRule="auto"/>
        <w:ind w:firstLine="720"/>
        <w:rPr>
          <w:rFonts w:cstheme="minorHAnsi"/>
          <w:sz w:val="23"/>
          <w:szCs w:val="23"/>
        </w:rPr>
      </w:pPr>
      <w:r>
        <w:rPr>
          <w:rStyle w:val="FootnoteReference"/>
        </w:rPr>
        <w:footnoteRef/>
      </w:r>
      <w:r>
        <w:t xml:space="preserve"> </w:t>
      </w:r>
      <w:r w:rsidRPr="005A616C">
        <w:rPr>
          <w:rFonts w:cstheme="minorHAnsi"/>
          <w:sz w:val="20"/>
          <w:szCs w:val="20"/>
        </w:rPr>
        <w:t xml:space="preserve">When </w:t>
      </w:r>
      <w:r w:rsidR="00036C94">
        <w:rPr>
          <w:rFonts w:cstheme="minorHAnsi"/>
          <w:sz w:val="20"/>
          <w:szCs w:val="20"/>
        </w:rPr>
        <w:t>this author</w:t>
      </w:r>
      <w:r w:rsidRPr="005A616C">
        <w:rPr>
          <w:rFonts w:cstheme="minorHAnsi"/>
          <w:sz w:val="20"/>
          <w:szCs w:val="20"/>
        </w:rPr>
        <w:t xml:space="preserve"> was completing </w:t>
      </w:r>
      <w:r w:rsidR="00036C94">
        <w:rPr>
          <w:rFonts w:cstheme="minorHAnsi"/>
          <w:sz w:val="20"/>
          <w:szCs w:val="20"/>
        </w:rPr>
        <w:t xml:space="preserve">his </w:t>
      </w:r>
      <w:r w:rsidRPr="005A616C">
        <w:rPr>
          <w:rFonts w:cstheme="minorHAnsi"/>
          <w:sz w:val="20"/>
          <w:szCs w:val="20"/>
        </w:rPr>
        <w:t xml:space="preserve">undergraduate degree in Integrative Biology at UC Berkeley a few years ago, it was evident that biologists are still reeling from the disorientation of having the rug of Crick’s central dogma </w:t>
      </w:r>
      <w:r w:rsidRPr="005A616C">
        <w:rPr>
          <w:rFonts w:cstheme="minorHAnsi"/>
          <w:sz w:val="20"/>
          <w:szCs w:val="20"/>
        </w:rPr>
        <w:fldChar w:fldCharType="begin" w:fldLock="1"/>
      </w:r>
      <w:r w:rsidRPr="005A616C">
        <w:rPr>
          <w:rFonts w:cstheme="minorHAnsi"/>
          <w:sz w:val="20"/>
          <w:szCs w:val="20"/>
        </w:rPr>
        <w:instrText>ADDIN CSL_CITATION {"citationItems":[{"id":"ITEM-1","itemData":{"author":[{"dropping-particle":"","family":"Crick","given":"Francis","non-dropping-particle":"","parse-names":false,"suffix":""}],"container-title":"Symposia of the Society for Experimental Biology: The Biological Replication of Macromolecules.","id":"ITEM-1","issued":{"date-parts":[["1958"]]},"number-of-pages":"138–163.","publisher":"Cambridge University Press","title":"On Protein Synthesis","type":"book"},"uris":["http://www.mendeley.com/documents/?uuid=94ab2b0a-0565-4e6a-bd2f-3d66fcb3fd18"]}],"mendeley":{"formattedCitation":"(Crick, 1958)","plainTextFormattedCitation":"(Crick, 1958)","previouslyFormattedCitation":"(Crick, 1958)"},"properties":{"noteIndex":0},"schema":"https://github.com/citation-style-language/schema/raw/master/csl-citation.json"}</w:instrText>
      </w:r>
      <w:r w:rsidRPr="005A616C">
        <w:rPr>
          <w:rFonts w:cstheme="minorHAnsi"/>
          <w:sz w:val="20"/>
          <w:szCs w:val="20"/>
        </w:rPr>
        <w:fldChar w:fldCharType="separate"/>
      </w:r>
      <w:r w:rsidRPr="005A616C">
        <w:rPr>
          <w:rFonts w:cstheme="minorHAnsi"/>
          <w:noProof/>
          <w:sz w:val="20"/>
          <w:szCs w:val="20"/>
        </w:rPr>
        <w:t>(Crick, 1958)</w:t>
      </w:r>
      <w:r w:rsidRPr="005A616C">
        <w:rPr>
          <w:rFonts w:cstheme="minorHAnsi"/>
          <w:sz w:val="20"/>
          <w:szCs w:val="20"/>
        </w:rPr>
        <w:fldChar w:fldCharType="end"/>
      </w:r>
      <w:r w:rsidRPr="005A616C">
        <w:rPr>
          <w:rFonts w:cstheme="minorHAnsi"/>
          <w:sz w:val="20"/>
          <w:szCs w:val="20"/>
        </w:rPr>
        <w:t xml:space="preserve"> pulled out from under them. Conflicting information abounded, and this was a topic of conversation among PhD students. Some clung to the genetic-determinist outlook and hoped to build their career on it, while others recognized the new complexities and uncertainties were a game-changer </w:t>
      </w:r>
      <w:r w:rsidRPr="005A616C">
        <w:rPr>
          <w:rFonts w:cstheme="minorHAnsi"/>
          <w:sz w:val="20"/>
          <w:szCs w:val="20"/>
        </w:rPr>
        <w:fldChar w:fldCharType="begin" w:fldLock="1"/>
      </w:r>
      <w:r>
        <w:rPr>
          <w:rFonts w:cstheme="minorHAnsi"/>
          <w:sz w:val="20"/>
          <w:szCs w:val="20"/>
        </w:rPr>
        <w:instrText>ADDIN CSL_CITATION {"citationItems":[{"id":"ITEM-1","itemData":{"author":[{"dropping-particle":"","family":"Marck","given":"Isaac","non-dropping-particle":"","parse-names":false,"suffix":""},{"dropping-particle":"","family":"Martinez","given":"Jesus","non-dropping-particle":"","parse-names":false,"suffix":""}],"id":"ITEM-1","issued":{"date-parts":[["2018"]]},"publisher-place":"Berkeley, California","title":"Conversation with Isaac Marck and Jesus Martinez","type":"article"},"uris":["http://www.mendeley.com/documents/?uuid=8e072d50-fb98-4a79-ae13-1cc8d2e63a60"]}],"mendeley":{"formattedCitation":"(Marck &amp; Martinez, 2018)","plainTextFormattedCitation":"(Marck &amp; Martinez, 2018)","previouslyFormattedCitation":"(Marck &amp; Martinez, 2018)"},"properties":{"noteIndex":0},"schema":"https://github.com/citation-style-language/schema/raw/master/csl-citation.json"}</w:instrText>
      </w:r>
      <w:r w:rsidRPr="005A616C">
        <w:rPr>
          <w:rFonts w:cstheme="minorHAnsi"/>
          <w:sz w:val="20"/>
          <w:szCs w:val="20"/>
        </w:rPr>
        <w:fldChar w:fldCharType="separate"/>
      </w:r>
      <w:r w:rsidRPr="005A616C">
        <w:rPr>
          <w:rFonts w:cstheme="minorHAnsi"/>
          <w:noProof/>
          <w:sz w:val="20"/>
          <w:szCs w:val="20"/>
        </w:rPr>
        <w:t>(Marck &amp; Martinez, 2018)</w:t>
      </w:r>
      <w:r w:rsidRPr="005A616C">
        <w:rPr>
          <w:rFonts w:cstheme="minorHAnsi"/>
          <w:sz w:val="20"/>
          <w:szCs w:val="20"/>
        </w:rPr>
        <w:fldChar w:fldCharType="end"/>
      </w:r>
      <w:r w:rsidRPr="005A616C">
        <w:rPr>
          <w:rFonts w:cstheme="minorHAnsi"/>
          <w:sz w:val="20"/>
          <w:szCs w:val="20"/>
        </w:rPr>
        <w:t>. Others would ask, “Why did he call it a ‘dogma’ anyway? Isn’t that non-scientific?”</w:t>
      </w:r>
    </w:p>
  </w:footnote>
  <w:footnote w:id="26">
    <w:p w14:paraId="0C430697" w14:textId="77777777" w:rsidR="002C386E" w:rsidRDefault="002C386E" w:rsidP="002C386E">
      <w:pPr>
        <w:pStyle w:val="FootnoteText"/>
      </w:pPr>
      <w:r>
        <w:rPr>
          <w:rStyle w:val="FootnoteReference"/>
        </w:rPr>
        <w:footnoteRef/>
      </w:r>
      <w:r>
        <w:t xml:space="preserve"> This is </w:t>
      </w:r>
      <w:r>
        <w:rPr>
          <w:rFonts w:cstheme="minorHAnsi"/>
          <w:sz w:val="23"/>
          <w:szCs w:val="23"/>
        </w:rPr>
        <w:t xml:space="preserve">a position that has put him into sometimes heated debate with other economists </w:t>
      </w:r>
      <w:r>
        <w:rPr>
          <w:rFonts w:cstheme="minorHAnsi"/>
          <w:sz w:val="23"/>
          <w:szCs w:val="23"/>
        </w:rPr>
        <w:fldChar w:fldCharType="begin" w:fldLock="1"/>
      </w:r>
      <w:r>
        <w:rPr>
          <w:rFonts w:cstheme="minorHAnsi"/>
          <w:sz w:val="23"/>
          <w:szCs w:val="23"/>
        </w:rPr>
        <w:instrText>ADDIN CSL_CITATION {"citationItems":[{"id":"ITEM-1","itemData":{"DOI":"10.1007/s11299-010-0073-2","ISSN":"18601839","abstract":"Some behavioral economists argue that the honoring of social norms can be adequately modeled as the optimization of social utility functions in which the welfare of others appears as an explicit argument. This paper suggests that the large experimental claims made for social utility functions are premature at best, and that social norms are better studied as equilibrium selection devices that evolved for use in games that are seldom studied in economics laboratories. © 2010 Springer-Verlag.","author":[{"dropping-particle":"","family":"Binmore","given":"Ken","non-dropping-particle":"","parse-names":false,"suffix":""}],"container-title":"Mind and Society","id":"ITEM-1","issue":"2","issued":{"date-parts":[["2010"]]},"page":"139-157","title":"Social norms or social preferences?","type":"article-journal","volume":"9"},"uris":["http://www.mendeley.com/documents/?uuid=41d3e294-2f33-4183-ae14-0868e7cef687"]},{"id":"ITEM-2","itemData":{"author":[{"dropping-particle":"","family":"Gintis","given":"Herbert","non-dropping-particle":"","parse-names":false,"suffix":""}],"id":"ITEM-2","issued":{"date-parts":[["2011"]]},"title":"Reply to Binmore: Social Norms or Social Preferences","type":"webpage"},"uris":["http://www.mendeley.com/documents/?uuid=3cf8bd84-9717-432a-b6ac-4bd0bdb0c533"]}],"mendeley":{"formattedCitation":"(Binmore, 2010; Gintis, 2011)","plainTextFormattedCitation":"(Binmore, 2010; Gintis, 2011)","previouslyFormattedCitation":"(Binmore, 2010; Gintis, 2011)"},"properties":{"noteIndex":0},"schema":"https://github.com/citation-style-language/schema/raw/master/csl-citation.json"}</w:instrText>
      </w:r>
      <w:r>
        <w:rPr>
          <w:rFonts w:cstheme="minorHAnsi"/>
          <w:sz w:val="23"/>
          <w:szCs w:val="23"/>
        </w:rPr>
        <w:fldChar w:fldCharType="separate"/>
      </w:r>
      <w:r w:rsidRPr="00BC07F2">
        <w:rPr>
          <w:rFonts w:cstheme="minorHAnsi"/>
          <w:noProof/>
          <w:sz w:val="23"/>
          <w:szCs w:val="23"/>
        </w:rPr>
        <w:t>(Binmore, 2010; Gintis, 2011)</w:t>
      </w:r>
      <w:r>
        <w:rPr>
          <w:rFonts w:cstheme="minorHAnsi"/>
          <w:sz w:val="23"/>
          <w:szCs w:val="23"/>
        </w:rPr>
        <w:fldChar w:fldCharType="end"/>
      </w:r>
      <w:r>
        <w:rPr>
          <w:rFonts w:cstheme="minorHAnsi"/>
          <w:sz w:val="23"/>
          <w:szCs w:val="23"/>
        </w:rPr>
        <w:t xml:space="preserve">. </w:t>
      </w:r>
    </w:p>
  </w:footnote>
  <w:footnote w:id="27">
    <w:p w14:paraId="026095F7" w14:textId="51FD831F" w:rsidR="002C386E" w:rsidRDefault="002C386E" w:rsidP="002C386E">
      <w:pPr>
        <w:pStyle w:val="FootnoteText"/>
      </w:pPr>
      <w:r>
        <w:rPr>
          <w:rStyle w:val="FootnoteReference"/>
        </w:rPr>
        <w:footnoteRef/>
      </w:r>
      <w:r>
        <w:t xml:space="preserve"> Note that the game theoretic treatment of social norms is a wildly active area of research </w:t>
      </w:r>
      <w:r>
        <w:fldChar w:fldCharType="begin" w:fldLock="1"/>
      </w:r>
      <w:r>
        <w:instrText>ADDIN CSL_CITATION {"citationItems":[{"id":"ITEM-1","itemData":{"ISBN":"9780262018531","editor":[{"dropping-particle":"","family":"Sterelny","given":"K","non-dropping-particle":"","parse-names":false,"suffix":""},{"dropping-particle":"","family":"Joyce","given":"R","non-dropping-particle":"","parse-names":false,"suffix":""},{"dropping-particle":"","family":"Calcott","given":"B","non-dropping-particle":"","parse-names":false,"suffix":""},{"dropping-particle":"","family":"Fraser","given":"B","non-dropping-particle":"","parse-names":false,"suffix":""}],"id":"ITEM-1","issued":{"date-parts":[["2013"]]},"publisher":"Massachusetts Institute of Technology","title":"Cooperation and Its Evolution","type":"book"},"uris":["http://www.mendeley.com/documents/?uuid=5f5be39d-478e-4282-9c27-be671d531b0d"]},{"id":"ITEM-2","itemData":{"DOI":"10.1073/pnas.1703857114/-/DCSupplemental.www.pnas.org/cgi/doi/10.1073/pnas.1703857114","author":[{"dropping-particle":"","family":"Gavrilets","given":"Sergey","non-dropping-particle":"","parse-names":false,"suffix":""},{"dropping-particle":"","family":"Richerson","given":"Peter J","non-dropping-particle":"","parse-names":false,"suffix":""}],"container-title":"Proceedings of the National Academy of Sciences","id":"ITEM-2","issue":"23","issued":{"date-parts":[["2017"]]},"page":"6068-6073","title":"Collective action and the evolution of social norm internalization","type":"article-journal","volume":"114"},"uris":["http://www.mendeley.com/documents/?uuid=877e5585-534f-4ac7-a169-d34c9308d7ce"]},{"id":"ITEM-3","itemData":{"DOI":"10.1093/bjps/axs024","ISSN":"14643537","abstract":"Recent years have witnessed an increased number of game-theoretic approaches to social norms, which apparently share some common vocabulary and methods. We describe three major approaches of this kind (due to Binmore, Bicchieri, and Gintis), before comparing them systematically on five crucial themes: generality of the solution, preference transformation, punishment, epistemic conditions, and type of explanation. This allows us to show that these theories are, by and large, less compatible than they seem. We then argue that those three theories struggle to account for three phenomena pertaining to social norms (namely context dependence, conflicting norms, and self-evidence), with which any complete game-theoretic account should in principle be able to deal. 1 Introduction2 Accounts 2.1 Binmore: Social norms as equilibrium selection solvers 2.2 Bicchieri: Social norms as conditional behavioural rules 2.3 Gintis: Social norms as choreographers3 Comparing the Accounts 3.1 Games, cues, and generality of solutions 3.2 Norms and other-regarding preferences 3.2.1 Other-regarding preferences 3.2.2 Artificial utility functions 3.3 The role of sanctions 3.4 Getting the epistemic conditions right 3.4.1 Gintis 3.4.2 Bicchieri 3.5 Proximate and ultimate accounts 3.6 Taking stock4 Challenges 4.1 The challenge of context-dependent behaviour 4.1.1 Context-dependence: Varying the game 4.2 Conflicting norms 4.3 Self-evidence5 Conclusion © 2012 The Author 2012. Published by Oxford University Press on behalf of British Society for the Philosophy of Science. All rights reserved. For Permissions, please email: journals.permissions@oup.com.","author":[{"dropping-particle":"","family":"Paternotte","given":"Cédric","non-dropping-particle":"","parse-names":false,"suffix":""},{"dropping-particle":"","family":"Grose","given":"Jonathan","non-dropping-particle":"","parse-names":false,"suffix":""}],"container-title":"British Journal for the Philosophy of Science","id":"ITEM-3","issue":"3","issued":{"date-parts":[["2013"]]},"page":"551-587","title":"Social norms and game theory: Harmony or discord?","type":"article-journal","volume":"64"},"uris":["http://www.mendeley.com/documents/?uuid=f1bca5af-b868-4eca-aef0-36f71bf757ff"]},{"id":"ITEM-4","itemData":{"DOI":"10.1177/1043463120921255","ISBN":"1043463120921","author":[{"dropping-particle":"","family":"Liu","given":"Chien","non-dropping-particle":"","parse-names":false,"suffix":""}],"container-title":"Rationality and Society","id":"ITEM-4","issue":"2","issued":{"date-parts":[["2020"]]},"page":"119-143","title":"A theory of norm collapse","type":"article-journal","volume":"32"},"uris":["http://www.mendeley.com/documents/?uuid=2ee91799-154a-48bc-b3ed-a6a654dec6d7"]},{"id":"ITEM-5","itemData":{"DOI":"10.1007/s11299-020-00269-7","ISBN":"0123456789","ISSN":"1860-1839","author":[{"dropping-particle":"","family":"Liu","given":"Chien","non-dropping-particle":"","parse-names":false,"suffix":""}],"container-title":"Mind &amp; Society","id":"ITEM-5","issue":"1","issued":{"date-parts":[["2021"]]},"page":"41-58","publisher":"Springer Berlin Heidelberg","title":"A theory of sexual revolution : explaining the collapse of the norm of premarital abstinence","type":"article-journal","volume":"20"},"uris":["http://www.mendeley.com/documents/?uuid=081dc2e7-9be7-4b05-a7f0-7bbbed7069e4"]},{"id":"ITEM-6","itemData":{"author":[{"dropping-particle":"","family":"Opp","given":"Karl-dieter","non-dropping-particle":"","parse-names":false,"suffix":""}],"container-title":"Rationality and Society","id":"ITEM-6","issue":"2","issued":{"date-parts":[["2002"]]},"page":"131-158","title":"WHEN DO NORMS EMERGE BY HUMAN DESIGN AND WHEN BY THE UNINTENDED CONSEQUENCES OF HUMAN ACTION?","type":"article-journal","volume":"14"},"uris":["http://www.mendeley.com/documents/?uuid=bf00ab49-ea3b-4ff7-b5b0-fa68f2cac2a4"]},{"id":"ITEM-7","itemData":{"DOI":"10.14569/IJACSA.2016.070769","author":[{"dropping-particle":"","family":"Zareen","given":"Zoofishan","non-dropping-particle":"","parse-names":false,"suffix":""},{"dropping-particle":"","family":"Zia","given":"Kashif","non-dropping-particle":"","parse-names":false,"suffix":""},{"dropping-particle":"","family":"Zafar","given":"Muzna","non-dropping-particle":"","parse-names":false,"suffix":""}],"container-title":"International Journal of Advanced Computer Science and Applications","id":"ITEM-7","issue":"7","issued":{"date-parts":[["2016"]]},"title":"Conditions Facilitating the Aversion of Unpopular Norms : An Agent-Based Simulation Study","type":"article-journal","volume":"7"},"uris":["http://www.mendeley.com/documents/?uuid=2c090f01-19e7-4cab-8e83-526b38da6da0"]},{"id":"ITEM-8","itemData":{"DOI":"10.1146/annurev-economics-080614-115322","ISSN":"19411391","abstract":"Social norms are patterns of behavior that are self-enforcing within a group: Everyone conforms, everyone is expected to conform, and everyone wants to conform when they expect everyone else to conform. Social norms are often sustained by multiple mechanisms, including a desire to coordinate, fear of being sanctioned, signaling membership in a group, or simply following the lead of others. This article shows how stochastic evolutionary game theory can be used to study the resulting dynamics. I illustrate with a variety of examples drawn from economics, sociology, demography, and political science. These include bargaining norms, norms governing the terms of contracts, norms of retirement, dueling, foot binding, medical treatment, and the use of contraceptives. These cases highlight the challenges of applying the theory to empirical cases. They also show that the modern theory of norm dynamics yields insights and predictions that go beyond conventional equilibrium analysis.","author":[{"dropping-particle":"","family":"Young","given":"H. Peyton","non-dropping-particle":"","parse-names":false,"suffix":""}],"container-title":"Annual Review of Economics","id":"ITEM-8","issue":"1","issued":{"date-parts":[["2015"]]},"page":"359-387","title":"The Evolution of Social Norms","type":"article-journal","volume":"7"},"uris":["http://www.mendeley.com/documents/?uuid=a9ad74d8-9735-4e9a-a234-ce1f30c964ed"]},{"id":"ITEM-9","itemData":{"DOI":"10.1007/s11211-008-0067-y","author":[{"dropping-particle":"","family":"Gintis","given":"Herbert","non-dropping-particle":"","parse-names":false,"suffix":""},{"dropping-particle":"","family":"Henrich","given":"Joseph","non-dropping-particle":"","parse-names":false,"suffix":""},{"dropping-particle":"","family":"Bowles","given":"Samuel","non-dropping-particle":"","parse-names":false,"suffix":""},{"dropping-particle":"","family":"Boyd","given":"Robert","non-dropping-particle":"","parse-names":false,"suffix":""},{"dropping-particle":"","family":"Fehr","given":"Ernst","non-dropping-particle":"","parse-names":false,"suffix":""}],"container-title":"Social Justice Research","id":"ITEM-9","issue":"2","issued":{"date-parts":[["2009"]]},"page":"241-253","title":"Strong Reciprocity and the Roots of Human Morality","type":"article-journal","volume":"21"},"uris":["http://www.mendeley.com/documents/?uuid=6d80e7e9-7cb0-45f0-ad5d-81b99fddceb2"]},{"id":"ITEM-10","itemData":{"DOI":"10.1016/j.jebo.2009.03.011","ISSN":"01672681","abstract":"Punishment of shirkers is often an effective means of attenuating incentive problems and sustaining coordination in work teams. Explanations of the motivation to punish generally rely either on small group size or on a Folk theorem that requires coordinated punishment and, hence, highly accurate information concerning the behavior of each player. We provide a model of team production in which the punishment of shirkers depends on strong reciprocity: the willingness of some team members to contribute altruistically to a joint project and also to bear costs in order to discipline fellow members who do not contribute. This alternative does not require small group size, complex coordinated punishing activities, or implausible informational assumptions. An experimental public goods game provides evidence for the behavioral relevance of strong reciprocity and how it differs from unconditional altruism. © 2009 Elsevier B.V. All rights reserved.","author":[{"dropping-particle":"","family":"Carpenter","given":"Jeffrey","non-dropping-particle":"","parse-names":false,"suffix":""},{"dropping-particle":"","family":"Bowles","given":"Samuel","non-dropping-particle":"","parse-names":false,"suffix":""},{"dropping-particle":"","family":"Gintis","given":"Herbert","non-dropping-particle":"","parse-names":false,"suffix":""},{"dropping-particle":"","family":"Hwang","given":"Sung Ha","non-dropping-particle":"","parse-names":false,"suffix":""}],"container-title":"Journal of Economic Behavior and Organization","id":"ITEM-10","issue":"2","issued":{"date-parts":[["2009"]]},"page":"221-232","title":"Strong reciprocity and team production: Theory and evidence","type":"article-journal","volume":"71"},"uris":["http://www.mendeley.com/documents/?uuid=a413528d-5218-432d-b66d-4429caeb040d"]},{"id":"ITEM-11","itemData":{"DOI":"10.1073/pnas.2004649117","author":[{"dropping-particle":"","family":"Morsky","given":"Bryce","non-dropping-particle":"","parse-names":false,"suffix":""},{"dropping-particle":"","family":"Akcay","given":"Erol","non-dropping-particle":"","parse-names":false,"suffix":""}],"container-title":"Proceedings of the National Academy of Sciences of the United States of America","id":"ITEM-11","issue":"18","issued":{"date-parts":[["2019"]]},"page":"8834–8839","title":"Evolution of social norms and correlated equilibria","type":"article-journal","volume":"116"},"uris":["http://www.mendeley.com/documents/?uuid=ea694e2f-a68c-494a-b5aa-845001ad1e87"]},{"id":"ITEM-12","itemData":{"editor":[{"dropping-particle":"","family":"Wilczynski","given":"Walter","non-dropping-particle":"","parse-names":false,"suffix":""},{"dropping-particle":"","family":"Brosnan","given":"Sarah F.","non-dropping-particle":"","parse-names":false,"suffix":""}],"id":"ITEM-12","issued":{"date-parts":[["2021"]]},"publisher":"Cambridge University Press","title":"Cooperation and Conflict The Interaction of Opposites in Shaping Social Behavior","type":"book"},"uris":["http://www.mendeley.com/documents/?uuid=0eb416f9-524a-49ba-b0a6-755276882e0f"]},{"id":"ITEM-13","itemData":{"DOI":"10.1007/s10745-010-9364-9","author":[{"dropping-particle":"","family":"Aktipis","given":"C Athena","non-dropping-particle":"","parse-names":false,"suffix":""},{"dropping-particle":"","family":"Cronk","given":"Lee","non-dropping-particle":"","parse-names":false,"suffix":""},{"dropping-particle":"De","family":"Aguiar","given":"Rolando","non-dropping-particle":"","parse-names":false,"suffix":""}],"container-title":"Human Ecology","id":"ITEM-13","issue":"2","issued":{"date-parts":[["2011"]]},"page":"131-140","title":"Risk-Pooling and Herd Survival : An Agent-Based Model of a Maasai Gift-Giving System","type":"article-journal","volume":"39"},"uris":["http://www.mendeley.com/documents/?uuid=d865508e-489a-40c8-8c9f-c9cf64f06ee7"]},{"id":"ITEM-14","itemData":{"author":[{"dropping-particle":"","family":"Bendor","given":"Jonathan","non-dropping-particle":"","parse-names":false,"suffix":""},{"dropping-particle":"","family":"Swistak","given":"Piotr","non-dropping-particle":"","parse-names":false,"suffix":""}],"container-title":"American Journal of Sociology","id":"ITEM-14","issue":"6","issued":{"date-parts":[["2001"]]},"page":"1493-1545","title":"The Evolution of Norms","type":"article-journal","volume":"106"},"uris":["http://www.mendeley.com/documents/?uuid=a834940f-8cc9-41d8-b8ef-ab83980c7625"]},{"id":"ITEM-15","itemData":{"author":[{"dropping-particle":"","family":"Gulesci, Selim","given":"et al.","non-dropping-particle":"","parse-names":false,"suffix":""}],"container-title":"Centre for Economic Policy Research","id":"ITEM-15","issued":{"date-parts":[["2021"]]},"title":"A Stepping Stone Approach to Understanding Harmful Norms","type":"article-journal","volume":"Discussion"},"uris":["http://www.mendeley.com/documents/?uuid=424bdfa9-2b45-4649-b1f3-f75256cb91c8"]},{"id":"ITEM-16","itemData":{"DOI":"10.1186/s40649-021-00100-4","ISSN":"2197-4314","author":[{"dropping-particle":"","family":"Rifki","given":"Omar","non-dropping-particle":"","parse-names":false,"suffix":""},{"dropping-particle":"","family":"Ono","given":"Hirotaka","non-dropping-particle":"","parse-names":false,"suffix":""}],"container-title":"Computational Social Networks","id":"ITEM-16","issue":"20","issued":{"date-parts":[["2021"]]},"publisher":"Springer International Publishing","title":"Fairness norms through social networks: a simulation approach","type":"article-journal","volume":"8"},"uris":["http://www.mendeley.com/documents/?uuid=a889e343-6863-4733-9cc6-3a12ca4eb031"]},{"id":"ITEM-17","itemData":{"DOI":"10.1016/j.jtbi.2011.03.015","author":[{"dropping-particle":"","family":"Szabo","given":"Gyorgy","non-dropping-particle":"","parse-names":false,"suffix":""},{"dropping-particle":"","family":"Szolnoki","given":"Attila","non-dropping-particle":"","parse-names":false,"suffix":""}],"container-title":"Journal ofTheoreticalBiology","id":"ITEM-17","issued":{"date-parts":[["2012"]]},"page":"81-87","title":"Selfishness , fraternity , and other-regarding preference in spatial evolutionary games","type":"article-journal","volume":"299"},"uris":["http://www.mendeley.com/documents/?uuid=0e24f3e4-d7d6-4ac6-bc2e-20d74c81ef28"]},{"id":"ITEM-18","itemData":{"DOI":"10.2307/1061165","ISSN":"00384038","author":[{"dropping-particle":"","family":"Young","given":"H. Peyton","non-dropping-particle":"","parse-names":false,"suffix":""}],"container-title":"Southern Economic Journal","id":"ITEM-18","issued":{"date-parts":[["1998"]]},"publisher":"Princeton University Press","title":"Individual Strategy and Social Structure: An Evolutionary Theory of Institutions","type":"book"},"uris":["http://www.mendeley.com/documents/?uuid=5361faaf-c2f7-4928-8308-421baababbe0"]},{"id":"ITEM-19","itemData":{"author":[{"dropping-particle":"","family":"Nowak","given":"Martin","non-dropping-particle":"","parse-names":false,"suffix":""},{"dropping-particle":"","family":"May","given":"Robert","non-dropping-particle":"","parse-names":false,"suffix":""}],"container-title":"Internatinal Journal of Bifurcation and Chaos","id":"ITEM-19","issue":"1","issued":{"date-parts":[["1993"]]},"page":"35-78","title":"THE SPATIAL DILEMMAS OF EVOLUTION","type":"article-journal","volume":"3"},"uris":["http://www.mendeley.com/documents/?uuid=9a62de6f-6520-4727-8aa4-4887e3f83dd0"]},{"id":"ITEM-20","itemData":{"author":[{"dropping-particle":"","family":"Hauert","given":"C H","non-dropping-particle":"","parse-names":false,"suffix":""}],"container-title":"International Journal of Bifurcation and Chaos","id":"ITEM-20","issue":"7","issued":{"date-parts":[["2002"]]},"page":"1531-1548","title":"EFFECTS OF SPACE IN 2 × 2 GAMES","type":"article-journal","volume":"12"},"uris":["http://www.mendeley.com/documents/?uuid=1765fa59-501d-49f0-bf3a-a78c05b4aae9"]},{"id":"ITEM-21","itemData":{"author":[{"dropping-particle":"","family":"Taylor","given":"Michael","non-dropping-particle":"","parse-names":false,"suffix":""}],"id":"ITEM-21","issued":{"date-parts":[["1992"]]},"publisher":"Cambridge University Press","title":"Community, anarchy and liberty","type":"book"},"uris":["http://www.mendeley.com/documents/?uuid=58e4a2af-7240-4201-a29e-91d6daa8ab86"]},{"id":"ITEM-22","itemData":{"author":[{"dropping-particle":"","family":"Conte","given":"Rosaria","non-dropping-particle":"","parse-names":false,"suffix":""},{"dropping-particle":"","family":"Castelfranchi","given":"Cristiano","non-dropping-particle":"","parse-names":false,"suffix":""}],"container-title":"Artificial Intelligence and Law","id":"ITEM-22","issued":{"date-parts":[["1999"]]},"page":"323-340","title":"From conventions to prescriptions: Towards an integrated view of norms","type":"article-journal","volume":"7"},"uris":["http://www.mendeley.com/documents/?uuid=88953277-028a-42bf-9561-d960577177d1"]},{"id":"ITEM-23","itemData":{"author":[{"dropping-particle":"","family":"Brennan","given":"Geoffrey et al.","non-dropping-particle":"","parse-names":false,"suffix":""}],"id":"ITEM-23","issued":{"date-parts":[["2013"]]},"publisher":"Oxford University Press","title":"Explaining Norms","type":"book"},"uris":["http://www.mendeley.com/documents/?uuid=befa3206-3211-4838-8d1e-9a31a1a2f042"]}],"mendeley":{"formattedCitation":"(Aktipis et al., 2011; Bendor &amp; Swistak, 2001; Brennan, 2013; Carpenter et al., 2009; Conte &amp; Castelfranchi, 1999; Gavrilets &amp; Richerson, 2017; Gintis et al., 2009; Gulesci, Selim, 2021; Hauert, 2002; Liu, 2021, 2020; Morsky &amp; Akcay, 2019; M. Nowak &amp; May, 1993; Opp, 2002; Paternotte &amp; Grose, 2013; Rifki &amp; Ono, 2021; Sterelny et al., 2013; Szabo &amp; Szolnoki, 2012; Taylor, 1992; Wilczynski &amp; Brosnan, 2021; Young, 1998, 2015; Zareen et al., 2016)","plainTextFormattedCitation":"(Aktipis et al., 2011; Bendor &amp; Swistak, 2001; Brennan, 2013; Carpenter et al., 2009; Conte &amp; Castelfranchi, 1999; Gavrilets &amp; Richerson, 2017; Gintis et al., 2009; Gulesci, Selim, 2021; Hauert, 2002; Liu, 2021, 2020; Morsky &amp; Akcay, 2019; M. Nowak &amp; May, 1993; Opp, 2002; Paternotte &amp; Grose, 2013; Rifki &amp; Ono, 2021; Sterelny et al., 2013; Szabo &amp; Szolnoki, 2012; Taylor, 1992; Wilczynski &amp; Brosnan, 2021; Young, 1998, 2015; Zareen et al., 2016)","previouslyFormattedCitation":"(Aktipis et al., 2011; Bendor &amp; Swistak, 2001; Brennan, 2013; Carpenter et al., 2009; Conte &amp; Castelfranchi, 1999; Gavrilets &amp; Richerson, 2017; Gintis et al., 2009; Gulesci, Selim, 2021; Hauert, 2002; Liu, 2021, 2020; Morsky &amp; Akcay, 2019; M. Nowak &amp; May, 1993; Opp, 2002; Paternotte &amp; Grose, 2013; Rifki &amp; Ono, 2021; Sterelny et al., 2013; Szabo &amp; Szolnoki, 2012; Taylor, 1992; Wilczynski &amp; Brosnan, 2021; Young, 1998, 2015; Zareen et al., 2016)"},"properties":{"noteIndex":0},"schema":"https://github.com/citation-style-language/schema/raw/master/csl-citation.json"}</w:instrText>
      </w:r>
      <w:r>
        <w:fldChar w:fldCharType="separate"/>
      </w:r>
      <w:r w:rsidRPr="00213D93">
        <w:rPr>
          <w:noProof/>
        </w:rPr>
        <w:t>(Aktipis et al., 2011; Bendor &amp; Swistak, 2001; Brennan, 2013; Carpenter et al., 2009; Conte &amp; Castelfranchi, 1999; Gavrilets &amp; Richerson, 2017; Gintis et al., 2009; Gulesci, Selim, 2021; Hauert, 2002; Liu, 2021, 2020; Morsky &amp; Akcay, 2019; M. Nowak &amp; May, 1993; Opp, 2002; Paternotte &amp; Grose, 2013; Rifki &amp; Ono, 2021; Sterelny et al., 2013; Szabo &amp; Szolnoki, 2012; Taylor, 1992; Wilczynski &amp; Brosnan, 2021; Young, 1998, 2015; Zareen et al., 2016)</w:t>
      </w:r>
      <w:r>
        <w:fldChar w:fldCharType="end"/>
      </w:r>
      <w:r>
        <w:t xml:space="preserve">. </w:t>
      </w:r>
      <w:proofErr w:type="gramStart"/>
      <w:r>
        <w:t>And also</w:t>
      </w:r>
      <w:proofErr w:type="gramEnd"/>
      <w:r>
        <w:t xml:space="preserve"> note that there is no consensus on best approaches. </w:t>
      </w:r>
      <w:r w:rsidRPr="006E7D3C">
        <w:t>While Gintis believes he has built upon</w:t>
      </w:r>
      <w:r>
        <w:t xml:space="preserve"> the work of other leading theorists, particularly </w:t>
      </w:r>
      <w:proofErr w:type="spellStart"/>
      <w:r>
        <w:t>Bicchieri</w:t>
      </w:r>
      <w:proofErr w:type="spellEnd"/>
      <w:r>
        <w:t xml:space="preserve"> and </w:t>
      </w:r>
      <w:proofErr w:type="spellStart"/>
      <w:r>
        <w:t>Binmore</w:t>
      </w:r>
      <w:proofErr w:type="spellEnd"/>
      <w:r>
        <w:t xml:space="preserve">, they have disagreed </w:t>
      </w:r>
      <w:r>
        <w:fldChar w:fldCharType="begin" w:fldLock="1"/>
      </w:r>
      <w:r>
        <w:instrText>ADDIN CSL_CITATION {"citationItems":[{"id":"ITEM-1","itemData":{"DOI":"10.1177/1470594X10369276","ISSN":"1470594X","abstract":"This article addresses several issues raised by Nichols, Gintis, and Skyrms and Zollman in their comments on my book, The Grammar of Society: The Nature and Dynamics of Social Norms. In particular, I explore the relation between social and personal norms, what an adequate game-theoretic representation of norms should be, and what models of norms emergence should tell us about the formation of normative expectations. © SAGE Publications.","author":[{"dropping-particle":"","family":"Bicchieri","given":"Cristina","non-dropping-particle":"","parse-names":false,"suffix":""}],"container-title":"Politics, Philosophy and Economics","id":"ITEM-1","issue":"3","issued":{"date-parts":[["2010"]]},"page":"297-313","title":"Norms, preferences, and conditional behavior","type":"article-journal","volume":"9"},"uris":["http://www.mendeley.com/documents/?uuid=fe8634e3-2c1d-469b-a0b3-74c6345c2746"]},{"id":"ITEM-2","itemData":{"DOI":"10.1007/s11299-010-0073-2","ISSN":"18601839","abstract":"Some behavioral economists argue that the honoring of social norms can be adequately modeled as the optimization of social utility functions in which the welfare of others appears as an explicit argument. This paper suggests that the large experimental claims made for social utility functions are premature at best, and that social norms are better studied as equilibrium selection devices that evolved for use in games that are seldom studied in economics laboratories. © 2010 Springer-Verlag.","author":[{"dropping-particle":"","family":"Binmore","given":"Ken","non-dropping-particle":"","parse-names":false,"suffix":""}],"container-title":"Mind and Society","id":"ITEM-2","issue":"2","issued":{"date-parts":[["2010"]]},"page":"139-157","title":"Social norms or social preferences?","type":"article-journal","volume":"9"},"uris":["http://www.mendeley.com/documents/?uuid=41d3e294-2f33-4183-ae14-0868e7cef687"]}],"mendeley":{"formattedCitation":"(Bicchieri, 2010; Binmore, 2010)","plainTextFormattedCitation":"(Bicchieri, 2010; Binmore, 2010)","previouslyFormattedCitation":"(Bicchieri, 2010; Binmore, 2010)"},"properties":{"noteIndex":0},"schema":"https://github.com/citation-style-language/schema/raw/master/csl-citation.json"}</w:instrText>
      </w:r>
      <w:r>
        <w:fldChar w:fldCharType="separate"/>
      </w:r>
      <w:r w:rsidRPr="005606EF">
        <w:rPr>
          <w:noProof/>
        </w:rPr>
        <w:t>(Bicchieri, 2010; Binmore, 2010)</w:t>
      </w:r>
      <w:r>
        <w:fldChar w:fldCharType="end"/>
      </w:r>
      <w:r>
        <w:t xml:space="preserve">. Furthermore, others reviewing the field have concluded that the approaches of all </w:t>
      </w:r>
      <w:proofErr w:type="spellStart"/>
      <w:r w:rsidR="007F56A8">
        <w:t>Bicchieri</w:t>
      </w:r>
      <w:proofErr w:type="spellEnd"/>
      <w:r w:rsidR="007F56A8">
        <w:t xml:space="preserve">, </w:t>
      </w:r>
      <w:proofErr w:type="spellStart"/>
      <w:r w:rsidR="007F56A8">
        <w:t>Binmore</w:t>
      </w:r>
      <w:proofErr w:type="spellEnd"/>
      <w:r w:rsidR="007F56A8">
        <w:t>, and Gintis</w:t>
      </w:r>
      <w:r>
        <w:t xml:space="preserve"> are </w:t>
      </w:r>
      <w:r w:rsidR="007F56A8">
        <w:t xml:space="preserve">all </w:t>
      </w:r>
      <w:r>
        <w:t xml:space="preserve">incompatible with each other </w:t>
      </w:r>
      <w:r>
        <w:fldChar w:fldCharType="begin" w:fldLock="1"/>
      </w:r>
      <w:r>
        <w:instrText>ADDIN CSL_CITATION {"citationItems":[{"id":"ITEM-1","itemData":{"DOI":"10.1093/bjps/axs024","ISSN":"14643537","abstract":"Recent years have witnessed an increased number of game-theoretic approaches to social norms, which apparently share some common vocabulary and methods. We describe three major approaches of this kind (due to Binmore, Bicchieri, and Gintis), before comparing them systematically on five crucial themes: generality of the solution, preference transformation, punishment, epistemic conditions, and type of explanation. This allows us to show that these theories are, by and large, less compatible than they seem. We then argue that those three theories struggle to account for three phenomena pertaining to social norms (namely context dependence, conflicting norms, and self-evidence), with which any complete game-theoretic account should in principle be able to deal. 1 Introduction2 Accounts 2.1 Binmore: Social norms as equilibrium selection solvers 2.2 Bicchieri: Social norms as conditional behavioural rules 2.3 Gintis: Social norms as choreographers3 Comparing the Accounts 3.1 Games, cues, and generality of solutions 3.2 Norms and other-regarding preferences 3.2.1 Other-regarding preferences 3.2.2 Artificial utility functions 3.3 The role of sanctions 3.4 Getting the epistemic conditions right 3.4.1 Gintis 3.4.2 Bicchieri 3.5 Proximate and ultimate accounts 3.6 Taking stock4 Challenges 4.1 The challenge of context-dependent behaviour 4.1.1 Context-dependence: Varying the game 4.2 Conflicting norms 4.3 Self-evidence5 Conclusion © 2012 The Author 2012. Published by Oxford University Press on behalf of British Society for the Philosophy of Science. All rights reserved. For Permissions, please email: journals.permissions@oup.com.","author":[{"dropping-particle":"","family":"Paternotte","given":"Cédric","non-dropping-particle":"","parse-names":false,"suffix":""},{"dropping-particle":"","family":"Grose","given":"Jonathan","non-dropping-particle":"","parse-names":false,"suffix":""}],"container-title":"British Journal for the Philosophy of Science","id":"ITEM-1","issue":"3","issued":{"date-parts":[["2013"]]},"page":"551-587","title":"Social norms and game theory: Harmony or discord?","type":"article-journal","volume":"64"},"uris":["http://www.mendeley.com/documents/?uuid=f1bca5af-b868-4eca-aef0-36f71bf757ff"]}],"mendeley":{"formattedCitation":"(Paternotte &amp; Grose, 2013)","plainTextFormattedCitation":"(Paternotte &amp; Grose, 2013)","previouslyFormattedCitation":"(Paternotte &amp; Grose, 2013)"},"properties":{"noteIndex":0},"schema":"https://github.com/citation-style-language/schema/raw/master/csl-citation.json"}</w:instrText>
      </w:r>
      <w:r>
        <w:fldChar w:fldCharType="separate"/>
      </w:r>
      <w:r w:rsidRPr="005606EF">
        <w:rPr>
          <w:noProof/>
        </w:rPr>
        <w:t>(Paternotte &amp; Grose, 2013)</w:t>
      </w:r>
      <w:r>
        <w:fldChar w:fldCharType="end"/>
      </w:r>
      <w:r>
        <w:t>.</w:t>
      </w:r>
    </w:p>
  </w:footnote>
  <w:footnote w:id="28">
    <w:p w14:paraId="2FC804C6" w14:textId="77777777" w:rsidR="0003068B" w:rsidRDefault="0003068B" w:rsidP="0003068B">
      <w:pPr>
        <w:pStyle w:val="FootnoteText"/>
      </w:pPr>
      <w:r>
        <w:rPr>
          <w:rStyle w:val="FootnoteReference"/>
        </w:rPr>
        <w:footnoteRef/>
      </w:r>
      <w:r>
        <w:t xml:space="preserve"> Note that Gintis never addresses geography specifically, but due to the overlap of our discipline with all the above, it should be clear that his challenge applies to geographers as well. </w:t>
      </w:r>
    </w:p>
  </w:footnote>
  <w:footnote w:id="29">
    <w:p w14:paraId="364F01F8" w14:textId="77777777" w:rsidR="002C386E" w:rsidRDefault="002C386E" w:rsidP="002C386E">
      <w:pPr>
        <w:pStyle w:val="FootnoteText"/>
      </w:pPr>
      <w:r>
        <w:rPr>
          <w:rStyle w:val="FootnoteReference"/>
        </w:rPr>
        <w:footnoteRef/>
      </w:r>
      <w:r>
        <w:t xml:space="preserve"> For a synopsis, see “A Cooperative Species: Précis” </w:t>
      </w:r>
      <w:r>
        <w:fldChar w:fldCharType="begin" w:fldLock="1"/>
      </w:r>
      <w:r>
        <w:instrText>ADDIN CSL_CITATION {"citationItems":[{"id":"ITEM-1","itemData":{"author":[{"dropping-particle":"","family":"Gintis","given":"Herbert","non-dropping-particle":"","parse-names":false,"suffix":""}],"id":"ITEM-1","issued":{"date-parts":[["2010"]]},"page":"1-7","title":"A Cooperative Species: Précis","type":"webpage"},"uris":["http://www.mendeley.com/documents/?uuid=d15bf724-2213-4e4c-b234-832f22a1eb52"]}],"mendeley":{"formattedCitation":"(Gintis, 2010a)","plainTextFormattedCitation":"(Gintis, 2010a)","previouslyFormattedCitation":"(Gintis, 2010a)"},"properties":{"noteIndex":0},"schema":"https://github.com/citation-style-language/schema/raw/master/csl-citation.json"}</w:instrText>
      </w:r>
      <w:r>
        <w:fldChar w:fldCharType="separate"/>
      </w:r>
      <w:r w:rsidRPr="00BC07F2">
        <w:rPr>
          <w:noProof/>
        </w:rPr>
        <w:t>(Gintis, 2010a)</w:t>
      </w:r>
      <w:r>
        <w:fldChar w:fldCharType="end"/>
      </w:r>
      <w:r>
        <w:t>.</w:t>
      </w:r>
    </w:p>
  </w:footnote>
  <w:footnote w:id="30">
    <w:p w14:paraId="1EBDCC12" w14:textId="7443EEB6" w:rsidR="002C386E" w:rsidRPr="00415E4F" w:rsidRDefault="002C386E" w:rsidP="00415E4F">
      <w:pPr>
        <w:spacing w:line="480" w:lineRule="auto"/>
        <w:ind w:firstLine="720"/>
        <w:rPr>
          <w:rFonts w:cstheme="minorHAnsi"/>
          <w:sz w:val="23"/>
          <w:szCs w:val="23"/>
        </w:rPr>
      </w:pPr>
      <w:r>
        <w:rPr>
          <w:rStyle w:val="FootnoteReference"/>
        </w:rPr>
        <w:footnoteRef/>
      </w:r>
      <w:r>
        <w:t xml:space="preserve"> </w:t>
      </w:r>
      <w:r w:rsidRPr="005F4C50">
        <w:rPr>
          <w:sz w:val="20"/>
          <w:szCs w:val="20"/>
        </w:rPr>
        <w:t>I</w:t>
      </w:r>
      <w:r>
        <w:rPr>
          <w:sz w:val="20"/>
          <w:szCs w:val="20"/>
        </w:rPr>
        <w:t>t would be interesting to compare and contrast this</w:t>
      </w:r>
      <w:r w:rsidRPr="005F4C50">
        <w:rPr>
          <w:sz w:val="20"/>
          <w:szCs w:val="20"/>
        </w:rPr>
        <w:t xml:space="preserve"> newest </w:t>
      </w:r>
      <w:r>
        <w:rPr>
          <w:sz w:val="20"/>
          <w:szCs w:val="20"/>
        </w:rPr>
        <w:t>investigation with</w:t>
      </w:r>
      <w:r w:rsidRPr="005F4C50">
        <w:rPr>
          <w:rFonts w:cstheme="minorHAnsi"/>
          <w:sz w:val="20"/>
          <w:szCs w:val="20"/>
        </w:rPr>
        <w:t xml:space="preserve"> Graeber and </w:t>
      </w:r>
      <w:proofErr w:type="spellStart"/>
      <w:r w:rsidRPr="005F4C50">
        <w:rPr>
          <w:rFonts w:cstheme="minorHAnsi"/>
          <w:sz w:val="20"/>
          <w:szCs w:val="20"/>
        </w:rPr>
        <w:t>Wengrow’s</w:t>
      </w:r>
      <w:proofErr w:type="spellEnd"/>
      <w:r w:rsidRPr="005F4C50">
        <w:rPr>
          <w:rFonts w:cstheme="minorHAnsi"/>
          <w:sz w:val="20"/>
          <w:szCs w:val="20"/>
        </w:rPr>
        <w:t xml:space="preserve"> </w:t>
      </w:r>
      <w:r>
        <w:rPr>
          <w:rFonts w:cstheme="minorHAnsi"/>
          <w:sz w:val="20"/>
          <w:szCs w:val="20"/>
        </w:rPr>
        <w:fldChar w:fldCharType="begin" w:fldLock="1"/>
      </w:r>
      <w:r>
        <w:rPr>
          <w:rFonts w:cstheme="minorHAnsi"/>
          <w:sz w:val="20"/>
          <w:szCs w:val="20"/>
        </w:rPr>
        <w:instrText>ADDIN CSL_CITATION {"citationItems":[{"id":"ITEM-1","itemData":{"author":[{"dropping-particle":"","family":"Graeber","given":"David","non-dropping-particle":"","parse-names":false,"suffix":""},{"dropping-particle":"","family":"Wengrow","given":"David","non-dropping-particle":"","parse-names":false,"suffix":""}],"id":"ITEM-1","issued":{"date-parts":[["2021"]]},"publisher":"Penguin UK","title":"The dawn of everything: A new history of humanity","type":"book"},"uris":["http://www.mendeley.com/documents/?uuid=d744804a-73be-4413-b89a-793298ae7d72"]}],"mendeley":{"formattedCitation":"(Graeber &amp; Wengrow, 2021)","manualFormatting":"(2021)","plainTextFormattedCitation":"(Graeber &amp; Wengrow, 2021)","previouslyFormattedCitation":"(Graeber &amp; Wengrow, 2021)"},"properties":{"noteIndex":0},"schema":"https://github.com/citation-style-language/schema/raw/master/csl-citation.json"}</w:instrText>
      </w:r>
      <w:r>
        <w:rPr>
          <w:rFonts w:cstheme="minorHAnsi"/>
          <w:sz w:val="20"/>
          <w:szCs w:val="20"/>
        </w:rPr>
        <w:fldChar w:fldCharType="separate"/>
      </w:r>
      <w:r w:rsidRPr="005F4C50">
        <w:rPr>
          <w:rFonts w:cstheme="minorHAnsi"/>
          <w:noProof/>
          <w:sz w:val="20"/>
          <w:szCs w:val="20"/>
        </w:rPr>
        <w:t>(2021)</w:t>
      </w:r>
      <w:r>
        <w:rPr>
          <w:rFonts w:cstheme="minorHAnsi"/>
          <w:sz w:val="20"/>
          <w:szCs w:val="20"/>
        </w:rPr>
        <w:fldChar w:fldCharType="end"/>
      </w:r>
      <w:r>
        <w:rPr>
          <w:rFonts w:cstheme="minorHAnsi"/>
          <w:sz w:val="20"/>
          <w:szCs w:val="20"/>
        </w:rPr>
        <w:t xml:space="preserve"> </w:t>
      </w:r>
      <w:r w:rsidRPr="005F4C50">
        <w:rPr>
          <w:rFonts w:cstheme="minorHAnsi"/>
          <w:i/>
          <w:iCs/>
          <w:sz w:val="20"/>
          <w:szCs w:val="20"/>
        </w:rPr>
        <w:t>Dawn of Everything</w:t>
      </w:r>
      <w:r>
        <w:rPr>
          <w:rFonts w:cstheme="minorHAnsi"/>
          <w:sz w:val="20"/>
          <w:szCs w:val="20"/>
        </w:rPr>
        <w:t>.</w:t>
      </w:r>
      <w:r w:rsidRPr="005F4C50">
        <w:rPr>
          <w:rFonts w:cstheme="minorHAnsi"/>
          <w:sz w:val="20"/>
          <w:szCs w:val="20"/>
        </w:rPr>
        <w:t xml:space="preserve"> </w:t>
      </w:r>
      <w:r>
        <w:rPr>
          <w:rFonts w:cstheme="minorHAnsi"/>
          <w:sz w:val="20"/>
          <w:szCs w:val="20"/>
        </w:rPr>
        <w:t>T</w:t>
      </w:r>
      <w:r w:rsidRPr="005F4C50">
        <w:rPr>
          <w:rFonts w:cstheme="minorHAnsi"/>
          <w:sz w:val="20"/>
          <w:szCs w:val="20"/>
        </w:rPr>
        <w:t>he latter has a hundred thousand year time-line</w:t>
      </w:r>
      <w:r>
        <w:rPr>
          <w:rFonts w:cstheme="minorHAnsi"/>
          <w:sz w:val="20"/>
          <w:szCs w:val="20"/>
        </w:rPr>
        <w:t xml:space="preserve">, whereas Gintis et al.’s “Zoon Politikon”  </w:t>
      </w:r>
      <w:r>
        <w:rPr>
          <w:rFonts w:cstheme="minorHAnsi"/>
          <w:sz w:val="20"/>
          <w:szCs w:val="20"/>
        </w:rPr>
        <w:fldChar w:fldCharType="begin" w:fldLock="1"/>
      </w:r>
      <w:r w:rsidR="00C27217">
        <w:rPr>
          <w:rFonts w:cstheme="minorHAnsi"/>
          <w:sz w:val="20"/>
          <w:szCs w:val="20"/>
        </w:rPr>
        <w:instrText>ADDIN CSL_CITATION {"citationItems":[{"id":"ITEM-1","itemData":{"DOI":"10.1016/j.beproc.2018.01.007","author":[{"dropping-particle":"","family":"Gintis","given":"Herbert","non-dropping-particle":"","parse-names":false,"suffix":""},{"dropping-particle":"Van","family":"Schaik","given":"Carel","non-dropping-particle":"","parse-names":false,"suffix":""},{"dropping-particle":"","family":"Boehm","given":"Christopher","non-dropping-particle":"","parse-names":false,"suffix":""},{"dropping-particle":"","family":"King","given":"Martin Luther","non-dropping-particle":"","parse-names":false,"suffix":""},{"dropping-particle":"","family":"Thatcher","given":"Margaret","non-dropping-particle":"","parse-names":false,"suffix":""}],"container-title":"Behavioural Processes","id":"ITEM-1","issue":"January 2018","issued":{"date-parts":[["2019"]]},"page":"17-30","publisher":"Elsevier","title":"Zoon politikon : The evolutionary origins of human socio-political systems","type":"article-journal","volume":"161"},"uris":["http://www.mendeley.com/documents/?uuid=42b43ac5-9449-4976-9d56-ecdd1c8f3f5f"]}],"mendeley":{"formattedCitation":"(Gintis et al., 2019)","plainTextFormattedCitation":"(Gintis et al., 2019)","previouslyFormattedCitation":"(Gintis et al., 2019)"},"properties":{"noteIndex":0},"schema":"https://github.com/citation-style-language/schema/raw/master/csl-citation.json"}</w:instrText>
      </w:r>
      <w:r>
        <w:rPr>
          <w:rFonts w:cstheme="minorHAnsi"/>
          <w:sz w:val="20"/>
          <w:szCs w:val="20"/>
        </w:rPr>
        <w:fldChar w:fldCharType="separate"/>
      </w:r>
      <w:r w:rsidRPr="00CC1759">
        <w:rPr>
          <w:rFonts w:cstheme="minorHAnsi"/>
          <w:noProof/>
          <w:sz w:val="20"/>
          <w:szCs w:val="20"/>
        </w:rPr>
        <w:t>(Gintis et al., 2019)</w:t>
      </w:r>
      <w:r>
        <w:rPr>
          <w:rFonts w:cstheme="minorHAnsi"/>
          <w:sz w:val="20"/>
          <w:szCs w:val="20"/>
        </w:rPr>
        <w:fldChar w:fldCharType="end"/>
      </w:r>
      <w:r>
        <w:rPr>
          <w:rFonts w:cstheme="minorHAnsi"/>
          <w:sz w:val="20"/>
          <w:szCs w:val="20"/>
        </w:rPr>
        <w:t xml:space="preserve"> has a million year time-line. But there are many connecting themes. For example, Graeber and </w:t>
      </w:r>
      <w:proofErr w:type="spellStart"/>
      <w:r>
        <w:rPr>
          <w:rFonts w:cstheme="minorHAnsi"/>
          <w:sz w:val="20"/>
          <w:szCs w:val="20"/>
        </w:rPr>
        <w:t>Wengrow</w:t>
      </w:r>
      <w:proofErr w:type="spellEnd"/>
      <w:r>
        <w:rPr>
          <w:rFonts w:cstheme="minorHAnsi"/>
          <w:sz w:val="20"/>
          <w:szCs w:val="20"/>
        </w:rPr>
        <w:t xml:space="preserve"> also seize on Aristotle’s term, meaning “political animal,” to express the human capacity for aversion to tyranny </w:t>
      </w:r>
      <w:r>
        <w:rPr>
          <w:rFonts w:cstheme="minorHAnsi"/>
          <w:sz w:val="20"/>
          <w:szCs w:val="20"/>
        </w:rPr>
        <w:fldChar w:fldCharType="begin" w:fldLock="1"/>
      </w:r>
      <w:r>
        <w:rPr>
          <w:rFonts w:cstheme="minorHAnsi"/>
          <w:sz w:val="20"/>
          <w:szCs w:val="20"/>
        </w:rPr>
        <w:instrText>ADDIN CSL_CITATION {"citationItems":[{"id":"ITEM-1","itemData":{"author":[{"dropping-particle":"","family":"Graeber","given":"David","non-dropping-particle":"","parse-names":false,"suffix":""},{"dropping-particle":"","family":"Wengrow","given":"David","non-dropping-particle":"","parse-names":false,"suffix":""}],"id":"ITEM-1","issued":{"date-parts":[["2021"]]},"publisher":"Penguin UK","title":"The dawn of everything: A new history of humanity","type":"book"},"uris":["http://www.mendeley.com/documents/?uuid=d744804a-73be-4413-b89a-793298ae7d72"]}],"mendeley":{"formattedCitation":"(Graeber &amp; Wengrow, 2021)","manualFormatting":"(Graeber &amp; Wengrow, 2021, 86)","plainTextFormattedCitation":"(Graeber &amp; Wengrow, 2021)","previouslyFormattedCitation":"(Graeber &amp; Wengrow, 2021)"},"properties":{"noteIndex":0},"schema":"https://github.com/citation-style-language/schema/raw/master/csl-citation.json"}</w:instrText>
      </w:r>
      <w:r>
        <w:rPr>
          <w:rFonts w:cstheme="minorHAnsi"/>
          <w:sz w:val="20"/>
          <w:szCs w:val="20"/>
        </w:rPr>
        <w:fldChar w:fldCharType="separate"/>
      </w:r>
      <w:r w:rsidRPr="00CC1759">
        <w:rPr>
          <w:rFonts w:cstheme="minorHAnsi"/>
          <w:noProof/>
          <w:sz w:val="20"/>
          <w:szCs w:val="20"/>
        </w:rPr>
        <w:t>(Graeber &amp; Wengrow, 2021</w:t>
      </w:r>
      <w:r>
        <w:rPr>
          <w:rFonts w:cstheme="minorHAnsi"/>
          <w:noProof/>
          <w:sz w:val="20"/>
          <w:szCs w:val="20"/>
        </w:rPr>
        <w:t>, 86</w:t>
      </w:r>
      <w:r w:rsidRPr="00CC1759">
        <w:rPr>
          <w:rFonts w:cstheme="minorHAnsi"/>
          <w:noProof/>
          <w:sz w:val="20"/>
          <w:szCs w:val="20"/>
        </w:rPr>
        <w:t>)</w:t>
      </w:r>
      <w:r>
        <w:rPr>
          <w:rFonts w:cstheme="minorHAnsi"/>
          <w:sz w:val="20"/>
          <w:szCs w:val="20"/>
        </w:rPr>
        <w:fldChar w:fldCharType="end"/>
      </w:r>
      <w:r>
        <w:rPr>
          <w:rFonts w:cstheme="minorHAnsi"/>
          <w:sz w:val="20"/>
          <w:szCs w:val="20"/>
        </w:rPr>
        <w:t>.</w:t>
      </w:r>
    </w:p>
  </w:footnote>
  <w:footnote w:id="31">
    <w:p w14:paraId="6E611698" w14:textId="79532B3C" w:rsidR="005630DA" w:rsidRPr="001E686D" w:rsidRDefault="005630DA">
      <w:pPr>
        <w:pStyle w:val="FootnoteText"/>
      </w:pPr>
      <w:r>
        <w:rPr>
          <w:rStyle w:val="FootnoteReference"/>
        </w:rPr>
        <w:footnoteRef/>
      </w:r>
      <w:r>
        <w:t xml:space="preserve"> Gintis’ discussion </w:t>
      </w:r>
      <w:r w:rsidR="003A04F9">
        <w:t xml:space="preserve">of a “likely genetic predisposition underlying sociopathy” </w:t>
      </w:r>
      <w:r w:rsidR="003A04F9">
        <w:fldChar w:fldCharType="begin" w:fldLock="1"/>
      </w:r>
      <w:r w:rsidR="009312BB">
        <w:instrText>ADDIN CSL_CITATION {"citationItems":[{"id":"ITEM-1","itemData":{"DOI":"10.4324/9780203165669","ISBN":"9780691160849","author":[{"dropping-particle":"","family":"Gintis","given":"Herbert","non-dropping-particle":"","parse-names":false,"suffix":""}],"id":"ITEM-1","issued":{"date-parts":[["2014"]]},"publisher":"Princeton University Press","title":"The Bounds of Reason: Game Theory and the Unification of the Social Sciences","type":"book"},"uris":["http://www.mendeley.com/documents/?uuid=7ec9cd40-9f66-4de5-9c16-140d5cc1dffb"]}],"mendeley":{"formattedCitation":"(Gintis, 2014)","manualFormatting":"(Gintis, 2014, 200)","plainTextFormattedCitation":"(Gintis, 2014)","previouslyFormattedCitation":"(Gintis, 2014)"},"properties":{"noteIndex":0},"schema":"https://github.com/citation-style-language/schema/raw/master/csl-citation.json"}</w:instrText>
      </w:r>
      <w:r w:rsidR="003A04F9">
        <w:fldChar w:fldCharType="separate"/>
      </w:r>
      <w:r w:rsidR="003A04F9" w:rsidRPr="003A04F9">
        <w:rPr>
          <w:noProof/>
        </w:rPr>
        <w:t>(Gintis, 2014</w:t>
      </w:r>
      <w:r w:rsidR="003A04F9">
        <w:rPr>
          <w:noProof/>
        </w:rPr>
        <w:t>, 200</w:t>
      </w:r>
      <w:r w:rsidR="003A04F9" w:rsidRPr="003A04F9">
        <w:rPr>
          <w:noProof/>
        </w:rPr>
        <w:t>)</w:t>
      </w:r>
      <w:r w:rsidR="003A04F9">
        <w:fldChar w:fldCharType="end"/>
      </w:r>
      <w:r w:rsidR="003A04F9">
        <w:t xml:space="preserve"> will no doubt raise some eyebrows, for example—these sorts of arguments having a long history justifying </w:t>
      </w:r>
      <w:r w:rsidR="001E686D">
        <w:t xml:space="preserve">disproportionate rates of incarceration by race and so on </w:t>
      </w:r>
      <w:r w:rsidR="001E686D" w:rsidRPr="001E686D">
        <w:rPr>
          <w:rFonts w:cstheme="minorHAnsi"/>
        </w:rPr>
        <w:fldChar w:fldCharType="begin" w:fldLock="1"/>
      </w:r>
      <w:r w:rsidR="001E686D" w:rsidRPr="001E686D">
        <w:rPr>
          <w:rFonts w:cstheme="minorHAnsi"/>
        </w:rPr>
        <w:instrText>ADDIN CSL_CITATION {"citationItems":[{"id":"ITEM-1","itemData":{"author":[{"dropping-particle":"","family":"Allen","given":"Elizabeth","non-dropping-particle":"","parse-names":false,"suffix":""},{"dropping-particle":"","family":"Beckwith","given":"Barbara","non-dropping-particle":"","parse-names":false,"suffix":""},{"dropping-particle":"","family":"Beckwith","given":"John","non-dropping-particle":"","parse-names":false,"suffix":""},{"dropping-particle":"","family":"Chorover","given":"Steven","non-dropping-particle":"","parse-names":false,"suffix":""},{"dropping-particle":"","family":"Culver","given":"David","non-dropping-particle":"","parse-names":false,"suffix":""},{"dropping-particle":"","family":"Gould","given":"Stephen Jay","non-dropping-particle":"","parse-names":false,"suffix":""}],"container-title":"New York Review","id":"ITEM-1","issue":"November13","issued":{"date-parts":[["1975"]]},"title":"Against \"Sociobiology\"","type":"article-journal"},"uris":["http://www.mendeley.com/documents/?uuid=fd7cc767-20fb-4667-8702-5b20b40ce3f1"]},{"id":"ITEM-2","itemData":{"author":[{"dropping-particle":"","family":"Gould","given":"Stephen Jay","non-dropping-particle":"","parse-names":false,"suffix":""}],"id":"ITEM-2","issued":{"date-parts":[["1996"]]},"publisher":"W. W. Norton &amp; Company","title":"The Mismeasure of Man","type":"book"},"uris":["http://www.mendeley.com/documents/?uuid=996c851f-3f18-4ace-b4d2-f97f89af1d62"]}],"mendeley":{"formattedCitation":"(Allen et al., 1975; Gould, 1996)","plainTextFormattedCitation":"(Allen et al., 1975; Gould, 1996)","previouslyFormattedCitation":"(Allen et al., 1975; Gould, 1996)"},"properties":{"noteIndex":0},"schema":"https://github.com/citation-style-language/schema/raw/master/csl-citation.json"}</w:instrText>
      </w:r>
      <w:r w:rsidR="001E686D" w:rsidRPr="001E686D">
        <w:rPr>
          <w:rFonts w:cstheme="minorHAnsi"/>
        </w:rPr>
        <w:fldChar w:fldCharType="separate"/>
      </w:r>
      <w:r w:rsidR="001E686D" w:rsidRPr="001E686D">
        <w:rPr>
          <w:rFonts w:cstheme="minorHAnsi"/>
          <w:noProof/>
        </w:rPr>
        <w:t>(Allen et al., 1975; Gould, 1996)</w:t>
      </w:r>
      <w:r w:rsidR="001E686D" w:rsidRPr="001E686D">
        <w:rPr>
          <w:rFonts w:cstheme="minorHAnsi"/>
        </w:rPr>
        <w:fldChar w:fldCharType="end"/>
      </w:r>
      <w:r w:rsidR="001E686D" w:rsidRPr="001E686D">
        <w:t xml:space="preserve">. </w:t>
      </w:r>
    </w:p>
  </w:footnote>
  <w:footnote w:id="32">
    <w:p w14:paraId="3BD14735" w14:textId="66A58109" w:rsidR="00100057" w:rsidRPr="00F61627" w:rsidRDefault="00100057" w:rsidP="00100057">
      <w:pPr>
        <w:pStyle w:val="FootnoteText"/>
      </w:pPr>
      <w:r>
        <w:rPr>
          <w:rStyle w:val="FootnoteReference"/>
        </w:rPr>
        <w:footnoteRef/>
      </w:r>
      <w:r>
        <w:t xml:space="preserve"> Bowles and Gintis’ </w:t>
      </w:r>
      <w:r>
        <w:fldChar w:fldCharType="begin" w:fldLock="1"/>
      </w:r>
      <w:r>
        <w:instrText>ADDIN CSL_CITATION {"citationItems":[{"id":"ITEM-1","itemData":{"ISBN":"9781608461318","author":[{"dropping-particle":"","family":"Bowles","given":"Samuel","non-dropping-particle":"","parse-names":false,"suffix":""},{"dropping-particle":"","family":"Gintis","given":"Herbert","non-dropping-particle":"","parse-names":false,"suffix":""}],"id":"ITEM-1","issued":{"date-parts":[["1976"]]},"publisher":"Basic Books","publisher-place":"New York","title":"Schooling in Capitalist America","type":"book"},"uris":["http://www.mendeley.com/documents/?uuid=81d340bb-7eac-40de-8758-dd1653205cea"]}],"mendeley":{"formattedCitation":"(Bowles &amp; Gintis, 1976)","manualFormatting":"(1976)","plainTextFormattedCitation":"(Bowles &amp; Gintis, 1976)","previouslyFormattedCitation":"(Bowles &amp; Gintis, 1976)"},"properties":{"noteIndex":0},"schema":"https://github.com/citation-style-language/schema/raw/master/csl-citation.json"}</w:instrText>
      </w:r>
      <w:r>
        <w:fldChar w:fldCharType="separate"/>
      </w:r>
      <w:r w:rsidRPr="00F61627">
        <w:rPr>
          <w:noProof/>
        </w:rPr>
        <w:t>(1976)</w:t>
      </w:r>
      <w:r>
        <w:fldChar w:fldCharType="end"/>
      </w:r>
      <w:r>
        <w:t xml:space="preserve"> </w:t>
      </w:r>
      <w:r>
        <w:rPr>
          <w:i/>
          <w:iCs/>
        </w:rPr>
        <w:t>Schooling in Capitalist America</w:t>
      </w:r>
      <w:r>
        <w:t xml:space="preserve"> has </w:t>
      </w:r>
      <w:r w:rsidRPr="00F61627">
        <w:t>16852</w:t>
      </w:r>
      <w:r>
        <w:t xml:space="preserve"> citations according to Google Scholar, as of this writing. That is well over three times as many citations for any of Gintis’ non-Marxist works. It is little wonder that his economics colleagues still get confused by this and attack him for being anti-capitalist. See </w:t>
      </w:r>
      <w:r>
        <w:fldChar w:fldCharType="begin" w:fldLock="1"/>
      </w:r>
      <w:r>
        <w:instrText>ADDIN CSL_CITATION {"citationItems":[{"id":"ITEM-1","itemData":{"DOI":"10.1007/s11299-010-0073-2","ISSN":"18601839","abstract":"Some behavioral economists argue that the honoring of social norms can be adequately modeled as the optimization of social utility functions in which the welfare of others appears as an explicit argument. This paper suggests that the large experimental claims made for social utility functions are premature at best, and that social norms are better studied as equilibrium selection devices that evolved for use in games that are seldom studied in economics laboratories. © 2010 Springer-Verlag.","author":[{"dropping-particle":"","family":"Binmore","given":"Ken","non-dropping-particle":"","parse-names":false,"suffix":""}],"container-title":"Mind and Society","id":"ITEM-1","issue":"2","issued":{"date-parts":[["2010"]]},"page":"139-157","title":"Social norms or social preferences?","type":"article-journal","volume":"9"},"uris":["http://www.mendeley.com/documents/?uuid=41d3e294-2f33-4183-ae14-0868e7cef687"]},{"id":"ITEM-2","itemData":{"author":[{"dropping-particle":"","family":"Gintis","given":"Herbert","non-dropping-particle":"","parse-names":false,"suffix":""}],"id":"ITEM-2","issued":{"date-parts":[["2011"]]},"title":"Reply to Binmore: Social Norms or Social Preferences","type":"webpage"},"uris":["http://www.mendeley.com/documents/?uuid=3cf8bd84-9717-432a-b6ac-4bd0bdb0c533"]}],"mendeley":{"formattedCitation":"(Binmore, 2010; Gintis, 2011)","manualFormatting":"(Binmore, 2010; Gintis, 2011, 4)","plainTextFormattedCitation":"(Binmore, 2010; Gintis, 2011)","previouslyFormattedCitation":"(Binmore, 2010; Gintis, 2011)"},"properties":{"noteIndex":0},"schema":"https://github.com/citation-style-language/schema/raw/master/csl-citation.json"}</w:instrText>
      </w:r>
      <w:r>
        <w:fldChar w:fldCharType="separate"/>
      </w:r>
      <w:r w:rsidRPr="0011766F">
        <w:rPr>
          <w:noProof/>
        </w:rPr>
        <w:t>(Binmore, 2010; Gintis, 2011</w:t>
      </w:r>
      <w:r>
        <w:rPr>
          <w:noProof/>
        </w:rPr>
        <w:t>, 4</w:t>
      </w:r>
      <w:r w:rsidRPr="0011766F">
        <w:rPr>
          <w:noProof/>
        </w:rPr>
        <w:t>)</w:t>
      </w:r>
      <w:r>
        <w:fldChar w:fldCharType="end"/>
      </w:r>
      <w:r>
        <w:t>. Nevertheless, after his twenty-year career as a Marxist, Gintis has long moved on some decades ago, and is outspoken about his disillusionment with Marxism.</w:t>
      </w:r>
    </w:p>
  </w:footnote>
  <w:footnote w:id="33">
    <w:p w14:paraId="437AE605" w14:textId="77777777" w:rsidR="00C122DD" w:rsidRDefault="00C122DD" w:rsidP="00C122DD">
      <w:pPr>
        <w:pStyle w:val="FootnoteText"/>
      </w:pPr>
      <w:r>
        <w:rPr>
          <w:rStyle w:val="FootnoteReference"/>
        </w:rPr>
        <w:footnoteRef/>
      </w:r>
      <w:r>
        <w:t xml:space="preserve"> For the purposes of this discussion, we will assume the mathematics and physics here are valid. Frankly, we are not qualified to evaluate them. Admittedly, neither are Harvey and Reed—although they do present much more of that material </w:t>
      </w:r>
      <w:r>
        <w:fldChar w:fldCharType="begin" w:fldLock="1"/>
      </w:r>
      <w:r>
        <w:instrText>ADDIN CSL_CITATION {"citationItems":[{"id":"ITEM-1","itemData":{"DOI":"10.1016/1061-7361(94)90020-5","ISSN":"10617361","author":[{"dropping-particle":"","family":"Harvey","given":"David L.","non-dropping-particle":"","parse-names":false,"suffix":""},{"dropping-particle":"","family":"Reed","given":"Michael H.","non-dropping-particle":"","parse-names":false,"suffix":""}],"container-title":"Journal of Social and Evolutionary Systems","id":"ITEM-1","issue":"4","issued":{"date-parts":[["1994"]]},"page":"371-411","title":"The evolution of dissipative social systems","type":"article-journal","volume":"17"},"uris":["http://www.mendeley.com/documents/?uuid=cdfac26f-e58f-4352-9d4f-a963785761c4"]}],"mendeley":{"formattedCitation":"(D. L. Harvey &amp; Reed, 1994)","plainTextFormattedCitation":"(D. L. Harvey &amp; Reed, 1994)","previouslyFormattedCitation":"(D. L. Harvey &amp; Reed, 1994)"},"properties":{"noteIndex":0},"schema":"https://github.com/citation-style-language/schema/raw/master/csl-citation.json"}</w:instrText>
      </w:r>
      <w:r>
        <w:fldChar w:fldCharType="separate"/>
      </w:r>
      <w:r w:rsidRPr="004C3E11">
        <w:rPr>
          <w:noProof/>
        </w:rPr>
        <w:t>(D. L. Harvey &amp; Reed, 1994)</w:t>
      </w:r>
      <w:r>
        <w:fldChar w:fldCharType="end"/>
      </w:r>
      <w:r>
        <w:t xml:space="preserve">. For now, we are mostly interested in giving a sense for how they use the metaphors involved and build a social scientific hypothesis. </w:t>
      </w:r>
    </w:p>
  </w:footnote>
  <w:footnote w:id="34">
    <w:p w14:paraId="5FCF52B3" w14:textId="3FF402ED" w:rsidR="00BF0A36" w:rsidRDefault="00BF0A36">
      <w:pPr>
        <w:pStyle w:val="FootnoteText"/>
      </w:pPr>
      <w:r>
        <w:rPr>
          <w:rStyle w:val="FootnoteReference"/>
        </w:rPr>
        <w:footnoteRef/>
      </w:r>
      <w:r>
        <w:t xml:space="preserve"> In fact, Harvey and Reed draw heavily upon Roy Bhaskar’s philosophy of critical realism</w:t>
      </w:r>
      <w:r w:rsidR="00CB6A28">
        <w:t xml:space="preserve">, which insists that the social sciences can be </w:t>
      </w:r>
      <w:r w:rsidR="0095759C">
        <w:t>“</w:t>
      </w:r>
      <w:r w:rsidR="00CB6A28">
        <w:t>natural sciences</w:t>
      </w:r>
      <w:r w:rsidR="0095759C">
        <w:t>”</w:t>
      </w:r>
      <w:r w:rsidR="00CB6A28">
        <w:t>—though not at all in a mechanistic or reductionist sense</w:t>
      </w:r>
      <w:r w:rsidR="00672E04">
        <w:t xml:space="preserve"> </w:t>
      </w:r>
      <w:r w:rsidR="00672E04">
        <w:fldChar w:fldCharType="begin" w:fldLock="1"/>
      </w:r>
      <w:r w:rsidR="006A1ABB">
        <w:instrText>ADDIN CSL_CITATION {"citationItems":[{"id":"ITEM-1","itemData":{"ISBN":"9780415454940","author":[{"dropping-particle":"","family":"Bhaskar","given":"Roy","non-dropping-particle":"","parse-names":false,"suffix":""}],"id":"ITEM-1","issued":{"date-parts":[["2008"]]},"publisher":"Routledge","title":"A Realist Theory of Science","type":"book"},"uris":["http://www.mendeley.com/documents/?uuid=8098d7c0-6a92-4fab-83ef-d20b16ba5d78"]},{"id":"ITEM-2","itemData":{"ISBN":"0203976622","author":[{"dropping-particle":"","family":"Bhaskar","given":"Roy","non-dropping-particle":"","parse-names":false,"suffix":""}],"id":"ITEM-2","issued":{"date-parts":[["1998"]]},"publisher":"Routledge","title":"The Possibility of Naturalism: A Philosophical Critique of the Contemporary Human Sciences","type":"book"},"uris":["http://www.mendeley.com/documents/?uuid=b8c66bc7-68d0-4e7d-ba6a-f60a779e1677"]},{"id":"ITEM-3","itemData":{"DOI":"10.1016/1061-7361(94)90020-5","ISSN":"10617361","author":[{"dropping-particle":"","family":"Harvey","given":"David L.","non-dropping-particle":"","parse-names":false,"suffix":""},{"dropping-particle":"","family":"Reed","given":"Michael H.","non-dropping-particle":"","parse-names":false,"suffix":""}],"container-title":"Journal of Social and Evolutionary Systems","id":"ITEM-3","issue":"4","issued":{"date-parts":[["1994"]]},"page":"371-411","title":"The evolution of dissipative social systems","type":"article-journal","volume":"17"},"uris":["http://www.mendeley.com/documents/?uuid=cdfac26f-e58f-4352-9d4f-a963785761c4"]}],"mendeley":{"formattedCitation":"(Bhaskar, 1998, 2008; D. L. Harvey &amp; Reed, 1994)","manualFormatting":"(Bhaskar, 1998; D. L. Harvey &amp; Reed, 1994, 408)","plainTextFormattedCitation":"(Bhaskar, 1998, 2008; D. L. Harvey &amp; Reed, 1994)","previouslyFormattedCitation":"(Bhaskar, 1998, 2008; D. L. Harvey &amp; Reed, 1994)"},"properties":{"noteIndex":0},"schema":"https://github.com/citation-style-language/schema/raw/master/csl-citation.json"}</w:instrText>
      </w:r>
      <w:r w:rsidR="00672E04">
        <w:fldChar w:fldCharType="separate"/>
      </w:r>
      <w:r w:rsidR="00672E04" w:rsidRPr="00672E04">
        <w:rPr>
          <w:noProof/>
        </w:rPr>
        <w:t>(Bhaskar, 1998; D. L. Harvey &amp; Reed, 1994</w:t>
      </w:r>
      <w:r w:rsidR="00672E04">
        <w:rPr>
          <w:noProof/>
        </w:rPr>
        <w:t>, 408</w:t>
      </w:r>
      <w:r w:rsidR="00672E04" w:rsidRPr="00672E04">
        <w:rPr>
          <w:noProof/>
        </w:rPr>
        <w:t>)</w:t>
      </w:r>
      <w:r w:rsidR="00672E04">
        <w:fldChar w:fldCharType="end"/>
      </w:r>
      <w:r w:rsidR="00672E04">
        <w:t xml:space="preserve">. </w:t>
      </w:r>
      <w:r>
        <w:t xml:space="preserve"> </w:t>
      </w:r>
      <w:r w:rsidR="006A1ABB">
        <w:t xml:space="preserve">Bhaskar’s philosophy elucidates the emergent properties of social structures, and has been important to human geographers </w:t>
      </w:r>
      <w:r w:rsidR="006A1ABB">
        <w:fldChar w:fldCharType="begin" w:fldLock="1"/>
      </w:r>
      <w:r w:rsidR="002D5745">
        <w:instrText>ADDIN CSL_CITATION {"citationItems":[{"id":"ITEM-1","itemData":{"DOI":"10.1111/j.0020-2754.2004.00321.x","ISSN":"00202754","abstract":"Complexity science has attracted considerable attention in a number of disciplines. However, this perspective on scientific understanding remains ill defined. In this paper, ideas and approaches from complexity science are reviewed. It appears that complexity science fundamentally is driven by ontological decisions on the part of the investigator. This is a result of the epistemological approach fundamental to complexity as it is currently studied, which is based on the construction of computer simulation models of reality. This methodology requires that researchers decide what exists and is important enough to represent in a simulation, and also what to leave out. Although this points to serious difficulties with complexity science, it is argued that the approach nevertheless has much to offer human geography. Drawing on complexity science, renewed engagements between physical and human geography, and between both and geographical information science seem possible, based on clearly shared concerns with the representation of geographical phenomena. In conclusion, it is suggested that seeing models as a source of geographical narratives may be a useful way to promote constructive engagement between different perspectives in the discipline. © Royal Geographical Society (with The Institute of British Geographers) 2004.","author":[{"dropping-particle":"","family":"O'Sullivan","given":"David","non-dropping-particle":"","parse-names":false,"suffix":""}],"container-title":"Transactions of the Institute of British Geographers","id":"ITEM-1","issue":"3","issued":{"date-parts":[["2004"]]},"page":"282-295","title":"Complexity science and human geography","type":"article-journal","volume":"29"},"uris":["http://www.mendeley.com/documents/?uuid=73e7707d-c01a-4eb7-a829-66c0f3b19eba"]}],"mendeley":{"formattedCitation":"(David O’Sullivan, 2004)","manualFormatting":"(David O’Sullivan, 2004, 287)","plainTextFormattedCitation":"(David O’Sullivan, 2004)","previouslyFormattedCitation":"(David O’Sullivan, 2004)"},"properties":{"noteIndex":0},"schema":"https://github.com/citation-style-language/schema/raw/master/csl-citation.json"}</w:instrText>
      </w:r>
      <w:r w:rsidR="006A1ABB">
        <w:fldChar w:fldCharType="separate"/>
      </w:r>
      <w:r w:rsidR="006A1ABB" w:rsidRPr="006A1ABB">
        <w:rPr>
          <w:noProof/>
        </w:rPr>
        <w:t>(David O’Sullivan, 2004</w:t>
      </w:r>
      <w:r w:rsidR="006A1ABB">
        <w:rPr>
          <w:noProof/>
        </w:rPr>
        <w:t>, 287</w:t>
      </w:r>
      <w:r w:rsidR="006A1ABB" w:rsidRPr="006A1ABB">
        <w:rPr>
          <w:noProof/>
        </w:rPr>
        <w:t>)</w:t>
      </w:r>
      <w:r w:rsidR="006A1ABB">
        <w:fldChar w:fldCharType="end"/>
      </w:r>
      <w:r w:rsidR="006A1ABB">
        <w:t xml:space="preserve">. </w:t>
      </w:r>
      <w:r w:rsidR="00672E04">
        <w:t>For the full “wedding” of Bhaskar’s critical realist ontology and epistemology to their dissipative systems</w:t>
      </w:r>
      <w:r>
        <w:t xml:space="preserve"> </w:t>
      </w:r>
      <w:r w:rsidR="00672E04">
        <w:t xml:space="preserve">paradigm, see Harvey and Reed </w:t>
      </w:r>
      <w:r w:rsidR="00242A9E">
        <w:fldChar w:fldCharType="begin" w:fldLock="1"/>
      </w:r>
      <w:r w:rsidR="00F817C6">
        <w:instrText>ADDIN CSL_CITATION {"citationItems":[{"id":"ITEM-1","itemData":{"author":[{"dropping-particle":"","family":"Harvey","given":"David L.","non-dropping-particle":"","parse-names":false,"suffix":""},{"dropping-particle":"","family":"Reed","given":"Michael","non-dropping-particle":"","parse-names":false,"suffix":""}],"chapter-number":"13","container-title":"Chaos Theory in the Social Sciences: Foundations and Applications","editor":[{"dropping-particle":"","family":"Kiel","given":"D","non-dropping-particle":"","parse-names":false,"suffix":""},{"dropping-particle":"","family":"Elliott","given":"E","non-dropping-particle":"","parse-names":false,"suffix":""}],"id":"ITEM-1","issued":{"date-parts":[["1997"]]},"publisher":"University of Michigan Press","title":"Social Science as the Study of Complex Systems","type":"chapter"},"uris":["http://www.mendeley.com/documents/?uuid=370401ab-ea53-4edc-835e-dbed9d7704a9"]}],"mendeley":{"formattedCitation":"(D. L. Harvey &amp; Reed, 1997)","manualFormatting":"(1997, 296, 298-301)","plainTextFormattedCitation":"(D. L. Harvey &amp; Reed, 1997)","previouslyFormattedCitation":"(D. L. Harvey &amp; Reed, 1997)"},"properties":{"noteIndex":0},"schema":"https://github.com/citation-style-language/schema/raw/master/csl-citation.json"}</w:instrText>
      </w:r>
      <w:r w:rsidR="00242A9E">
        <w:fldChar w:fldCharType="separate"/>
      </w:r>
      <w:r w:rsidR="00242A9E" w:rsidRPr="00242A9E">
        <w:rPr>
          <w:noProof/>
        </w:rPr>
        <w:t>(1997</w:t>
      </w:r>
      <w:r w:rsidR="00242A9E">
        <w:rPr>
          <w:noProof/>
        </w:rPr>
        <w:t>, 296, 298-301</w:t>
      </w:r>
      <w:r w:rsidR="00242A9E" w:rsidRPr="00242A9E">
        <w:rPr>
          <w:noProof/>
        </w:rPr>
        <w:t>)</w:t>
      </w:r>
      <w:r w:rsidR="00242A9E">
        <w:fldChar w:fldCharType="end"/>
      </w:r>
      <w:r w:rsidR="002D5745">
        <w:t xml:space="preserve"> and Byrne </w:t>
      </w:r>
      <w:r w:rsidR="002D5745">
        <w:fldChar w:fldCharType="begin" w:fldLock="1"/>
      </w:r>
      <w:r w:rsidR="00120FEA">
        <w:instrText>ADDIN CSL_CITATION {"citationItems":[{"id":"ITEM-1","itemData":{"ISBN":"0203003918","author":[{"dropping-particle":"","family":"Byrne","given":"David","non-dropping-particle":"","parse-names":false,"suffix":""}],"id":"ITEM-1","issued":{"date-parts":[["1998"]]},"publisher":"Routledge","title":"Complexity Theory and the Social Sciences: an Introduction","type":"book"},"uris":["http://www.mendeley.com/documents/?uuid=9ea83285-3ee6-47d2-93ff-58b83152c75e"]}],"mendeley":{"formattedCitation":"(Byrne, 1998)","manualFormatting":"(1998, 35, 37)","plainTextFormattedCitation":"(Byrne, 1998)","previouslyFormattedCitation":"(Byrne, 1998)"},"properties":{"noteIndex":0},"schema":"https://github.com/citation-style-language/schema/raw/master/csl-citation.json"}</w:instrText>
      </w:r>
      <w:r w:rsidR="002D5745">
        <w:fldChar w:fldCharType="separate"/>
      </w:r>
      <w:r w:rsidR="002D5745" w:rsidRPr="002D5745">
        <w:rPr>
          <w:noProof/>
        </w:rPr>
        <w:t>(1998</w:t>
      </w:r>
      <w:r w:rsidR="00844ADB">
        <w:rPr>
          <w:noProof/>
        </w:rPr>
        <w:t>, 35, 37</w:t>
      </w:r>
      <w:r w:rsidR="002D5745" w:rsidRPr="002D5745">
        <w:rPr>
          <w:noProof/>
        </w:rPr>
        <w:t>)</w:t>
      </w:r>
      <w:r w:rsidR="002D5745">
        <w:fldChar w:fldCharType="end"/>
      </w:r>
      <w:r w:rsidR="002D5745">
        <w:t>.</w:t>
      </w:r>
    </w:p>
  </w:footnote>
  <w:footnote w:id="35">
    <w:p w14:paraId="61BC599C" w14:textId="4F2459DD" w:rsidR="00DD508E" w:rsidRDefault="00DD508E" w:rsidP="00DD508E">
      <w:pPr>
        <w:pStyle w:val="FootnoteText"/>
      </w:pPr>
      <w:r>
        <w:rPr>
          <w:rStyle w:val="FootnoteReference"/>
        </w:rPr>
        <w:footnoteRef/>
      </w:r>
      <w:r>
        <w:t xml:space="preserve"> There is abundant evidence that Marx himself </w:t>
      </w:r>
      <w:r w:rsidR="00286289">
        <w:t>did not hold the belief in these fixed stages,</w:t>
      </w:r>
      <w:r w:rsidR="00A16C11">
        <w:t xml:space="preserve"> </w:t>
      </w:r>
      <w:r w:rsidR="00A16C11">
        <w:rPr>
          <w:i/>
          <w:iCs/>
        </w:rPr>
        <w:t>at least</w:t>
      </w:r>
      <w:r>
        <w:t xml:space="preserve"> in the last decade of his life </w:t>
      </w:r>
      <w:r>
        <w:fldChar w:fldCharType="begin" w:fldLock="1"/>
      </w:r>
      <w:r>
        <w:instrText>ADDIN CSL_CITATION {"citationItems":[{"id":"ITEM-1","itemData":{"editor":[{"dropping-particle":"","family":"Shanin","given":"Teodor","non-dropping-particle":"","parse-names":false,"suffix":""}],"id":"ITEM-1","issued":{"date-parts":[["2018"]]},"publisher":"Verso","title":"Late Marx and the Russian Road: Marx and the Peripheries of Capitalism","type":"book"},"uris":["http://www.mendeley.com/documents/?uuid=71af596f-de10-4bd1-a3f6-a89cd2f10579"]}],"mendeley":{"formattedCitation":"(Shanin, 2018)","plainTextFormattedCitation":"(Shanin, 2018)","previouslyFormattedCitation":"(Shanin, 2018)"},"properties":{"noteIndex":0},"schema":"https://github.com/citation-style-language/schema/raw/master/csl-citation.json"}</w:instrText>
      </w:r>
      <w:r>
        <w:fldChar w:fldCharType="separate"/>
      </w:r>
      <w:r>
        <w:rPr>
          <w:noProof/>
        </w:rPr>
        <w:t>(Shanin, 2018)</w:t>
      </w:r>
      <w:r>
        <w:fldChar w:fldCharType="end"/>
      </w:r>
      <w:r>
        <w:t>. But this has been largely ignored by Marxists.</w:t>
      </w:r>
    </w:p>
  </w:footnote>
  <w:footnote w:id="36">
    <w:p w14:paraId="0F562023" w14:textId="0D247787" w:rsidR="00E55288" w:rsidRDefault="00E55288">
      <w:pPr>
        <w:pStyle w:val="FootnoteText"/>
      </w:pPr>
      <w:r>
        <w:rPr>
          <w:rStyle w:val="FootnoteReference"/>
        </w:rPr>
        <w:footnoteRef/>
      </w:r>
      <w:r>
        <w:t xml:space="preserve"> This is an online publication without page numbers, but one can search for the quotes. </w:t>
      </w:r>
    </w:p>
  </w:footnote>
  <w:footnote w:id="37">
    <w:p w14:paraId="62A12125" w14:textId="62AA09A7" w:rsidR="009D2530" w:rsidRDefault="009D2530">
      <w:pPr>
        <w:pStyle w:val="FootnoteText"/>
      </w:pPr>
      <w:r>
        <w:rPr>
          <w:rStyle w:val="FootnoteReference"/>
        </w:rPr>
        <w:footnoteRef/>
      </w:r>
      <w:r>
        <w:t xml:space="preserve"> See </w:t>
      </w:r>
      <w:r>
        <w:fldChar w:fldCharType="begin" w:fldLock="1"/>
      </w:r>
      <w:r w:rsidR="00F61627">
        <w:instrText>ADDIN CSL_CITATION {"citationItems":[{"id":"ITEM-1","itemData":{"URL":"https://www.youtube.com/watch?v=gideFt9gLLw","author":[{"dropping-particle":"","family":"Gintis","given":"Herbert","non-dropping-particle":"","parse-names":false,"suffix":""}],"container-title":"Cambridge University Youtube Channel","id":"ITEM-1","issued":{"date-parts":[["2009"]]},"title":"Herbert Gintis, Darwin and modern science, Thu 9 July","type":"webpage"},"uris":["http://www.mendeley.com/documents/?uuid=b9e9218b-f5ca-4c4d-a952-018fd0f92802"]}],"mendeley":{"formattedCitation":"(Gintis, 2009b)","plainTextFormattedCitation":"(Gintis, 2009b)","previouslyFormattedCitation":"(Gintis, 2009b)"},"properties":{"noteIndex":0},"schema":"https://github.com/citation-style-language/schema/raw/master/csl-citation.json"}</w:instrText>
      </w:r>
      <w:r>
        <w:fldChar w:fldCharType="separate"/>
      </w:r>
      <w:r w:rsidRPr="009D2530">
        <w:rPr>
          <w:noProof/>
        </w:rPr>
        <w:t>(Gintis, 2009b)</w:t>
      </w:r>
      <w:r>
        <w:fldChar w:fldCharType="end"/>
      </w:r>
      <w:r>
        <w:t xml:space="preserve">. </w:t>
      </w:r>
    </w:p>
  </w:footnote>
  <w:footnote w:id="38">
    <w:p w14:paraId="202526FC" w14:textId="312482FB" w:rsidR="00AF6CAE" w:rsidRDefault="00AF6CAE">
      <w:pPr>
        <w:pStyle w:val="FootnoteText"/>
      </w:pPr>
      <w:r>
        <w:rPr>
          <w:rStyle w:val="FootnoteReference"/>
        </w:rPr>
        <w:footnoteRef/>
      </w:r>
      <w:r>
        <w:t xml:space="preserve"> But see the discussion on sociobiology, </w:t>
      </w:r>
      <w:proofErr w:type="gramStart"/>
      <w:r>
        <w:t>Gould</w:t>
      </w:r>
      <w:proofErr w:type="gramEnd"/>
      <w:r>
        <w:t xml:space="preserve"> and Wilson below. </w:t>
      </w:r>
    </w:p>
  </w:footnote>
  <w:footnote w:id="39">
    <w:p w14:paraId="760E0306" w14:textId="2C9E524B" w:rsidR="00A72A34" w:rsidRDefault="00A72A34">
      <w:pPr>
        <w:pStyle w:val="FootnoteText"/>
      </w:pPr>
      <w:r>
        <w:rPr>
          <w:rStyle w:val="FootnoteReference"/>
        </w:rPr>
        <w:footnoteRef/>
      </w:r>
      <w:r>
        <w:t xml:space="preserve"> For a discussion of critics of Harvey and Reed’s claim that social systems are a special class of dissipative systems, within sociology, see Williams </w:t>
      </w:r>
      <w:r>
        <w:fldChar w:fldCharType="begin" w:fldLock="1"/>
      </w:r>
      <w:r w:rsidR="004766BB">
        <w:instrText>ADDIN CSL_CITATION {"citationItems":[{"id":"ITEM-1","itemData":{"ISBN":"9783030197940","author":[{"dropping-particle":"","family":"Williams","given":"Alex","non-dropping-particle":"","parse-names":false,"suffix":""}],"id":"ITEM-1","issued":{"date-parts":[["2020"]]},"publisher":"Palgrave McMillan","title":"Political Hegemony: Mechanisms of Power After Gramsci","type":"book"},"uris":["http://www.mendeley.com/documents/?uuid=9c97d46b-452c-45f6-8724-faa4d6abc04a"]}],"mendeley":{"formattedCitation":"(Williams, 2020)","manualFormatting":"(2020, 60-61)","plainTextFormattedCitation":"(Williams, 2020)","previouslyFormattedCitation":"(Williams, 2020)"},"properties":{"noteIndex":0},"schema":"https://github.com/citation-style-language/schema/raw/master/csl-citation.json"}</w:instrText>
      </w:r>
      <w:r>
        <w:fldChar w:fldCharType="separate"/>
      </w:r>
      <w:r w:rsidRPr="00A72A34">
        <w:rPr>
          <w:noProof/>
        </w:rPr>
        <w:t>(2020</w:t>
      </w:r>
      <w:r>
        <w:rPr>
          <w:noProof/>
        </w:rPr>
        <w:t>, 60-61</w:t>
      </w:r>
      <w:r w:rsidRPr="00A72A34">
        <w:rPr>
          <w:noProof/>
        </w:rPr>
        <w:t>)</w:t>
      </w:r>
      <w:r>
        <w:fldChar w:fldCharType="end"/>
      </w:r>
      <w:r>
        <w:t>.</w:t>
      </w:r>
    </w:p>
  </w:footnote>
  <w:footnote w:id="40">
    <w:p w14:paraId="72B762BD" w14:textId="77777777" w:rsidR="0037452C" w:rsidRDefault="0037452C" w:rsidP="0037452C">
      <w:pPr>
        <w:pStyle w:val="FootnoteText"/>
      </w:pPr>
      <w:r>
        <w:rPr>
          <w:rStyle w:val="FootnoteReference"/>
        </w:rPr>
        <w:footnoteRef/>
      </w:r>
      <w:r>
        <w:t xml:space="preserve"> For Williams, this school of thought includes Byrne </w:t>
      </w:r>
      <w:r>
        <w:fldChar w:fldCharType="begin" w:fldLock="1"/>
      </w:r>
      <w:r>
        <w:instrText>ADDIN CSL_CITATION {"citationItems":[{"id":"ITEM-1","itemData":{"ISBN":"0203003918","author":[{"dropping-particle":"","family":"Byrne","given":"David","non-dropping-particle":"","parse-names":false,"suffix":""}],"id":"ITEM-1","issued":{"date-parts":[["1998"]]},"publisher":"Routledge","title":"Complexity Theory and the Social Sciences: an Introduction","type":"book"},"uris":["http://www.mendeley.com/documents/?uuid=9ea83285-3ee6-47d2-93ff-58b83152c75e"]}],"mendeley":{"formattedCitation":"(Byrne, 1998)","manualFormatting":"(1998)","plainTextFormattedCitation":"(Byrne, 1998)","previouslyFormattedCitation":"(Byrne, 1998)"},"properties":{"noteIndex":0},"schema":"https://github.com/citation-style-language/schema/raw/master/csl-citation.json"}</w:instrText>
      </w:r>
      <w:r>
        <w:fldChar w:fldCharType="separate"/>
      </w:r>
      <w:r>
        <w:rPr>
          <w:noProof/>
        </w:rPr>
        <w:t>(1998)</w:t>
      </w:r>
      <w:r>
        <w:fldChar w:fldCharType="end"/>
      </w:r>
      <w:r>
        <w:t xml:space="preserve">, Byrne and Callaghan </w:t>
      </w:r>
      <w:r>
        <w:fldChar w:fldCharType="begin" w:fldLock="1"/>
      </w:r>
      <w:r>
        <w:instrText>ADDIN CSL_CITATION {"citationItems":[{"id":"ITEM-1","itemData":{"ISBN":"9780415693677","author":[{"dropping-particle":"","family":"Byrne","given":"David","non-dropping-particle":"","parse-names":false,"suffix":""},{"dropping-particle":"","family":"Callaghan","given":"Gill","non-dropping-particle":"","parse-names":false,"suffix":""}],"id":"ITEM-1","issued":{"date-parts":[["2014"]]},"publisher":"Routledge","title":"Complexity Theory and the Social Sciences: the State of the Art","type":"book"},"uris":["http://www.mendeley.com/documents/?uuid=fd88f1a4-68aa-4964-9b41-e1770cae0a37"]}],"mendeley":{"formattedCitation":"(Byrne &amp; Callaghan, 2014)","manualFormatting":"(2014)","plainTextFormattedCitation":"(Byrne &amp; Callaghan, 2014)","previouslyFormattedCitation":"(Byrne &amp; Callaghan, 2014)"},"properties":{"noteIndex":0},"schema":"https://github.com/citation-style-language/schema/raw/master/csl-citation.json"}</w:instrText>
      </w:r>
      <w:r>
        <w:fldChar w:fldCharType="separate"/>
      </w:r>
      <w:r>
        <w:rPr>
          <w:noProof/>
        </w:rPr>
        <w:t>(2014)</w:t>
      </w:r>
      <w:r>
        <w:fldChar w:fldCharType="end"/>
      </w:r>
      <w:r>
        <w:t xml:space="preserve">, Williams </w:t>
      </w:r>
      <w:r>
        <w:fldChar w:fldCharType="begin" w:fldLock="1"/>
      </w:r>
      <w:r>
        <w:instrText>ADDIN CSL_CITATION {"citationItems":[{"id":"ITEM-1","itemData":{"ISBN":"9783030197940","author":[{"dropping-particle":"","family":"Williams","given":"Alex","non-dropping-particle":"","parse-names":false,"suffix":""}],"id":"ITEM-1","issued":{"date-parts":[["2020"]]},"publisher":"Palgrave McMillan","title":"Political Hegemony: Mechanisms of Power After Gramsci","type":"book"},"uris":["http://www.mendeley.com/documents/?uuid=9c97d46b-452c-45f6-8724-faa4d6abc04a"]}],"mendeley":{"formattedCitation":"(Williams, 2020)","manualFormatting":"(2020)","plainTextFormattedCitation":"(Williams, 2020)","previouslyFormattedCitation":"(Williams, 2020)"},"properties":{"noteIndex":0},"schema":"https://github.com/citation-style-language/schema/raw/master/csl-citation.json"}</w:instrText>
      </w:r>
      <w:r>
        <w:fldChar w:fldCharType="separate"/>
      </w:r>
      <w:r>
        <w:rPr>
          <w:noProof/>
        </w:rPr>
        <w:t>(2020)</w:t>
      </w:r>
      <w:r>
        <w:fldChar w:fldCharType="end"/>
      </w:r>
      <w:r>
        <w:t xml:space="preserve"> himself, and Harvey and Reed </w:t>
      </w:r>
      <w:r>
        <w:fldChar w:fldCharType="begin" w:fldLock="1"/>
      </w:r>
      <w:r>
        <w:instrText>ADDIN CSL_CITATION {"citationItems":[{"id":"ITEM-1","itemData":{"DOI":"10.1016/1061-7361(94)90020-5","ISSN":"10617361","author":[{"dropping-particle":"","family":"Harvey","given":"David L.","non-dropping-particle":"","parse-names":false,"suffix":""},{"dropping-particle":"","family":"Reed","given":"Michael H.","non-dropping-particle":"","parse-names":false,"suffix":""}],"container-title":"Journal of Social and Evolutionary Systems","id":"ITEM-1","issue":"4","issued":{"date-parts":[["1994"]]},"page":"371-411","title":"The evolution of dissipative social systems","type":"article-journal","volume":"17"},"uris":["http://www.mendeley.com/documents/?uuid=cdfac26f-e58f-4352-9d4f-a963785761c4"]},{"id":"ITEM-2","itemData":{"author":[{"dropping-particle":"","family":"Harvey","given":"David L.","non-dropping-particle":"","parse-names":false,"suffix":""},{"dropping-particle":"","family":"Reed","given":"Michael","non-dropping-particle":"","parse-names":false,"suffix":""}],"chapter-number":"13","container-title":"Chaos Theory in the Social Sciences: Foundations and Applications","editor":[{"dropping-particle":"","family":"Kiel","given":"D","non-dropping-particle":"","parse-names":false,"suffix":""},{"dropping-particle":"","family":"Elliott","given":"E","non-dropping-particle":"","parse-names":false,"suffix":""}],"id":"ITEM-2","issued":{"date-parts":[["1997"]]},"publisher":"University of Michigan Press","title":"Social Science as the Study of Complex Systems","type":"chapter"},"uris":["http://www.mendeley.com/documents/?uuid=370401ab-ea53-4edc-835e-dbed9d7704a9"]}],"mendeley":{"formattedCitation":"(D. L. Harvey &amp; Reed, 1997, 1994)","manualFormatting":"(1997, 1994)","plainTextFormattedCitation":"(D. L. Harvey &amp; Reed, 1997, 1994)","previouslyFormattedCitation":"(D. L. Harvey &amp; Reed, 1997, 1994)"},"properties":{"noteIndex":0},"schema":"https://github.com/citation-style-language/schema/raw/master/csl-citation.json"}</w:instrText>
      </w:r>
      <w:r>
        <w:fldChar w:fldCharType="separate"/>
      </w:r>
      <w:r>
        <w:rPr>
          <w:noProof/>
        </w:rPr>
        <w:t>(1997, 1994)</w:t>
      </w:r>
      <w:r>
        <w:fldChar w:fldCharType="end"/>
      </w:r>
      <w:r>
        <w:t xml:space="preserve">. Paul </w:t>
      </w:r>
      <w:proofErr w:type="spellStart"/>
      <w:r>
        <w:t>Prew</w:t>
      </w:r>
      <w:proofErr w:type="spellEnd"/>
      <w:r>
        <w:t xml:space="preserve"> </w:t>
      </w:r>
      <w:r>
        <w:fldChar w:fldCharType="begin" w:fldLock="1"/>
      </w:r>
      <w:r>
        <w:instrText>ADDIN CSL_CITATION {"citationItems":[{"id":"ITEM-1","itemData":{"DOI":"10.1093/oxfordhb/9780190695545.013.35","ISBN":"9780190695545","author":[{"dropping-particle":"","family":"Prew","given":"Paul","non-dropping-particle":"","parse-names":false,"suffix":""}],"container-title":"The Oxford Handbook of Karl Marx","id":"ITEM-1","issue":"October","issued":{"date-parts":[["2019"]]},"page":"606-628","title":"Sociopoiesis","type":"chapter"},"uris":["http://www.mendeley.com/documents/?uuid=7fddd965-0fea-43b4-9931-9698fabfb206"]}],"mendeley":{"formattedCitation":"(Prew, 2019)","manualFormatting":"(2019)","plainTextFormattedCitation":"(Prew, 2019)","previouslyFormattedCitation":"(Prew, 2019)"},"properties":{"noteIndex":0},"schema":"https://github.com/citation-style-language/schema/raw/master/csl-citation.json"}</w:instrText>
      </w:r>
      <w:r>
        <w:fldChar w:fldCharType="separate"/>
      </w:r>
      <w:r>
        <w:rPr>
          <w:noProof/>
        </w:rPr>
        <w:t>(2019)</w:t>
      </w:r>
      <w:r>
        <w:fldChar w:fldCharType="end"/>
      </w:r>
      <w:r>
        <w:t xml:space="preserve"> should also be added—he is unique in that his “</w:t>
      </w:r>
      <w:proofErr w:type="spellStart"/>
      <w:r>
        <w:t>sociopoesis</w:t>
      </w:r>
      <w:proofErr w:type="spellEnd"/>
      <w:r>
        <w:t>” concept emphasizes and builds upon another complexity concept we have not had time to discuss—</w:t>
      </w:r>
      <w:proofErr w:type="spellStart"/>
      <w:r>
        <w:t>autopoesis</w:t>
      </w:r>
      <w:proofErr w:type="spellEnd"/>
      <w:r>
        <w:t xml:space="preserve">, derived from Varela’s </w:t>
      </w:r>
      <w:r>
        <w:fldChar w:fldCharType="begin" w:fldLock="1"/>
      </w:r>
      <w:r>
        <w:instrText>ADDIN CSL_CITATION {"citationItems":[{"id":"ITEM-1","itemData":{"author":[{"dropping-particle":"","family":"Varela","given":"Francisco J.","non-dropping-particle":"","parse-names":false,"suffix":""}],"id":"ITEM-1","issued":{"date-parts":[["1981"]]},"publisher":"North Holland","title":"Autopoiesis: a theory of living organization","type":"book"},"uris":["http://www.mendeley.com/documents/?uuid=ef584903-053d-4aed-8771-e5d616b5549d"]}],"mendeley":{"formattedCitation":"(Varela, 1981)","manualFormatting":"(1981)","plainTextFormattedCitation":"(Varela, 1981)","previouslyFormattedCitation":"(Varela, 1981)"},"properties":{"noteIndex":0},"schema":"https://github.com/citation-style-language/schema/raw/master/csl-citation.json"}</w:instrText>
      </w:r>
      <w:r>
        <w:fldChar w:fldCharType="separate"/>
      </w:r>
      <w:r>
        <w:rPr>
          <w:noProof/>
        </w:rPr>
        <w:t>(1981)</w:t>
      </w:r>
      <w:r>
        <w:fldChar w:fldCharType="end"/>
      </w:r>
      <w:r>
        <w:t xml:space="preserve"> thought on the self-sustaining nature of organisms. </w:t>
      </w:r>
    </w:p>
  </w:footnote>
  <w:footnote w:id="41">
    <w:p w14:paraId="5E448567" w14:textId="77777777" w:rsidR="00C537D5" w:rsidRDefault="00C537D5" w:rsidP="00C537D5">
      <w:pPr>
        <w:pStyle w:val="FootnoteText"/>
      </w:pPr>
      <w:r>
        <w:rPr>
          <w:rStyle w:val="FootnoteReference"/>
        </w:rPr>
        <w:footnoteRef/>
      </w:r>
      <w:r>
        <w:t xml:space="preserve"> Highlanders in fact never used cacao and did not understand its utility, besides being a commodity for sale </w:t>
      </w:r>
      <w:r>
        <w:fldChar w:fldCharType="begin" w:fldLock="1"/>
      </w:r>
      <w:r>
        <w:instrText>ADDIN CSL_CITATION {"citationItems":[{"id":"ITEM-1","itemData":{"author":[{"dropping-particle":"","family":"Li","given":"Tania Murray","non-dropping-particle":"","parse-names":false,"suffix":""}],"id":"ITEM-1","issued":{"date-parts":[["2014"]]},"publisher":"Duke University Press","publisher-place":"Durham","title":"Land's End: Capitalist relations on an indigenous frontier","type":"book"},"uris":["http://www.mendeley.com/documents/?uuid=00f11cce-f318-49cd-95a2-a01cfa358716"]}],"mendeley":{"formattedCitation":"(Li, 2014)","manualFormatting":"(Li, 2014, 123)","plainTextFormattedCitation":"(Li, 2014)","previouslyFormattedCitation":"(Li, 2014)"},"properties":{"noteIndex":0},"schema":"https://github.com/citation-style-language/schema/raw/master/csl-citation.json"}</w:instrText>
      </w:r>
      <w:r>
        <w:fldChar w:fldCharType="separate"/>
      </w:r>
      <w:r w:rsidRPr="009549DB">
        <w:rPr>
          <w:noProof/>
        </w:rPr>
        <w:t>(Li, 2014</w:t>
      </w:r>
      <w:r>
        <w:rPr>
          <w:noProof/>
        </w:rPr>
        <w:t>, 123</w:t>
      </w:r>
      <w:r w:rsidRPr="009549DB">
        <w:rPr>
          <w:noProof/>
        </w:rPr>
        <w:t>)</w:t>
      </w:r>
      <w:r>
        <w:fldChar w:fldCharType="end"/>
      </w:r>
      <w:r>
        <w:t>.</w:t>
      </w:r>
    </w:p>
  </w:footnote>
  <w:footnote w:id="42">
    <w:p w14:paraId="05BE9E88" w14:textId="77777777" w:rsidR="00C537D5" w:rsidRDefault="00C537D5" w:rsidP="00C537D5">
      <w:pPr>
        <w:pStyle w:val="FootnoteText"/>
      </w:pPr>
      <w:r>
        <w:rPr>
          <w:rStyle w:val="FootnoteReference"/>
        </w:rPr>
        <w:footnoteRef/>
      </w:r>
      <w:r>
        <w:t xml:space="preserve"> The radius from the market, the rate at which agents are tempted to become tobacco-growers, and the amount they overharvest when doing so, can all be adjusted by sliders. </w:t>
      </w:r>
    </w:p>
  </w:footnote>
  <w:footnote w:id="43">
    <w:p w14:paraId="7CD48046" w14:textId="77777777" w:rsidR="00C537D5" w:rsidRDefault="00C537D5" w:rsidP="00C537D5">
      <w:pPr>
        <w:pStyle w:val="FootnoteText"/>
      </w:pPr>
      <w:r>
        <w:rPr>
          <w:rStyle w:val="FootnoteReference"/>
        </w:rPr>
        <w:footnoteRef/>
      </w:r>
      <w:r>
        <w:t xml:space="preserve"> The number of patches they start growing cacao on is adjustable—it is set by adding the number on the “</w:t>
      </w:r>
      <w:r w:rsidRPr="00922D1D">
        <w:t>extra-cacao-patches</w:t>
      </w:r>
      <w:r>
        <w:t xml:space="preserve">” slider to a default initial patch. </w:t>
      </w:r>
    </w:p>
  </w:footnote>
  <w:footnote w:id="44">
    <w:p w14:paraId="7F49F875" w14:textId="77777777" w:rsidR="00C537D5" w:rsidRDefault="00C537D5" w:rsidP="00C537D5">
      <w:pPr>
        <w:pStyle w:val="FootnoteText"/>
      </w:pPr>
      <w:r>
        <w:rPr>
          <w:rStyle w:val="FootnoteReference"/>
        </w:rPr>
        <w:footnoteRef/>
      </w:r>
      <w:r>
        <w:t xml:space="preserve"> The amount of punishment, how sensitive to punishment cacao-growers are, and the propensity to punish, are set by the “</w:t>
      </w:r>
      <w:r w:rsidRPr="004210A3">
        <w:t>strength-of-c-punishment</w:t>
      </w:r>
      <w:r>
        <w:t>,” “</w:t>
      </w:r>
      <w:r w:rsidRPr="004210A3">
        <w:t>percent-c-wealth-lost-to-punishment</w:t>
      </w:r>
      <w:r>
        <w:t>,” and “</w:t>
      </w:r>
      <w:r w:rsidRPr="00045B2D">
        <w:t>cacao-cheat-threshold</w:t>
      </w:r>
      <w:r>
        <w:t xml:space="preserve">” sliders, respectively. </w:t>
      </w:r>
    </w:p>
  </w:footnote>
  <w:footnote w:id="45">
    <w:p w14:paraId="53CDAA99" w14:textId="77777777" w:rsidR="00C537D5" w:rsidRDefault="00C537D5" w:rsidP="00C537D5">
      <w:pPr>
        <w:pStyle w:val="FootnoteText"/>
      </w:pPr>
      <w:r>
        <w:rPr>
          <w:rStyle w:val="FootnoteReference"/>
        </w:rPr>
        <w:footnoteRef/>
      </w:r>
      <w:r>
        <w:t xml:space="preserve"> The amount of punishment, how sensitive to punishment cacao-growers are, and the propensity to punish, are set by the “</w:t>
      </w:r>
      <w:r w:rsidRPr="004210A3">
        <w:t>strength-of-c-punishment</w:t>
      </w:r>
      <w:r>
        <w:t>,” “</w:t>
      </w:r>
      <w:r w:rsidRPr="004210A3">
        <w:t>percent-c-wealth-lost-to-punishment</w:t>
      </w:r>
      <w:r>
        <w:t>,” and “</w:t>
      </w:r>
      <w:r w:rsidRPr="00045B2D">
        <w:t>cacao-cheat-threshold</w:t>
      </w:r>
      <w:r>
        <w:t xml:space="preserve">” sliders, respectively.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DC022A"/>
    <w:multiLevelType w:val="hybridMultilevel"/>
    <w:tmpl w:val="8EDCFD78"/>
    <w:lvl w:ilvl="0" w:tplc="034A9D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A462FD"/>
    <w:multiLevelType w:val="hybridMultilevel"/>
    <w:tmpl w:val="9F9E1762"/>
    <w:lvl w:ilvl="0" w:tplc="76D2EC6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759201C"/>
    <w:multiLevelType w:val="hybridMultilevel"/>
    <w:tmpl w:val="66F2A8A6"/>
    <w:lvl w:ilvl="0" w:tplc="77DCCD5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A184E71"/>
    <w:multiLevelType w:val="hybridMultilevel"/>
    <w:tmpl w:val="33D24B0E"/>
    <w:lvl w:ilvl="0" w:tplc="BCC4611A">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502C6778"/>
    <w:multiLevelType w:val="hybridMultilevel"/>
    <w:tmpl w:val="916ECF02"/>
    <w:lvl w:ilvl="0" w:tplc="44781590">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50C310C4"/>
    <w:multiLevelType w:val="hybridMultilevel"/>
    <w:tmpl w:val="19C6185A"/>
    <w:lvl w:ilvl="0" w:tplc="1A2092E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A511465"/>
    <w:multiLevelType w:val="hybridMultilevel"/>
    <w:tmpl w:val="882EDFDA"/>
    <w:lvl w:ilvl="0" w:tplc="AC7EE05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5F713F0F"/>
    <w:multiLevelType w:val="hybridMultilevel"/>
    <w:tmpl w:val="89202804"/>
    <w:lvl w:ilvl="0" w:tplc="23CE009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001570B"/>
    <w:multiLevelType w:val="hybridMultilevel"/>
    <w:tmpl w:val="D2F6C6A0"/>
    <w:lvl w:ilvl="0" w:tplc="5C1CFEB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9A36D14"/>
    <w:multiLevelType w:val="hybridMultilevel"/>
    <w:tmpl w:val="520E668C"/>
    <w:lvl w:ilvl="0" w:tplc="0A22179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A6F7DD0"/>
    <w:multiLevelType w:val="hybridMultilevel"/>
    <w:tmpl w:val="58842312"/>
    <w:lvl w:ilvl="0" w:tplc="DE948FCE">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7D917F86"/>
    <w:multiLevelType w:val="hybridMultilevel"/>
    <w:tmpl w:val="1D0EEEFC"/>
    <w:lvl w:ilvl="0" w:tplc="A4D8692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937635844">
    <w:abstractNumId w:val="6"/>
  </w:num>
  <w:num w:numId="2" w16cid:durableId="51164582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5088623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33179866">
    <w:abstractNumId w:val="5"/>
  </w:num>
  <w:num w:numId="5" w16cid:durableId="1390881989">
    <w:abstractNumId w:val="2"/>
  </w:num>
  <w:num w:numId="6" w16cid:durableId="835805594">
    <w:abstractNumId w:val="0"/>
  </w:num>
  <w:num w:numId="7" w16cid:durableId="776681927">
    <w:abstractNumId w:val="9"/>
  </w:num>
  <w:num w:numId="8" w16cid:durableId="1019624943">
    <w:abstractNumId w:val="10"/>
  </w:num>
  <w:num w:numId="9" w16cid:durableId="975069534">
    <w:abstractNumId w:val="8"/>
  </w:num>
  <w:num w:numId="10" w16cid:durableId="792213221">
    <w:abstractNumId w:val="1"/>
  </w:num>
  <w:num w:numId="11" w16cid:durableId="592473397">
    <w:abstractNumId w:val="11"/>
  </w:num>
  <w:num w:numId="12" w16cid:durableId="155635018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9395B"/>
    <w:rsid w:val="00003A8D"/>
    <w:rsid w:val="00004D98"/>
    <w:rsid w:val="000142DF"/>
    <w:rsid w:val="00016ED2"/>
    <w:rsid w:val="00020CBC"/>
    <w:rsid w:val="000232EE"/>
    <w:rsid w:val="0003068B"/>
    <w:rsid w:val="0003239D"/>
    <w:rsid w:val="00033654"/>
    <w:rsid w:val="00036C94"/>
    <w:rsid w:val="000379A2"/>
    <w:rsid w:val="00046906"/>
    <w:rsid w:val="0005792D"/>
    <w:rsid w:val="0006181E"/>
    <w:rsid w:val="000627AA"/>
    <w:rsid w:val="0007239D"/>
    <w:rsid w:val="00074C67"/>
    <w:rsid w:val="00076BEC"/>
    <w:rsid w:val="00083F2B"/>
    <w:rsid w:val="00092DB6"/>
    <w:rsid w:val="0009308F"/>
    <w:rsid w:val="000948E7"/>
    <w:rsid w:val="00094EC9"/>
    <w:rsid w:val="000966CF"/>
    <w:rsid w:val="000A489F"/>
    <w:rsid w:val="000A5E3C"/>
    <w:rsid w:val="000B2E59"/>
    <w:rsid w:val="000B5ABD"/>
    <w:rsid w:val="000C0AC6"/>
    <w:rsid w:val="000C2B03"/>
    <w:rsid w:val="000C5162"/>
    <w:rsid w:val="000D22A5"/>
    <w:rsid w:val="000D2F0B"/>
    <w:rsid w:val="000D301D"/>
    <w:rsid w:val="000D3F62"/>
    <w:rsid w:val="000D6B63"/>
    <w:rsid w:val="000E5850"/>
    <w:rsid w:val="000E58F2"/>
    <w:rsid w:val="000F7C07"/>
    <w:rsid w:val="00100057"/>
    <w:rsid w:val="001108E0"/>
    <w:rsid w:val="0011766F"/>
    <w:rsid w:val="00120FEA"/>
    <w:rsid w:val="00122620"/>
    <w:rsid w:val="00124887"/>
    <w:rsid w:val="001300B5"/>
    <w:rsid w:val="00136B5D"/>
    <w:rsid w:val="001405DD"/>
    <w:rsid w:val="00140A54"/>
    <w:rsid w:val="00156065"/>
    <w:rsid w:val="001753B1"/>
    <w:rsid w:val="00180775"/>
    <w:rsid w:val="00182566"/>
    <w:rsid w:val="00196D49"/>
    <w:rsid w:val="001A46EB"/>
    <w:rsid w:val="001A744E"/>
    <w:rsid w:val="001B06C3"/>
    <w:rsid w:val="001B42C3"/>
    <w:rsid w:val="001C07DA"/>
    <w:rsid w:val="001C4D83"/>
    <w:rsid w:val="001C6280"/>
    <w:rsid w:val="001D45EE"/>
    <w:rsid w:val="001D7020"/>
    <w:rsid w:val="001D7E67"/>
    <w:rsid w:val="001E42F1"/>
    <w:rsid w:val="001E56B9"/>
    <w:rsid w:val="001E686D"/>
    <w:rsid w:val="001F44BD"/>
    <w:rsid w:val="001F4770"/>
    <w:rsid w:val="001F53F8"/>
    <w:rsid w:val="002011EB"/>
    <w:rsid w:val="00211946"/>
    <w:rsid w:val="00212078"/>
    <w:rsid w:val="00216637"/>
    <w:rsid w:val="00223AE8"/>
    <w:rsid w:val="00240B62"/>
    <w:rsid w:val="00240D10"/>
    <w:rsid w:val="00242A9E"/>
    <w:rsid w:val="0024492F"/>
    <w:rsid w:val="0025065B"/>
    <w:rsid w:val="002547AE"/>
    <w:rsid w:val="002600A5"/>
    <w:rsid w:val="00261E6F"/>
    <w:rsid w:val="00262CBF"/>
    <w:rsid w:val="00263A9E"/>
    <w:rsid w:val="002678DC"/>
    <w:rsid w:val="00270D35"/>
    <w:rsid w:val="00283170"/>
    <w:rsid w:val="00286289"/>
    <w:rsid w:val="0029318D"/>
    <w:rsid w:val="002A4D6C"/>
    <w:rsid w:val="002A6FD9"/>
    <w:rsid w:val="002B4214"/>
    <w:rsid w:val="002B506F"/>
    <w:rsid w:val="002B7B8B"/>
    <w:rsid w:val="002C00C2"/>
    <w:rsid w:val="002C15ED"/>
    <w:rsid w:val="002C3790"/>
    <w:rsid w:val="002C386E"/>
    <w:rsid w:val="002C525C"/>
    <w:rsid w:val="002D21C6"/>
    <w:rsid w:val="002D370A"/>
    <w:rsid w:val="002D5745"/>
    <w:rsid w:val="002E7A56"/>
    <w:rsid w:val="002E7DD6"/>
    <w:rsid w:val="002F116C"/>
    <w:rsid w:val="002F4240"/>
    <w:rsid w:val="002F65B2"/>
    <w:rsid w:val="002F687C"/>
    <w:rsid w:val="0031044B"/>
    <w:rsid w:val="00325494"/>
    <w:rsid w:val="00327452"/>
    <w:rsid w:val="00337285"/>
    <w:rsid w:val="003524AF"/>
    <w:rsid w:val="00352E32"/>
    <w:rsid w:val="0035413E"/>
    <w:rsid w:val="00355CF5"/>
    <w:rsid w:val="00360286"/>
    <w:rsid w:val="00361516"/>
    <w:rsid w:val="00361E95"/>
    <w:rsid w:val="00363694"/>
    <w:rsid w:val="00366DD5"/>
    <w:rsid w:val="00370775"/>
    <w:rsid w:val="0037452C"/>
    <w:rsid w:val="00377058"/>
    <w:rsid w:val="00377744"/>
    <w:rsid w:val="00384120"/>
    <w:rsid w:val="00391036"/>
    <w:rsid w:val="0039243B"/>
    <w:rsid w:val="0039255A"/>
    <w:rsid w:val="003A04F9"/>
    <w:rsid w:val="003A306F"/>
    <w:rsid w:val="003A6763"/>
    <w:rsid w:val="003B0FD3"/>
    <w:rsid w:val="003B2140"/>
    <w:rsid w:val="003B6786"/>
    <w:rsid w:val="003C114A"/>
    <w:rsid w:val="003C6D48"/>
    <w:rsid w:val="003C78D6"/>
    <w:rsid w:val="003D4B3B"/>
    <w:rsid w:val="003D5E95"/>
    <w:rsid w:val="003D6001"/>
    <w:rsid w:val="003D7767"/>
    <w:rsid w:val="003E0030"/>
    <w:rsid w:val="003E60C5"/>
    <w:rsid w:val="003F6283"/>
    <w:rsid w:val="003F75CF"/>
    <w:rsid w:val="0040261A"/>
    <w:rsid w:val="00412277"/>
    <w:rsid w:val="004143F3"/>
    <w:rsid w:val="00415E4F"/>
    <w:rsid w:val="0041785C"/>
    <w:rsid w:val="004222AB"/>
    <w:rsid w:val="0042542A"/>
    <w:rsid w:val="00426341"/>
    <w:rsid w:val="00431580"/>
    <w:rsid w:val="0044430E"/>
    <w:rsid w:val="00446BC3"/>
    <w:rsid w:val="00446F29"/>
    <w:rsid w:val="00464826"/>
    <w:rsid w:val="00465ABB"/>
    <w:rsid w:val="004766BB"/>
    <w:rsid w:val="00480553"/>
    <w:rsid w:val="00480D85"/>
    <w:rsid w:val="004855BD"/>
    <w:rsid w:val="00486C36"/>
    <w:rsid w:val="004927F9"/>
    <w:rsid w:val="0049395B"/>
    <w:rsid w:val="004968E7"/>
    <w:rsid w:val="004B66DF"/>
    <w:rsid w:val="004C1614"/>
    <w:rsid w:val="004C3E11"/>
    <w:rsid w:val="004C4336"/>
    <w:rsid w:val="004D381D"/>
    <w:rsid w:val="004E1FF0"/>
    <w:rsid w:val="004E6E09"/>
    <w:rsid w:val="004E739C"/>
    <w:rsid w:val="004F09D7"/>
    <w:rsid w:val="004F2B52"/>
    <w:rsid w:val="004F6BD9"/>
    <w:rsid w:val="005107E6"/>
    <w:rsid w:val="00535FFC"/>
    <w:rsid w:val="00537B87"/>
    <w:rsid w:val="00541A66"/>
    <w:rsid w:val="00541B8A"/>
    <w:rsid w:val="0055339F"/>
    <w:rsid w:val="00556141"/>
    <w:rsid w:val="005630DA"/>
    <w:rsid w:val="00565E73"/>
    <w:rsid w:val="00566DDC"/>
    <w:rsid w:val="005715A3"/>
    <w:rsid w:val="005720C8"/>
    <w:rsid w:val="00573F5A"/>
    <w:rsid w:val="00583AA8"/>
    <w:rsid w:val="00584111"/>
    <w:rsid w:val="005865EB"/>
    <w:rsid w:val="00596200"/>
    <w:rsid w:val="005A1827"/>
    <w:rsid w:val="005A4A2F"/>
    <w:rsid w:val="005B0DC3"/>
    <w:rsid w:val="005B42F9"/>
    <w:rsid w:val="005C58E8"/>
    <w:rsid w:val="005C7E31"/>
    <w:rsid w:val="005D0CEC"/>
    <w:rsid w:val="005E4B14"/>
    <w:rsid w:val="00605466"/>
    <w:rsid w:val="0060597E"/>
    <w:rsid w:val="00612406"/>
    <w:rsid w:val="00612E4B"/>
    <w:rsid w:val="00615A23"/>
    <w:rsid w:val="0062124A"/>
    <w:rsid w:val="00626E28"/>
    <w:rsid w:val="0063488A"/>
    <w:rsid w:val="00640FF4"/>
    <w:rsid w:val="00642879"/>
    <w:rsid w:val="0064438C"/>
    <w:rsid w:val="00645584"/>
    <w:rsid w:val="006654C9"/>
    <w:rsid w:val="00666417"/>
    <w:rsid w:val="00672E04"/>
    <w:rsid w:val="00681DB5"/>
    <w:rsid w:val="00684B7B"/>
    <w:rsid w:val="00691E72"/>
    <w:rsid w:val="00692F27"/>
    <w:rsid w:val="006A1ABB"/>
    <w:rsid w:val="006A7248"/>
    <w:rsid w:val="006B55B9"/>
    <w:rsid w:val="006C0239"/>
    <w:rsid w:val="006C7D46"/>
    <w:rsid w:val="006D1C0E"/>
    <w:rsid w:val="006D274D"/>
    <w:rsid w:val="006D38FB"/>
    <w:rsid w:val="006D4097"/>
    <w:rsid w:val="006E3624"/>
    <w:rsid w:val="006E3F78"/>
    <w:rsid w:val="006E7A1B"/>
    <w:rsid w:val="007057EF"/>
    <w:rsid w:val="007120B0"/>
    <w:rsid w:val="007131BE"/>
    <w:rsid w:val="007150D1"/>
    <w:rsid w:val="00720BB6"/>
    <w:rsid w:val="00724284"/>
    <w:rsid w:val="00730466"/>
    <w:rsid w:val="00730AC5"/>
    <w:rsid w:val="00735AF6"/>
    <w:rsid w:val="007412B7"/>
    <w:rsid w:val="00751DE6"/>
    <w:rsid w:val="00755307"/>
    <w:rsid w:val="00760F04"/>
    <w:rsid w:val="00761817"/>
    <w:rsid w:val="00761A80"/>
    <w:rsid w:val="00763309"/>
    <w:rsid w:val="00770238"/>
    <w:rsid w:val="007710C2"/>
    <w:rsid w:val="00772EB6"/>
    <w:rsid w:val="007735F9"/>
    <w:rsid w:val="00784571"/>
    <w:rsid w:val="007859DB"/>
    <w:rsid w:val="0079140C"/>
    <w:rsid w:val="007917F2"/>
    <w:rsid w:val="00791F62"/>
    <w:rsid w:val="007949D5"/>
    <w:rsid w:val="00795558"/>
    <w:rsid w:val="007A2B36"/>
    <w:rsid w:val="007A4C57"/>
    <w:rsid w:val="007B5CAD"/>
    <w:rsid w:val="007C188E"/>
    <w:rsid w:val="007C4916"/>
    <w:rsid w:val="007C5E57"/>
    <w:rsid w:val="007D0E46"/>
    <w:rsid w:val="007D4BD5"/>
    <w:rsid w:val="007E21B5"/>
    <w:rsid w:val="007F10EF"/>
    <w:rsid w:val="007F56A8"/>
    <w:rsid w:val="007F6C7A"/>
    <w:rsid w:val="007F6CD2"/>
    <w:rsid w:val="00804C6C"/>
    <w:rsid w:val="00805015"/>
    <w:rsid w:val="008052D6"/>
    <w:rsid w:val="00811891"/>
    <w:rsid w:val="00813FFB"/>
    <w:rsid w:val="0081642A"/>
    <w:rsid w:val="00817E10"/>
    <w:rsid w:val="00824010"/>
    <w:rsid w:val="00826694"/>
    <w:rsid w:val="00832F44"/>
    <w:rsid w:val="00834842"/>
    <w:rsid w:val="00844ADB"/>
    <w:rsid w:val="00850A11"/>
    <w:rsid w:val="0085369C"/>
    <w:rsid w:val="008543BE"/>
    <w:rsid w:val="00856E08"/>
    <w:rsid w:val="0087101C"/>
    <w:rsid w:val="00883F54"/>
    <w:rsid w:val="00890209"/>
    <w:rsid w:val="008943C1"/>
    <w:rsid w:val="008957E4"/>
    <w:rsid w:val="00897089"/>
    <w:rsid w:val="008A58E7"/>
    <w:rsid w:val="008B1BCB"/>
    <w:rsid w:val="008B2B73"/>
    <w:rsid w:val="008C631E"/>
    <w:rsid w:val="008D503D"/>
    <w:rsid w:val="008D705F"/>
    <w:rsid w:val="008D7FF1"/>
    <w:rsid w:val="008E0160"/>
    <w:rsid w:val="008F7DAD"/>
    <w:rsid w:val="0090256A"/>
    <w:rsid w:val="00914370"/>
    <w:rsid w:val="00916259"/>
    <w:rsid w:val="0093101B"/>
    <w:rsid w:val="009312BB"/>
    <w:rsid w:val="0094606E"/>
    <w:rsid w:val="00947A16"/>
    <w:rsid w:val="0095759C"/>
    <w:rsid w:val="009664B3"/>
    <w:rsid w:val="00970C98"/>
    <w:rsid w:val="00970FE9"/>
    <w:rsid w:val="00975E6C"/>
    <w:rsid w:val="00977251"/>
    <w:rsid w:val="009849CC"/>
    <w:rsid w:val="00994A59"/>
    <w:rsid w:val="00994B64"/>
    <w:rsid w:val="009A1B70"/>
    <w:rsid w:val="009A54F8"/>
    <w:rsid w:val="009C1D6C"/>
    <w:rsid w:val="009C5339"/>
    <w:rsid w:val="009C5BD0"/>
    <w:rsid w:val="009D0310"/>
    <w:rsid w:val="009D1F0C"/>
    <w:rsid w:val="009D2530"/>
    <w:rsid w:val="009E28D4"/>
    <w:rsid w:val="009E68FC"/>
    <w:rsid w:val="009F37C9"/>
    <w:rsid w:val="00A037B8"/>
    <w:rsid w:val="00A0466E"/>
    <w:rsid w:val="00A049C1"/>
    <w:rsid w:val="00A0678C"/>
    <w:rsid w:val="00A122E4"/>
    <w:rsid w:val="00A14040"/>
    <w:rsid w:val="00A16C11"/>
    <w:rsid w:val="00A44EF0"/>
    <w:rsid w:val="00A47C13"/>
    <w:rsid w:val="00A52553"/>
    <w:rsid w:val="00A70258"/>
    <w:rsid w:val="00A707D9"/>
    <w:rsid w:val="00A72A34"/>
    <w:rsid w:val="00A92A06"/>
    <w:rsid w:val="00AB1590"/>
    <w:rsid w:val="00AB218F"/>
    <w:rsid w:val="00AB5EEE"/>
    <w:rsid w:val="00AC1525"/>
    <w:rsid w:val="00AD0E82"/>
    <w:rsid w:val="00AD459B"/>
    <w:rsid w:val="00AE21F5"/>
    <w:rsid w:val="00AE798B"/>
    <w:rsid w:val="00AF27E8"/>
    <w:rsid w:val="00AF6CAE"/>
    <w:rsid w:val="00AF7A9A"/>
    <w:rsid w:val="00B03A06"/>
    <w:rsid w:val="00B052F4"/>
    <w:rsid w:val="00B1541D"/>
    <w:rsid w:val="00B173A8"/>
    <w:rsid w:val="00B234D0"/>
    <w:rsid w:val="00B25E2B"/>
    <w:rsid w:val="00B26E66"/>
    <w:rsid w:val="00B34DD6"/>
    <w:rsid w:val="00B3678A"/>
    <w:rsid w:val="00B4046D"/>
    <w:rsid w:val="00B61817"/>
    <w:rsid w:val="00B6422A"/>
    <w:rsid w:val="00B67B30"/>
    <w:rsid w:val="00B71C18"/>
    <w:rsid w:val="00B855ED"/>
    <w:rsid w:val="00B87E36"/>
    <w:rsid w:val="00B90D47"/>
    <w:rsid w:val="00B91912"/>
    <w:rsid w:val="00B932AF"/>
    <w:rsid w:val="00B94164"/>
    <w:rsid w:val="00BA204D"/>
    <w:rsid w:val="00BB7619"/>
    <w:rsid w:val="00BC3AD9"/>
    <w:rsid w:val="00BC3F4B"/>
    <w:rsid w:val="00BC58CE"/>
    <w:rsid w:val="00BC6513"/>
    <w:rsid w:val="00BE5514"/>
    <w:rsid w:val="00BE79EF"/>
    <w:rsid w:val="00BE7EBF"/>
    <w:rsid w:val="00BF01D4"/>
    <w:rsid w:val="00BF0A36"/>
    <w:rsid w:val="00C01B89"/>
    <w:rsid w:val="00C122DD"/>
    <w:rsid w:val="00C12E85"/>
    <w:rsid w:val="00C12FEF"/>
    <w:rsid w:val="00C1724A"/>
    <w:rsid w:val="00C2120E"/>
    <w:rsid w:val="00C23C93"/>
    <w:rsid w:val="00C25570"/>
    <w:rsid w:val="00C27217"/>
    <w:rsid w:val="00C30BA7"/>
    <w:rsid w:val="00C31216"/>
    <w:rsid w:val="00C313E1"/>
    <w:rsid w:val="00C319CD"/>
    <w:rsid w:val="00C34FC6"/>
    <w:rsid w:val="00C409E8"/>
    <w:rsid w:val="00C44D4E"/>
    <w:rsid w:val="00C45DA1"/>
    <w:rsid w:val="00C537D5"/>
    <w:rsid w:val="00C565ED"/>
    <w:rsid w:val="00C62651"/>
    <w:rsid w:val="00C74FFB"/>
    <w:rsid w:val="00C81BE1"/>
    <w:rsid w:val="00C906DF"/>
    <w:rsid w:val="00C92CCE"/>
    <w:rsid w:val="00C9659E"/>
    <w:rsid w:val="00CA4352"/>
    <w:rsid w:val="00CA5E26"/>
    <w:rsid w:val="00CB5748"/>
    <w:rsid w:val="00CB6A28"/>
    <w:rsid w:val="00CC3466"/>
    <w:rsid w:val="00CC6E52"/>
    <w:rsid w:val="00CD0F3A"/>
    <w:rsid w:val="00CD5041"/>
    <w:rsid w:val="00CE246C"/>
    <w:rsid w:val="00CE2721"/>
    <w:rsid w:val="00CE3E62"/>
    <w:rsid w:val="00CE716E"/>
    <w:rsid w:val="00CE7AFB"/>
    <w:rsid w:val="00CF765C"/>
    <w:rsid w:val="00D02DB7"/>
    <w:rsid w:val="00D1360A"/>
    <w:rsid w:val="00D163CF"/>
    <w:rsid w:val="00D226CB"/>
    <w:rsid w:val="00D33EFB"/>
    <w:rsid w:val="00D66C49"/>
    <w:rsid w:val="00D7173B"/>
    <w:rsid w:val="00D82616"/>
    <w:rsid w:val="00D82B7C"/>
    <w:rsid w:val="00D916AE"/>
    <w:rsid w:val="00D956D5"/>
    <w:rsid w:val="00D96809"/>
    <w:rsid w:val="00DA051C"/>
    <w:rsid w:val="00DA76B2"/>
    <w:rsid w:val="00DC52C2"/>
    <w:rsid w:val="00DC7849"/>
    <w:rsid w:val="00DD0F05"/>
    <w:rsid w:val="00DD508E"/>
    <w:rsid w:val="00DD6C0D"/>
    <w:rsid w:val="00DE111C"/>
    <w:rsid w:val="00DE1192"/>
    <w:rsid w:val="00DE427B"/>
    <w:rsid w:val="00DE5EA5"/>
    <w:rsid w:val="00DF7B0B"/>
    <w:rsid w:val="00E0084F"/>
    <w:rsid w:val="00E07AF8"/>
    <w:rsid w:val="00E1207F"/>
    <w:rsid w:val="00E21F1C"/>
    <w:rsid w:val="00E250EE"/>
    <w:rsid w:val="00E25801"/>
    <w:rsid w:val="00E2760B"/>
    <w:rsid w:val="00E379E7"/>
    <w:rsid w:val="00E40B70"/>
    <w:rsid w:val="00E44365"/>
    <w:rsid w:val="00E44B56"/>
    <w:rsid w:val="00E47BA2"/>
    <w:rsid w:val="00E55288"/>
    <w:rsid w:val="00E57AB4"/>
    <w:rsid w:val="00E61761"/>
    <w:rsid w:val="00E64BA4"/>
    <w:rsid w:val="00E72253"/>
    <w:rsid w:val="00E73D5A"/>
    <w:rsid w:val="00E74AC6"/>
    <w:rsid w:val="00E75869"/>
    <w:rsid w:val="00E77DD5"/>
    <w:rsid w:val="00E840DA"/>
    <w:rsid w:val="00E87573"/>
    <w:rsid w:val="00E90318"/>
    <w:rsid w:val="00E9221B"/>
    <w:rsid w:val="00E94680"/>
    <w:rsid w:val="00E95830"/>
    <w:rsid w:val="00EB509E"/>
    <w:rsid w:val="00EC1428"/>
    <w:rsid w:val="00EC6E13"/>
    <w:rsid w:val="00EC75BC"/>
    <w:rsid w:val="00ED0532"/>
    <w:rsid w:val="00ED0BB0"/>
    <w:rsid w:val="00ED39FF"/>
    <w:rsid w:val="00ED4AFC"/>
    <w:rsid w:val="00ED6E13"/>
    <w:rsid w:val="00EF0558"/>
    <w:rsid w:val="00EF1505"/>
    <w:rsid w:val="00EF2480"/>
    <w:rsid w:val="00F00680"/>
    <w:rsid w:val="00F0241F"/>
    <w:rsid w:val="00F02DA6"/>
    <w:rsid w:val="00F045BE"/>
    <w:rsid w:val="00F0498B"/>
    <w:rsid w:val="00F23286"/>
    <w:rsid w:val="00F24539"/>
    <w:rsid w:val="00F2731B"/>
    <w:rsid w:val="00F31BF9"/>
    <w:rsid w:val="00F357D4"/>
    <w:rsid w:val="00F43432"/>
    <w:rsid w:val="00F51C16"/>
    <w:rsid w:val="00F61627"/>
    <w:rsid w:val="00F62785"/>
    <w:rsid w:val="00F641D1"/>
    <w:rsid w:val="00F6731E"/>
    <w:rsid w:val="00F764B7"/>
    <w:rsid w:val="00F817C6"/>
    <w:rsid w:val="00F84729"/>
    <w:rsid w:val="00F863A2"/>
    <w:rsid w:val="00F91CCB"/>
    <w:rsid w:val="00FA019E"/>
    <w:rsid w:val="00FA1E3A"/>
    <w:rsid w:val="00FA651F"/>
    <w:rsid w:val="00FA78BC"/>
    <w:rsid w:val="00FD7668"/>
    <w:rsid w:val="00FE0E85"/>
    <w:rsid w:val="00FE7C72"/>
    <w:rsid w:val="00FF0109"/>
    <w:rsid w:val="00FF20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ACBA54"/>
  <w15:chartTrackingRefBased/>
  <w15:docId w15:val="{6421A628-B688-4EB3-8735-BFB054E402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395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9395B"/>
    <w:pPr>
      <w:ind w:left="720"/>
      <w:contextualSpacing/>
    </w:pPr>
  </w:style>
  <w:style w:type="paragraph" w:styleId="FootnoteText">
    <w:name w:val="footnote text"/>
    <w:basedOn w:val="Normal"/>
    <w:link w:val="FootnoteTextChar"/>
    <w:uiPriority w:val="99"/>
    <w:semiHidden/>
    <w:unhideWhenUsed/>
    <w:rsid w:val="0049395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9395B"/>
    <w:rPr>
      <w:sz w:val="20"/>
      <w:szCs w:val="20"/>
    </w:rPr>
  </w:style>
  <w:style w:type="character" w:styleId="FootnoteReference">
    <w:name w:val="footnote reference"/>
    <w:basedOn w:val="DefaultParagraphFont"/>
    <w:uiPriority w:val="99"/>
    <w:semiHidden/>
    <w:unhideWhenUsed/>
    <w:rsid w:val="0049395B"/>
    <w:rPr>
      <w:vertAlign w:val="superscript"/>
    </w:rPr>
  </w:style>
  <w:style w:type="character" w:styleId="CommentReference">
    <w:name w:val="annotation reference"/>
    <w:basedOn w:val="DefaultParagraphFont"/>
    <w:uiPriority w:val="99"/>
    <w:semiHidden/>
    <w:unhideWhenUsed/>
    <w:rsid w:val="0049395B"/>
    <w:rPr>
      <w:sz w:val="16"/>
      <w:szCs w:val="16"/>
    </w:rPr>
  </w:style>
  <w:style w:type="character" w:styleId="PlaceholderText">
    <w:name w:val="Placeholder Text"/>
    <w:basedOn w:val="DefaultParagraphFont"/>
    <w:uiPriority w:val="99"/>
    <w:semiHidden/>
    <w:rsid w:val="00770238"/>
    <w:rPr>
      <w:color w:val="808080"/>
    </w:rPr>
  </w:style>
  <w:style w:type="character" w:styleId="EndnoteReference">
    <w:name w:val="endnote reference"/>
    <w:basedOn w:val="DefaultParagraphFont"/>
    <w:uiPriority w:val="99"/>
    <w:semiHidden/>
    <w:unhideWhenUsed/>
    <w:rsid w:val="002C386E"/>
    <w:rPr>
      <w:vertAlign w:val="superscript"/>
    </w:rPr>
  </w:style>
  <w:style w:type="character" w:customStyle="1" w:styleId="cf01">
    <w:name w:val="cf01"/>
    <w:basedOn w:val="DefaultParagraphFont"/>
    <w:rsid w:val="002C386E"/>
    <w:rPr>
      <w:rFonts w:ascii="Segoe UI" w:hAnsi="Segoe UI" w:cs="Segoe UI" w:hint="default"/>
      <w:sz w:val="18"/>
      <w:szCs w:val="18"/>
    </w:rPr>
  </w:style>
  <w:style w:type="paragraph" w:styleId="CommentText">
    <w:name w:val="annotation text"/>
    <w:basedOn w:val="Normal"/>
    <w:link w:val="CommentTextChar"/>
    <w:uiPriority w:val="99"/>
    <w:semiHidden/>
    <w:unhideWhenUsed/>
    <w:rsid w:val="002C386E"/>
    <w:pPr>
      <w:spacing w:line="240" w:lineRule="auto"/>
    </w:pPr>
    <w:rPr>
      <w:sz w:val="20"/>
      <w:szCs w:val="20"/>
    </w:rPr>
  </w:style>
  <w:style w:type="character" w:customStyle="1" w:styleId="CommentTextChar">
    <w:name w:val="Comment Text Char"/>
    <w:basedOn w:val="DefaultParagraphFont"/>
    <w:link w:val="CommentText"/>
    <w:uiPriority w:val="99"/>
    <w:semiHidden/>
    <w:rsid w:val="002C386E"/>
    <w:rPr>
      <w:sz w:val="20"/>
      <w:szCs w:val="20"/>
    </w:rPr>
  </w:style>
  <w:style w:type="character" w:styleId="Hyperlink">
    <w:name w:val="Hyperlink"/>
    <w:basedOn w:val="DefaultParagraphFont"/>
    <w:uiPriority w:val="99"/>
    <w:unhideWhenUsed/>
    <w:rsid w:val="002C386E"/>
    <w:rPr>
      <w:color w:val="0563C1" w:themeColor="hyperlink"/>
      <w:u w:val="single"/>
    </w:rPr>
  </w:style>
  <w:style w:type="character" w:styleId="UnresolvedMention">
    <w:name w:val="Unresolved Mention"/>
    <w:basedOn w:val="DefaultParagraphFont"/>
    <w:uiPriority w:val="99"/>
    <w:semiHidden/>
    <w:unhideWhenUsed/>
    <w:rsid w:val="002C386E"/>
    <w:rPr>
      <w:color w:val="605E5C"/>
      <w:shd w:val="clear" w:color="auto" w:fill="E1DFDD"/>
    </w:rPr>
  </w:style>
  <w:style w:type="paragraph" w:styleId="NormalWeb">
    <w:name w:val="Normal (Web)"/>
    <w:basedOn w:val="Normal"/>
    <w:uiPriority w:val="99"/>
    <w:unhideWhenUsed/>
    <w:rsid w:val="002C386E"/>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BB7619"/>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2472453">
      <w:bodyDiv w:val="1"/>
      <w:marLeft w:val="0"/>
      <w:marRight w:val="0"/>
      <w:marTop w:val="0"/>
      <w:marBottom w:val="0"/>
      <w:divBdr>
        <w:top w:val="none" w:sz="0" w:space="0" w:color="auto"/>
        <w:left w:val="none" w:sz="0" w:space="0" w:color="auto"/>
        <w:bottom w:val="none" w:sz="0" w:space="0" w:color="auto"/>
        <w:right w:val="none" w:sz="0" w:space="0" w:color="auto"/>
      </w:divBdr>
    </w:div>
    <w:div w:id="789056056">
      <w:bodyDiv w:val="1"/>
      <w:marLeft w:val="0"/>
      <w:marRight w:val="0"/>
      <w:marTop w:val="0"/>
      <w:marBottom w:val="0"/>
      <w:divBdr>
        <w:top w:val="none" w:sz="0" w:space="0" w:color="auto"/>
        <w:left w:val="none" w:sz="0" w:space="0" w:color="auto"/>
        <w:bottom w:val="none" w:sz="0" w:space="0" w:color="auto"/>
        <w:right w:val="none" w:sz="0" w:space="0" w:color="auto"/>
      </w:divBdr>
    </w:div>
    <w:div w:id="1755861379">
      <w:bodyDiv w:val="1"/>
      <w:marLeft w:val="0"/>
      <w:marRight w:val="0"/>
      <w:marTop w:val="0"/>
      <w:marBottom w:val="0"/>
      <w:divBdr>
        <w:top w:val="none" w:sz="0" w:space="0" w:color="auto"/>
        <w:left w:val="none" w:sz="0" w:space="0" w:color="auto"/>
        <w:bottom w:val="none" w:sz="0" w:space="0" w:color="auto"/>
        <w:right w:val="none" w:sz="0" w:space="0" w:color="auto"/>
      </w:divBdr>
    </w:div>
    <w:div w:id="1778601603">
      <w:bodyDiv w:val="1"/>
      <w:marLeft w:val="0"/>
      <w:marRight w:val="0"/>
      <w:marTop w:val="0"/>
      <w:marBottom w:val="0"/>
      <w:divBdr>
        <w:top w:val="none" w:sz="0" w:space="0" w:color="auto"/>
        <w:left w:val="none" w:sz="0" w:space="0" w:color="auto"/>
        <w:bottom w:val="none" w:sz="0" w:space="0" w:color="auto"/>
        <w:right w:val="none" w:sz="0" w:space="0" w:color="auto"/>
      </w:divBdr>
    </w:div>
    <w:div w:id="18581546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glossaryDocument" Target="glossary/document.xml"/></Relationships>
</file>

<file path=word/charts/_rels/chart1.xml.rels><?xml version="1.0" encoding="UTF-8" standalone="yes"?>
<Relationships xmlns="http://schemas.openxmlformats.org/package/2006/relationships"><Relationship Id="rId3" Type="http://schemas.openxmlformats.org/officeDocument/2006/relationships/oleObject" Target="file:///D:\UCD%20Geography%20general\ABM_research\Janssen%20and%20related%20experiments\governing-the-commons_v1.0.0\Thesis_ABM_early_code_7_14_22\copies\commons_&amp;_cacao_ABM\BehaviorSpace\exp16.csv"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UCD%20Geography%20general\ABM_research\Janssen%20and%20related%20experiments\governing-the-commons_v1.0.0\Thesis_ABM_early_code_7_14_22\copies\commons_&amp;_cacao_ABM\BehaviorSpace\exp15.csv"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UCD%20Geography%20general\ABM_research\Janssen%20and%20related%20experiments\governing-the-commons_v1.0.0\Thesis_ABM_early_code_7_14_22\BehaviorSpace_Experiments\exp17.csv"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with and without accumulators,</a:t>
            </a:r>
            <a:r>
              <a:rPr lang="en-US" baseline="0"/>
              <a:t> time to resource collaps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val>
            <c:numRef>
              <c:f>'exp16'!$B$43:$B$1289</c:f>
              <c:numCache>
                <c:formatCode>General</c:formatCode>
                <c:ptCount val="1247"/>
                <c:pt idx="0">
                  <c:v>8.5586707185569999</c:v>
                </c:pt>
                <c:pt idx="1">
                  <c:v>8.4608371728261904</c:v>
                </c:pt>
                <c:pt idx="2">
                  <c:v>8.36373246846067</c:v>
                </c:pt>
                <c:pt idx="3">
                  <c:v>8.2674620955804397</c:v>
                </c:pt>
                <c:pt idx="4">
                  <c:v>8.1720037284372307</c:v>
                </c:pt>
                <c:pt idx="5">
                  <c:v>8.0772159032241397</c:v>
                </c:pt>
                <c:pt idx="6">
                  <c:v>7.9833452755572099</c:v>
                </c:pt>
                <c:pt idx="7">
                  <c:v>7.8910162300510702</c:v>
                </c:pt>
                <c:pt idx="8">
                  <c:v>7.7998796084545399</c:v>
                </c:pt>
                <c:pt idx="9">
                  <c:v>7.7103869662603897</c:v>
                </c:pt>
                <c:pt idx="10">
                  <c:v>7.6237697690110604</c:v>
                </c:pt>
                <c:pt idx="11">
                  <c:v>7.5403646065433598</c:v>
                </c:pt>
                <c:pt idx="12">
                  <c:v>7.4586627624161803</c:v>
                </c:pt>
                <c:pt idx="13">
                  <c:v>7.3817755483346303</c:v>
                </c:pt>
                <c:pt idx="14">
                  <c:v>7.30888257211015</c:v>
                </c:pt>
                <c:pt idx="15">
                  <c:v>7.2402603108803101</c:v>
                </c:pt>
                <c:pt idx="16">
                  <c:v>7.1736276917929498</c:v>
                </c:pt>
                <c:pt idx="17">
                  <c:v>7.1110258831041104</c:v>
                </c:pt>
                <c:pt idx="18">
                  <c:v>7.0497903671803996</c:v>
                </c:pt>
                <c:pt idx="19">
                  <c:v>6.9913850056408897</c:v>
                </c:pt>
                <c:pt idx="20">
                  <c:v>6.9363751150183699</c:v>
                </c:pt>
                <c:pt idx="21">
                  <c:v>6.88269322982043</c:v>
                </c:pt>
                <c:pt idx="22">
                  <c:v>6.8318992754852301</c:v>
                </c:pt>
                <c:pt idx="23">
                  <c:v>6.78172806714218</c:v>
                </c:pt>
                <c:pt idx="24">
                  <c:v>6.7358972108744304</c:v>
                </c:pt>
                <c:pt idx="25">
                  <c:v>6.69067521924236</c:v>
                </c:pt>
                <c:pt idx="26">
                  <c:v>6.6493812430577703</c:v>
                </c:pt>
                <c:pt idx="27">
                  <c:v>6.6082724087627103</c:v>
                </c:pt>
                <c:pt idx="28">
                  <c:v>6.5723499055700296</c:v>
                </c:pt>
                <c:pt idx="29">
                  <c:v>6.5399165195541196</c:v>
                </c:pt>
                <c:pt idx="30">
                  <c:v>6.5090952081331501</c:v>
                </c:pt>
                <c:pt idx="31">
                  <c:v>6.4787023793328498</c:v>
                </c:pt>
                <c:pt idx="32">
                  <c:v>6.4493255511161198</c:v>
                </c:pt>
                <c:pt idx="33">
                  <c:v>6.4215544286841304</c:v>
                </c:pt>
                <c:pt idx="34">
                  <c:v>6.3950791473533704</c:v>
                </c:pt>
                <c:pt idx="35">
                  <c:v>6.3691104668556804</c:v>
                </c:pt>
                <c:pt idx="36">
                  <c:v>6.3454093399621998</c:v>
                </c:pt>
                <c:pt idx="37">
                  <c:v>6.3242614268366202</c:v>
                </c:pt>
                <c:pt idx="38">
                  <c:v>6.3021264142985203</c:v>
                </c:pt>
                <c:pt idx="39">
                  <c:v>6.2829174617269796</c:v>
                </c:pt>
                <c:pt idx="40">
                  <c:v>6.2652602190539897</c:v>
                </c:pt>
                <c:pt idx="41">
                  <c:v>6.2487661532733503</c:v>
                </c:pt>
                <c:pt idx="42">
                  <c:v>6.2324452796077399</c:v>
                </c:pt>
                <c:pt idx="43">
                  <c:v>6.2187478418282804</c:v>
                </c:pt>
                <c:pt idx="44">
                  <c:v>6.2041436355708601</c:v>
                </c:pt>
                <c:pt idx="45">
                  <c:v>6.1911723189505201</c:v>
                </c:pt>
                <c:pt idx="46">
                  <c:v>6.1790438664297103</c:v>
                </c:pt>
                <c:pt idx="47">
                  <c:v>6.1679476962862498</c:v>
                </c:pt>
                <c:pt idx="48">
                  <c:v>6.1581814686010903</c:v>
                </c:pt>
                <c:pt idx="49">
                  <c:v>6.1503279515057399</c:v>
                </c:pt>
                <c:pt idx="50">
                  <c:v>6.1433016220638201</c:v>
                </c:pt>
                <c:pt idx="51">
                  <c:v>6.1374900093983804</c:v>
                </c:pt>
                <c:pt idx="52">
                  <c:v>6.1311228557451098</c:v>
                </c:pt>
                <c:pt idx="53">
                  <c:v>6.1262662185524501</c:v>
                </c:pt>
                <c:pt idx="54">
                  <c:v>6.12104708427721</c:v>
                </c:pt>
                <c:pt idx="55">
                  <c:v>6.1160471267442</c:v>
                </c:pt>
                <c:pt idx="56">
                  <c:v>6.1122511208898898</c:v>
                </c:pt>
                <c:pt idx="57">
                  <c:v>6.1095625513323499</c:v>
                </c:pt>
                <c:pt idx="58">
                  <c:v>6.1077832393716998</c:v>
                </c:pt>
                <c:pt idx="59">
                  <c:v>6.1055364373554903</c:v>
                </c:pt>
                <c:pt idx="60">
                  <c:v>6.1033109840676101</c:v>
                </c:pt>
                <c:pt idx="61">
                  <c:v>6.1020825306869604</c:v>
                </c:pt>
                <c:pt idx="62">
                  <c:v>6.1016526335528898</c:v>
                </c:pt>
                <c:pt idx="63">
                  <c:v>6.1004542309998504</c:v>
                </c:pt>
                <c:pt idx="64">
                  <c:v>6.0999574187103898</c:v>
                </c:pt>
                <c:pt idx="65">
                  <c:v>6.0980055984366404</c:v>
                </c:pt>
                <c:pt idx="66">
                  <c:v>6.0971441890347702</c:v>
                </c:pt>
                <c:pt idx="67">
                  <c:v>6.09737175320305</c:v>
                </c:pt>
                <c:pt idx="68">
                  <c:v>6.0979023045399297</c:v>
                </c:pt>
                <c:pt idx="69">
                  <c:v>6.0997152802137302</c:v>
                </c:pt>
                <c:pt idx="70">
                  <c:v>6.1004563356333303</c:v>
                </c:pt>
                <c:pt idx="71">
                  <c:v>6.10100533243725</c:v>
                </c:pt>
                <c:pt idx="72">
                  <c:v>6.1017550982259801</c:v>
                </c:pt>
                <c:pt idx="73">
                  <c:v>6.102407624314</c:v>
                </c:pt>
                <c:pt idx="74">
                  <c:v>6.1027678257218296</c:v>
                </c:pt>
                <c:pt idx="75">
                  <c:v>6.1050923425368104</c:v>
                </c:pt>
                <c:pt idx="76">
                  <c:v>6.1070223078190802</c:v>
                </c:pt>
                <c:pt idx="77">
                  <c:v>6.1077748188477097</c:v>
                </c:pt>
                <c:pt idx="78">
                  <c:v>6.1113661026212602</c:v>
                </c:pt>
                <c:pt idx="79">
                  <c:v>6.1137792003469196</c:v>
                </c:pt>
                <c:pt idx="80">
                  <c:v>6.1181460861832404</c:v>
                </c:pt>
                <c:pt idx="81">
                  <c:v>6.12221455038285</c:v>
                </c:pt>
                <c:pt idx="82">
                  <c:v>6.1266702665722299</c:v>
                </c:pt>
                <c:pt idx="83">
                  <c:v>6.12994546261762</c:v>
                </c:pt>
                <c:pt idx="84">
                  <c:v>6.1338025248700596</c:v>
                </c:pt>
                <c:pt idx="85">
                  <c:v>6.1390233194172099</c:v>
                </c:pt>
                <c:pt idx="86">
                  <c:v>6.1421793601765504</c:v>
                </c:pt>
                <c:pt idx="87">
                  <c:v>6.1453252325285597</c:v>
                </c:pt>
                <c:pt idx="88">
                  <c:v>6.1489516030678599</c:v>
                </c:pt>
                <c:pt idx="89">
                  <c:v>6.1527628747620797</c:v>
                </c:pt>
                <c:pt idx="90">
                  <c:v>6.1569532208003004</c:v>
                </c:pt>
                <c:pt idx="91">
                  <c:v>6.1612295206680097</c:v>
                </c:pt>
                <c:pt idx="92">
                  <c:v>6.1650001908698897</c:v>
                </c:pt>
                <c:pt idx="93">
                  <c:v>6.1697379012838898</c:v>
                </c:pt>
                <c:pt idx="94">
                  <c:v>6.1744597045705101</c:v>
                </c:pt>
                <c:pt idx="95">
                  <c:v>6.1787716914401702</c:v>
                </c:pt>
                <c:pt idx="96">
                  <c:v>6.1828687625479999</c:v>
                </c:pt>
                <c:pt idx="97">
                  <c:v>6.1865559489269</c:v>
                </c:pt>
                <c:pt idx="98">
                  <c:v>6.1896395919378699</c:v>
                </c:pt>
                <c:pt idx="99">
                  <c:v>6.1913407699625704</c:v>
                </c:pt>
                <c:pt idx="100">
                  <c:v>6.1926383953416897</c:v>
                </c:pt>
                <c:pt idx="101">
                  <c:v>6.1944163193448203</c:v>
                </c:pt>
                <c:pt idx="102">
                  <c:v>6.1955005810688997</c:v>
                </c:pt>
                <c:pt idx="103">
                  <c:v>6.1982447207085496</c:v>
                </c:pt>
                <c:pt idx="104">
                  <c:v>6.2001986143204997</c:v>
                </c:pt>
                <c:pt idx="105">
                  <c:v>6.2033167580167001</c:v>
                </c:pt>
                <c:pt idx="106">
                  <c:v>6.20809092692354</c:v>
                </c:pt>
                <c:pt idx="107">
                  <c:v>6.2115796479418801</c:v>
                </c:pt>
                <c:pt idx="108">
                  <c:v>6.2150568544322997</c:v>
                </c:pt>
                <c:pt idx="109">
                  <c:v>6.2185230038366299</c:v>
                </c:pt>
                <c:pt idx="110">
                  <c:v>6.2216836209353303</c:v>
                </c:pt>
                <c:pt idx="111">
                  <c:v>6.22502811390593</c:v>
                </c:pt>
                <c:pt idx="112">
                  <c:v>6.2278724077785004</c:v>
                </c:pt>
                <c:pt idx="113">
                  <c:v>6.2309956249313396</c:v>
                </c:pt>
                <c:pt idx="114">
                  <c:v>6.2338105365451204</c:v>
                </c:pt>
                <c:pt idx="115">
                  <c:v>6.23661017783955</c:v>
                </c:pt>
                <c:pt idx="116">
                  <c:v>6.2387118440015898</c:v>
                </c:pt>
                <c:pt idx="117">
                  <c:v>6.2419761412161101</c:v>
                </c:pt>
                <c:pt idx="118">
                  <c:v>6.2437568727627601</c:v>
                </c:pt>
                <c:pt idx="119">
                  <c:v>6.2462120958739398</c:v>
                </c:pt>
                <c:pt idx="120">
                  <c:v>6.2481687255775196</c:v>
                </c:pt>
                <c:pt idx="121">
                  <c:v>6.2497244892196804</c:v>
                </c:pt>
                <c:pt idx="122">
                  <c:v>6.2518583000788999</c:v>
                </c:pt>
                <c:pt idx="123">
                  <c:v>6.2544711077093904</c:v>
                </c:pt>
                <c:pt idx="124">
                  <c:v>6.25599401196353</c:v>
                </c:pt>
                <c:pt idx="125">
                  <c:v>6.2574079675400398</c:v>
                </c:pt>
                <c:pt idx="126">
                  <c:v>6.2597908077278701</c:v>
                </c:pt>
                <c:pt idx="127">
                  <c:v>6.2621628137969898</c:v>
                </c:pt>
                <c:pt idx="128">
                  <c:v>6.2638377132269101</c:v>
                </c:pt>
                <c:pt idx="129">
                  <c:v>6.2651065023323396</c:v>
                </c:pt>
                <c:pt idx="130">
                  <c:v>6.2661671454461096</c:v>
                </c:pt>
                <c:pt idx="131">
                  <c:v>6.2668201864322697</c:v>
                </c:pt>
                <c:pt idx="132">
                  <c:v>6.2682442196265802</c:v>
                </c:pt>
                <c:pt idx="133">
                  <c:v>6.2699516604837298</c:v>
                </c:pt>
                <c:pt idx="134">
                  <c:v>6.2717473168817204</c:v>
                </c:pt>
                <c:pt idx="135">
                  <c:v>6.2743162644502899</c:v>
                </c:pt>
                <c:pt idx="136">
                  <c:v>6.2759873684546204</c:v>
                </c:pt>
                <c:pt idx="137">
                  <c:v>6.2764691645768398</c:v>
                </c:pt>
                <c:pt idx="138">
                  <c:v>6.27850331742229</c:v>
                </c:pt>
                <c:pt idx="139">
                  <c:v>6.2797436660140296</c:v>
                </c:pt>
                <c:pt idx="140">
                  <c:v>6.2804840105201798</c:v>
                </c:pt>
                <c:pt idx="141">
                  <c:v>6.28121081258125</c:v>
                </c:pt>
                <c:pt idx="142">
                  <c:v>6.28251861378219</c:v>
                </c:pt>
                <c:pt idx="143">
                  <c:v>6.2834299949672099</c:v>
                </c:pt>
                <c:pt idx="144">
                  <c:v>6.2838451335992698</c:v>
                </c:pt>
                <c:pt idx="145">
                  <c:v>6.2848402174143798</c:v>
                </c:pt>
                <c:pt idx="146">
                  <c:v>6.28592729399303</c:v>
                </c:pt>
                <c:pt idx="147">
                  <c:v>6.2857358951463</c:v>
                </c:pt>
                <c:pt idx="148">
                  <c:v>6.2845569911033099</c:v>
                </c:pt>
                <c:pt idx="149">
                  <c:v>6.2830789110471503</c:v>
                </c:pt>
                <c:pt idx="150">
                  <c:v>6.2820830807296897</c:v>
                </c:pt>
                <c:pt idx="151">
                  <c:v>6.2807869661420499</c:v>
                </c:pt>
                <c:pt idx="152">
                  <c:v>6.2786085849450197</c:v>
                </c:pt>
                <c:pt idx="153">
                  <c:v>6.2776983974179101</c:v>
                </c:pt>
                <c:pt idx="154">
                  <c:v>6.2773703963308698</c:v>
                </c:pt>
                <c:pt idx="155">
                  <c:v>6.2759570291912903</c:v>
                </c:pt>
                <c:pt idx="156">
                  <c:v>6.2748337418002604</c:v>
                </c:pt>
                <c:pt idx="157">
                  <c:v>6.2741921183782896</c:v>
                </c:pt>
                <c:pt idx="158">
                  <c:v>6.2725649601673998</c:v>
                </c:pt>
                <c:pt idx="159">
                  <c:v>6.2714242308133201</c:v>
                </c:pt>
                <c:pt idx="160">
                  <c:v>6.26890844920388</c:v>
                </c:pt>
                <c:pt idx="161">
                  <c:v>6.2658045208447399</c:v>
                </c:pt>
                <c:pt idx="162">
                  <c:v>6.2629011351401296</c:v>
                </c:pt>
                <c:pt idx="163">
                  <c:v>6.25999905600532</c:v>
                </c:pt>
                <c:pt idx="164">
                  <c:v>6.2584735886727998</c:v>
                </c:pt>
                <c:pt idx="165">
                  <c:v>6.2566587313491802</c:v>
                </c:pt>
                <c:pt idx="166">
                  <c:v>6.2542611591964503</c:v>
                </c:pt>
                <c:pt idx="167">
                  <c:v>6.25274603700033</c:v>
                </c:pt>
                <c:pt idx="168">
                  <c:v>6.2508433557211003</c:v>
                </c:pt>
                <c:pt idx="169">
                  <c:v>6.24855203021467</c:v>
                </c:pt>
                <c:pt idx="170">
                  <c:v>6.2470498807957098</c:v>
                </c:pt>
                <c:pt idx="171">
                  <c:v>6.2451583436390896</c:v>
                </c:pt>
                <c:pt idx="172">
                  <c:v>6.2427821745099799</c:v>
                </c:pt>
                <c:pt idx="173">
                  <c:v>6.2413926980954502</c:v>
                </c:pt>
                <c:pt idx="174">
                  <c:v>6.2392238969228702</c:v>
                </c:pt>
                <c:pt idx="175">
                  <c:v>6.2369630025347496</c:v>
                </c:pt>
                <c:pt idx="176">
                  <c:v>6.2340211637456902</c:v>
                </c:pt>
                <c:pt idx="177">
                  <c:v>6.2324577955076998</c:v>
                </c:pt>
                <c:pt idx="178">
                  <c:v>6.2305982696993398</c:v>
                </c:pt>
                <c:pt idx="179">
                  <c:v>6.2280507117257002</c:v>
                </c:pt>
                <c:pt idx="180">
                  <c:v>6.2253117352544596</c:v>
                </c:pt>
                <c:pt idx="181">
                  <c:v>6.2223826567280804</c:v>
                </c:pt>
                <c:pt idx="182">
                  <c:v>6.2185797048965696</c:v>
                </c:pt>
                <c:pt idx="183">
                  <c:v>6.2153715661918501</c:v>
                </c:pt>
                <c:pt idx="184">
                  <c:v>6.2111909274330301</c:v>
                </c:pt>
                <c:pt idx="185">
                  <c:v>6.2076075255782204</c:v>
                </c:pt>
                <c:pt idx="186">
                  <c:v>6.2038393530076403</c:v>
                </c:pt>
                <c:pt idx="187">
                  <c:v>6.2013594046980103</c:v>
                </c:pt>
                <c:pt idx="188">
                  <c:v>6.19908330968582</c:v>
                </c:pt>
                <c:pt idx="189">
                  <c:v>6.1974047640622798</c:v>
                </c:pt>
                <c:pt idx="190">
                  <c:v>6.1958322484476902</c:v>
                </c:pt>
                <c:pt idx="191">
                  <c:v>6.1917126586850699</c:v>
                </c:pt>
                <c:pt idx="192">
                  <c:v>6.1881851531340102</c:v>
                </c:pt>
                <c:pt idx="193">
                  <c:v>6.1845624232798802</c:v>
                </c:pt>
                <c:pt idx="194">
                  <c:v>6.1814279365682401</c:v>
                </c:pt>
                <c:pt idx="195">
                  <c:v>6.1785871400766297</c:v>
                </c:pt>
                <c:pt idx="196">
                  <c:v>6.1740838262677498</c:v>
                </c:pt>
                <c:pt idx="197">
                  <c:v>6.1703722538266801</c:v>
                </c:pt>
                <c:pt idx="198">
                  <c:v>6.1673536301824097</c:v>
                </c:pt>
                <c:pt idx="199">
                  <c:v>6.1652218219970099</c:v>
                </c:pt>
                <c:pt idx="200">
                  <c:v>6.1618250351668404</c:v>
                </c:pt>
                <c:pt idx="201">
                  <c:v>6.1584391602281103</c:v>
                </c:pt>
                <c:pt idx="202">
                  <c:v>6.1551641881654904</c:v>
                </c:pt>
                <c:pt idx="203">
                  <c:v>6.1513155357416496</c:v>
                </c:pt>
                <c:pt idx="204">
                  <c:v>6.1464980270226999</c:v>
                </c:pt>
                <c:pt idx="205">
                  <c:v>6.1428690591301596</c:v>
                </c:pt>
                <c:pt idx="206">
                  <c:v>6.1390511157534497</c:v>
                </c:pt>
                <c:pt idx="207">
                  <c:v>6.1357270097279004</c:v>
                </c:pt>
                <c:pt idx="208">
                  <c:v>6.1319169776279203</c:v>
                </c:pt>
                <c:pt idx="209">
                  <c:v>6.1283076511153602</c:v>
                </c:pt>
                <c:pt idx="210">
                  <c:v>6.1242101289544202</c:v>
                </c:pt>
                <c:pt idx="211">
                  <c:v>6.1198943165081197</c:v>
                </c:pt>
                <c:pt idx="212">
                  <c:v>6.1153743905734599</c:v>
                </c:pt>
                <c:pt idx="213">
                  <c:v>6.1107762691210699</c:v>
                </c:pt>
                <c:pt idx="214">
                  <c:v>6.1056111263966697</c:v>
                </c:pt>
                <c:pt idx="215">
                  <c:v>6.1014812957586599</c:v>
                </c:pt>
                <c:pt idx="216">
                  <c:v>6.0971464910255904</c:v>
                </c:pt>
                <c:pt idx="217">
                  <c:v>6.0929476578120001</c:v>
                </c:pt>
                <c:pt idx="218">
                  <c:v>6.0888746981630604</c:v>
                </c:pt>
                <c:pt idx="219">
                  <c:v>6.0841111971038604</c:v>
                </c:pt>
                <c:pt idx="220">
                  <c:v>6.07930054332616</c:v>
                </c:pt>
                <c:pt idx="221">
                  <c:v>6.0755554756141601</c:v>
                </c:pt>
                <c:pt idx="222">
                  <c:v>6.0722040434442501</c:v>
                </c:pt>
                <c:pt idx="223">
                  <c:v>6.0687629851546898</c:v>
                </c:pt>
                <c:pt idx="224">
                  <c:v>6.0655140641537599</c:v>
                </c:pt>
                <c:pt idx="225">
                  <c:v>6.0633030094902196</c:v>
                </c:pt>
                <c:pt idx="226">
                  <c:v>6.0606334653373297</c:v>
                </c:pt>
                <c:pt idx="227">
                  <c:v>6.0590309913046099</c:v>
                </c:pt>
                <c:pt idx="228">
                  <c:v>6.0559072112566197</c:v>
                </c:pt>
                <c:pt idx="229">
                  <c:v>6.0536738758369504</c:v>
                </c:pt>
                <c:pt idx="230">
                  <c:v>6.0509944013311596</c:v>
                </c:pt>
                <c:pt idx="231">
                  <c:v>6.04727494611185</c:v>
                </c:pt>
                <c:pt idx="232">
                  <c:v>6.0438146078185904</c:v>
                </c:pt>
                <c:pt idx="233">
                  <c:v>6.0398255449849403</c:v>
                </c:pt>
                <c:pt idx="234">
                  <c:v>6.0352356508673299</c:v>
                </c:pt>
                <c:pt idx="235">
                  <c:v>6.0316160414193503</c:v>
                </c:pt>
                <c:pt idx="236">
                  <c:v>6.02787501669542</c:v>
                </c:pt>
                <c:pt idx="237">
                  <c:v>6.0226005951758603</c:v>
                </c:pt>
                <c:pt idx="238">
                  <c:v>6.0198595585035299</c:v>
                </c:pt>
                <c:pt idx="239">
                  <c:v>6.0161081537056704</c:v>
                </c:pt>
                <c:pt idx="240">
                  <c:v>6.0113128757454399</c:v>
                </c:pt>
                <c:pt idx="241">
                  <c:v>6.0073104484020599</c:v>
                </c:pt>
                <c:pt idx="242">
                  <c:v>6.0047952682210797</c:v>
                </c:pt>
                <c:pt idx="243">
                  <c:v>6.0008109050078602</c:v>
                </c:pt>
                <c:pt idx="244">
                  <c:v>5.9962957633514797</c:v>
                </c:pt>
                <c:pt idx="245">
                  <c:v>5.9929306305713004</c:v>
                </c:pt>
                <c:pt idx="246">
                  <c:v>5.9895861084315296</c:v>
                </c:pt>
                <c:pt idx="247">
                  <c:v>5.9849847309670698</c:v>
                </c:pt>
                <c:pt idx="248">
                  <c:v>5.9811889751491796</c:v>
                </c:pt>
                <c:pt idx="249">
                  <c:v>5.9775330050998603</c:v>
                </c:pt>
                <c:pt idx="250">
                  <c:v>5.9745297203033498</c:v>
                </c:pt>
                <c:pt idx="251">
                  <c:v>5.9708033332107897</c:v>
                </c:pt>
                <c:pt idx="252">
                  <c:v>5.96683407058031</c:v>
                </c:pt>
                <c:pt idx="253">
                  <c:v>5.9634565716493704</c:v>
                </c:pt>
                <c:pt idx="254">
                  <c:v>5.9598859562396198</c:v>
                </c:pt>
                <c:pt idx="255">
                  <c:v>5.9562323228574696</c:v>
                </c:pt>
                <c:pt idx="256">
                  <c:v>5.9522499417813197</c:v>
                </c:pt>
                <c:pt idx="257">
                  <c:v>5.9488039905952403</c:v>
                </c:pt>
                <c:pt idx="258">
                  <c:v>5.9451376971744203</c:v>
                </c:pt>
                <c:pt idx="259">
                  <c:v>5.94119588199049</c:v>
                </c:pt>
                <c:pt idx="260">
                  <c:v>5.9384642981436198</c:v>
                </c:pt>
                <c:pt idx="261">
                  <c:v>5.9354934122474603</c:v>
                </c:pt>
                <c:pt idx="262">
                  <c:v>5.9322775457481596</c:v>
                </c:pt>
                <c:pt idx="263">
                  <c:v>5.92877562558553</c:v>
                </c:pt>
                <c:pt idx="264">
                  <c:v>5.9250802062966503</c:v>
                </c:pt>
                <c:pt idx="265">
                  <c:v>5.9221588488967596</c:v>
                </c:pt>
                <c:pt idx="266">
                  <c:v>5.9193117070758801</c:v>
                </c:pt>
                <c:pt idx="267">
                  <c:v>5.9154154249487201</c:v>
                </c:pt>
                <c:pt idx="268">
                  <c:v>5.91179997476622</c:v>
                </c:pt>
                <c:pt idx="269">
                  <c:v>5.90687453799511</c:v>
                </c:pt>
                <c:pt idx="270">
                  <c:v>5.9018278812359597</c:v>
                </c:pt>
                <c:pt idx="271">
                  <c:v>5.8966579605086604</c:v>
                </c:pt>
                <c:pt idx="272">
                  <c:v>5.8928814631143904</c:v>
                </c:pt>
                <c:pt idx="273">
                  <c:v>5.8888498740389599</c:v>
                </c:pt>
                <c:pt idx="274">
                  <c:v>5.8843697990276302</c:v>
                </c:pt>
                <c:pt idx="275">
                  <c:v>5.8799159973302402</c:v>
                </c:pt>
                <c:pt idx="276">
                  <c:v>5.8756704968160198</c:v>
                </c:pt>
                <c:pt idx="277">
                  <c:v>5.8715792446580704</c:v>
                </c:pt>
                <c:pt idx="278">
                  <c:v>5.8692057725263203</c:v>
                </c:pt>
                <c:pt idx="279">
                  <c:v>5.86714158653787</c:v>
                </c:pt>
                <c:pt idx="280">
                  <c:v>5.8639941345436499</c:v>
                </c:pt>
                <c:pt idx="281">
                  <c:v>5.8624218384604196</c:v>
                </c:pt>
                <c:pt idx="282">
                  <c:v>5.8595898893377498</c:v>
                </c:pt>
                <c:pt idx="283">
                  <c:v>5.8560979542757297</c:v>
                </c:pt>
                <c:pt idx="284">
                  <c:v>5.8513116991852296</c:v>
                </c:pt>
                <c:pt idx="285">
                  <c:v>5.8477168614727502</c:v>
                </c:pt>
                <c:pt idx="286">
                  <c:v>5.8435566418946197</c:v>
                </c:pt>
                <c:pt idx="287">
                  <c:v>5.8394781368061199</c:v>
                </c:pt>
                <c:pt idx="288">
                  <c:v>5.8366051538918002</c:v>
                </c:pt>
                <c:pt idx="289">
                  <c:v>5.8341990370657797</c:v>
                </c:pt>
                <c:pt idx="290">
                  <c:v>5.8321884829203503</c:v>
                </c:pt>
                <c:pt idx="291">
                  <c:v>5.8298906957045498</c:v>
                </c:pt>
                <c:pt idx="292">
                  <c:v>5.8284988891603504</c:v>
                </c:pt>
                <c:pt idx="293">
                  <c:v>5.8275853530224202</c:v>
                </c:pt>
                <c:pt idx="294">
                  <c:v>5.8260706929878099</c:v>
                </c:pt>
                <c:pt idx="295">
                  <c:v>5.82369219969081</c:v>
                </c:pt>
                <c:pt idx="296">
                  <c:v>5.8215645814104304</c:v>
                </c:pt>
                <c:pt idx="297">
                  <c:v>5.8201684822314501</c:v>
                </c:pt>
                <c:pt idx="298">
                  <c:v>5.8167068725569102</c:v>
                </c:pt>
                <c:pt idx="299">
                  <c:v>5.8145019436169898</c:v>
                </c:pt>
                <c:pt idx="300">
                  <c:v>5.8144709869840403</c:v>
                </c:pt>
                <c:pt idx="301">
                  <c:v>5.8145850881531898</c:v>
                </c:pt>
                <c:pt idx="302">
                  <c:v>5.8148178132808797</c:v>
                </c:pt>
                <c:pt idx="303">
                  <c:v>5.81285924556295</c:v>
                </c:pt>
                <c:pt idx="304">
                  <c:v>5.8101819158824703</c:v>
                </c:pt>
                <c:pt idx="305">
                  <c:v>5.8059802873578104</c:v>
                </c:pt>
                <c:pt idx="306">
                  <c:v>5.8023575471022699</c:v>
                </c:pt>
                <c:pt idx="307">
                  <c:v>5.7992000600468101</c:v>
                </c:pt>
                <c:pt idx="308">
                  <c:v>5.7953809370411502</c:v>
                </c:pt>
                <c:pt idx="309">
                  <c:v>5.7919982227374396</c:v>
                </c:pt>
                <c:pt idx="310">
                  <c:v>5.7880887000308503</c:v>
                </c:pt>
                <c:pt idx="311">
                  <c:v>5.7848061885780098</c:v>
                </c:pt>
                <c:pt idx="312">
                  <c:v>5.7816296273568</c:v>
                </c:pt>
                <c:pt idx="313">
                  <c:v>5.7771816784672199</c:v>
                </c:pt>
                <c:pt idx="314">
                  <c:v>5.7744396298390699</c:v>
                </c:pt>
                <c:pt idx="315">
                  <c:v>5.7712710156979403</c:v>
                </c:pt>
                <c:pt idx="316">
                  <c:v>5.7673384913833496</c:v>
                </c:pt>
                <c:pt idx="317">
                  <c:v>5.7637137725451799</c:v>
                </c:pt>
                <c:pt idx="318">
                  <c:v>5.7594210518696896</c:v>
                </c:pt>
                <c:pt idx="319">
                  <c:v>5.7549342961190302</c:v>
                </c:pt>
                <c:pt idx="320">
                  <c:v>5.7518091808397802</c:v>
                </c:pt>
                <c:pt idx="321">
                  <c:v>5.7484881675766601</c:v>
                </c:pt>
                <c:pt idx="322">
                  <c:v>5.7451782097650996</c:v>
                </c:pt>
                <c:pt idx="323">
                  <c:v>5.7414497034679197</c:v>
                </c:pt>
                <c:pt idx="324">
                  <c:v>5.7363826573672396</c:v>
                </c:pt>
                <c:pt idx="325">
                  <c:v>5.7314813984384196</c:v>
                </c:pt>
                <c:pt idx="326">
                  <c:v>5.7269174465567501</c:v>
                </c:pt>
                <c:pt idx="327">
                  <c:v>5.72220649882063</c:v>
                </c:pt>
                <c:pt idx="328">
                  <c:v>5.7182971259897899</c:v>
                </c:pt>
                <c:pt idx="329">
                  <c:v>5.71460740534393</c:v>
                </c:pt>
                <c:pt idx="330">
                  <c:v>5.71057927445354</c:v>
                </c:pt>
                <c:pt idx="331">
                  <c:v>5.7077653919007796</c:v>
                </c:pt>
                <c:pt idx="332">
                  <c:v>5.7047957240144198</c:v>
                </c:pt>
                <c:pt idx="333">
                  <c:v>5.7015378010242799</c:v>
                </c:pt>
                <c:pt idx="334">
                  <c:v>5.6983522496729204</c:v>
                </c:pt>
                <c:pt idx="335">
                  <c:v>5.6939028907126801</c:v>
                </c:pt>
                <c:pt idx="336">
                  <c:v>5.6906710231689503</c:v>
                </c:pt>
                <c:pt idx="337">
                  <c:v>5.6876495027301299</c:v>
                </c:pt>
                <c:pt idx="338">
                  <c:v>5.6832296493853098</c:v>
                </c:pt>
                <c:pt idx="339">
                  <c:v>5.6785819150816401</c:v>
                </c:pt>
                <c:pt idx="340">
                  <c:v>5.67400328999938</c:v>
                </c:pt>
                <c:pt idx="341">
                  <c:v>5.6693008001884397</c:v>
                </c:pt>
                <c:pt idx="342">
                  <c:v>5.6643307274687</c:v>
                </c:pt>
                <c:pt idx="343">
                  <c:v>5.6597644019378004</c:v>
                </c:pt>
                <c:pt idx="344">
                  <c:v>5.65411784829422</c:v>
                </c:pt>
                <c:pt idx="345">
                  <c:v>5.6488646712962503</c:v>
                </c:pt>
                <c:pt idx="346">
                  <c:v>5.6427715313559101</c:v>
                </c:pt>
                <c:pt idx="347">
                  <c:v>5.6368271297611603</c:v>
                </c:pt>
                <c:pt idx="348">
                  <c:v>5.6304535057232696</c:v>
                </c:pt>
                <c:pt idx="349">
                  <c:v>5.6244221648104196</c:v>
                </c:pt>
                <c:pt idx="350">
                  <c:v>5.6175125459453303</c:v>
                </c:pt>
                <c:pt idx="351">
                  <c:v>5.61047544623825</c:v>
                </c:pt>
                <c:pt idx="352">
                  <c:v>5.6025934873922401</c:v>
                </c:pt>
                <c:pt idx="353">
                  <c:v>5.5952413164736203</c:v>
                </c:pt>
                <c:pt idx="354">
                  <c:v>5.5877687396192197</c:v>
                </c:pt>
                <c:pt idx="355">
                  <c:v>5.5806745446756203</c:v>
                </c:pt>
                <c:pt idx="356">
                  <c:v>5.5732168937666504</c:v>
                </c:pt>
                <c:pt idx="357">
                  <c:v>5.5657638292852898</c:v>
                </c:pt>
                <c:pt idx="358">
                  <c:v>5.5584410095985897</c:v>
                </c:pt>
                <c:pt idx="359">
                  <c:v>5.5511301070694197</c:v>
                </c:pt>
                <c:pt idx="360">
                  <c:v>5.5426294992160097</c:v>
                </c:pt>
                <c:pt idx="361">
                  <c:v>5.5358452887413403</c:v>
                </c:pt>
                <c:pt idx="362">
                  <c:v>5.5289326029688501</c:v>
                </c:pt>
                <c:pt idx="363">
                  <c:v>5.5212680261563003</c:v>
                </c:pt>
                <c:pt idx="364">
                  <c:v>5.5132767881997902</c:v>
                </c:pt>
                <c:pt idx="365">
                  <c:v>5.5059390252629203</c:v>
                </c:pt>
                <c:pt idx="366">
                  <c:v>5.4978644831285903</c:v>
                </c:pt>
                <c:pt idx="367">
                  <c:v>5.4906316135624103</c:v>
                </c:pt>
                <c:pt idx="368">
                  <c:v>5.4836437798934403</c:v>
                </c:pt>
                <c:pt idx="369">
                  <c:v>5.4766683985774396</c:v>
                </c:pt>
                <c:pt idx="370">
                  <c:v>5.4708890149107496</c:v>
                </c:pt>
                <c:pt idx="371">
                  <c:v>5.4652591672102702</c:v>
                </c:pt>
                <c:pt idx="372">
                  <c:v>5.4598325946669499</c:v>
                </c:pt>
                <c:pt idx="373">
                  <c:v>5.4534441773078601</c:v>
                </c:pt>
                <c:pt idx="374">
                  <c:v>5.4475334695728996</c:v>
                </c:pt>
                <c:pt idx="375">
                  <c:v>5.4422952816007903</c:v>
                </c:pt>
                <c:pt idx="376">
                  <c:v>5.43852356076441</c:v>
                </c:pt>
                <c:pt idx="377">
                  <c:v>5.4340943513818898</c:v>
                </c:pt>
                <c:pt idx="378">
                  <c:v>5.4299180255920696</c:v>
                </c:pt>
                <c:pt idx="379">
                  <c:v>5.4248634672295504</c:v>
                </c:pt>
                <c:pt idx="380">
                  <c:v>5.4199387734552698</c:v>
                </c:pt>
                <c:pt idx="381">
                  <c:v>5.41443913212479</c:v>
                </c:pt>
                <c:pt idx="382">
                  <c:v>5.4085438287858896</c:v>
                </c:pt>
                <c:pt idx="383">
                  <c:v>5.4031140485659197</c:v>
                </c:pt>
                <c:pt idx="384">
                  <c:v>5.3980236450744998</c:v>
                </c:pt>
                <c:pt idx="385">
                  <c:v>5.39208517674441</c:v>
                </c:pt>
                <c:pt idx="386">
                  <c:v>5.3847079821550397</c:v>
                </c:pt>
                <c:pt idx="387">
                  <c:v>5.3795853744465196</c:v>
                </c:pt>
                <c:pt idx="388">
                  <c:v>5.3744759980050398</c:v>
                </c:pt>
                <c:pt idx="389">
                  <c:v>5.36887077374434</c:v>
                </c:pt>
                <c:pt idx="390">
                  <c:v>5.3618121007086099</c:v>
                </c:pt>
                <c:pt idx="391">
                  <c:v>5.3547851534511102</c:v>
                </c:pt>
                <c:pt idx="392">
                  <c:v>5.34755886424536</c:v>
                </c:pt>
                <c:pt idx="393">
                  <c:v>5.3409997028798202</c:v>
                </c:pt>
                <c:pt idx="394">
                  <c:v>5.33537930903577</c:v>
                </c:pt>
                <c:pt idx="395">
                  <c:v>5.3292918371821196</c:v>
                </c:pt>
                <c:pt idx="396">
                  <c:v>5.3244607528258703</c:v>
                </c:pt>
                <c:pt idx="397">
                  <c:v>5.3179127047546704</c:v>
                </c:pt>
                <c:pt idx="398">
                  <c:v>5.3127726087767799</c:v>
                </c:pt>
                <c:pt idx="399">
                  <c:v>5.3078641648275999</c:v>
                </c:pt>
                <c:pt idx="400">
                  <c:v>5.3024214569903396</c:v>
                </c:pt>
                <c:pt idx="401">
                  <c:v>5.2979469071097398</c:v>
                </c:pt>
                <c:pt idx="402">
                  <c:v>5.2934003256184798</c:v>
                </c:pt>
                <c:pt idx="403">
                  <c:v>5.2889922293585503</c:v>
                </c:pt>
                <c:pt idx="404">
                  <c:v>5.2849848445552396</c:v>
                </c:pt>
                <c:pt idx="405">
                  <c:v>5.2822915902017096</c:v>
                </c:pt>
                <c:pt idx="406">
                  <c:v>5.2796507422444803</c:v>
                </c:pt>
                <c:pt idx="407">
                  <c:v>5.2758119220422497</c:v>
                </c:pt>
                <c:pt idx="408">
                  <c:v>5.2723956199500996</c:v>
                </c:pt>
                <c:pt idx="409">
                  <c:v>5.2681916415715202</c:v>
                </c:pt>
                <c:pt idx="410">
                  <c:v>5.2641931030420901</c:v>
                </c:pt>
                <c:pt idx="411">
                  <c:v>5.2601888417015203</c:v>
                </c:pt>
                <c:pt idx="412">
                  <c:v>5.2564515547169899</c:v>
                </c:pt>
                <c:pt idx="413">
                  <c:v>5.2525872961625204</c:v>
                </c:pt>
                <c:pt idx="414">
                  <c:v>5.2489790258936297</c:v>
                </c:pt>
                <c:pt idx="415">
                  <c:v>5.2453614479636297</c:v>
                </c:pt>
                <c:pt idx="416">
                  <c:v>5.2424313368673898</c:v>
                </c:pt>
                <c:pt idx="417">
                  <c:v>5.2389510302845297</c:v>
                </c:pt>
                <c:pt idx="418">
                  <c:v>5.2363830519651904</c:v>
                </c:pt>
                <c:pt idx="419">
                  <c:v>5.2324824369071399</c:v>
                </c:pt>
                <c:pt idx="420">
                  <c:v>5.2290052396077904</c:v>
                </c:pt>
                <c:pt idx="421">
                  <c:v>5.2258678990872296</c:v>
                </c:pt>
                <c:pt idx="422">
                  <c:v>5.2214290503907197</c:v>
                </c:pt>
                <c:pt idx="423">
                  <c:v>5.21678099909811</c:v>
                </c:pt>
                <c:pt idx="424">
                  <c:v>5.2136163328857101</c:v>
                </c:pt>
                <c:pt idx="425">
                  <c:v>5.2095112033103197</c:v>
                </c:pt>
                <c:pt idx="426">
                  <c:v>5.2045771802768099</c:v>
                </c:pt>
                <c:pt idx="427">
                  <c:v>5.2009391293473799</c:v>
                </c:pt>
                <c:pt idx="428">
                  <c:v>5.1977703948657599</c:v>
                </c:pt>
                <c:pt idx="429">
                  <c:v>5.1947113773145697</c:v>
                </c:pt>
                <c:pt idx="430">
                  <c:v>5.1907951253162601</c:v>
                </c:pt>
                <c:pt idx="431">
                  <c:v>5.1878444828185399</c:v>
                </c:pt>
                <c:pt idx="432">
                  <c:v>5.1838738357991296</c:v>
                </c:pt>
                <c:pt idx="433">
                  <c:v>5.18060332914329</c:v>
                </c:pt>
                <c:pt idx="434">
                  <c:v>5.1772535645570104</c:v>
                </c:pt>
                <c:pt idx="435">
                  <c:v>5.1705118036322704</c:v>
                </c:pt>
                <c:pt idx="436">
                  <c:v>5.1656893445600298</c:v>
                </c:pt>
                <c:pt idx="437">
                  <c:v>5.1578001640456801</c:v>
                </c:pt>
                <c:pt idx="438">
                  <c:v>5.1524101926422698</c:v>
                </c:pt>
                <c:pt idx="439">
                  <c:v>5.1470496839164896</c:v>
                </c:pt>
                <c:pt idx="440">
                  <c:v>5.1429697589565002</c:v>
                </c:pt>
                <c:pt idx="441">
                  <c:v>5.1382732594457501</c:v>
                </c:pt>
                <c:pt idx="442">
                  <c:v>5.1340414658307099</c:v>
                </c:pt>
                <c:pt idx="443">
                  <c:v>5.1283107098146301</c:v>
                </c:pt>
                <c:pt idx="444">
                  <c:v>5.1235675002029799</c:v>
                </c:pt>
                <c:pt idx="445">
                  <c:v>5.1193618722007903</c:v>
                </c:pt>
                <c:pt idx="446">
                  <c:v>5.1137487171417702</c:v>
                </c:pt>
                <c:pt idx="447">
                  <c:v>5.1095720339452697</c:v>
                </c:pt>
                <c:pt idx="448">
                  <c:v>5.1034244085032698</c:v>
                </c:pt>
                <c:pt idx="449">
                  <c:v>5.0995898139807796</c:v>
                </c:pt>
                <c:pt idx="450">
                  <c:v>5.0950565520657802</c:v>
                </c:pt>
                <c:pt idx="451">
                  <c:v>5.0888718121380201</c:v>
                </c:pt>
                <c:pt idx="452">
                  <c:v>5.0840235487262202</c:v>
                </c:pt>
                <c:pt idx="453">
                  <c:v>5.07942090523101</c:v>
                </c:pt>
                <c:pt idx="454">
                  <c:v>5.0749362964265101</c:v>
                </c:pt>
                <c:pt idx="455">
                  <c:v>5.0694250211430099</c:v>
                </c:pt>
                <c:pt idx="456">
                  <c:v>5.0627652077454197</c:v>
                </c:pt>
                <c:pt idx="457">
                  <c:v>5.0582044681692597</c:v>
                </c:pt>
                <c:pt idx="458">
                  <c:v>5.0523457730269996</c:v>
                </c:pt>
                <c:pt idx="459">
                  <c:v>5.0473996302129098</c:v>
                </c:pt>
                <c:pt idx="460">
                  <c:v>5.0426161715799704</c:v>
                </c:pt>
                <c:pt idx="461">
                  <c:v>5.0362912078922903</c:v>
                </c:pt>
                <c:pt idx="462">
                  <c:v>5.0307412878206801</c:v>
                </c:pt>
                <c:pt idx="463">
                  <c:v>5.0238399498365096</c:v>
                </c:pt>
                <c:pt idx="464">
                  <c:v>5.0172097960895403</c:v>
                </c:pt>
                <c:pt idx="465">
                  <c:v>5.0105631416759397</c:v>
                </c:pt>
                <c:pt idx="466">
                  <c:v>5.0034493611800004</c:v>
                </c:pt>
                <c:pt idx="467">
                  <c:v>4.9981160243523899</c:v>
                </c:pt>
                <c:pt idx="468">
                  <c:v>4.9909755611018598</c:v>
                </c:pt>
                <c:pt idx="469">
                  <c:v>4.9848693845647096</c:v>
                </c:pt>
                <c:pt idx="470">
                  <c:v>4.9780940305140096</c:v>
                </c:pt>
                <c:pt idx="471">
                  <c:v>4.9719043650219898</c:v>
                </c:pt>
                <c:pt idx="472">
                  <c:v>4.9660730061380596</c:v>
                </c:pt>
                <c:pt idx="473">
                  <c:v>4.9598697901862101</c:v>
                </c:pt>
                <c:pt idx="474">
                  <c:v>4.9545067017041404</c:v>
                </c:pt>
                <c:pt idx="475">
                  <c:v>4.9495498613724997</c:v>
                </c:pt>
                <c:pt idx="476">
                  <c:v>4.9459805324622703</c:v>
                </c:pt>
                <c:pt idx="477">
                  <c:v>4.9399415842160801</c:v>
                </c:pt>
                <c:pt idx="478">
                  <c:v>4.9356864345970104</c:v>
                </c:pt>
                <c:pt idx="479">
                  <c:v>4.9311945588618604</c:v>
                </c:pt>
                <c:pt idx="480">
                  <c:v>4.9250555129721096</c:v>
                </c:pt>
                <c:pt idx="481">
                  <c:v>4.91921113236008</c:v>
                </c:pt>
                <c:pt idx="482">
                  <c:v>4.9151271989885901</c:v>
                </c:pt>
                <c:pt idx="483">
                  <c:v>4.9096214059185099</c:v>
                </c:pt>
                <c:pt idx="484">
                  <c:v>4.9050259277054504</c:v>
                </c:pt>
                <c:pt idx="485">
                  <c:v>4.8998790365078602</c:v>
                </c:pt>
                <c:pt idx="486">
                  <c:v>4.8944379649136902</c:v>
                </c:pt>
                <c:pt idx="487">
                  <c:v>4.8896745292342798</c:v>
                </c:pt>
                <c:pt idx="488">
                  <c:v>4.8847568834364701</c:v>
                </c:pt>
                <c:pt idx="489">
                  <c:v>4.8812797898086702</c:v>
                </c:pt>
                <c:pt idx="490">
                  <c:v>4.8759481348529699</c:v>
                </c:pt>
                <c:pt idx="491">
                  <c:v>4.8709823744194001</c:v>
                </c:pt>
                <c:pt idx="492">
                  <c:v>4.8661160413226696</c:v>
                </c:pt>
                <c:pt idx="493">
                  <c:v>4.8598114112084003</c:v>
                </c:pt>
                <c:pt idx="494">
                  <c:v>4.8531172007615604</c:v>
                </c:pt>
                <c:pt idx="495">
                  <c:v>4.8453185564182704</c:v>
                </c:pt>
                <c:pt idx="496">
                  <c:v>4.8392185198419497</c:v>
                </c:pt>
                <c:pt idx="497">
                  <c:v>4.8321378594924598</c:v>
                </c:pt>
                <c:pt idx="498">
                  <c:v>4.8259086315088302</c:v>
                </c:pt>
                <c:pt idx="499">
                  <c:v>4.8183826659998896</c:v>
                </c:pt>
                <c:pt idx="500">
                  <c:v>4.8118389037315898</c:v>
                </c:pt>
                <c:pt idx="501">
                  <c:v>4.8050286860566001</c:v>
                </c:pt>
                <c:pt idx="502">
                  <c:v>4.79797571009028</c:v>
                </c:pt>
                <c:pt idx="503">
                  <c:v>4.7909878158185499</c:v>
                </c:pt>
                <c:pt idx="504">
                  <c:v>4.7840706879221004</c:v>
                </c:pt>
                <c:pt idx="505">
                  <c:v>4.7766333210156597</c:v>
                </c:pt>
                <c:pt idx="506">
                  <c:v>4.77011632852955</c:v>
                </c:pt>
                <c:pt idx="507">
                  <c:v>4.7625076011464103</c:v>
                </c:pt>
                <c:pt idx="508">
                  <c:v>4.7561150932012799</c:v>
                </c:pt>
                <c:pt idx="509">
                  <c:v>4.7494073720830903</c:v>
                </c:pt>
                <c:pt idx="510">
                  <c:v>4.7421118350924401</c:v>
                </c:pt>
                <c:pt idx="511">
                  <c:v>4.7349724008492702</c:v>
                </c:pt>
                <c:pt idx="512">
                  <c:v>4.7272334259008497</c:v>
                </c:pt>
                <c:pt idx="513">
                  <c:v>4.7205670995456899</c:v>
                </c:pt>
                <c:pt idx="514">
                  <c:v>4.7131668265408901</c:v>
                </c:pt>
                <c:pt idx="515">
                  <c:v>4.70520336722221</c:v>
                </c:pt>
                <c:pt idx="516">
                  <c:v>4.6978857955896203</c:v>
                </c:pt>
                <c:pt idx="517">
                  <c:v>4.6900435939007004</c:v>
                </c:pt>
                <c:pt idx="518">
                  <c:v>4.6836322918174096</c:v>
                </c:pt>
                <c:pt idx="519">
                  <c:v>4.6777458288388001</c:v>
                </c:pt>
                <c:pt idx="520">
                  <c:v>4.6724229800105501</c:v>
                </c:pt>
                <c:pt idx="521">
                  <c:v>4.6670546652016096</c:v>
                </c:pt>
                <c:pt idx="522">
                  <c:v>4.6617656947899704</c:v>
                </c:pt>
                <c:pt idx="523">
                  <c:v>4.6566239350097796</c:v>
                </c:pt>
                <c:pt idx="524">
                  <c:v>4.6511521372325202</c:v>
                </c:pt>
                <c:pt idx="525">
                  <c:v>4.6458700362274996</c:v>
                </c:pt>
                <c:pt idx="526">
                  <c:v>4.6393194191474496</c:v>
                </c:pt>
                <c:pt idx="527">
                  <c:v>4.6346365982068196</c:v>
                </c:pt>
                <c:pt idx="528">
                  <c:v>4.6303562378386802</c:v>
                </c:pt>
                <c:pt idx="529">
                  <c:v>4.6253199725728198</c:v>
                </c:pt>
                <c:pt idx="530">
                  <c:v>4.6176938880524299</c:v>
                </c:pt>
                <c:pt idx="531">
                  <c:v>4.6111157865633201</c:v>
                </c:pt>
                <c:pt idx="532">
                  <c:v>4.6030435531332898</c:v>
                </c:pt>
                <c:pt idx="533">
                  <c:v>4.59770144043486</c:v>
                </c:pt>
                <c:pt idx="534">
                  <c:v>4.5910487452646196</c:v>
                </c:pt>
                <c:pt idx="535">
                  <c:v>4.5862205757321499</c:v>
                </c:pt>
                <c:pt idx="536">
                  <c:v>4.5817146330045997</c:v>
                </c:pt>
                <c:pt idx="537">
                  <c:v>4.5768371143011404</c:v>
                </c:pt>
                <c:pt idx="538">
                  <c:v>4.5707444786513198</c:v>
                </c:pt>
                <c:pt idx="539">
                  <c:v>4.5660746952397302</c:v>
                </c:pt>
                <c:pt idx="540">
                  <c:v>4.5606345677433202</c:v>
                </c:pt>
                <c:pt idx="541">
                  <c:v>4.5549892822244997</c:v>
                </c:pt>
                <c:pt idx="542">
                  <c:v>4.5510413258798197</c:v>
                </c:pt>
                <c:pt idx="543">
                  <c:v>4.5453976884052896</c:v>
                </c:pt>
                <c:pt idx="544">
                  <c:v>4.5402476232031903</c:v>
                </c:pt>
                <c:pt idx="545">
                  <c:v>4.5356093974416396</c:v>
                </c:pt>
                <c:pt idx="546">
                  <c:v>4.5314265244667498</c:v>
                </c:pt>
                <c:pt idx="547">
                  <c:v>4.5264281447992101</c:v>
                </c:pt>
                <c:pt idx="548">
                  <c:v>4.5215109396969098</c:v>
                </c:pt>
                <c:pt idx="549">
                  <c:v>4.51759963758417</c:v>
                </c:pt>
                <c:pt idx="550">
                  <c:v>4.5135973521977402</c:v>
                </c:pt>
                <c:pt idx="551">
                  <c:v>4.5089370966338196</c:v>
                </c:pt>
                <c:pt idx="552">
                  <c:v>4.5061147149799599</c:v>
                </c:pt>
                <c:pt idx="553">
                  <c:v>4.5032852788525801</c:v>
                </c:pt>
                <c:pt idx="554">
                  <c:v>4.4999185274760798</c:v>
                </c:pt>
                <c:pt idx="555">
                  <c:v>4.4957529044618196</c:v>
                </c:pt>
                <c:pt idx="556">
                  <c:v>4.4931420010551202</c:v>
                </c:pt>
                <c:pt idx="557">
                  <c:v>4.4892188777537401</c:v>
                </c:pt>
                <c:pt idx="558">
                  <c:v>4.4846601949743503</c:v>
                </c:pt>
                <c:pt idx="559">
                  <c:v>4.4807044680103196</c:v>
                </c:pt>
                <c:pt idx="560">
                  <c:v>4.4766877043243598</c:v>
                </c:pt>
                <c:pt idx="561">
                  <c:v>4.4727239328494699</c:v>
                </c:pt>
                <c:pt idx="562">
                  <c:v>4.4673922088398497</c:v>
                </c:pt>
                <c:pt idx="563">
                  <c:v>4.4625861238621001</c:v>
                </c:pt>
                <c:pt idx="564">
                  <c:v>4.45676049451456</c:v>
                </c:pt>
                <c:pt idx="565">
                  <c:v>4.4522149665557604</c:v>
                </c:pt>
                <c:pt idx="566">
                  <c:v>4.4473475899347203</c:v>
                </c:pt>
                <c:pt idx="567">
                  <c:v>4.4416970054665796</c:v>
                </c:pt>
                <c:pt idx="568">
                  <c:v>4.43817739205645</c:v>
                </c:pt>
                <c:pt idx="569">
                  <c:v>4.43308021450399</c:v>
                </c:pt>
                <c:pt idx="570">
                  <c:v>4.4283336910898496</c:v>
                </c:pt>
                <c:pt idx="571">
                  <c:v>4.42243933936731</c:v>
                </c:pt>
                <c:pt idx="572">
                  <c:v>4.4168489048772201</c:v>
                </c:pt>
                <c:pt idx="573">
                  <c:v>4.4118357839465299</c:v>
                </c:pt>
                <c:pt idx="574">
                  <c:v>4.4055546560259096</c:v>
                </c:pt>
                <c:pt idx="575">
                  <c:v>4.4006998409974303</c:v>
                </c:pt>
                <c:pt idx="576">
                  <c:v>4.3959553645183904</c:v>
                </c:pt>
                <c:pt idx="577">
                  <c:v>4.3920609834563198</c:v>
                </c:pt>
                <c:pt idx="578">
                  <c:v>4.3885216786089698</c:v>
                </c:pt>
                <c:pt idx="579">
                  <c:v>4.3847154720523003</c:v>
                </c:pt>
                <c:pt idx="580">
                  <c:v>4.3815382098930904</c:v>
                </c:pt>
                <c:pt idx="581">
                  <c:v>4.3775789025677003</c:v>
                </c:pt>
                <c:pt idx="582">
                  <c:v>4.3743922154080597</c:v>
                </c:pt>
                <c:pt idx="583">
                  <c:v>4.3708445898084802</c:v>
                </c:pt>
                <c:pt idx="584">
                  <c:v>4.3662336791223</c:v>
                </c:pt>
                <c:pt idx="585">
                  <c:v>4.3628700546185897</c:v>
                </c:pt>
                <c:pt idx="586">
                  <c:v>4.3594313271715697</c:v>
                </c:pt>
                <c:pt idx="587">
                  <c:v>4.3556697130879396</c:v>
                </c:pt>
                <c:pt idx="588">
                  <c:v>4.3513986440811196</c:v>
                </c:pt>
                <c:pt idx="589">
                  <c:v>4.3470309029194603</c:v>
                </c:pt>
                <c:pt idx="590">
                  <c:v>4.3437064731660602</c:v>
                </c:pt>
                <c:pt idx="591">
                  <c:v>4.3401876178117096</c:v>
                </c:pt>
                <c:pt idx="592">
                  <c:v>4.3368351815429502</c:v>
                </c:pt>
                <c:pt idx="593">
                  <c:v>4.3328809079913002</c:v>
                </c:pt>
                <c:pt idx="594">
                  <c:v>4.3287566396572501</c:v>
                </c:pt>
                <c:pt idx="595">
                  <c:v>4.3243203730099404</c:v>
                </c:pt>
                <c:pt idx="596">
                  <c:v>4.3207207804066803</c:v>
                </c:pt>
                <c:pt idx="597">
                  <c:v>4.3171191076595896</c:v>
                </c:pt>
                <c:pt idx="598">
                  <c:v>4.3145569944796698</c:v>
                </c:pt>
                <c:pt idx="599">
                  <c:v>4.3114803627569396</c:v>
                </c:pt>
                <c:pt idx="600">
                  <c:v>4.3085665813345901</c:v>
                </c:pt>
                <c:pt idx="601">
                  <c:v>4.3046924103575499</c:v>
                </c:pt>
                <c:pt idx="602">
                  <c:v>4.3022748868845699</c:v>
                </c:pt>
                <c:pt idx="603">
                  <c:v>4.2998700285893001</c:v>
                </c:pt>
                <c:pt idx="604">
                  <c:v>4.2974282343086401</c:v>
                </c:pt>
                <c:pt idx="605">
                  <c:v>4.2940592922824399</c:v>
                </c:pt>
                <c:pt idx="606">
                  <c:v>4.2921853503434004</c:v>
                </c:pt>
                <c:pt idx="607">
                  <c:v>4.2893150112659697</c:v>
                </c:pt>
                <c:pt idx="608">
                  <c:v>4.2867599737859701</c:v>
                </c:pt>
                <c:pt idx="609">
                  <c:v>4.2840035184557204</c:v>
                </c:pt>
                <c:pt idx="610">
                  <c:v>4.2819827252284597</c:v>
                </c:pt>
                <c:pt idx="611">
                  <c:v>4.28043852840075</c:v>
                </c:pt>
                <c:pt idx="612">
                  <c:v>4.27930486816852</c:v>
                </c:pt>
                <c:pt idx="613">
                  <c:v>4.2770564856345299</c:v>
                </c:pt>
                <c:pt idx="614">
                  <c:v>4.2760467357331198</c:v>
                </c:pt>
                <c:pt idx="615">
                  <c:v>4.27388210620036</c:v>
                </c:pt>
                <c:pt idx="616">
                  <c:v>4.27331156548391</c:v>
                </c:pt>
                <c:pt idx="617">
                  <c:v>4.2721667821494398</c:v>
                </c:pt>
                <c:pt idx="618">
                  <c:v>4.2707631844285796</c:v>
                </c:pt>
                <c:pt idx="619">
                  <c:v>4.2700902657922999</c:v>
                </c:pt>
                <c:pt idx="620">
                  <c:v>4.2681065000212204</c:v>
                </c:pt>
                <c:pt idx="621">
                  <c:v>4.2653838359001304</c:v>
                </c:pt>
                <c:pt idx="622">
                  <c:v>4.2627681312580004</c:v>
                </c:pt>
                <c:pt idx="623">
                  <c:v>4.2600439302491404</c:v>
                </c:pt>
                <c:pt idx="624">
                  <c:v>4.2572506640797396</c:v>
                </c:pt>
                <c:pt idx="625">
                  <c:v>4.2539287427210599</c:v>
                </c:pt>
                <c:pt idx="626">
                  <c:v>4.2511726127143596</c:v>
                </c:pt>
                <c:pt idx="627">
                  <c:v>4.2476118504250699</c:v>
                </c:pt>
                <c:pt idx="628">
                  <c:v>4.2446745605129896</c:v>
                </c:pt>
                <c:pt idx="629">
                  <c:v>4.2431085675290703</c:v>
                </c:pt>
                <c:pt idx="630">
                  <c:v>4.2402093127087097</c:v>
                </c:pt>
                <c:pt idx="631">
                  <c:v>4.2367215779997096</c:v>
                </c:pt>
                <c:pt idx="632">
                  <c:v>4.23497060134995</c:v>
                </c:pt>
                <c:pt idx="633">
                  <c:v>4.2323977767164003</c:v>
                </c:pt>
                <c:pt idx="634">
                  <c:v>4.2292662810854997</c:v>
                </c:pt>
                <c:pt idx="635">
                  <c:v>4.2265879357474798</c:v>
                </c:pt>
                <c:pt idx="636">
                  <c:v>4.2245060408886896</c:v>
                </c:pt>
                <c:pt idx="637">
                  <c:v>4.2226600678471398</c:v>
                </c:pt>
                <c:pt idx="638">
                  <c:v>4.2216650525012804</c:v>
                </c:pt>
                <c:pt idx="639">
                  <c:v>4.22113414666621</c:v>
                </c:pt>
                <c:pt idx="640">
                  <c:v>4.2192658099198699</c:v>
                </c:pt>
                <c:pt idx="641">
                  <c:v>4.2173350650755701</c:v>
                </c:pt>
                <c:pt idx="642">
                  <c:v>4.2152841402492598</c:v>
                </c:pt>
                <c:pt idx="643">
                  <c:v>4.2133303645566196</c:v>
                </c:pt>
                <c:pt idx="644">
                  <c:v>4.2122512367591396</c:v>
                </c:pt>
                <c:pt idx="645">
                  <c:v>4.2089908228800903</c:v>
                </c:pt>
                <c:pt idx="646">
                  <c:v>4.2064363693536402</c:v>
                </c:pt>
                <c:pt idx="647">
                  <c:v>4.2041924131570099</c:v>
                </c:pt>
                <c:pt idx="648">
                  <c:v>4.2029891838963902</c:v>
                </c:pt>
                <c:pt idx="649">
                  <c:v>4.2016191294138796</c:v>
                </c:pt>
                <c:pt idx="650">
                  <c:v>4.2002089270883598</c:v>
                </c:pt>
                <c:pt idx="651">
                  <c:v>4.1972876556055301</c:v>
                </c:pt>
                <c:pt idx="652">
                  <c:v>4.1947307851543796</c:v>
                </c:pt>
                <c:pt idx="653">
                  <c:v>4.1928623987992797</c:v>
                </c:pt>
                <c:pt idx="654">
                  <c:v>4.1893637913683301</c:v>
                </c:pt>
                <c:pt idx="655">
                  <c:v>4.1866679466530599</c:v>
                </c:pt>
                <c:pt idx="656">
                  <c:v>4.1851609947220298</c:v>
                </c:pt>
                <c:pt idx="657">
                  <c:v>4.1835545454401704</c:v>
                </c:pt>
                <c:pt idx="658">
                  <c:v>4.1814470202605101</c:v>
                </c:pt>
                <c:pt idx="659">
                  <c:v>4.1783355103721398</c:v>
                </c:pt>
                <c:pt idx="660">
                  <c:v>4.1735600468447798</c:v>
                </c:pt>
                <c:pt idx="661">
                  <c:v>4.1701467718774197</c:v>
                </c:pt>
                <c:pt idx="662">
                  <c:v>4.1666535482490197</c:v>
                </c:pt>
                <c:pt idx="663">
                  <c:v>4.1647990892685796</c:v>
                </c:pt>
                <c:pt idx="664">
                  <c:v>4.1625553658817704</c:v>
                </c:pt>
                <c:pt idx="665">
                  <c:v>4.1593279484368901</c:v>
                </c:pt>
                <c:pt idx="666">
                  <c:v>4.1567363513822997</c:v>
                </c:pt>
                <c:pt idx="667">
                  <c:v>4.1529108161239803</c:v>
                </c:pt>
                <c:pt idx="668">
                  <c:v>4.1509443167176299</c:v>
                </c:pt>
                <c:pt idx="669">
                  <c:v>4.1484828683764503</c:v>
                </c:pt>
                <c:pt idx="670">
                  <c:v>4.1454419542764098</c:v>
                </c:pt>
                <c:pt idx="671">
                  <c:v>4.1428323737814798</c:v>
                </c:pt>
                <c:pt idx="672">
                  <c:v>4.1401726222340001</c:v>
                </c:pt>
                <c:pt idx="673">
                  <c:v>4.1387727725827999</c:v>
                </c:pt>
                <c:pt idx="674">
                  <c:v>4.1370715218061598</c:v>
                </c:pt>
                <c:pt idx="675">
                  <c:v>4.1353907654052602</c:v>
                </c:pt>
                <c:pt idx="676">
                  <c:v>4.1335233843740102</c:v>
                </c:pt>
                <c:pt idx="677">
                  <c:v>4.1324053598613002</c:v>
                </c:pt>
                <c:pt idx="678">
                  <c:v>4.1317773845592898</c:v>
                </c:pt>
                <c:pt idx="679">
                  <c:v>4.1289958945976197</c:v>
                </c:pt>
                <c:pt idx="680">
                  <c:v>4.12659000572339</c:v>
                </c:pt>
                <c:pt idx="681">
                  <c:v>4.12401988620275</c:v>
                </c:pt>
                <c:pt idx="682">
                  <c:v>4.1201924090703503</c:v>
                </c:pt>
                <c:pt idx="683">
                  <c:v>4.1181351280507101</c:v>
                </c:pt>
                <c:pt idx="684">
                  <c:v>4.1163337389745402</c:v>
                </c:pt>
                <c:pt idx="685">
                  <c:v>4.1143295412248797</c:v>
                </c:pt>
                <c:pt idx="686">
                  <c:v>4.1131620718986497</c:v>
                </c:pt>
                <c:pt idx="687">
                  <c:v>4.1108532950769003</c:v>
                </c:pt>
                <c:pt idx="688">
                  <c:v>4.1099333594444003</c:v>
                </c:pt>
                <c:pt idx="689">
                  <c:v>4.1074951555449903</c:v>
                </c:pt>
                <c:pt idx="690">
                  <c:v>4.1065547927350403</c:v>
                </c:pt>
                <c:pt idx="691">
                  <c:v>4.1040508708514203</c:v>
                </c:pt>
                <c:pt idx="692">
                  <c:v>4.1012063471344398</c:v>
                </c:pt>
                <c:pt idx="693">
                  <c:v>4.0999222096424202</c:v>
                </c:pt>
                <c:pt idx="694">
                  <c:v>4.0970445443496999</c:v>
                </c:pt>
                <c:pt idx="695">
                  <c:v>4.0958280315544604</c:v>
                </c:pt>
                <c:pt idx="696">
                  <c:v>4.09467380716581</c:v>
                </c:pt>
                <c:pt idx="697">
                  <c:v>4.0929347146793198</c:v>
                </c:pt>
                <c:pt idx="698">
                  <c:v>4.0918118328056101</c:v>
                </c:pt>
                <c:pt idx="699">
                  <c:v>4.0905154686085501</c:v>
                </c:pt>
                <c:pt idx="700">
                  <c:v>4.0887331552451496</c:v>
                </c:pt>
                <c:pt idx="701">
                  <c:v>4.0863385133892098</c:v>
                </c:pt>
                <c:pt idx="702">
                  <c:v>4.0843479109962297</c:v>
                </c:pt>
                <c:pt idx="703">
                  <c:v>4.0822116159044501</c:v>
                </c:pt>
                <c:pt idx="704">
                  <c:v>4.0808911263972902</c:v>
                </c:pt>
                <c:pt idx="705">
                  <c:v>4.0793276779981102</c:v>
                </c:pt>
                <c:pt idx="706">
                  <c:v>4.0780961667704396</c:v>
                </c:pt>
                <c:pt idx="707">
                  <c:v>4.0764093955338803</c:v>
                </c:pt>
                <c:pt idx="708">
                  <c:v>4.0744970416347996</c:v>
                </c:pt>
                <c:pt idx="709">
                  <c:v>4.0733735517294196</c:v>
                </c:pt>
                <c:pt idx="710">
                  <c:v>4.0705823042961704</c:v>
                </c:pt>
                <c:pt idx="711">
                  <c:v>4.0681658159437699</c:v>
                </c:pt>
                <c:pt idx="712">
                  <c:v>4.0632992866294702</c:v>
                </c:pt>
                <c:pt idx="713">
                  <c:v>4.0590851021873799</c:v>
                </c:pt>
                <c:pt idx="714">
                  <c:v>4.0563046304452604</c:v>
                </c:pt>
                <c:pt idx="715">
                  <c:v>4.0521606448207201</c:v>
                </c:pt>
                <c:pt idx="716">
                  <c:v>4.0491420733448802</c:v>
                </c:pt>
                <c:pt idx="717">
                  <c:v>4.0463601864689602</c:v>
                </c:pt>
                <c:pt idx="718">
                  <c:v>4.0431973234935104</c:v>
                </c:pt>
                <c:pt idx="719">
                  <c:v>4.0421063760138303</c:v>
                </c:pt>
                <c:pt idx="720">
                  <c:v>4.0403381731279797</c:v>
                </c:pt>
                <c:pt idx="721">
                  <c:v>4.0382428537707398</c:v>
                </c:pt>
                <c:pt idx="722">
                  <c:v>4.0364368778895798</c:v>
                </c:pt>
                <c:pt idx="723">
                  <c:v>4.0333815176746297</c:v>
                </c:pt>
                <c:pt idx="724">
                  <c:v>4.0307558986156797</c:v>
                </c:pt>
                <c:pt idx="725">
                  <c:v>4.0269060651899196</c:v>
                </c:pt>
                <c:pt idx="726">
                  <c:v>4.02226328672488</c:v>
                </c:pt>
                <c:pt idx="727">
                  <c:v>4.0169259523304204</c:v>
                </c:pt>
                <c:pt idx="728">
                  <c:v>4.0118793318150203</c:v>
                </c:pt>
                <c:pt idx="729">
                  <c:v>4.0092711105572203</c:v>
                </c:pt>
                <c:pt idx="730">
                  <c:v>4.0057447370297696</c:v>
                </c:pt>
                <c:pt idx="731">
                  <c:v>4.0020898546965604</c:v>
                </c:pt>
                <c:pt idx="732">
                  <c:v>3.9971418357853601</c:v>
                </c:pt>
                <c:pt idx="733">
                  <c:v>3.9925891470441499</c:v>
                </c:pt>
                <c:pt idx="734">
                  <c:v>3.9875463742327399</c:v>
                </c:pt>
                <c:pt idx="735">
                  <c:v>3.9825001456329101</c:v>
                </c:pt>
                <c:pt idx="736">
                  <c:v>3.9778752662987298</c:v>
                </c:pt>
                <c:pt idx="737">
                  <c:v>3.9723367484340901</c:v>
                </c:pt>
                <c:pt idx="738">
                  <c:v>3.9667503612421302</c:v>
                </c:pt>
                <c:pt idx="739">
                  <c:v>3.9627642230972402</c:v>
                </c:pt>
                <c:pt idx="740">
                  <c:v>3.9592865037629998</c:v>
                </c:pt>
                <c:pt idx="741">
                  <c:v>3.9547117186093699</c:v>
                </c:pt>
                <c:pt idx="742">
                  <c:v>3.9496408485605401</c:v>
                </c:pt>
                <c:pt idx="743">
                  <c:v>3.9444029395126798</c:v>
                </c:pt>
                <c:pt idx="744">
                  <c:v>3.9393604023689099</c:v>
                </c:pt>
                <c:pt idx="745">
                  <c:v>3.93437410694253</c:v>
                </c:pt>
                <c:pt idx="746">
                  <c:v>3.9301598997054499</c:v>
                </c:pt>
                <c:pt idx="747">
                  <c:v>3.92619738262038</c:v>
                </c:pt>
                <c:pt idx="748">
                  <c:v>3.92284920565608</c:v>
                </c:pt>
                <c:pt idx="749">
                  <c:v>3.9175151752264101</c:v>
                </c:pt>
                <c:pt idx="750">
                  <c:v>3.91271271003342</c:v>
                </c:pt>
                <c:pt idx="751">
                  <c:v>3.9075530783848502</c:v>
                </c:pt>
                <c:pt idx="752">
                  <c:v>3.9029049745636999</c:v>
                </c:pt>
                <c:pt idx="753">
                  <c:v>3.89698104265217</c:v>
                </c:pt>
                <c:pt idx="754">
                  <c:v>3.8910963495197501</c:v>
                </c:pt>
                <c:pt idx="755">
                  <c:v>3.8849654649371601</c:v>
                </c:pt>
                <c:pt idx="756">
                  <c:v>3.8789329597057298</c:v>
                </c:pt>
                <c:pt idx="757">
                  <c:v>3.8729353105701501</c:v>
                </c:pt>
                <c:pt idx="758">
                  <c:v>3.86633268137432</c:v>
                </c:pt>
                <c:pt idx="759">
                  <c:v>3.8600069179219898</c:v>
                </c:pt>
                <c:pt idx="760">
                  <c:v>3.85284126973204</c:v>
                </c:pt>
                <c:pt idx="761">
                  <c:v>3.8477479835355402</c:v>
                </c:pt>
                <c:pt idx="762">
                  <c:v>3.8417392389916301</c:v>
                </c:pt>
                <c:pt idx="763">
                  <c:v>3.8359012928220602</c:v>
                </c:pt>
                <c:pt idx="764">
                  <c:v>3.8292139647002301</c:v>
                </c:pt>
                <c:pt idx="765">
                  <c:v>3.8234797407054399</c:v>
                </c:pt>
                <c:pt idx="766">
                  <c:v>3.8171624815777001</c:v>
                </c:pt>
                <c:pt idx="767">
                  <c:v>3.8125329160236801</c:v>
                </c:pt>
                <c:pt idx="768">
                  <c:v>3.8065864207166502</c:v>
                </c:pt>
                <c:pt idx="769">
                  <c:v>3.8027177655995401</c:v>
                </c:pt>
                <c:pt idx="770">
                  <c:v>3.7982088937870402</c:v>
                </c:pt>
                <c:pt idx="771">
                  <c:v>3.7954866259898901</c:v>
                </c:pt>
                <c:pt idx="772">
                  <c:v>3.79132240690274</c:v>
                </c:pt>
                <c:pt idx="773">
                  <c:v>3.7852712176400698</c:v>
                </c:pt>
                <c:pt idx="774">
                  <c:v>3.7814483539294002</c:v>
                </c:pt>
                <c:pt idx="775">
                  <c:v>3.77648586531134</c:v>
                </c:pt>
                <c:pt idx="776">
                  <c:v>3.7724837056571001</c:v>
                </c:pt>
                <c:pt idx="777">
                  <c:v>3.76682229793016</c:v>
                </c:pt>
                <c:pt idx="778">
                  <c:v>3.7620055036492701</c:v>
                </c:pt>
                <c:pt idx="779">
                  <c:v>3.75787496769706</c:v>
                </c:pt>
                <c:pt idx="780">
                  <c:v>3.7541147285615</c:v>
                </c:pt>
                <c:pt idx="781">
                  <c:v>3.7507635722209098</c:v>
                </c:pt>
                <c:pt idx="782">
                  <c:v>3.74588761664159</c:v>
                </c:pt>
                <c:pt idx="783">
                  <c:v>3.7418089640524901</c:v>
                </c:pt>
                <c:pt idx="784">
                  <c:v>3.7373293260740401</c:v>
                </c:pt>
                <c:pt idx="785">
                  <c:v>3.73177870577614</c:v>
                </c:pt>
                <c:pt idx="786">
                  <c:v>3.7267452921151798</c:v>
                </c:pt>
                <c:pt idx="787">
                  <c:v>3.7224707556486099</c:v>
                </c:pt>
                <c:pt idx="788">
                  <c:v>3.7175780519780801</c:v>
                </c:pt>
                <c:pt idx="789">
                  <c:v>3.71348097809727</c:v>
                </c:pt>
                <c:pt idx="790">
                  <c:v>3.7099674216092202</c:v>
                </c:pt>
                <c:pt idx="791">
                  <c:v>3.7049355380789901</c:v>
                </c:pt>
                <c:pt idx="792">
                  <c:v>3.7009573831702101</c:v>
                </c:pt>
                <c:pt idx="793">
                  <c:v>3.6950641517579199</c:v>
                </c:pt>
                <c:pt idx="794">
                  <c:v>3.68939727384066</c:v>
                </c:pt>
                <c:pt idx="795">
                  <c:v>3.6838432981723401</c:v>
                </c:pt>
                <c:pt idx="796">
                  <c:v>3.6782719341911498</c:v>
                </c:pt>
                <c:pt idx="797">
                  <c:v>3.6728990429017898</c:v>
                </c:pt>
                <c:pt idx="798">
                  <c:v>3.66642791448366</c:v>
                </c:pt>
                <c:pt idx="799">
                  <c:v>3.6619310450664</c:v>
                </c:pt>
                <c:pt idx="800">
                  <c:v>3.6565210109064599</c:v>
                </c:pt>
                <c:pt idx="801">
                  <c:v>3.6485449846102598</c:v>
                </c:pt>
                <c:pt idx="802">
                  <c:v>3.6416632372213198</c:v>
                </c:pt>
                <c:pt idx="803">
                  <c:v>3.6353178878210701</c:v>
                </c:pt>
                <c:pt idx="804">
                  <c:v>3.6287829970152798</c:v>
                </c:pt>
                <c:pt idx="805">
                  <c:v>3.6229265898596101</c:v>
                </c:pt>
                <c:pt idx="806">
                  <c:v>3.6160149170101601</c:v>
                </c:pt>
                <c:pt idx="807">
                  <c:v>3.60890402428099</c:v>
                </c:pt>
                <c:pt idx="808">
                  <c:v>3.6027385200759499</c:v>
                </c:pt>
                <c:pt idx="809">
                  <c:v>3.5953749670745601</c:v>
                </c:pt>
                <c:pt idx="810">
                  <c:v>3.5877815168699998</c:v>
                </c:pt>
                <c:pt idx="811">
                  <c:v>3.5787246891051501</c:v>
                </c:pt>
                <c:pt idx="812">
                  <c:v>3.5714550466952799</c:v>
                </c:pt>
                <c:pt idx="813">
                  <c:v>3.5633308754570301</c:v>
                </c:pt>
                <c:pt idx="814">
                  <c:v>3.55575623953411</c:v>
                </c:pt>
                <c:pt idx="815">
                  <c:v>3.5507242786602</c:v>
                </c:pt>
                <c:pt idx="816">
                  <c:v>3.54553397721231</c:v>
                </c:pt>
                <c:pt idx="817">
                  <c:v>3.5399868733614399</c:v>
                </c:pt>
                <c:pt idx="818">
                  <c:v>3.5338477181467902</c:v>
                </c:pt>
                <c:pt idx="819">
                  <c:v>3.5283296902958998</c:v>
                </c:pt>
                <c:pt idx="820">
                  <c:v>3.5229748905757901</c:v>
                </c:pt>
                <c:pt idx="821">
                  <c:v>3.5178304628886301</c:v>
                </c:pt>
                <c:pt idx="822">
                  <c:v>3.51353469442599</c:v>
                </c:pt>
                <c:pt idx="823">
                  <c:v>3.5096655892701198</c:v>
                </c:pt>
                <c:pt idx="824">
                  <c:v>3.5041786984851502</c:v>
                </c:pt>
                <c:pt idx="825">
                  <c:v>3.4997040585249901</c:v>
                </c:pt>
                <c:pt idx="826">
                  <c:v>3.4957546326484201</c:v>
                </c:pt>
                <c:pt idx="827">
                  <c:v>3.4921220445996202</c:v>
                </c:pt>
                <c:pt idx="828">
                  <c:v>3.4870192464515601</c:v>
                </c:pt>
                <c:pt idx="829">
                  <c:v>3.4835530605331502</c:v>
                </c:pt>
                <c:pt idx="830">
                  <c:v>3.4796589952496402</c:v>
                </c:pt>
                <c:pt idx="831">
                  <c:v>3.4755635009863601</c:v>
                </c:pt>
                <c:pt idx="832">
                  <c:v>3.4727530549322401</c:v>
                </c:pt>
                <c:pt idx="833">
                  <c:v>3.46921500630422</c:v>
                </c:pt>
                <c:pt idx="834">
                  <c:v>3.4647533810815099</c:v>
                </c:pt>
                <c:pt idx="835">
                  <c:v>3.4611103882815502</c:v>
                </c:pt>
                <c:pt idx="836">
                  <c:v>3.45491405772272</c:v>
                </c:pt>
                <c:pt idx="837">
                  <c:v>3.4491646754160299</c:v>
                </c:pt>
                <c:pt idx="838">
                  <c:v>3.4431741434251202</c:v>
                </c:pt>
                <c:pt idx="839">
                  <c:v>3.4375828722079098</c:v>
                </c:pt>
                <c:pt idx="840">
                  <c:v>3.43203014786135</c:v>
                </c:pt>
                <c:pt idx="841">
                  <c:v>3.42737586070607</c:v>
                </c:pt>
                <c:pt idx="842">
                  <c:v>3.4212318114442</c:v>
                </c:pt>
                <c:pt idx="843">
                  <c:v>3.4168135792763699</c:v>
                </c:pt>
                <c:pt idx="844">
                  <c:v>3.4111520642475699</c:v>
                </c:pt>
                <c:pt idx="845">
                  <c:v>3.4054791242084299</c:v>
                </c:pt>
                <c:pt idx="846">
                  <c:v>3.4010684211409301</c:v>
                </c:pt>
                <c:pt idx="847">
                  <c:v>3.3958106820359402</c:v>
                </c:pt>
                <c:pt idx="848">
                  <c:v>3.3919548264024502</c:v>
                </c:pt>
                <c:pt idx="849">
                  <c:v>3.3862991258766901</c:v>
                </c:pt>
                <c:pt idx="850">
                  <c:v>3.3829246196786702</c:v>
                </c:pt>
                <c:pt idx="851">
                  <c:v>3.3793725322667401</c:v>
                </c:pt>
                <c:pt idx="852">
                  <c:v>3.3759422262213499</c:v>
                </c:pt>
                <c:pt idx="853">
                  <c:v>3.3727214673886201</c:v>
                </c:pt>
                <c:pt idx="854">
                  <c:v>3.3683931236167099</c:v>
                </c:pt>
                <c:pt idx="855">
                  <c:v>3.36382218439778</c:v>
                </c:pt>
                <c:pt idx="856">
                  <c:v>3.3604879283575699</c:v>
                </c:pt>
                <c:pt idx="857">
                  <c:v>3.3554861376708902</c:v>
                </c:pt>
                <c:pt idx="858">
                  <c:v>3.35146386326007</c:v>
                </c:pt>
                <c:pt idx="859">
                  <c:v>3.3453816738422399</c:v>
                </c:pt>
                <c:pt idx="860">
                  <c:v>3.33873612029869</c:v>
                </c:pt>
                <c:pt idx="861">
                  <c:v>3.3344478053707101</c:v>
                </c:pt>
                <c:pt idx="862">
                  <c:v>3.32915547838209</c:v>
                </c:pt>
                <c:pt idx="863">
                  <c:v>3.3239020358553399</c:v>
                </c:pt>
                <c:pt idx="864">
                  <c:v>3.3183948299817301</c:v>
                </c:pt>
                <c:pt idx="865">
                  <c:v>3.3132950821181399</c:v>
                </c:pt>
                <c:pt idx="866">
                  <c:v>3.3079610012335601</c:v>
                </c:pt>
                <c:pt idx="867">
                  <c:v>3.3011360878957499</c:v>
                </c:pt>
                <c:pt idx="868">
                  <c:v>3.2949504470687798</c:v>
                </c:pt>
                <c:pt idx="869">
                  <c:v>3.2891503657616399</c:v>
                </c:pt>
                <c:pt idx="870">
                  <c:v>3.2830368718050602</c:v>
                </c:pt>
                <c:pt idx="871">
                  <c:v>3.2774215983745401</c:v>
                </c:pt>
                <c:pt idx="872">
                  <c:v>3.2715759426925799</c:v>
                </c:pt>
                <c:pt idx="873">
                  <c:v>3.2658188871498499</c:v>
                </c:pt>
                <c:pt idx="874">
                  <c:v>3.2597225583864899</c:v>
                </c:pt>
                <c:pt idx="875">
                  <c:v>3.2527806436480602</c:v>
                </c:pt>
                <c:pt idx="876">
                  <c:v>3.2465032881304499</c:v>
                </c:pt>
                <c:pt idx="877">
                  <c:v>3.2395439386935498</c:v>
                </c:pt>
                <c:pt idx="878">
                  <c:v>3.2318922682729698</c:v>
                </c:pt>
                <c:pt idx="879">
                  <c:v>3.2243332270447902</c:v>
                </c:pt>
                <c:pt idx="880">
                  <c:v>3.2155411269986902</c:v>
                </c:pt>
                <c:pt idx="881">
                  <c:v>3.2072175278780701</c:v>
                </c:pt>
                <c:pt idx="882">
                  <c:v>3.1975492126426999</c:v>
                </c:pt>
                <c:pt idx="883">
                  <c:v>3.1883072210333299</c:v>
                </c:pt>
                <c:pt idx="884">
                  <c:v>3.1782776055762501</c:v>
                </c:pt>
                <c:pt idx="885">
                  <c:v>3.1705190879986702</c:v>
                </c:pt>
                <c:pt idx="886">
                  <c:v>3.1610129810496299</c:v>
                </c:pt>
                <c:pt idx="887">
                  <c:v>3.1536831915106398</c:v>
                </c:pt>
                <c:pt idx="888">
                  <c:v>3.1461027659634202</c:v>
                </c:pt>
                <c:pt idx="889">
                  <c:v>3.1370031701938701</c:v>
                </c:pt>
                <c:pt idx="890">
                  <c:v>3.1289459277790899</c:v>
                </c:pt>
                <c:pt idx="891">
                  <c:v>3.1206427024495902</c:v>
                </c:pt>
                <c:pt idx="892">
                  <c:v>3.11266663125526</c:v>
                </c:pt>
                <c:pt idx="893">
                  <c:v>3.10390641299667</c:v>
                </c:pt>
                <c:pt idx="894">
                  <c:v>3.0949258486405502</c:v>
                </c:pt>
                <c:pt idx="895">
                  <c:v>3.0875005397094299</c:v>
                </c:pt>
                <c:pt idx="896">
                  <c:v>3.07969327855161</c:v>
                </c:pt>
                <c:pt idx="897">
                  <c:v>3.0731595666709199</c:v>
                </c:pt>
                <c:pt idx="898">
                  <c:v>3.0656639062215101</c:v>
                </c:pt>
                <c:pt idx="899">
                  <c:v>3.0585335653414898</c:v>
                </c:pt>
                <c:pt idx="900">
                  <c:v>3.0494425544067099</c:v>
                </c:pt>
                <c:pt idx="901">
                  <c:v>3.0416782217596601</c:v>
                </c:pt>
                <c:pt idx="902">
                  <c:v>3.0337871249058801</c:v>
                </c:pt>
                <c:pt idx="903">
                  <c:v>3.0266931985621301</c:v>
                </c:pt>
                <c:pt idx="904">
                  <c:v>3.01960130888473</c:v>
                </c:pt>
                <c:pt idx="905">
                  <c:v>3.0118273157583499</c:v>
                </c:pt>
                <c:pt idx="906">
                  <c:v>3.0050364334569299</c:v>
                </c:pt>
                <c:pt idx="907">
                  <c:v>2.9971320234964001</c:v>
                </c:pt>
                <c:pt idx="908">
                  <c:v>2.9888177682038202</c:v>
                </c:pt>
                <c:pt idx="909">
                  <c:v>2.9801877927970399</c:v>
                </c:pt>
                <c:pt idx="910">
                  <c:v>2.9716073215632202</c:v>
                </c:pt>
                <c:pt idx="911">
                  <c:v>2.96389755833694</c:v>
                </c:pt>
                <c:pt idx="912">
                  <c:v>2.9553320654255599</c:v>
                </c:pt>
                <c:pt idx="913">
                  <c:v>2.9477411488790999</c:v>
                </c:pt>
                <c:pt idx="914">
                  <c:v>2.93980591782055</c:v>
                </c:pt>
                <c:pt idx="915">
                  <c:v>2.9313804467180899</c:v>
                </c:pt>
                <c:pt idx="916">
                  <c:v>2.9225733350793099</c:v>
                </c:pt>
                <c:pt idx="917">
                  <c:v>2.9146999574208801</c:v>
                </c:pt>
                <c:pt idx="918">
                  <c:v>2.9064357701894199</c:v>
                </c:pt>
                <c:pt idx="919">
                  <c:v>2.8971105461952802</c:v>
                </c:pt>
                <c:pt idx="920">
                  <c:v>2.8893315756155902</c:v>
                </c:pt>
                <c:pt idx="921">
                  <c:v>2.8823029836986098</c:v>
                </c:pt>
                <c:pt idx="922">
                  <c:v>2.8740506067874101</c:v>
                </c:pt>
                <c:pt idx="923">
                  <c:v>2.8670601807828402</c:v>
                </c:pt>
                <c:pt idx="924">
                  <c:v>2.8593957636546801</c:v>
                </c:pt>
                <c:pt idx="925">
                  <c:v>2.8523180211688599</c:v>
                </c:pt>
                <c:pt idx="926">
                  <c:v>2.8471627376825301</c:v>
                </c:pt>
                <c:pt idx="927">
                  <c:v>2.84187739196439</c:v>
                </c:pt>
                <c:pt idx="928">
                  <c:v>2.8346664932888599</c:v>
                </c:pt>
                <c:pt idx="929">
                  <c:v>2.8269098375400099</c:v>
                </c:pt>
                <c:pt idx="930">
                  <c:v>2.81890642358184</c:v>
                </c:pt>
                <c:pt idx="931">
                  <c:v>2.8124589273142102</c:v>
                </c:pt>
                <c:pt idx="932">
                  <c:v>2.8050077814638401</c:v>
                </c:pt>
                <c:pt idx="933">
                  <c:v>2.7991333590458898</c:v>
                </c:pt>
                <c:pt idx="934">
                  <c:v>2.7914890100966598</c:v>
                </c:pt>
                <c:pt idx="935">
                  <c:v>2.7833584617693701</c:v>
                </c:pt>
                <c:pt idx="936">
                  <c:v>2.77799973181</c:v>
                </c:pt>
                <c:pt idx="937">
                  <c:v>2.77087145005251</c:v>
                </c:pt>
                <c:pt idx="938">
                  <c:v>2.7639804613166099</c:v>
                </c:pt>
                <c:pt idx="939">
                  <c:v>2.7582767007919902</c:v>
                </c:pt>
                <c:pt idx="940">
                  <c:v>2.7530081313957302</c:v>
                </c:pt>
                <c:pt idx="941">
                  <c:v>2.7467728712573001</c:v>
                </c:pt>
                <c:pt idx="942">
                  <c:v>2.7401615166770799</c:v>
                </c:pt>
                <c:pt idx="943">
                  <c:v>2.7335180587433001</c:v>
                </c:pt>
                <c:pt idx="944">
                  <c:v>2.7259935863198801</c:v>
                </c:pt>
                <c:pt idx="945">
                  <c:v>2.7206657463383301</c:v>
                </c:pt>
                <c:pt idx="946">
                  <c:v>2.7132506486085899</c:v>
                </c:pt>
                <c:pt idx="947">
                  <c:v>2.7062598570032201</c:v>
                </c:pt>
                <c:pt idx="948">
                  <c:v>2.6993625492990398</c:v>
                </c:pt>
                <c:pt idx="949">
                  <c:v>2.6916887618638898</c:v>
                </c:pt>
                <c:pt idx="950">
                  <c:v>2.68318696715441</c:v>
                </c:pt>
                <c:pt idx="951">
                  <c:v>2.6760779331251201</c:v>
                </c:pt>
                <c:pt idx="952">
                  <c:v>2.66839303607675</c:v>
                </c:pt>
                <c:pt idx="953">
                  <c:v>2.66028379045449</c:v>
                </c:pt>
                <c:pt idx="954">
                  <c:v>2.6523605772199401</c:v>
                </c:pt>
                <c:pt idx="955">
                  <c:v>2.6441840732283302</c:v>
                </c:pt>
                <c:pt idx="956">
                  <c:v>2.6354854000355901</c:v>
                </c:pt>
                <c:pt idx="957">
                  <c:v>2.6274607026758598</c:v>
                </c:pt>
                <c:pt idx="958">
                  <c:v>2.61967372996458</c:v>
                </c:pt>
                <c:pt idx="959">
                  <c:v>2.6118104202909298</c:v>
                </c:pt>
                <c:pt idx="960">
                  <c:v>2.6045583754080202</c:v>
                </c:pt>
                <c:pt idx="961">
                  <c:v>2.5975529487752498</c:v>
                </c:pt>
                <c:pt idx="962">
                  <c:v>2.59058897967906</c:v>
                </c:pt>
                <c:pt idx="963">
                  <c:v>2.5834711467658802</c:v>
                </c:pt>
                <c:pt idx="964">
                  <c:v>2.57552633996686</c:v>
                </c:pt>
                <c:pt idx="965">
                  <c:v>2.5667744698786001</c:v>
                </c:pt>
                <c:pt idx="966">
                  <c:v>2.5588905830019999</c:v>
                </c:pt>
                <c:pt idx="967">
                  <c:v>2.5506011448693502</c:v>
                </c:pt>
                <c:pt idx="968">
                  <c:v>2.5418215173444798</c:v>
                </c:pt>
                <c:pt idx="969">
                  <c:v>2.5328842395600102</c:v>
                </c:pt>
                <c:pt idx="970">
                  <c:v>2.52449542971521</c:v>
                </c:pt>
                <c:pt idx="971">
                  <c:v>2.51437650854171</c:v>
                </c:pt>
                <c:pt idx="972">
                  <c:v>2.5050624753798401</c:v>
                </c:pt>
                <c:pt idx="973">
                  <c:v>2.4963898285640198</c:v>
                </c:pt>
                <c:pt idx="974">
                  <c:v>2.48844673367303</c:v>
                </c:pt>
                <c:pt idx="975">
                  <c:v>2.4798960134078101</c:v>
                </c:pt>
                <c:pt idx="976">
                  <c:v>2.4712064629836301</c:v>
                </c:pt>
                <c:pt idx="977">
                  <c:v>2.4619235636305401</c:v>
                </c:pt>
                <c:pt idx="978">
                  <c:v>2.4536369295430598</c:v>
                </c:pt>
                <c:pt idx="979">
                  <c:v>2.4434165701905299</c:v>
                </c:pt>
                <c:pt idx="980">
                  <c:v>2.43332388569435</c:v>
                </c:pt>
                <c:pt idx="981">
                  <c:v>2.42559307736455</c:v>
                </c:pt>
                <c:pt idx="982">
                  <c:v>2.41803571130351</c:v>
                </c:pt>
                <c:pt idx="983">
                  <c:v>2.4094299385889699</c:v>
                </c:pt>
                <c:pt idx="984">
                  <c:v>2.4012755117951299</c:v>
                </c:pt>
                <c:pt idx="985">
                  <c:v>2.3924517624124699</c:v>
                </c:pt>
                <c:pt idx="986">
                  <c:v>2.38447337521528</c:v>
                </c:pt>
                <c:pt idx="987">
                  <c:v>2.37630442012847</c:v>
                </c:pt>
                <c:pt idx="988">
                  <c:v>2.3703958373771798</c:v>
                </c:pt>
                <c:pt idx="989">
                  <c:v>2.3630197518043401</c:v>
                </c:pt>
                <c:pt idx="990">
                  <c:v>2.3541534844567802</c:v>
                </c:pt>
                <c:pt idx="991">
                  <c:v>2.3465103982704201</c:v>
                </c:pt>
                <c:pt idx="992">
                  <c:v>2.3385025100569798</c:v>
                </c:pt>
                <c:pt idx="993">
                  <c:v>2.32889490048718</c:v>
                </c:pt>
                <c:pt idx="994">
                  <c:v>2.3209522816242201</c:v>
                </c:pt>
                <c:pt idx="995">
                  <c:v>2.31368316659935</c:v>
                </c:pt>
                <c:pt idx="996">
                  <c:v>2.3061738496066901</c:v>
                </c:pt>
                <c:pt idx="997">
                  <c:v>2.2991146525909798</c:v>
                </c:pt>
                <c:pt idx="998">
                  <c:v>2.2933389039913701</c:v>
                </c:pt>
                <c:pt idx="999">
                  <c:v>2.2867685890567402</c:v>
                </c:pt>
                <c:pt idx="1000">
                  <c:v>2.28101641811707</c:v>
                </c:pt>
                <c:pt idx="1001">
                  <c:v>2.2748429020341301</c:v>
                </c:pt>
                <c:pt idx="1002">
                  <c:v>2.26845412196475</c:v>
                </c:pt>
                <c:pt idx="1003">
                  <c:v>2.2630863964176799</c:v>
                </c:pt>
                <c:pt idx="1004">
                  <c:v>2.2561510778904901</c:v>
                </c:pt>
                <c:pt idx="1005">
                  <c:v>2.2499524303435399</c:v>
                </c:pt>
                <c:pt idx="1006">
                  <c:v>2.24229601761551</c:v>
                </c:pt>
                <c:pt idx="1007">
                  <c:v>2.23578255885724</c:v>
                </c:pt>
                <c:pt idx="1008">
                  <c:v>2.2290849100669701</c:v>
                </c:pt>
                <c:pt idx="1009">
                  <c:v>2.2227082643723799</c:v>
                </c:pt>
                <c:pt idx="1010">
                  <c:v>2.21809085329097</c:v>
                </c:pt>
                <c:pt idx="1011">
                  <c:v>2.2116474838448301</c:v>
                </c:pt>
                <c:pt idx="1012">
                  <c:v>2.2056323138629299</c:v>
                </c:pt>
                <c:pt idx="1013">
                  <c:v>2.2005425952228199</c:v>
                </c:pt>
                <c:pt idx="1014">
                  <c:v>2.19462821720054</c:v>
                </c:pt>
                <c:pt idx="1015">
                  <c:v>2.1907485601889598</c:v>
                </c:pt>
                <c:pt idx="1016">
                  <c:v>2.1861459154610801</c:v>
                </c:pt>
                <c:pt idx="1017">
                  <c:v>2.18137641584832</c:v>
                </c:pt>
                <c:pt idx="1018">
                  <c:v>2.1773263781146799</c:v>
                </c:pt>
                <c:pt idx="1019">
                  <c:v>2.17336225902321</c:v>
                </c:pt>
                <c:pt idx="1020">
                  <c:v>2.1681144166060502</c:v>
                </c:pt>
                <c:pt idx="1021">
                  <c:v>2.1634401149467699</c:v>
                </c:pt>
                <c:pt idx="1022">
                  <c:v>2.1590829255804498</c:v>
                </c:pt>
                <c:pt idx="1023">
                  <c:v>2.1537705919484802</c:v>
                </c:pt>
                <c:pt idx="1024">
                  <c:v>2.1489542286447199</c:v>
                </c:pt>
                <c:pt idx="1025">
                  <c:v>2.1433396641623199</c:v>
                </c:pt>
                <c:pt idx="1026">
                  <c:v>2.1384804665852002</c:v>
                </c:pt>
                <c:pt idx="1027">
                  <c:v>2.13379511974314</c:v>
                </c:pt>
                <c:pt idx="1028">
                  <c:v>2.1283044065948502</c:v>
                </c:pt>
                <c:pt idx="1029">
                  <c:v>2.12095724660603</c:v>
                </c:pt>
                <c:pt idx="1030">
                  <c:v>2.1155340549833799</c:v>
                </c:pt>
                <c:pt idx="1031">
                  <c:v>2.1098886592389499</c:v>
                </c:pt>
                <c:pt idx="1032">
                  <c:v>2.10458006622008</c:v>
                </c:pt>
                <c:pt idx="1033">
                  <c:v>2.0983946681335301</c:v>
                </c:pt>
                <c:pt idx="1034">
                  <c:v>2.0924224012420201</c:v>
                </c:pt>
                <c:pt idx="1035">
                  <c:v>2.0860217416757898</c:v>
                </c:pt>
                <c:pt idx="1036">
                  <c:v>2.0810604015231502</c:v>
                </c:pt>
                <c:pt idx="1037">
                  <c:v>2.0749751071677398</c:v>
                </c:pt>
                <c:pt idx="1038">
                  <c:v>2.0699691517660299</c:v>
                </c:pt>
                <c:pt idx="1039">
                  <c:v>2.06396748924961</c:v>
                </c:pt>
                <c:pt idx="1040">
                  <c:v>2.0570573415423201</c:v>
                </c:pt>
                <c:pt idx="1041">
                  <c:v>2.0501717833535502</c:v>
                </c:pt>
                <c:pt idx="1042">
                  <c:v>2.0427743315980198</c:v>
                </c:pt>
                <c:pt idx="1043">
                  <c:v>2.03805305233361</c:v>
                </c:pt>
                <c:pt idx="1044">
                  <c:v>2.0310410431390098</c:v>
                </c:pt>
                <c:pt idx="1045">
                  <c:v>2.0250894911501298</c:v>
                </c:pt>
                <c:pt idx="1046">
                  <c:v>2.01948203235479</c:v>
                </c:pt>
                <c:pt idx="1047">
                  <c:v>2.01317189829579</c:v>
                </c:pt>
                <c:pt idx="1048">
                  <c:v>2.0069033968198702</c:v>
                </c:pt>
                <c:pt idx="1049">
                  <c:v>2.0006176177539299</c:v>
                </c:pt>
                <c:pt idx="1050">
                  <c:v>1.99283860458749</c:v>
                </c:pt>
                <c:pt idx="1051">
                  <c:v>1.98519487189212</c:v>
                </c:pt>
                <c:pt idx="1052">
                  <c:v>1.97843166034256</c:v>
                </c:pt>
                <c:pt idx="1053">
                  <c:v>1.97168618414352</c:v>
                </c:pt>
                <c:pt idx="1054">
                  <c:v>1.9640609464474801</c:v>
                </c:pt>
                <c:pt idx="1055">
                  <c:v>1.95760605648521</c:v>
                </c:pt>
                <c:pt idx="1056">
                  <c:v>1.9513751507677599</c:v>
                </c:pt>
                <c:pt idx="1057">
                  <c:v>1.9451362709732101</c:v>
                </c:pt>
                <c:pt idx="1058">
                  <c:v>1.9377152601165999</c:v>
                </c:pt>
                <c:pt idx="1059">
                  <c:v>1.9309320836080699</c:v>
                </c:pt>
                <c:pt idx="1060">
                  <c:v>1.92561166995263</c:v>
                </c:pt>
                <c:pt idx="1061">
                  <c:v>1.91939151848795</c:v>
                </c:pt>
                <c:pt idx="1062">
                  <c:v>1.91136267623495</c:v>
                </c:pt>
                <c:pt idx="1063">
                  <c:v>1.90492296394917</c:v>
                </c:pt>
                <c:pt idx="1064">
                  <c:v>1.89749072632455</c:v>
                </c:pt>
                <c:pt idx="1065">
                  <c:v>1.88912070200007</c:v>
                </c:pt>
                <c:pt idx="1066">
                  <c:v>1.882961817795</c:v>
                </c:pt>
                <c:pt idx="1067">
                  <c:v>1.8751461932047799</c:v>
                </c:pt>
                <c:pt idx="1068">
                  <c:v>1.86692341699769</c:v>
                </c:pt>
                <c:pt idx="1069">
                  <c:v>1.85812716655485</c:v>
                </c:pt>
                <c:pt idx="1070">
                  <c:v>1.85046634402553</c:v>
                </c:pt>
                <c:pt idx="1071">
                  <c:v>1.84304946296812</c:v>
                </c:pt>
                <c:pt idx="1072">
                  <c:v>1.8352740956186999</c:v>
                </c:pt>
                <c:pt idx="1073">
                  <c:v>1.82698189160008</c:v>
                </c:pt>
                <c:pt idx="1074">
                  <c:v>1.8185674185759499</c:v>
                </c:pt>
                <c:pt idx="1075">
                  <c:v>1.8095594848680201</c:v>
                </c:pt>
                <c:pt idx="1076">
                  <c:v>1.79994375204768</c:v>
                </c:pt>
                <c:pt idx="1077">
                  <c:v>1.7918341704190699</c:v>
                </c:pt>
                <c:pt idx="1078">
                  <c:v>1.7824382366746201</c:v>
                </c:pt>
                <c:pt idx="1079">
                  <c:v>1.7747834361438599</c:v>
                </c:pt>
                <c:pt idx="1080">
                  <c:v>1.76752260231656</c:v>
                </c:pt>
                <c:pt idx="1081">
                  <c:v>1.7599760286553301</c:v>
                </c:pt>
                <c:pt idx="1082">
                  <c:v>1.7522689311850701</c:v>
                </c:pt>
                <c:pt idx="1083">
                  <c:v>1.7435477807002</c:v>
                </c:pt>
                <c:pt idx="1084">
                  <c:v>1.7361061942416001</c:v>
                </c:pt>
                <c:pt idx="1085">
                  <c:v>1.728887605663</c:v>
                </c:pt>
                <c:pt idx="1086">
                  <c:v>1.7217647061950001</c:v>
                </c:pt>
                <c:pt idx="1087">
                  <c:v>1.7138089522893001</c:v>
                </c:pt>
                <c:pt idx="1088">
                  <c:v>1.70545468615323</c:v>
                </c:pt>
                <c:pt idx="1089">
                  <c:v>1.69697932135773</c:v>
                </c:pt>
                <c:pt idx="1090">
                  <c:v>1.6906657005588701</c:v>
                </c:pt>
                <c:pt idx="1091">
                  <c:v>1.6824589505163201</c:v>
                </c:pt>
                <c:pt idx="1092">
                  <c:v>1.67540717474321</c:v>
                </c:pt>
                <c:pt idx="1093">
                  <c:v>1.6660231976027899</c:v>
                </c:pt>
                <c:pt idx="1094">
                  <c:v>1.65682389580045</c:v>
                </c:pt>
                <c:pt idx="1095">
                  <c:v>1.64761913304255</c:v>
                </c:pt>
                <c:pt idx="1096">
                  <c:v>1.6387364068838799</c:v>
                </c:pt>
                <c:pt idx="1097">
                  <c:v>1.6300521773348</c:v>
                </c:pt>
                <c:pt idx="1098">
                  <c:v>1.6210690749238901</c:v>
                </c:pt>
                <c:pt idx="1099">
                  <c:v>1.6134435130128799</c:v>
                </c:pt>
                <c:pt idx="1100">
                  <c:v>1.60392280985913</c:v>
                </c:pt>
                <c:pt idx="1101">
                  <c:v>1.5955597214681301</c:v>
                </c:pt>
                <c:pt idx="1102">
                  <c:v>1.5864874738224899</c:v>
                </c:pt>
                <c:pt idx="1103">
                  <c:v>1.5791153129166999</c:v>
                </c:pt>
                <c:pt idx="1104">
                  <c:v>1.57137874503733</c:v>
                </c:pt>
                <c:pt idx="1105">
                  <c:v>1.5627307120759899</c:v>
                </c:pt>
                <c:pt idx="1106">
                  <c:v>1.5534612416046201</c:v>
                </c:pt>
                <c:pt idx="1107">
                  <c:v>1.54371513604152</c:v>
                </c:pt>
                <c:pt idx="1108">
                  <c:v>1.53514352517034</c:v>
                </c:pt>
                <c:pt idx="1109">
                  <c:v>1.52561405356476</c:v>
                </c:pt>
                <c:pt idx="1110">
                  <c:v>1.5164502771581401</c:v>
                </c:pt>
                <c:pt idx="1111">
                  <c:v>1.5078306112505899</c:v>
                </c:pt>
                <c:pt idx="1112">
                  <c:v>1.49826120816359</c:v>
                </c:pt>
                <c:pt idx="1113">
                  <c:v>1.4895218966920301</c:v>
                </c:pt>
                <c:pt idx="1114">
                  <c:v>1.4804062125464701</c:v>
                </c:pt>
                <c:pt idx="1115">
                  <c:v>1.4711804272778599</c:v>
                </c:pt>
                <c:pt idx="1116">
                  <c:v>1.4618065903565201</c:v>
                </c:pt>
                <c:pt idx="1117">
                  <c:v>1.4516336310170499</c:v>
                </c:pt>
                <c:pt idx="1118">
                  <c:v>1.44255722856155</c:v>
                </c:pt>
                <c:pt idx="1119">
                  <c:v>1.4334399560943001</c:v>
                </c:pt>
                <c:pt idx="1120">
                  <c:v>1.4249382825699</c:v>
                </c:pt>
                <c:pt idx="1121">
                  <c:v>1.4160941863390899</c:v>
                </c:pt>
                <c:pt idx="1122">
                  <c:v>1.4068481152141299</c:v>
                </c:pt>
                <c:pt idx="1123">
                  <c:v>1.39779151566225</c:v>
                </c:pt>
                <c:pt idx="1124">
                  <c:v>1.3899921929528001</c:v>
                </c:pt>
                <c:pt idx="1125">
                  <c:v>1.3806564880879999</c:v>
                </c:pt>
                <c:pt idx="1126">
                  <c:v>1.36966382289526</c:v>
                </c:pt>
                <c:pt idx="1127">
                  <c:v>1.36083316179833</c:v>
                </c:pt>
                <c:pt idx="1128">
                  <c:v>1.3521238269525599</c:v>
                </c:pt>
                <c:pt idx="1129">
                  <c:v>1.3427148124328601</c:v>
                </c:pt>
                <c:pt idx="1130">
                  <c:v>1.3328772439402501</c:v>
                </c:pt>
                <c:pt idx="1131">
                  <c:v>1.3232623156499499</c:v>
                </c:pt>
                <c:pt idx="1132">
                  <c:v>1.31277594613802</c:v>
                </c:pt>
                <c:pt idx="1133">
                  <c:v>1.30068890144039</c:v>
                </c:pt>
                <c:pt idx="1134">
                  <c:v>1.29129053838971</c:v>
                </c:pt>
                <c:pt idx="1135">
                  <c:v>1.27952465766984</c:v>
                </c:pt>
                <c:pt idx="1136">
                  <c:v>1.2687074265143301</c:v>
                </c:pt>
                <c:pt idx="1137">
                  <c:v>1.25814229976618</c:v>
                </c:pt>
                <c:pt idx="1138">
                  <c:v>1.2476025061647</c:v>
                </c:pt>
                <c:pt idx="1139">
                  <c:v>1.2386350949490501</c:v>
                </c:pt>
                <c:pt idx="1140">
                  <c:v>1.22886650005628</c:v>
                </c:pt>
                <c:pt idx="1141">
                  <c:v>1.2188372491572801</c:v>
                </c:pt>
                <c:pt idx="1142">
                  <c:v>1.21096988847911</c:v>
                </c:pt>
                <c:pt idx="1143">
                  <c:v>1.20116756496278</c:v>
                </c:pt>
                <c:pt idx="1144">
                  <c:v>1.1913985404524301</c:v>
                </c:pt>
                <c:pt idx="1145">
                  <c:v>1.18067631634283</c:v>
                </c:pt>
                <c:pt idx="1146">
                  <c:v>1.17166740431879</c:v>
                </c:pt>
                <c:pt idx="1147">
                  <c:v>1.16184827581131</c:v>
                </c:pt>
                <c:pt idx="1148">
                  <c:v>1.1534240592663101</c:v>
                </c:pt>
                <c:pt idx="1149">
                  <c:v>1.14362454912731</c:v>
                </c:pt>
                <c:pt idx="1150">
                  <c:v>1.13278666069045</c:v>
                </c:pt>
                <c:pt idx="1151">
                  <c:v>1.1235027869894401</c:v>
                </c:pt>
                <c:pt idx="1152">
                  <c:v>1.11351206061242</c:v>
                </c:pt>
                <c:pt idx="1153">
                  <c:v>1.1042579212443799</c:v>
                </c:pt>
                <c:pt idx="1154">
                  <c:v>1.09361755736473</c:v>
                </c:pt>
                <c:pt idx="1155">
                  <c:v>1.0820098242098699</c:v>
                </c:pt>
                <c:pt idx="1156">
                  <c:v>1.06982469455702</c:v>
                </c:pt>
                <c:pt idx="1157">
                  <c:v>1.05849044839329</c:v>
                </c:pt>
                <c:pt idx="1158">
                  <c:v>1.0474858452987501</c:v>
                </c:pt>
                <c:pt idx="1159">
                  <c:v>1.0377527639927899</c:v>
                </c:pt>
                <c:pt idx="1160">
                  <c:v>1.02746661664321</c:v>
                </c:pt>
                <c:pt idx="1161">
                  <c:v>1.01767448827554</c:v>
                </c:pt>
                <c:pt idx="1162">
                  <c:v>1.00823803786332</c:v>
                </c:pt>
                <c:pt idx="1163">
                  <c:v>0.99833948709006803</c:v>
                </c:pt>
                <c:pt idx="1164">
                  <c:v>0.99039430598965605</c:v>
                </c:pt>
                <c:pt idx="1165">
                  <c:v>0.98287840386452996</c:v>
                </c:pt>
                <c:pt idx="1166">
                  <c:v>0.97406725972875896</c:v>
                </c:pt>
                <c:pt idx="1167">
                  <c:v>0.96619147669720995</c:v>
                </c:pt>
                <c:pt idx="1168">
                  <c:v>0.95714274201935701</c:v>
                </c:pt>
                <c:pt idx="1169">
                  <c:v>0.94785721249854105</c:v>
                </c:pt>
                <c:pt idx="1170">
                  <c:v>0.93955521406954801</c:v>
                </c:pt>
                <c:pt idx="1171">
                  <c:v>0.931149755743505</c:v>
                </c:pt>
                <c:pt idx="1172">
                  <c:v>0.92206970294082502</c:v>
                </c:pt>
                <c:pt idx="1173">
                  <c:v>0.91645132258409401</c:v>
                </c:pt>
                <c:pt idx="1174">
                  <c:v>0.90945781975295104</c:v>
                </c:pt>
                <c:pt idx="1175">
                  <c:v>0.901505879804821</c:v>
                </c:pt>
                <c:pt idx="1176">
                  <c:v>0.89371851480710496</c:v>
                </c:pt>
                <c:pt idx="1177">
                  <c:v>0.88591366745983202</c:v>
                </c:pt>
                <c:pt idx="1178">
                  <c:v>0.87877413544022898</c:v>
                </c:pt>
                <c:pt idx="1179">
                  <c:v>0.871033767855111</c:v>
                </c:pt>
                <c:pt idx="1180">
                  <c:v>0.86280278041282299</c:v>
                </c:pt>
                <c:pt idx="1181">
                  <c:v>0.85616015876390705</c:v>
                </c:pt>
                <c:pt idx="1182">
                  <c:v>0.84881082642513705</c:v>
                </c:pt>
                <c:pt idx="1183">
                  <c:v>0.84293937824667697</c:v>
                </c:pt>
                <c:pt idx="1184">
                  <c:v>0.83462599022013695</c:v>
                </c:pt>
                <c:pt idx="1185">
                  <c:v>0.82592267241520201</c:v>
                </c:pt>
                <c:pt idx="1186">
                  <c:v>0.81712905277859205</c:v>
                </c:pt>
                <c:pt idx="1187">
                  <c:v>0.80877720948475895</c:v>
                </c:pt>
                <c:pt idx="1188">
                  <c:v>0.80106118488434297</c:v>
                </c:pt>
                <c:pt idx="1189">
                  <c:v>0.79260810131100501</c:v>
                </c:pt>
                <c:pt idx="1190">
                  <c:v>0.78477530831219799</c:v>
                </c:pt>
                <c:pt idx="1191">
                  <c:v>0.77624698750122401</c:v>
                </c:pt>
                <c:pt idx="1192">
                  <c:v>0.76860637365073903</c:v>
                </c:pt>
                <c:pt idx="1193">
                  <c:v>0.76216985205685805</c:v>
                </c:pt>
                <c:pt idx="1194">
                  <c:v>0.75567925903529298</c:v>
                </c:pt>
                <c:pt idx="1195">
                  <c:v>0.74849696121847098</c:v>
                </c:pt>
                <c:pt idx="1196">
                  <c:v>0.74017465634604296</c:v>
                </c:pt>
                <c:pt idx="1197">
                  <c:v>0.73509557505589995</c:v>
                </c:pt>
                <c:pt idx="1198">
                  <c:v>0.727483295437796</c:v>
                </c:pt>
                <c:pt idx="1199">
                  <c:v>0.72068869364592603</c:v>
                </c:pt>
                <c:pt idx="1200">
                  <c:v>0.71594225780833998</c:v>
                </c:pt>
                <c:pt idx="1201">
                  <c:v>0.70888526298382204</c:v>
                </c:pt>
                <c:pt idx="1202">
                  <c:v>0.70244192805901795</c:v>
                </c:pt>
                <c:pt idx="1203">
                  <c:v>0.69497544062097805</c:v>
                </c:pt>
                <c:pt idx="1204">
                  <c:v>0.68916261397624901</c:v>
                </c:pt>
                <c:pt idx="1205">
                  <c:v>0.68436440206356997</c:v>
                </c:pt>
                <c:pt idx="1206">
                  <c:v>0.677013306844507</c:v>
                </c:pt>
                <c:pt idx="1207">
                  <c:v>0.67094927418003203</c:v>
                </c:pt>
                <c:pt idx="1208">
                  <c:v>0.66593062780868795</c:v>
                </c:pt>
                <c:pt idx="1209">
                  <c:v>0.65901676860135905</c:v>
                </c:pt>
                <c:pt idx="1210">
                  <c:v>0.65373418804804895</c:v>
                </c:pt>
                <c:pt idx="1211">
                  <c:v>0.64827703180041996</c:v>
                </c:pt>
                <c:pt idx="1212">
                  <c:v>0.64412540105901495</c:v>
                </c:pt>
                <c:pt idx="1213">
                  <c:v>0.63902467676466601</c:v>
                </c:pt>
                <c:pt idx="1214">
                  <c:v>0.63366395107173401</c:v>
                </c:pt>
                <c:pt idx="1215">
                  <c:v>0.62826815479415099</c:v>
                </c:pt>
                <c:pt idx="1216">
                  <c:v>0.62176389229860696</c:v>
                </c:pt>
                <c:pt idx="1217">
                  <c:v>0.615715364951535</c:v>
                </c:pt>
                <c:pt idx="1218">
                  <c:v>0.608591174988378</c:v>
                </c:pt>
                <c:pt idx="1219">
                  <c:v>0.60333069192816402</c:v>
                </c:pt>
                <c:pt idx="1220">
                  <c:v>0.59736456308863795</c:v>
                </c:pt>
                <c:pt idx="1221">
                  <c:v>0.59288207418513905</c:v>
                </c:pt>
                <c:pt idx="1222">
                  <c:v>0.58653700162589095</c:v>
                </c:pt>
                <c:pt idx="1223">
                  <c:v>0.58104529687737505</c:v>
                </c:pt>
                <c:pt idx="1224">
                  <c:v>0.57686897408976001</c:v>
                </c:pt>
                <c:pt idx="1225">
                  <c:v>0.57320630981315801</c:v>
                </c:pt>
                <c:pt idx="1226">
                  <c:v>0.56767607341303805</c:v>
                </c:pt>
                <c:pt idx="1227">
                  <c:v>0.56377921403980102</c:v>
                </c:pt>
                <c:pt idx="1228">
                  <c:v>0.55855658184699097</c:v>
                </c:pt>
                <c:pt idx="1229">
                  <c:v>0.55427317514763097</c:v>
                </c:pt>
                <c:pt idx="1230">
                  <c:v>0.54960875435620904</c:v>
                </c:pt>
                <c:pt idx="1231">
                  <c:v>0.54353501897304801</c:v>
                </c:pt>
                <c:pt idx="1232">
                  <c:v>0.53939124786651704</c:v>
                </c:pt>
                <c:pt idx="1233">
                  <c:v>0.53473549170060397</c:v>
                </c:pt>
                <c:pt idx="1234">
                  <c:v>0.53104909610573203</c:v>
                </c:pt>
                <c:pt idx="1235">
                  <c:v>0.52731619230099902</c:v>
                </c:pt>
                <c:pt idx="1236">
                  <c:v>0.52342692487963804</c:v>
                </c:pt>
                <c:pt idx="1237">
                  <c:v>0.52036197905711201</c:v>
                </c:pt>
                <c:pt idx="1238">
                  <c:v>0.51837918401445504</c:v>
                </c:pt>
                <c:pt idx="1239">
                  <c:v>0.51645233692853099</c:v>
                </c:pt>
                <c:pt idx="1240">
                  <c:v>0.51384143189202902</c:v>
                </c:pt>
                <c:pt idx="1241">
                  <c:v>0.511466782364696</c:v>
                </c:pt>
                <c:pt idx="1242">
                  <c:v>0.50894527722306504</c:v>
                </c:pt>
                <c:pt idx="1243">
                  <c:v>0.506440447813016</c:v>
                </c:pt>
                <c:pt idx="1244">
                  <c:v>0.50323254925220096</c:v>
                </c:pt>
                <c:pt idx="1245">
                  <c:v>0.50079150589550303</c:v>
                </c:pt>
                <c:pt idx="1246">
                  <c:v>0.49957945021122102</c:v>
                </c:pt>
              </c:numCache>
            </c:numRef>
          </c:val>
          <c:smooth val="0"/>
          <c:extLst>
            <c:ext xmlns:c16="http://schemas.microsoft.com/office/drawing/2014/chart" uri="{C3380CC4-5D6E-409C-BE32-E72D297353CC}">
              <c16:uniqueId val="{00000000-A5B4-491B-8008-E05CDB70B529}"/>
            </c:ext>
          </c:extLst>
        </c:ser>
        <c:ser>
          <c:idx val="1"/>
          <c:order val="1"/>
          <c:spPr>
            <a:ln w="28575" cap="rnd">
              <a:solidFill>
                <a:schemeClr val="accent2"/>
              </a:solidFill>
              <a:round/>
            </a:ln>
            <a:effectLst/>
          </c:spPr>
          <c:marker>
            <c:symbol val="none"/>
          </c:marker>
          <c:val>
            <c:numRef>
              <c:f>'exp16'!$C$43:$C$1289</c:f>
              <c:numCache>
                <c:formatCode>General</c:formatCode>
                <c:ptCount val="1247"/>
                <c:pt idx="0">
                  <c:v>8.5722968336437599</c:v>
                </c:pt>
                <c:pt idx="1">
                  <c:v>8.4745613175178907</c:v>
                </c:pt>
                <c:pt idx="2">
                  <c:v>8.3774645328043693</c:v>
                </c:pt>
                <c:pt idx="3">
                  <c:v>8.2812021143571801</c:v>
                </c:pt>
                <c:pt idx="4">
                  <c:v>8.1857535096205396</c:v>
                </c:pt>
                <c:pt idx="5">
                  <c:v>8.0912675039741906</c:v>
                </c:pt>
                <c:pt idx="6">
                  <c:v>7.9981622763156999</c:v>
                </c:pt>
                <c:pt idx="7">
                  <c:v>7.9061870487440196</c:v>
                </c:pt>
                <c:pt idx="8">
                  <c:v>7.8169544234531996</c:v>
                </c:pt>
                <c:pt idx="9">
                  <c:v>7.7302174739308498</c:v>
                </c:pt>
                <c:pt idx="10">
                  <c:v>7.6470028923544202</c:v>
                </c:pt>
                <c:pt idx="11">
                  <c:v>7.5661958185188496</c:v>
                </c:pt>
                <c:pt idx="12">
                  <c:v>7.4879630930861696</c:v>
                </c:pt>
                <c:pt idx="13">
                  <c:v>7.4124704351316604</c:v>
                </c:pt>
                <c:pt idx="14">
                  <c:v>7.34077195539692</c:v>
                </c:pt>
                <c:pt idx="15">
                  <c:v>7.2716719248984099</c:v>
                </c:pt>
                <c:pt idx="16">
                  <c:v>7.2063257463628201</c:v>
                </c:pt>
                <c:pt idx="17">
                  <c:v>7.1432399956621397</c:v>
                </c:pt>
                <c:pt idx="18">
                  <c:v>7.0824021045416901</c:v>
                </c:pt>
                <c:pt idx="19">
                  <c:v>7.0219456405640797</c:v>
                </c:pt>
                <c:pt idx="20">
                  <c:v>6.9637183699665499</c:v>
                </c:pt>
                <c:pt idx="21">
                  <c:v>6.9097767217147101</c:v>
                </c:pt>
                <c:pt idx="22">
                  <c:v>6.8571594601125803</c:v>
                </c:pt>
                <c:pt idx="23">
                  <c:v>6.8074344627199102</c:v>
                </c:pt>
                <c:pt idx="24">
                  <c:v>6.7583316752555396</c:v>
                </c:pt>
                <c:pt idx="25">
                  <c:v>6.7110220963673797</c:v>
                </c:pt>
                <c:pt idx="26">
                  <c:v>6.6642212906808203</c:v>
                </c:pt>
                <c:pt idx="27">
                  <c:v>6.6204777181986501</c:v>
                </c:pt>
                <c:pt idx="28">
                  <c:v>6.5793797845301203</c:v>
                </c:pt>
                <c:pt idx="29">
                  <c:v>6.5403263401310703</c:v>
                </c:pt>
                <c:pt idx="30">
                  <c:v>6.5034123551352998</c:v>
                </c:pt>
                <c:pt idx="31">
                  <c:v>6.4691181611479802</c:v>
                </c:pt>
                <c:pt idx="32">
                  <c:v>6.4362528946572297</c:v>
                </c:pt>
                <c:pt idx="33">
                  <c:v>6.4043117660199602</c:v>
                </c:pt>
                <c:pt idx="34">
                  <c:v>6.3757453060631804</c:v>
                </c:pt>
                <c:pt idx="35">
                  <c:v>6.3475993070226204</c:v>
                </c:pt>
                <c:pt idx="36">
                  <c:v>6.3212384206062202</c:v>
                </c:pt>
                <c:pt idx="37">
                  <c:v>6.2958789222184501</c:v>
                </c:pt>
                <c:pt idx="38">
                  <c:v>6.2727804222278403</c:v>
                </c:pt>
                <c:pt idx="39">
                  <c:v>6.2521348858375596</c:v>
                </c:pt>
                <c:pt idx="40">
                  <c:v>6.2328522076305504</c:v>
                </c:pt>
                <c:pt idx="41">
                  <c:v>6.2156091735601802</c:v>
                </c:pt>
                <c:pt idx="42">
                  <c:v>6.1990353584852897</c:v>
                </c:pt>
                <c:pt idx="43">
                  <c:v>6.1848833355722901</c:v>
                </c:pt>
                <c:pt idx="44">
                  <c:v>6.1720750269206697</c:v>
                </c:pt>
                <c:pt idx="45">
                  <c:v>6.1604038593747497</c:v>
                </c:pt>
                <c:pt idx="46">
                  <c:v>6.14966680990893</c:v>
                </c:pt>
                <c:pt idx="47">
                  <c:v>6.1406424187007698</c:v>
                </c:pt>
                <c:pt idx="48">
                  <c:v>6.1309766746105101</c:v>
                </c:pt>
                <c:pt idx="49">
                  <c:v>6.1234145744605799</c:v>
                </c:pt>
                <c:pt idx="50">
                  <c:v>6.1163798095014501</c:v>
                </c:pt>
                <c:pt idx="51">
                  <c:v>6.1113358236757804</c:v>
                </c:pt>
                <c:pt idx="52">
                  <c:v>6.1073948339715498</c:v>
                </c:pt>
                <c:pt idx="53">
                  <c:v>6.1035771665629701</c:v>
                </c:pt>
                <c:pt idx="54">
                  <c:v>6.1012525170120702</c:v>
                </c:pt>
                <c:pt idx="55">
                  <c:v>6.0983635830506397</c:v>
                </c:pt>
                <c:pt idx="56">
                  <c:v>6.0941221936276699</c:v>
                </c:pt>
                <c:pt idx="57">
                  <c:v>6.0916655727657796</c:v>
                </c:pt>
                <c:pt idx="58">
                  <c:v>6.0900109481082003</c:v>
                </c:pt>
                <c:pt idx="59">
                  <c:v>6.0873933035425303</c:v>
                </c:pt>
                <c:pt idx="60">
                  <c:v>6.0860635674937296</c:v>
                </c:pt>
                <c:pt idx="61">
                  <c:v>6.0843574112898402</c:v>
                </c:pt>
                <c:pt idx="62">
                  <c:v>6.08325674910453</c:v>
                </c:pt>
                <c:pt idx="63">
                  <c:v>6.0826603688438796</c:v>
                </c:pt>
                <c:pt idx="64">
                  <c:v>6.0820728365856001</c:v>
                </c:pt>
                <c:pt idx="65">
                  <c:v>6.0828669802507997</c:v>
                </c:pt>
                <c:pt idx="66">
                  <c:v>6.0826925310153301</c:v>
                </c:pt>
                <c:pt idx="67">
                  <c:v>6.0829169820252602</c:v>
                </c:pt>
                <c:pt idx="68">
                  <c:v>6.0832480469051804</c:v>
                </c:pt>
                <c:pt idx="69">
                  <c:v>6.0831884162612599</c:v>
                </c:pt>
                <c:pt idx="70">
                  <c:v>6.0838112211488697</c:v>
                </c:pt>
                <c:pt idx="71">
                  <c:v>6.0840406071290101</c:v>
                </c:pt>
                <c:pt idx="72">
                  <c:v>6.0852505022975798</c:v>
                </c:pt>
                <c:pt idx="73">
                  <c:v>6.08685236935262</c:v>
                </c:pt>
                <c:pt idx="74">
                  <c:v>6.0886535318872896</c:v>
                </c:pt>
                <c:pt idx="75">
                  <c:v>6.0901634405458704</c:v>
                </c:pt>
                <c:pt idx="76">
                  <c:v>6.0918718175562798</c:v>
                </c:pt>
                <c:pt idx="77">
                  <c:v>6.0937768832263597</c:v>
                </c:pt>
                <c:pt idx="78">
                  <c:v>6.0955824063459598</c:v>
                </c:pt>
                <c:pt idx="79">
                  <c:v>6.0973820581580203</c:v>
                </c:pt>
                <c:pt idx="80">
                  <c:v>6.1003501612633402</c:v>
                </c:pt>
                <c:pt idx="81">
                  <c:v>6.1009562465893596</c:v>
                </c:pt>
                <c:pt idx="82">
                  <c:v>6.1034173487999999</c:v>
                </c:pt>
                <c:pt idx="83">
                  <c:v>6.1046025164291899</c:v>
                </c:pt>
                <c:pt idx="84">
                  <c:v>6.1072520380313904</c:v>
                </c:pt>
                <c:pt idx="85">
                  <c:v>6.1086218736842399</c:v>
                </c:pt>
                <c:pt idx="86">
                  <c:v>6.1106748600339396</c:v>
                </c:pt>
                <c:pt idx="87">
                  <c:v>6.1121346052799597</c:v>
                </c:pt>
                <c:pt idx="88">
                  <c:v>6.1146737419353903</c:v>
                </c:pt>
                <c:pt idx="89">
                  <c:v>6.1159361432984598</c:v>
                </c:pt>
                <c:pt idx="90">
                  <c:v>6.11876342579267</c:v>
                </c:pt>
                <c:pt idx="91">
                  <c:v>6.1211923377760398</c:v>
                </c:pt>
                <c:pt idx="92">
                  <c:v>6.1236141856141</c:v>
                </c:pt>
                <c:pt idx="93">
                  <c:v>6.1281825289884697</c:v>
                </c:pt>
                <c:pt idx="94">
                  <c:v>6.1302925879849504</c:v>
                </c:pt>
                <c:pt idx="95">
                  <c:v>6.1344489597231204</c:v>
                </c:pt>
                <c:pt idx="96">
                  <c:v>6.1382999006689403</c:v>
                </c:pt>
                <c:pt idx="97">
                  <c:v>6.1400813685624502</c:v>
                </c:pt>
                <c:pt idx="98">
                  <c:v>6.1430304878152899</c:v>
                </c:pt>
                <c:pt idx="99">
                  <c:v>6.1448897372001197</c:v>
                </c:pt>
                <c:pt idx="100">
                  <c:v>6.1459564229227297</c:v>
                </c:pt>
                <c:pt idx="101">
                  <c:v>6.14682091572001</c:v>
                </c:pt>
                <c:pt idx="102">
                  <c:v>6.1481690649693403</c:v>
                </c:pt>
                <c:pt idx="103">
                  <c:v>6.15107622467713</c:v>
                </c:pt>
                <c:pt idx="104">
                  <c:v>6.15407375295836</c:v>
                </c:pt>
                <c:pt idx="105">
                  <c:v>6.1563805209770504</c:v>
                </c:pt>
                <c:pt idx="106">
                  <c:v>6.1581894942043904</c:v>
                </c:pt>
                <c:pt idx="107">
                  <c:v>6.1602819798734298</c:v>
                </c:pt>
                <c:pt idx="108">
                  <c:v>6.1624599845820098</c:v>
                </c:pt>
                <c:pt idx="109">
                  <c:v>6.1643334058438297</c:v>
                </c:pt>
                <c:pt idx="110">
                  <c:v>6.16727376338262</c:v>
                </c:pt>
                <c:pt idx="111">
                  <c:v>6.1705936091981597</c:v>
                </c:pt>
                <c:pt idx="112">
                  <c:v>6.1730187754824701</c:v>
                </c:pt>
                <c:pt idx="113">
                  <c:v>6.1756245005021597</c:v>
                </c:pt>
                <c:pt idx="114">
                  <c:v>6.1781229547735901</c:v>
                </c:pt>
                <c:pt idx="115">
                  <c:v>6.1787526171696303</c:v>
                </c:pt>
                <c:pt idx="116">
                  <c:v>6.1782960252329699</c:v>
                </c:pt>
                <c:pt idx="117">
                  <c:v>6.1790095039655002</c:v>
                </c:pt>
                <c:pt idx="118">
                  <c:v>6.1799162490869701</c:v>
                </c:pt>
                <c:pt idx="119">
                  <c:v>6.1826829249084598</c:v>
                </c:pt>
                <c:pt idx="120">
                  <c:v>6.1836813771810304</c:v>
                </c:pt>
                <c:pt idx="121">
                  <c:v>6.18447738923747</c:v>
                </c:pt>
                <c:pt idx="122">
                  <c:v>6.1866388081840897</c:v>
                </c:pt>
                <c:pt idx="123">
                  <c:v>6.1869329091389398</c:v>
                </c:pt>
                <c:pt idx="124">
                  <c:v>6.1879056813257902</c:v>
                </c:pt>
                <c:pt idx="125">
                  <c:v>6.1898534101461697</c:v>
                </c:pt>
                <c:pt idx="126">
                  <c:v>6.1907186032496302</c:v>
                </c:pt>
                <c:pt idx="127">
                  <c:v>6.1910886889301997</c:v>
                </c:pt>
                <c:pt idx="128">
                  <c:v>6.1915533382333701</c:v>
                </c:pt>
                <c:pt idx="129">
                  <c:v>6.1903482127596696</c:v>
                </c:pt>
                <c:pt idx="130">
                  <c:v>6.19100500618024</c:v>
                </c:pt>
                <c:pt idx="131">
                  <c:v>6.1917562372723998</c:v>
                </c:pt>
                <c:pt idx="132">
                  <c:v>6.1920157992650999</c:v>
                </c:pt>
                <c:pt idx="133">
                  <c:v>6.1918766280634099</c:v>
                </c:pt>
                <c:pt idx="134">
                  <c:v>6.1926114809585497</c:v>
                </c:pt>
                <c:pt idx="135">
                  <c:v>6.1922635374363502</c:v>
                </c:pt>
                <c:pt idx="136">
                  <c:v>6.18994483323974</c:v>
                </c:pt>
                <c:pt idx="137">
                  <c:v>6.1883039616948601</c:v>
                </c:pt>
                <c:pt idx="138">
                  <c:v>6.1857754243864003</c:v>
                </c:pt>
                <c:pt idx="139">
                  <c:v>6.1837309228884303</c:v>
                </c:pt>
                <c:pt idx="140">
                  <c:v>6.1825690180855499</c:v>
                </c:pt>
                <c:pt idx="141">
                  <c:v>6.1812131132573001</c:v>
                </c:pt>
                <c:pt idx="142">
                  <c:v>6.1806405298098399</c:v>
                </c:pt>
                <c:pt idx="143">
                  <c:v>6.1804586344610799</c:v>
                </c:pt>
                <c:pt idx="144">
                  <c:v>6.1809607892075604</c:v>
                </c:pt>
                <c:pt idx="145">
                  <c:v>6.1808716150837197</c:v>
                </c:pt>
                <c:pt idx="146">
                  <c:v>6.1808788938768</c:v>
                </c:pt>
                <c:pt idx="147">
                  <c:v>6.1799020219016798</c:v>
                </c:pt>
                <c:pt idx="148">
                  <c:v>6.17921408803688</c:v>
                </c:pt>
                <c:pt idx="149">
                  <c:v>6.1784259365141603</c:v>
                </c:pt>
                <c:pt idx="150">
                  <c:v>6.1777336489385002</c:v>
                </c:pt>
                <c:pt idx="151">
                  <c:v>6.1763506843091998</c:v>
                </c:pt>
                <c:pt idx="152">
                  <c:v>6.1744762191564799</c:v>
                </c:pt>
                <c:pt idx="153">
                  <c:v>6.1724990785697997</c:v>
                </c:pt>
                <c:pt idx="154">
                  <c:v>6.1713060133302502</c:v>
                </c:pt>
                <c:pt idx="155">
                  <c:v>6.1691319624763503</c:v>
                </c:pt>
                <c:pt idx="156">
                  <c:v>6.1675520461962003</c:v>
                </c:pt>
                <c:pt idx="157">
                  <c:v>6.1668650845096904</c:v>
                </c:pt>
                <c:pt idx="158">
                  <c:v>6.1643225830622503</c:v>
                </c:pt>
                <c:pt idx="159">
                  <c:v>6.1611950946840697</c:v>
                </c:pt>
                <c:pt idx="160">
                  <c:v>6.1572859727326996</c:v>
                </c:pt>
                <c:pt idx="161">
                  <c:v>6.1539716901155899</c:v>
                </c:pt>
                <c:pt idx="162">
                  <c:v>6.1506686696808304</c:v>
                </c:pt>
                <c:pt idx="163">
                  <c:v>6.1473727528064099</c:v>
                </c:pt>
                <c:pt idx="164">
                  <c:v>6.1452623490703697</c:v>
                </c:pt>
                <c:pt idx="165">
                  <c:v>6.1423754582759598</c:v>
                </c:pt>
                <c:pt idx="166">
                  <c:v>6.1393948222870396</c:v>
                </c:pt>
                <c:pt idx="167">
                  <c:v>6.1377958873600198</c:v>
                </c:pt>
                <c:pt idx="168">
                  <c:v>6.13630376128802</c:v>
                </c:pt>
                <c:pt idx="169">
                  <c:v>6.1344301393953398</c:v>
                </c:pt>
                <c:pt idx="170">
                  <c:v>6.1317825394532504</c:v>
                </c:pt>
                <c:pt idx="171">
                  <c:v>6.1306093335159497</c:v>
                </c:pt>
                <c:pt idx="172">
                  <c:v>6.12885134686762</c:v>
                </c:pt>
                <c:pt idx="173">
                  <c:v>6.1255301260947501</c:v>
                </c:pt>
                <c:pt idx="174">
                  <c:v>6.1229974536318998</c:v>
                </c:pt>
                <c:pt idx="175">
                  <c:v>6.1193884897008601</c:v>
                </c:pt>
                <c:pt idx="176">
                  <c:v>6.1150934956217897</c:v>
                </c:pt>
                <c:pt idx="177">
                  <c:v>6.1111019475932196</c:v>
                </c:pt>
                <c:pt idx="178">
                  <c:v>6.1072175703320903</c:v>
                </c:pt>
                <c:pt idx="179">
                  <c:v>6.1027501475915704</c:v>
                </c:pt>
                <c:pt idx="180">
                  <c:v>6.0976000083755899</c:v>
                </c:pt>
                <c:pt idx="181">
                  <c:v>6.0929441559711703</c:v>
                </c:pt>
                <c:pt idx="182">
                  <c:v>6.0885897788319099</c:v>
                </c:pt>
                <c:pt idx="183">
                  <c:v>6.0825747650124402</c:v>
                </c:pt>
                <c:pt idx="184">
                  <c:v>6.0775456333378699</c:v>
                </c:pt>
                <c:pt idx="185">
                  <c:v>6.07301429731426</c:v>
                </c:pt>
                <c:pt idx="186">
                  <c:v>6.0677045273910402</c:v>
                </c:pt>
                <c:pt idx="187">
                  <c:v>6.0616209263996597</c:v>
                </c:pt>
                <c:pt idx="188">
                  <c:v>6.0572058620549702</c:v>
                </c:pt>
                <c:pt idx="189">
                  <c:v>6.0532818101575998</c:v>
                </c:pt>
                <c:pt idx="190">
                  <c:v>6.0481887797995002</c:v>
                </c:pt>
                <c:pt idx="191">
                  <c:v>6.0427110650599198</c:v>
                </c:pt>
                <c:pt idx="192">
                  <c:v>6.0366538786147403</c:v>
                </c:pt>
                <c:pt idx="193">
                  <c:v>6.0283557136438501</c:v>
                </c:pt>
                <c:pt idx="194">
                  <c:v>6.0219313825834604</c:v>
                </c:pt>
                <c:pt idx="195">
                  <c:v>6.0142475097770403</c:v>
                </c:pt>
                <c:pt idx="196">
                  <c:v>6.0077545495609899</c:v>
                </c:pt>
                <c:pt idx="197">
                  <c:v>6.00078671906462</c:v>
                </c:pt>
                <c:pt idx="198">
                  <c:v>5.9941280704950701</c:v>
                </c:pt>
                <c:pt idx="199">
                  <c:v>5.9866050555335697</c:v>
                </c:pt>
                <c:pt idx="200">
                  <c:v>5.9789023797660397</c:v>
                </c:pt>
                <c:pt idx="201">
                  <c:v>5.9717036565476196</c:v>
                </c:pt>
                <c:pt idx="202">
                  <c:v>5.9635403808581202</c:v>
                </c:pt>
                <c:pt idx="203">
                  <c:v>5.9545176358272496</c:v>
                </c:pt>
                <c:pt idx="204">
                  <c:v>5.9470838328268103</c:v>
                </c:pt>
                <c:pt idx="205">
                  <c:v>5.9387833576371802</c:v>
                </c:pt>
                <c:pt idx="206">
                  <c:v>5.9304071161500804</c:v>
                </c:pt>
                <c:pt idx="207">
                  <c:v>5.92125926604922</c:v>
                </c:pt>
                <c:pt idx="208">
                  <c:v>5.9126232302039501</c:v>
                </c:pt>
                <c:pt idx="209">
                  <c:v>5.9046917549490603</c:v>
                </c:pt>
                <c:pt idx="210">
                  <c:v>5.8967907528681902</c:v>
                </c:pt>
                <c:pt idx="211">
                  <c:v>5.8879082118038797</c:v>
                </c:pt>
                <c:pt idx="212">
                  <c:v>5.8792127918466903</c:v>
                </c:pt>
                <c:pt idx="213">
                  <c:v>5.8705858514702802</c:v>
                </c:pt>
                <c:pt idx="214">
                  <c:v>5.86281734493891</c:v>
                </c:pt>
                <c:pt idx="215">
                  <c:v>5.8547039241969596</c:v>
                </c:pt>
                <c:pt idx="216">
                  <c:v>5.8464901945771297</c:v>
                </c:pt>
                <c:pt idx="217">
                  <c:v>5.8396604670366097</c:v>
                </c:pt>
                <c:pt idx="218">
                  <c:v>5.8341248606688803</c:v>
                </c:pt>
                <c:pt idx="219">
                  <c:v>5.8281154121261798</c:v>
                </c:pt>
                <c:pt idx="220">
                  <c:v>5.8223266946079901</c:v>
                </c:pt>
                <c:pt idx="221">
                  <c:v>5.8158014422331696</c:v>
                </c:pt>
                <c:pt idx="222">
                  <c:v>5.81038375930037</c:v>
                </c:pt>
                <c:pt idx="223">
                  <c:v>5.8049164671115099</c:v>
                </c:pt>
                <c:pt idx="224">
                  <c:v>5.7977157907810799</c:v>
                </c:pt>
                <c:pt idx="225">
                  <c:v>5.7903816469844802</c:v>
                </c:pt>
                <c:pt idx="226">
                  <c:v>5.7829409825024696</c:v>
                </c:pt>
                <c:pt idx="227">
                  <c:v>5.7758718735558698</c:v>
                </c:pt>
                <c:pt idx="228">
                  <c:v>5.7695473263927504</c:v>
                </c:pt>
                <c:pt idx="229">
                  <c:v>5.7633717025053599</c:v>
                </c:pt>
                <c:pt idx="230">
                  <c:v>5.7561934212333004</c:v>
                </c:pt>
                <c:pt idx="231">
                  <c:v>5.7494103592174302</c:v>
                </c:pt>
                <c:pt idx="232">
                  <c:v>5.7441378125370601</c:v>
                </c:pt>
                <c:pt idx="233">
                  <c:v>5.7373796279702303</c:v>
                </c:pt>
                <c:pt idx="234">
                  <c:v>5.7287478033835502</c:v>
                </c:pt>
                <c:pt idx="235">
                  <c:v>5.7190091465463304</c:v>
                </c:pt>
                <c:pt idx="236">
                  <c:v>5.7068327471969802</c:v>
                </c:pt>
                <c:pt idx="237">
                  <c:v>5.6956347829048601</c:v>
                </c:pt>
                <c:pt idx="238">
                  <c:v>5.6848446999202604</c:v>
                </c:pt>
                <c:pt idx="239">
                  <c:v>5.6747074868867804</c:v>
                </c:pt>
                <c:pt idx="240">
                  <c:v>5.6642316349040698</c:v>
                </c:pt>
                <c:pt idx="241">
                  <c:v>5.6548511370427903</c:v>
                </c:pt>
                <c:pt idx="242">
                  <c:v>5.6454032405133496</c:v>
                </c:pt>
                <c:pt idx="243">
                  <c:v>5.6377820871957898</c:v>
                </c:pt>
                <c:pt idx="244">
                  <c:v>5.6297009031712202</c:v>
                </c:pt>
                <c:pt idx="245">
                  <c:v>5.6240716315216996</c:v>
                </c:pt>
                <c:pt idx="246">
                  <c:v>5.6159033230337201</c:v>
                </c:pt>
                <c:pt idx="247">
                  <c:v>5.6064343285246299</c:v>
                </c:pt>
                <c:pt idx="248">
                  <c:v>5.5983558133308797</c:v>
                </c:pt>
                <c:pt idx="249">
                  <c:v>5.5904422483513097</c:v>
                </c:pt>
                <c:pt idx="250">
                  <c:v>5.5810522033365597</c:v>
                </c:pt>
                <c:pt idx="251">
                  <c:v>5.5736457463581797</c:v>
                </c:pt>
                <c:pt idx="252">
                  <c:v>5.5658138696974397</c:v>
                </c:pt>
                <c:pt idx="253">
                  <c:v>5.5570341746040297</c:v>
                </c:pt>
                <c:pt idx="254">
                  <c:v>5.5482752073484001</c:v>
                </c:pt>
                <c:pt idx="255">
                  <c:v>5.5410022493427897</c:v>
                </c:pt>
                <c:pt idx="256">
                  <c:v>5.53269456437424</c:v>
                </c:pt>
                <c:pt idx="257">
                  <c:v>5.5251446299766096</c:v>
                </c:pt>
                <c:pt idx="258">
                  <c:v>5.51585198470534</c:v>
                </c:pt>
                <c:pt idx="259">
                  <c:v>5.5073723616938599</c:v>
                </c:pt>
                <c:pt idx="260">
                  <c:v>5.4986814256092398</c:v>
                </c:pt>
                <c:pt idx="261">
                  <c:v>5.4894262638588298</c:v>
                </c:pt>
                <c:pt idx="262">
                  <c:v>5.48069443600063</c:v>
                </c:pt>
                <c:pt idx="263">
                  <c:v>5.4717935708568399</c:v>
                </c:pt>
                <c:pt idx="264">
                  <c:v>5.4624815618385503</c:v>
                </c:pt>
                <c:pt idx="265">
                  <c:v>5.45311846264977</c:v>
                </c:pt>
                <c:pt idx="266">
                  <c:v>5.4447327240799197</c:v>
                </c:pt>
                <c:pt idx="267">
                  <c:v>5.4338316897635899</c:v>
                </c:pt>
                <c:pt idx="268">
                  <c:v>5.4223674165991902</c:v>
                </c:pt>
                <c:pt idx="269">
                  <c:v>5.4105295956397601</c:v>
                </c:pt>
                <c:pt idx="270">
                  <c:v>5.3996955227966001</c:v>
                </c:pt>
                <c:pt idx="271">
                  <c:v>5.3895201144267997</c:v>
                </c:pt>
                <c:pt idx="272">
                  <c:v>5.3781749879465002</c:v>
                </c:pt>
                <c:pt idx="273">
                  <c:v>5.3672322179654204</c:v>
                </c:pt>
                <c:pt idx="274">
                  <c:v>5.3564992371172799</c:v>
                </c:pt>
                <c:pt idx="275">
                  <c:v>5.3456397592190399</c:v>
                </c:pt>
                <c:pt idx="276">
                  <c:v>5.3354065876812102</c:v>
                </c:pt>
                <c:pt idx="277">
                  <c:v>5.3265493475843897</c:v>
                </c:pt>
                <c:pt idx="278">
                  <c:v>5.3185380688962898</c:v>
                </c:pt>
                <c:pt idx="279">
                  <c:v>5.3105774210255703</c:v>
                </c:pt>
                <c:pt idx="280">
                  <c:v>5.3022501814113898</c:v>
                </c:pt>
                <c:pt idx="281">
                  <c:v>5.2942875553877498</c:v>
                </c:pt>
                <c:pt idx="282">
                  <c:v>5.2856587623349798</c:v>
                </c:pt>
                <c:pt idx="283">
                  <c:v>5.2767691069554203</c:v>
                </c:pt>
                <c:pt idx="284">
                  <c:v>5.26823084602775</c:v>
                </c:pt>
                <c:pt idx="285">
                  <c:v>5.2581741638491302</c:v>
                </c:pt>
                <c:pt idx="286">
                  <c:v>5.2494197115394599</c:v>
                </c:pt>
                <c:pt idx="287">
                  <c:v>5.2417997101843401</c:v>
                </c:pt>
                <c:pt idx="288">
                  <c:v>5.2333255999007102</c:v>
                </c:pt>
                <c:pt idx="289">
                  <c:v>5.2238255022091398</c:v>
                </c:pt>
                <c:pt idx="290">
                  <c:v>5.2163069865024401</c:v>
                </c:pt>
                <c:pt idx="291">
                  <c:v>5.2063892865522297</c:v>
                </c:pt>
                <c:pt idx="292">
                  <c:v>5.1979209596738398</c:v>
                </c:pt>
                <c:pt idx="293">
                  <c:v>5.1882359603138797</c:v>
                </c:pt>
                <c:pt idx="294">
                  <c:v>5.1788423414916496</c:v>
                </c:pt>
                <c:pt idx="295">
                  <c:v>5.1693903025216601</c:v>
                </c:pt>
                <c:pt idx="296">
                  <c:v>5.1590922202104803</c:v>
                </c:pt>
                <c:pt idx="297">
                  <c:v>5.1503981831938699</c:v>
                </c:pt>
                <c:pt idx="298">
                  <c:v>5.1393316671339901</c:v>
                </c:pt>
                <c:pt idx="299">
                  <c:v>5.1286402570064302</c:v>
                </c:pt>
                <c:pt idx="300">
                  <c:v>5.11956966156409</c:v>
                </c:pt>
                <c:pt idx="301">
                  <c:v>5.1076156102749399</c:v>
                </c:pt>
                <c:pt idx="302">
                  <c:v>5.0970411461288796</c:v>
                </c:pt>
                <c:pt idx="303">
                  <c:v>5.0864434991303797</c:v>
                </c:pt>
                <c:pt idx="304">
                  <c:v>5.0748859229019603</c:v>
                </c:pt>
                <c:pt idx="305">
                  <c:v>5.0643748269275903</c:v>
                </c:pt>
                <c:pt idx="306">
                  <c:v>5.0542553469453999</c:v>
                </c:pt>
                <c:pt idx="307">
                  <c:v>5.0438552803831298</c:v>
                </c:pt>
                <c:pt idx="308">
                  <c:v>5.0327791925146999</c:v>
                </c:pt>
                <c:pt idx="309">
                  <c:v>5.0209907017400903</c:v>
                </c:pt>
                <c:pt idx="310">
                  <c:v>5.01140484266051</c:v>
                </c:pt>
                <c:pt idx="311">
                  <c:v>5.0002356848087199</c:v>
                </c:pt>
                <c:pt idx="312">
                  <c:v>4.9891891117772902</c:v>
                </c:pt>
                <c:pt idx="313">
                  <c:v>4.9790293772382803</c:v>
                </c:pt>
                <c:pt idx="314">
                  <c:v>4.96709955510235</c:v>
                </c:pt>
                <c:pt idx="315">
                  <c:v>4.9551796983190899</c:v>
                </c:pt>
                <c:pt idx="316">
                  <c:v>4.9415980476981902</c:v>
                </c:pt>
                <c:pt idx="317">
                  <c:v>4.9283732696146396</c:v>
                </c:pt>
                <c:pt idx="318">
                  <c:v>4.9142300794329099</c:v>
                </c:pt>
                <c:pt idx="319">
                  <c:v>4.90083291449141</c:v>
                </c:pt>
                <c:pt idx="320">
                  <c:v>4.8865543104712499</c:v>
                </c:pt>
                <c:pt idx="321">
                  <c:v>4.87222943800555</c:v>
                </c:pt>
                <c:pt idx="322">
                  <c:v>4.8559557587024296</c:v>
                </c:pt>
                <c:pt idx="323">
                  <c:v>4.8420277666796796</c:v>
                </c:pt>
                <c:pt idx="324">
                  <c:v>4.8279767945438499</c:v>
                </c:pt>
                <c:pt idx="325">
                  <c:v>4.8135003444390803</c:v>
                </c:pt>
                <c:pt idx="326">
                  <c:v>4.7985879298696199</c:v>
                </c:pt>
                <c:pt idx="327">
                  <c:v>4.7838579995311896</c:v>
                </c:pt>
                <c:pt idx="328">
                  <c:v>4.7686532590319501</c:v>
                </c:pt>
                <c:pt idx="329">
                  <c:v>4.7530544247440201</c:v>
                </c:pt>
                <c:pt idx="330">
                  <c:v>4.7378969803704303</c:v>
                </c:pt>
                <c:pt idx="331">
                  <c:v>4.7237051546070603</c:v>
                </c:pt>
                <c:pt idx="332">
                  <c:v>4.7087546138285603</c:v>
                </c:pt>
                <c:pt idx="333">
                  <c:v>4.6912659389726796</c:v>
                </c:pt>
                <c:pt idx="334">
                  <c:v>4.6746603920063396</c:v>
                </c:pt>
                <c:pt idx="335">
                  <c:v>4.65695934613648</c:v>
                </c:pt>
                <c:pt idx="336">
                  <c:v>4.6384505333536801</c:v>
                </c:pt>
                <c:pt idx="337">
                  <c:v>4.6203630800478903</c:v>
                </c:pt>
                <c:pt idx="338">
                  <c:v>4.6023047777370403</c:v>
                </c:pt>
                <c:pt idx="339">
                  <c:v>4.5856647658073202</c:v>
                </c:pt>
                <c:pt idx="340">
                  <c:v>4.5685869351534203</c:v>
                </c:pt>
                <c:pt idx="341">
                  <c:v>4.5532637706685</c:v>
                </c:pt>
                <c:pt idx="342">
                  <c:v>4.5372356983262296</c:v>
                </c:pt>
                <c:pt idx="343">
                  <c:v>4.5206291908432403</c:v>
                </c:pt>
                <c:pt idx="344">
                  <c:v>4.5032655814021902</c:v>
                </c:pt>
                <c:pt idx="345">
                  <c:v>4.4859734244320899</c:v>
                </c:pt>
                <c:pt idx="346">
                  <c:v>4.4685124267870302</c:v>
                </c:pt>
                <c:pt idx="347">
                  <c:v>4.4519651438088701</c:v>
                </c:pt>
                <c:pt idx="348">
                  <c:v>4.4348301621971498</c:v>
                </c:pt>
                <c:pt idx="349">
                  <c:v>4.4177872351775402</c:v>
                </c:pt>
                <c:pt idx="350">
                  <c:v>4.4013987168181998</c:v>
                </c:pt>
                <c:pt idx="351">
                  <c:v>4.3859166475962796</c:v>
                </c:pt>
                <c:pt idx="352">
                  <c:v>4.3679999530727498</c:v>
                </c:pt>
                <c:pt idx="353">
                  <c:v>4.3524284992308901</c:v>
                </c:pt>
                <c:pt idx="354">
                  <c:v>4.3357130142022804</c:v>
                </c:pt>
                <c:pt idx="355">
                  <c:v>4.3190141872336003</c:v>
                </c:pt>
                <c:pt idx="356">
                  <c:v>4.3022859417724604</c:v>
                </c:pt>
                <c:pt idx="357">
                  <c:v>4.28531889480844</c:v>
                </c:pt>
                <c:pt idx="358">
                  <c:v>4.2679733851397597</c:v>
                </c:pt>
                <c:pt idx="359">
                  <c:v>4.25081705580169</c:v>
                </c:pt>
                <c:pt idx="360">
                  <c:v>4.2338836540037796</c:v>
                </c:pt>
                <c:pt idx="361">
                  <c:v>4.2173354020952702</c:v>
                </c:pt>
                <c:pt idx="362">
                  <c:v>4.20218273557375</c:v>
                </c:pt>
                <c:pt idx="363">
                  <c:v>4.1857703115521199</c:v>
                </c:pt>
                <c:pt idx="364">
                  <c:v>4.1699477985529496</c:v>
                </c:pt>
                <c:pt idx="365">
                  <c:v>4.1538620557425201</c:v>
                </c:pt>
                <c:pt idx="366">
                  <c:v>4.1382113777808103</c:v>
                </c:pt>
                <c:pt idx="367">
                  <c:v>4.1224112385751397</c:v>
                </c:pt>
                <c:pt idx="368">
                  <c:v>4.1071623459824602</c:v>
                </c:pt>
                <c:pt idx="369">
                  <c:v>4.0931161661460296</c:v>
                </c:pt>
                <c:pt idx="370">
                  <c:v>4.0788941696969996</c:v>
                </c:pt>
                <c:pt idx="371">
                  <c:v>4.0645097595598996</c:v>
                </c:pt>
                <c:pt idx="372">
                  <c:v>4.0497604016716302</c:v>
                </c:pt>
                <c:pt idx="373">
                  <c:v>4.0340360874333401</c:v>
                </c:pt>
                <c:pt idx="374">
                  <c:v>4.0174098269181897</c:v>
                </c:pt>
                <c:pt idx="375">
                  <c:v>4.0017543681961403</c:v>
                </c:pt>
                <c:pt idx="376">
                  <c:v>3.9876104423466399</c:v>
                </c:pt>
                <c:pt idx="377">
                  <c:v>3.97333380871734</c:v>
                </c:pt>
                <c:pt idx="378">
                  <c:v>3.9590479975430601</c:v>
                </c:pt>
                <c:pt idx="379">
                  <c:v>3.9442768364839198</c:v>
                </c:pt>
                <c:pt idx="380">
                  <c:v>3.93028661831889</c:v>
                </c:pt>
                <c:pt idx="381">
                  <c:v>3.9162048637270499</c:v>
                </c:pt>
                <c:pt idx="382">
                  <c:v>3.90029788177254</c:v>
                </c:pt>
                <c:pt idx="383">
                  <c:v>3.8842825356573201</c:v>
                </c:pt>
                <c:pt idx="384">
                  <c:v>3.8690183730804999</c:v>
                </c:pt>
                <c:pt idx="385">
                  <c:v>3.8536488140599299</c:v>
                </c:pt>
                <c:pt idx="386">
                  <c:v>3.83882483548284</c:v>
                </c:pt>
                <c:pt idx="387">
                  <c:v>3.8235901096535501</c:v>
                </c:pt>
                <c:pt idx="388">
                  <c:v>3.8084607460014599</c:v>
                </c:pt>
                <c:pt idx="389">
                  <c:v>3.7919499237124601</c:v>
                </c:pt>
                <c:pt idx="390">
                  <c:v>3.7744785411179</c:v>
                </c:pt>
                <c:pt idx="391">
                  <c:v>3.7560373647490599</c:v>
                </c:pt>
                <c:pt idx="392">
                  <c:v>3.7393511373072501</c:v>
                </c:pt>
                <c:pt idx="393">
                  <c:v>3.7213250044648101</c:v>
                </c:pt>
                <c:pt idx="394">
                  <c:v>3.7032178157079199</c:v>
                </c:pt>
                <c:pt idx="395">
                  <c:v>3.6841723632763199</c:v>
                </c:pt>
                <c:pt idx="396">
                  <c:v>3.6654917831356499</c:v>
                </c:pt>
                <c:pt idx="397">
                  <c:v>3.64802211333072</c:v>
                </c:pt>
                <c:pt idx="398">
                  <c:v>3.6302654099654399</c:v>
                </c:pt>
                <c:pt idx="399">
                  <c:v>3.6112229905503299</c:v>
                </c:pt>
                <c:pt idx="400">
                  <c:v>3.5923182664026898</c:v>
                </c:pt>
                <c:pt idx="401">
                  <c:v>3.5733086028157701</c:v>
                </c:pt>
                <c:pt idx="402">
                  <c:v>3.5546963196147399</c:v>
                </c:pt>
                <c:pt idx="403">
                  <c:v>3.5364050379458098</c:v>
                </c:pt>
                <c:pt idx="404">
                  <c:v>3.5185001217290002</c:v>
                </c:pt>
                <c:pt idx="405">
                  <c:v>3.50121323017866</c:v>
                </c:pt>
                <c:pt idx="406">
                  <c:v>3.48304205901107</c:v>
                </c:pt>
                <c:pt idx="407">
                  <c:v>3.4658032592336001</c:v>
                </c:pt>
                <c:pt idx="408">
                  <c:v>3.4462678062664902</c:v>
                </c:pt>
                <c:pt idx="409">
                  <c:v>3.42599970870871</c:v>
                </c:pt>
                <c:pt idx="410">
                  <c:v>3.4059254755580701</c:v>
                </c:pt>
                <c:pt idx="411">
                  <c:v>3.3855167825469699</c:v>
                </c:pt>
                <c:pt idx="412">
                  <c:v>3.36650056434131</c:v>
                </c:pt>
                <c:pt idx="413">
                  <c:v>3.34655772909219</c:v>
                </c:pt>
                <c:pt idx="414">
                  <c:v>3.3264919724465698</c:v>
                </c:pt>
                <c:pt idx="415">
                  <c:v>3.3045374129723601</c:v>
                </c:pt>
                <c:pt idx="416">
                  <c:v>3.2816482606961301</c:v>
                </c:pt>
                <c:pt idx="417">
                  <c:v>3.26026900876681</c:v>
                </c:pt>
                <c:pt idx="418">
                  <c:v>3.2388857582721999</c:v>
                </c:pt>
                <c:pt idx="419">
                  <c:v>3.2171727267892001</c:v>
                </c:pt>
                <c:pt idx="420">
                  <c:v>3.19234364616513</c:v>
                </c:pt>
                <c:pt idx="421">
                  <c:v>3.1676608920267602</c:v>
                </c:pt>
                <c:pt idx="422">
                  <c:v>3.1446329882072299</c:v>
                </c:pt>
                <c:pt idx="423">
                  <c:v>3.1213485841592798</c:v>
                </c:pt>
                <c:pt idx="424">
                  <c:v>3.0980565212194602</c:v>
                </c:pt>
                <c:pt idx="425">
                  <c:v>3.07328171593899</c:v>
                </c:pt>
                <c:pt idx="426">
                  <c:v>3.0503871154487898</c:v>
                </c:pt>
                <c:pt idx="427">
                  <c:v>3.02703261568471</c:v>
                </c:pt>
                <c:pt idx="428">
                  <c:v>3.0036610607188599</c:v>
                </c:pt>
                <c:pt idx="429">
                  <c:v>2.97968057070509</c:v>
                </c:pt>
                <c:pt idx="430">
                  <c:v>2.9564288661052101</c:v>
                </c:pt>
                <c:pt idx="431">
                  <c:v>2.9324206806191202</c:v>
                </c:pt>
                <c:pt idx="432">
                  <c:v>2.9104479354529</c:v>
                </c:pt>
                <c:pt idx="433">
                  <c:v>2.8881352353850001</c:v>
                </c:pt>
                <c:pt idx="434">
                  <c:v>2.8646100033099402</c:v>
                </c:pt>
                <c:pt idx="435">
                  <c:v>2.84213473352614</c:v>
                </c:pt>
                <c:pt idx="436">
                  <c:v>2.81936448922675</c:v>
                </c:pt>
                <c:pt idx="437">
                  <c:v>2.7973388412628002</c:v>
                </c:pt>
                <c:pt idx="438">
                  <c:v>2.7751213389376601</c:v>
                </c:pt>
                <c:pt idx="439">
                  <c:v>2.7517268223216198</c:v>
                </c:pt>
                <c:pt idx="440">
                  <c:v>2.72860338784165</c:v>
                </c:pt>
                <c:pt idx="441">
                  <c:v>2.70795566412417</c:v>
                </c:pt>
                <c:pt idx="442">
                  <c:v>2.6846771062310499</c:v>
                </c:pt>
                <c:pt idx="443">
                  <c:v>2.66181900616639</c:v>
                </c:pt>
                <c:pt idx="444">
                  <c:v>2.6380687174423199</c:v>
                </c:pt>
                <c:pt idx="445">
                  <c:v>2.6160501552236002</c:v>
                </c:pt>
                <c:pt idx="446">
                  <c:v>2.59281969568426</c:v>
                </c:pt>
                <c:pt idx="447">
                  <c:v>2.5694297120951202</c:v>
                </c:pt>
                <c:pt idx="448">
                  <c:v>2.5459136791591699</c:v>
                </c:pt>
                <c:pt idx="449">
                  <c:v>2.52253062905922</c:v>
                </c:pt>
                <c:pt idx="450">
                  <c:v>2.4993344548821201</c:v>
                </c:pt>
                <c:pt idx="451">
                  <c:v>2.4773529072236</c:v>
                </c:pt>
                <c:pt idx="452">
                  <c:v>2.4549246519011598</c:v>
                </c:pt>
                <c:pt idx="453">
                  <c:v>2.4334982753736099</c:v>
                </c:pt>
                <c:pt idx="454">
                  <c:v>2.4108757167464399</c:v>
                </c:pt>
                <c:pt idx="455">
                  <c:v>2.3865579327976598</c:v>
                </c:pt>
                <c:pt idx="456">
                  <c:v>2.3635283983016002</c:v>
                </c:pt>
                <c:pt idx="457">
                  <c:v>2.3410717349710199</c:v>
                </c:pt>
                <c:pt idx="458">
                  <c:v>2.3181483229730002</c:v>
                </c:pt>
                <c:pt idx="459">
                  <c:v>2.2936557727412499</c:v>
                </c:pt>
                <c:pt idx="460">
                  <c:v>2.26972711574561</c:v>
                </c:pt>
                <c:pt idx="461">
                  <c:v>2.2448962843612899</c:v>
                </c:pt>
                <c:pt idx="462">
                  <c:v>2.22115571515045</c:v>
                </c:pt>
                <c:pt idx="463">
                  <c:v>2.1969393671570101</c:v>
                </c:pt>
                <c:pt idx="464">
                  <c:v>2.1729370546403102</c:v>
                </c:pt>
                <c:pt idx="465">
                  <c:v>2.14979369273625</c:v>
                </c:pt>
                <c:pt idx="466">
                  <c:v>2.1251064542365401</c:v>
                </c:pt>
                <c:pt idx="467">
                  <c:v>2.1005739546626101</c:v>
                </c:pt>
                <c:pt idx="468">
                  <c:v>2.0773261747107501</c:v>
                </c:pt>
                <c:pt idx="469">
                  <c:v>2.05226345329709</c:v>
                </c:pt>
                <c:pt idx="470">
                  <c:v>2.0265344141630899</c:v>
                </c:pt>
                <c:pt idx="471">
                  <c:v>2.0006254896768798</c:v>
                </c:pt>
                <c:pt idx="472">
                  <c:v>1.97449644984766</c:v>
                </c:pt>
                <c:pt idx="473">
                  <c:v>1.94666525165838</c:v>
                </c:pt>
                <c:pt idx="474">
                  <c:v>1.91953831916794</c:v>
                </c:pt>
                <c:pt idx="475">
                  <c:v>1.89227213052845</c:v>
                </c:pt>
                <c:pt idx="476">
                  <c:v>1.8664635250361601</c:v>
                </c:pt>
                <c:pt idx="477">
                  <c:v>1.8394947824063801</c:v>
                </c:pt>
                <c:pt idx="478">
                  <c:v>1.8099712737026801</c:v>
                </c:pt>
                <c:pt idx="479">
                  <c:v>1.7820112627048801</c:v>
                </c:pt>
                <c:pt idx="480">
                  <c:v>1.7537875315615301</c:v>
                </c:pt>
                <c:pt idx="481">
                  <c:v>1.7263960009488899</c:v>
                </c:pt>
                <c:pt idx="482">
                  <c:v>1.6991234738358201</c:v>
                </c:pt>
                <c:pt idx="483">
                  <c:v>1.67247783025505</c:v>
                </c:pt>
                <c:pt idx="484">
                  <c:v>1.64573494426529</c:v>
                </c:pt>
                <c:pt idx="485">
                  <c:v>1.61987327865071</c:v>
                </c:pt>
                <c:pt idx="486">
                  <c:v>1.59439022452898</c:v>
                </c:pt>
                <c:pt idx="487">
                  <c:v>1.5686282395015001</c:v>
                </c:pt>
                <c:pt idx="488">
                  <c:v>1.5427792555778299</c:v>
                </c:pt>
                <c:pt idx="489">
                  <c:v>1.5165210332299199</c:v>
                </c:pt>
                <c:pt idx="490">
                  <c:v>1.4908690257419499</c:v>
                </c:pt>
                <c:pt idx="491">
                  <c:v>1.46428939374213</c:v>
                </c:pt>
                <c:pt idx="492">
                  <c:v>1.4396386335309601</c:v>
                </c:pt>
                <c:pt idx="493">
                  <c:v>1.41449707757347</c:v>
                </c:pt>
                <c:pt idx="494">
                  <c:v>1.38996428387239</c:v>
                </c:pt>
                <c:pt idx="495">
                  <c:v>1.36422131674494</c:v>
                </c:pt>
                <c:pt idx="496">
                  <c:v>1.3381083992730001</c:v>
                </c:pt>
                <c:pt idx="497">
                  <c:v>1.3119076674105401</c:v>
                </c:pt>
                <c:pt idx="498">
                  <c:v>1.28679118263061</c:v>
                </c:pt>
                <c:pt idx="499">
                  <c:v>1.26318788440052</c:v>
                </c:pt>
                <c:pt idx="500">
                  <c:v>1.2407560958399999</c:v>
                </c:pt>
                <c:pt idx="501">
                  <c:v>1.2184913663987</c:v>
                </c:pt>
                <c:pt idx="502">
                  <c:v>1.1963114905136301</c:v>
                </c:pt>
                <c:pt idx="503">
                  <c:v>1.1758118837549301</c:v>
                </c:pt>
                <c:pt idx="504">
                  <c:v>1.15544279825132</c:v>
                </c:pt>
                <c:pt idx="505">
                  <c:v>1.1367724692418599</c:v>
                </c:pt>
                <c:pt idx="506">
                  <c:v>1.11663026994519</c:v>
                </c:pt>
                <c:pt idx="507">
                  <c:v>1.0973836748850001</c:v>
                </c:pt>
                <c:pt idx="508">
                  <c:v>1.0789607032403301</c:v>
                </c:pt>
                <c:pt idx="509">
                  <c:v>1.0600046268913099</c:v>
                </c:pt>
                <c:pt idx="510">
                  <c:v>1.04241142974695</c:v>
                </c:pt>
                <c:pt idx="511">
                  <c:v>1.02600274069127</c:v>
                </c:pt>
                <c:pt idx="512">
                  <c:v>1.0079993097958699</c:v>
                </c:pt>
                <c:pt idx="513">
                  <c:v>0.99084255949215605</c:v>
                </c:pt>
                <c:pt idx="514">
                  <c:v>0.97430589909155096</c:v>
                </c:pt>
                <c:pt idx="515">
                  <c:v>0.95704970184655802</c:v>
                </c:pt>
                <c:pt idx="516">
                  <c:v>0.94256846485236101</c:v>
                </c:pt>
                <c:pt idx="517">
                  <c:v>0.928600653657362</c:v>
                </c:pt>
                <c:pt idx="518">
                  <c:v>0.91491309671181498</c:v>
                </c:pt>
                <c:pt idx="519">
                  <c:v>0.90014871472694502</c:v>
                </c:pt>
                <c:pt idx="520">
                  <c:v>0.88501994635154702</c:v>
                </c:pt>
                <c:pt idx="521">
                  <c:v>0.87032222955313998</c:v>
                </c:pt>
                <c:pt idx="522">
                  <c:v>0.85673582850824503</c:v>
                </c:pt>
                <c:pt idx="523">
                  <c:v>0.84494132261364396</c:v>
                </c:pt>
                <c:pt idx="524">
                  <c:v>0.83128317757732095</c:v>
                </c:pt>
                <c:pt idx="525">
                  <c:v>0.81866402614086198</c:v>
                </c:pt>
                <c:pt idx="526">
                  <c:v>0.80627807350566805</c:v>
                </c:pt>
                <c:pt idx="527">
                  <c:v>0.79292868553641205</c:v>
                </c:pt>
                <c:pt idx="528">
                  <c:v>0.78133761629682297</c:v>
                </c:pt>
                <c:pt idx="529">
                  <c:v>0.76802603168995898</c:v>
                </c:pt>
                <c:pt idx="530">
                  <c:v>0.75750280270638604</c:v>
                </c:pt>
                <c:pt idx="531">
                  <c:v>0.74624561498174102</c:v>
                </c:pt>
                <c:pt idx="532">
                  <c:v>0.73560748109298801</c:v>
                </c:pt>
                <c:pt idx="533">
                  <c:v>0.72609922242380298</c:v>
                </c:pt>
                <c:pt idx="534">
                  <c:v>0.716464369325027</c:v>
                </c:pt>
                <c:pt idx="535">
                  <c:v>0.70626468603564496</c:v>
                </c:pt>
                <c:pt idx="536">
                  <c:v>0.69592189219864997</c:v>
                </c:pt>
                <c:pt idx="537">
                  <c:v>0.68803660738309502</c:v>
                </c:pt>
                <c:pt idx="538">
                  <c:v>0.67935107469350797</c:v>
                </c:pt>
                <c:pt idx="539">
                  <c:v>0.66891920582322095</c:v>
                </c:pt>
                <c:pt idx="540">
                  <c:v>0.65922076613620895</c:v>
                </c:pt>
                <c:pt idx="541">
                  <c:v>0.65091019169472997</c:v>
                </c:pt>
                <c:pt idx="542">
                  <c:v>0.64059348602827704</c:v>
                </c:pt>
                <c:pt idx="543">
                  <c:v>0.63175643526166203</c:v>
                </c:pt>
                <c:pt idx="544">
                  <c:v>0.62308467002375301</c:v>
                </c:pt>
                <c:pt idx="545">
                  <c:v>0.614533662410647</c:v>
                </c:pt>
                <c:pt idx="546">
                  <c:v>0.60587242759302196</c:v>
                </c:pt>
                <c:pt idx="547">
                  <c:v>0.59964876555396596</c:v>
                </c:pt>
                <c:pt idx="548">
                  <c:v>0.59252483357780406</c:v>
                </c:pt>
                <c:pt idx="549">
                  <c:v>0.58579850652609</c:v>
                </c:pt>
                <c:pt idx="550">
                  <c:v>0.57842734897260994</c:v>
                </c:pt>
                <c:pt idx="551">
                  <c:v>0.57030364390754196</c:v>
                </c:pt>
                <c:pt idx="552">
                  <c:v>0.56280496243534195</c:v>
                </c:pt>
                <c:pt idx="553">
                  <c:v>0.55763411085432502</c:v>
                </c:pt>
                <c:pt idx="554">
                  <c:v>0.550142107212511</c:v>
                </c:pt>
                <c:pt idx="555">
                  <c:v>0.544176164344636</c:v>
                </c:pt>
                <c:pt idx="556">
                  <c:v>0.53826277937439704</c:v>
                </c:pt>
                <c:pt idx="557">
                  <c:v>0.53214058784134399</c:v>
                </c:pt>
                <c:pt idx="558">
                  <c:v>0.52578878788275596</c:v>
                </c:pt>
                <c:pt idx="559">
                  <c:v>0.52005554104390805</c:v>
                </c:pt>
                <c:pt idx="560">
                  <c:v>0.51549670654393398</c:v>
                </c:pt>
                <c:pt idx="561">
                  <c:v>0.51034348518998796</c:v>
                </c:pt>
                <c:pt idx="562">
                  <c:v>0.50687079944499402</c:v>
                </c:pt>
                <c:pt idx="563">
                  <c:v>0.50190935276381898</c:v>
                </c:pt>
                <c:pt idx="564">
                  <c:v>0.49866556197651202</c:v>
                </c:pt>
              </c:numCache>
            </c:numRef>
          </c:val>
          <c:smooth val="0"/>
          <c:extLst>
            <c:ext xmlns:c16="http://schemas.microsoft.com/office/drawing/2014/chart" uri="{C3380CC4-5D6E-409C-BE32-E72D297353CC}">
              <c16:uniqueId val="{00000001-A5B4-491B-8008-E05CDB70B529}"/>
            </c:ext>
          </c:extLst>
        </c:ser>
        <c:dLbls>
          <c:showLegendKey val="0"/>
          <c:showVal val="0"/>
          <c:showCatName val="0"/>
          <c:showSerName val="0"/>
          <c:showPercent val="0"/>
          <c:showBubbleSize val="0"/>
        </c:dLbls>
        <c:smooth val="0"/>
        <c:axId val="127069936"/>
        <c:axId val="114682416"/>
      </c:lineChart>
      <c:catAx>
        <c:axId val="127069936"/>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4682416"/>
        <c:crosses val="autoZero"/>
        <c:auto val="1"/>
        <c:lblAlgn val="ctr"/>
        <c:lblOffset val="100"/>
        <c:noMultiLvlLbl val="0"/>
      </c:catAx>
      <c:valAx>
        <c:axId val="1146824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0699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esource Collapse Vs. Time with no</a:t>
            </a:r>
            <a:r>
              <a:rPr lang="en-US" baseline="0"/>
              <a:t> tobacco or cacao, and with </a:t>
            </a:r>
            <a:r>
              <a:rPr lang="en-US"/>
              <a:t>tobacco</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val>
            <c:numRef>
              <c:f>'exp15'!$B$42:$B$1501</c:f>
              <c:numCache>
                <c:formatCode>General</c:formatCode>
                <c:ptCount val="1460"/>
                <c:pt idx="0">
                  <c:v>8.3454563278109894</c:v>
                </c:pt>
                <c:pt idx="1">
                  <c:v>8.2482109597098301</c:v>
                </c:pt>
                <c:pt idx="2">
                  <c:v>8.1514816025685892</c:v>
                </c:pt>
                <c:pt idx="3">
                  <c:v>8.0553694220804992</c:v>
                </c:pt>
                <c:pt idx="4">
                  <c:v>7.9597557343529601</c:v>
                </c:pt>
                <c:pt idx="5">
                  <c:v>7.8652942753404398</c:v>
                </c:pt>
                <c:pt idx="6">
                  <c:v>7.7716314535282098</c:v>
                </c:pt>
                <c:pt idx="7">
                  <c:v>7.6796878393932602</c:v>
                </c:pt>
                <c:pt idx="8">
                  <c:v>7.5896974371263903</c:v>
                </c:pt>
                <c:pt idx="9">
                  <c:v>7.5017259043970501</c:v>
                </c:pt>
                <c:pt idx="10">
                  <c:v>7.4180664065229696</c:v>
                </c:pt>
                <c:pt idx="11">
                  <c:v>7.3370246248148199</c:v>
                </c:pt>
                <c:pt idx="12">
                  <c:v>7.2601244076604896</c:v>
                </c:pt>
                <c:pt idx="13">
                  <c:v>7.1841966950094598</c:v>
                </c:pt>
                <c:pt idx="14">
                  <c:v>7.1107902059739603</c:v>
                </c:pt>
                <c:pt idx="15">
                  <c:v>7.0397844386984199</c:v>
                </c:pt>
                <c:pt idx="16">
                  <c:v>6.9733075846369799</c:v>
                </c:pt>
                <c:pt idx="17">
                  <c:v>6.9095014644576196</c:v>
                </c:pt>
                <c:pt idx="18">
                  <c:v>6.8472569646120904</c:v>
                </c:pt>
                <c:pt idx="19">
                  <c:v>6.7882495535317098</c:v>
                </c:pt>
                <c:pt idx="20">
                  <c:v>6.7286460720686403</c:v>
                </c:pt>
                <c:pt idx="21">
                  <c:v>6.6725475958154004</c:v>
                </c:pt>
                <c:pt idx="22">
                  <c:v>6.6180781946354799</c:v>
                </c:pt>
                <c:pt idx="23">
                  <c:v>6.56689368009578</c:v>
                </c:pt>
                <c:pt idx="24">
                  <c:v>6.5176087351554903</c:v>
                </c:pt>
                <c:pt idx="25">
                  <c:v>6.4691465778319399</c:v>
                </c:pt>
                <c:pt idx="26">
                  <c:v>6.4222719308836096</c:v>
                </c:pt>
                <c:pt idx="27">
                  <c:v>6.3796251073596597</c:v>
                </c:pt>
                <c:pt idx="28">
                  <c:v>6.3356027372086299</c:v>
                </c:pt>
                <c:pt idx="29">
                  <c:v>6.2949152846994503</c:v>
                </c:pt>
                <c:pt idx="30">
                  <c:v>6.2555834784859599</c:v>
                </c:pt>
                <c:pt idx="31">
                  <c:v>6.2213233179820202</c:v>
                </c:pt>
                <c:pt idx="32">
                  <c:v>6.1880988114095503</c:v>
                </c:pt>
                <c:pt idx="33">
                  <c:v>6.1560986523583896</c:v>
                </c:pt>
                <c:pt idx="34">
                  <c:v>6.1256119509260101</c:v>
                </c:pt>
                <c:pt idx="35">
                  <c:v>6.0973200461444002</c:v>
                </c:pt>
                <c:pt idx="36">
                  <c:v>6.0722905333702499</c:v>
                </c:pt>
                <c:pt idx="37">
                  <c:v>6.0477680934966402</c:v>
                </c:pt>
                <c:pt idx="38">
                  <c:v>6.0245231052141204</c:v>
                </c:pt>
                <c:pt idx="39">
                  <c:v>6.0035346192134096</c:v>
                </c:pt>
                <c:pt idx="40">
                  <c:v>5.9849962690620702</c:v>
                </c:pt>
                <c:pt idx="41">
                  <c:v>5.96605223647442</c:v>
                </c:pt>
                <c:pt idx="42">
                  <c:v>5.9518966897572101</c:v>
                </c:pt>
                <c:pt idx="43">
                  <c:v>5.9366373921982998</c:v>
                </c:pt>
                <c:pt idx="44">
                  <c:v>5.9225269845784601</c:v>
                </c:pt>
                <c:pt idx="45">
                  <c:v>5.9094569557155801</c:v>
                </c:pt>
                <c:pt idx="46">
                  <c:v>5.89772370528447</c:v>
                </c:pt>
                <c:pt idx="47">
                  <c:v>5.8856529212783997</c:v>
                </c:pt>
                <c:pt idx="48">
                  <c:v>5.8761806035667297</c:v>
                </c:pt>
                <c:pt idx="49">
                  <c:v>5.86616724324446</c:v>
                </c:pt>
                <c:pt idx="50">
                  <c:v>5.8564937033187601</c:v>
                </c:pt>
                <c:pt idx="51">
                  <c:v>5.8467689906823903</c:v>
                </c:pt>
                <c:pt idx="52">
                  <c:v>5.8378762651541596</c:v>
                </c:pt>
                <c:pt idx="53">
                  <c:v>5.8306926865557402</c:v>
                </c:pt>
                <c:pt idx="54">
                  <c:v>5.8246313011078303</c:v>
                </c:pt>
                <c:pt idx="55">
                  <c:v>5.8191010076299001</c:v>
                </c:pt>
                <c:pt idx="56">
                  <c:v>5.8134073569928502</c:v>
                </c:pt>
                <c:pt idx="57">
                  <c:v>5.8080346809309802</c:v>
                </c:pt>
                <c:pt idx="58">
                  <c:v>5.80317964197046</c:v>
                </c:pt>
                <c:pt idx="59">
                  <c:v>5.8014863529520104</c:v>
                </c:pt>
                <c:pt idx="60">
                  <c:v>5.7991260637303599</c:v>
                </c:pt>
                <c:pt idx="61">
                  <c:v>5.7962971963231702</c:v>
                </c:pt>
                <c:pt idx="62">
                  <c:v>5.7928048226108704</c:v>
                </c:pt>
                <c:pt idx="63">
                  <c:v>5.7921730353890499</c:v>
                </c:pt>
                <c:pt idx="64">
                  <c:v>5.7899961243208198</c:v>
                </c:pt>
                <c:pt idx="65">
                  <c:v>5.7873442360104796</c:v>
                </c:pt>
                <c:pt idx="66">
                  <c:v>5.7875508359136898</c:v>
                </c:pt>
                <c:pt idx="67">
                  <c:v>5.7856157590365003</c:v>
                </c:pt>
                <c:pt idx="68">
                  <c:v>5.78584536520939</c:v>
                </c:pt>
                <c:pt idx="69">
                  <c:v>5.78539685415591</c:v>
                </c:pt>
                <c:pt idx="70">
                  <c:v>5.7854404415491398</c:v>
                </c:pt>
                <c:pt idx="71">
                  <c:v>5.7867628220206901</c:v>
                </c:pt>
                <c:pt idx="72">
                  <c:v>5.7879897929049902</c:v>
                </c:pt>
                <c:pt idx="73">
                  <c:v>5.78961098364534</c:v>
                </c:pt>
                <c:pt idx="74">
                  <c:v>5.7916244311738998</c:v>
                </c:pt>
                <c:pt idx="75">
                  <c:v>5.7937344259612198</c:v>
                </c:pt>
                <c:pt idx="76">
                  <c:v>5.7950608725177597</c:v>
                </c:pt>
                <c:pt idx="77">
                  <c:v>5.7974645610171498</c:v>
                </c:pt>
                <c:pt idx="78">
                  <c:v>5.79986653908162</c:v>
                </c:pt>
                <c:pt idx="79">
                  <c:v>5.80314610624204</c:v>
                </c:pt>
                <c:pt idx="80">
                  <c:v>5.8055401812573804</c:v>
                </c:pt>
                <c:pt idx="81">
                  <c:v>5.8088133764392396</c:v>
                </c:pt>
                <c:pt idx="82">
                  <c:v>5.8097268729284401</c:v>
                </c:pt>
                <c:pt idx="83">
                  <c:v>5.8139663317981798</c:v>
                </c:pt>
                <c:pt idx="84">
                  <c:v>5.8175098629057898</c:v>
                </c:pt>
                <c:pt idx="85">
                  <c:v>5.8200668279661096</c:v>
                </c:pt>
                <c:pt idx="86">
                  <c:v>5.8228119466462802</c:v>
                </c:pt>
                <c:pt idx="87">
                  <c:v>5.8264313381531201</c:v>
                </c:pt>
                <c:pt idx="88">
                  <c:v>5.8307328811470303</c:v>
                </c:pt>
                <c:pt idx="89">
                  <c:v>5.8332648437127697</c:v>
                </c:pt>
                <c:pt idx="90">
                  <c:v>5.8358910310684102</c:v>
                </c:pt>
                <c:pt idx="91">
                  <c:v>5.8388048153918701</c:v>
                </c:pt>
                <c:pt idx="92">
                  <c:v>5.8423004231302196</c:v>
                </c:pt>
                <c:pt idx="93">
                  <c:v>5.8453945205989202</c:v>
                </c:pt>
                <c:pt idx="94">
                  <c:v>5.8490665248545799</c:v>
                </c:pt>
                <c:pt idx="95">
                  <c:v>5.8519432334612898</c:v>
                </c:pt>
                <c:pt idx="96">
                  <c:v>5.8557881813040096</c:v>
                </c:pt>
                <c:pt idx="97">
                  <c:v>5.8593312453762696</c:v>
                </c:pt>
                <c:pt idx="98">
                  <c:v>5.86217875094892</c:v>
                </c:pt>
                <c:pt idx="99">
                  <c:v>5.8664848576943003</c:v>
                </c:pt>
                <c:pt idx="100">
                  <c:v>5.8690155629711702</c:v>
                </c:pt>
                <c:pt idx="101">
                  <c:v>5.87212136758931</c:v>
                </c:pt>
                <c:pt idx="102">
                  <c:v>5.8757097123887796</c:v>
                </c:pt>
                <c:pt idx="103">
                  <c:v>5.8774256431793104</c:v>
                </c:pt>
                <c:pt idx="104">
                  <c:v>5.8806017504586903</c:v>
                </c:pt>
                <c:pt idx="105">
                  <c:v>5.8843586713462601</c:v>
                </c:pt>
                <c:pt idx="106">
                  <c:v>5.8873186455516899</c:v>
                </c:pt>
                <c:pt idx="107">
                  <c:v>5.89007346494106</c:v>
                </c:pt>
                <c:pt idx="108">
                  <c:v>5.8922298839019298</c:v>
                </c:pt>
                <c:pt idx="109">
                  <c:v>5.8949664970083404</c:v>
                </c:pt>
                <c:pt idx="110">
                  <c:v>5.89749624512773</c:v>
                </c:pt>
                <c:pt idx="111">
                  <c:v>5.8984478186842999</c:v>
                </c:pt>
                <c:pt idx="112">
                  <c:v>5.9007646939097196</c:v>
                </c:pt>
                <c:pt idx="113">
                  <c:v>5.9015029107532904</c:v>
                </c:pt>
                <c:pt idx="114">
                  <c:v>5.9033121519597298</c:v>
                </c:pt>
                <c:pt idx="115">
                  <c:v>5.9054078801316496</c:v>
                </c:pt>
                <c:pt idx="116">
                  <c:v>5.90749282138861</c:v>
                </c:pt>
                <c:pt idx="117">
                  <c:v>5.9084902449286796</c:v>
                </c:pt>
                <c:pt idx="118">
                  <c:v>5.9116328398442199</c:v>
                </c:pt>
                <c:pt idx="119">
                  <c:v>5.9134886472307304</c:v>
                </c:pt>
                <c:pt idx="120">
                  <c:v>5.9160190552447798</c:v>
                </c:pt>
                <c:pt idx="121">
                  <c:v>5.9181445262435801</c:v>
                </c:pt>
                <c:pt idx="122">
                  <c:v>5.9202578384603104</c:v>
                </c:pt>
                <c:pt idx="123">
                  <c:v>5.9229453268321004</c:v>
                </c:pt>
                <c:pt idx="124">
                  <c:v>5.9259142962008697</c:v>
                </c:pt>
                <c:pt idx="125">
                  <c:v>5.9273024690416802</c:v>
                </c:pt>
                <c:pt idx="126">
                  <c:v>5.9286794593085999</c:v>
                </c:pt>
                <c:pt idx="127">
                  <c:v>5.9311205628834101</c:v>
                </c:pt>
                <c:pt idx="128">
                  <c:v>5.9331607404255697</c:v>
                </c:pt>
                <c:pt idx="129">
                  <c:v>5.9345040431749601</c:v>
                </c:pt>
                <c:pt idx="130">
                  <c:v>5.9356409348982604</c:v>
                </c:pt>
                <c:pt idx="131">
                  <c:v>5.9375579708215902</c:v>
                </c:pt>
                <c:pt idx="132">
                  <c:v>5.9381953786880004</c:v>
                </c:pt>
                <c:pt idx="133">
                  <c:v>5.9397091530833102</c:v>
                </c:pt>
                <c:pt idx="134">
                  <c:v>5.9417075241093702</c:v>
                </c:pt>
                <c:pt idx="135">
                  <c:v>5.9429140047402003</c:v>
                </c:pt>
                <c:pt idx="136">
                  <c:v>5.9440137222985401</c:v>
                </c:pt>
                <c:pt idx="137">
                  <c:v>5.9450059441984404</c:v>
                </c:pt>
                <c:pt idx="138">
                  <c:v>5.946185198747</c:v>
                </c:pt>
                <c:pt idx="139">
                  <c:v>5.9475539468888003</c:v>
                </c:pt>
                <c:pt idx="140">
                  <c:v>5.94901668229853</c:v>
                </c:pt>
                <c:pt idx="141">
                  <c:v>5.9511583573616997</c:v>
                </c:pt>
                <c:pt idx="142">
                  <c:v>5.9524087481201802</c:v>
                </c:pt>
                <c:pt idx="143">
                  <c:v>5.9531633835828499</c:v>
                </c:pt>
                <c:pt idx="144">
                  <c:v>5.9545956253272596</c:v>
                </c:pt>
                <c:pt idx="145">
                  <c:v>5.9541558626168296</c:v>
                </c:pt>
                <c:pt idx="146">
                  <c:v>5.9537096798144198</c:v>
                </c:pt>
                <c:pt idx="147">
                  <c:v>5.9522783314284498</c:v>
                </c:pt>
                <c:pt idx="148">
                  <c:v>5.9523147311373901</c:v>
                </c:pt>
                <c:pt idx="149">
                  <c:v>5.9520522694881297</c:v>
                </c:pt>
                <c:pt idx="150">
                  <c:v>5.95099714642532</c:v>
                </c:pt>
                <c:pt idx="151">
                  <c:v>5.9504283031291498</c:v>
                </c:pt>
                <c:pt idx="152">
                  <c:v>5.9481875807593898</c:v>
                </c:pt>
                <c:pt idx="153">
                  <c:v>5.9465330744301204</c:v>
                </c:pt>
                <c:pt idx="154">
                  <c:v>5.9451740690478001</c:v>
                </c:pt>
                <c:pt idx="155">
                  <c:v>5.9433206262186697</c:v>
                </c:pt>
                <c:pt idx="156">
                  <c:v>5.9409802101928504</c:v>
                </c:pt>
                <c:pt idx="157">
                  <c:v>5.9379585364419096</c:v>
                </c:pt>
                <c:pt idx="158">
                  <c:v>5.9341510520356398</c:v>
                </c:pt>
                <c:pt idx="159">
                  <c:v>5.9311307395376103</c:v>
                </c:pt>
                <c:pt idx="160">
                  <c:v>5.9273301338135802</c:v>
                </c:pt>
                <c:pt idx="161">
                  <c:v>5.92294712970142</c:v>
                </c:pt>
                <c:pt idx="162">
                  <c:v>5.9173960438503403</c:v>
                </c:pt>
                <c:pt idx="163">
                  <c:v>5.9138088352795197</c:v>
                </c:pt>
                <c:pt idx="164">
                  <c:v>5.9101322929743096</c:v>
                </c:pt>
                <c:pt idx="165">
                  <c:v>5.9073435753138996</c:v>
                </c:pt>
                <c:pt idx="166">
                  <c:v>5.9051486432585403</c:v>
                </c:pt>
                <c:pt idx="167">
                  <c:v>5.9026634225698196</c:v>
                </c:pt>
                <c:pt idx="168">
                  <c:v>5.9010638324663498</c:v>
                </c:pt>
                <c:pt idx="169">
                  <c:v>5.9006412328986801</c:v>
                </c:pt>
                <c:pt idx="170">
                  <c:v>5.9002170464594599</c:v>
                </c:pt>
                <c:pt idx="171">
                  <c:v>5.8992028512359198</c:v>
                </c:pt>
                <c:pt idx="172">
                  <c:v>5.8998526368786601</c:v>
                </c:pt>
                <c:pt idx="173">
                  <c:v>5.8991236399164997</c:v>
                </c:pt>
                <c:pt idx="174">
                  <c:v>5.8995665929052299</c:v>
                </c:pt>
                <c:pt idx="175">
                  <c:v>5.8996158541309702</c:v>
                </c:pt>
                <c:pt idx="176">
                  <c:v>5.9003473079643198</c:v>
                </c:pt>
                <c:pt idx="177">
                  <c:v>5.9009760706124901</c:v>
                </c:pt>
                <c:pt idx="178">
                  <c:v>5.9008180030528203</c:v>
                </c:pt>
                <c:pt idx="179">
                  <c:v>5.8994804250901796</c:v>
                </c:pt>
                <c:pt idx="180">
                  <c:v>5.8989236142754997</c:v>
                </c:pt>
                <c:pt idx="181">
                  <c:v>5.8979758266061397</c:v>
                </c:pt>
                <c:pt idx="182">
                  <c:v>5.8963399932679197</c:v>
                </c:pt>
                <c:pt idx="183">
                  <c:v>5.8941169081671898</c:v>
                </c:pt>
                <c:pt idx="184">
                  <c:v>5.8923830137612399</c:v>
                </c:pt>
                <c:pt idx="185">
                  <c:v>5.8915317823756004</c:v>
                </c:pt>
                <c:pt idx="186">
                  <c:v>5.8916582303464899</c:v>
                </c:pt>
                <c:pt idx="187">
                  <c:v>5.89168708621661</c:v>
                </c:pt>
                <c:pt idx="188">
                  <c:v>5.8928927657509602</c:v>
                </c:pt>
                <c:pt idx="189">
                  <c:v>5.8938079855660197</c:v>
                </c:pt>
                <c:pt idx="190">
                  <c:v>5.8951148310950403</c:v>
                </c:pt>
                <c:pt idx="191">
                  <c:v>5.8959328297308904</c:v>
                </c:pt>
                <c:pt idx="192">
                  <c:v>5.8966442062367799</c:v>
                </c:pt>
                <c:pt idx="193">
                  <c:v>5.8975442661630701</c:v>
                </c:pt>
                <c:pt idx="194">
                  <c:v>5.8974618219316701</c:v>
                </c:pt>
                <c:pt idx="195">
                  <c:v>5.89806393336832</c:v>
                </c:pt>
                <c:pt idx="196">
                  <c:v>5.8987581549111496</c:v>
                </c:pt>
                <c:pt idx="197">
                  <c:v>5.8986698123920602</c:v>
                </c:pt>
                <c:pt idx="198">
                  <c:v>5.8997610763340402</c:v>
                </c:pt>
                <c:pt idx="199">
                  <c:v>5.8992852990667703</c:v>
                </c:pt>
                <c:pt idx="200">
                  <c:v>5.8999831783357299</c:v>
                </c:pt>
                <c:pt idx="201">
                  <c:v>5.9011726142570797</c:v>
                </c:pt>
                <c:pt idx="202">
                  <c:v>5.9033425722379897</c:v>
                </c:pt>
                <c:pt idx="203">
                  <c:v>5.9062956499768697</c:v>
                </c:pt>
                <c:pt idx="204">
                  <c:v>5.90934207897467</c:v>
                </c:pt>
                <c:pt idx="205">
                  <c:v>5.9114995013148803</c:v>
                </c:pt>
                <c:pt idx="206">
                  <c:v>5.9153163581903296</c:v>
                </c:pt>
                <c:pt idx="207">
                  <c:v>5.9177521535286504</c:v>
                </c:pt>
                <c:pt idx="208">
                  <c:v>5.9190012304685196</c:v>
                </c:pt>
                <c:pt idx="209">
                  <c:v>5.9200409162719803</c:v>
                </c:pt>
                <c:pt idx="210">
                  <c:v>5.9211663416759199</c:v>
                </c:pt>
                <c:pt idx="211">
                  <c:v>5.9217916171858196</c:v>
                </c:pt>
                <c:pt idx="212">
                  <c:v>5.9227991335626404</c:v>
                </c:pt>
                <c:pt idx="213">
                  <c:v>5.9245827394299102</c:v>
                </c:pt>
                <c:pt idx="214">
                  <c:v>5.9254755839204796</c:v>
                </c:pt>
                <c:pt idx="215">
                  <c:v>5.9267534435054801</c:v>
                </c:pt>
                <c:pt idx="216">
                  <c:v>5.9282190515130804</c:v>
                </c:pt>
                <c:pt idx="217">
                  <c:v>5.9285994667536004</c:v>
                </c:pt>
                <c:pt idx="218">
                  <c:v>5.9304436149105202</c:v>
                </c:pt>
                <c:pt idx="219">
                  <c:v>5.9316935439543697</c:v>
                </c:pt>
                <c:pt idx="220">
                  <c:v>5.9323549198755297</c:v>
                </c:pt>
                <c:pt idx="221">
                  <c:v>5.9320359625320602</c:v>
                </c:pt>
                <c:pt idx="222">
                  <c:v>5.93034307440755</c:v>
                </c:pt>
                <c:pt idx="223">
                  <c:v>5.9278629831489296</c:v>
                </c:pt>
                <c:pt idx="224">
                  <c:v>5.9276432325156803</c:v>
                </c:pt>
                <c:pt idx="225">
                  <c:v>5.9262471472346601</c:v>
                </c:pt>
                <c:pt idx="226">
                  <c:v>5.9250474638601798</c:v>
                </c:pt>
                <c:pt idx="227">
                  <c:v>5.9236540673190401</c:v>
                </c:pt>
                <c:pt idx="228">
                  <c:v>5.9216755831682297</c:v>
                </c:pt>
                <c:pt idx="229">
                  <c:v>5.9210679305586797</c:v>
                </c:pt>
                <c:pt idx="230">
                  <c:v>5.9226142707852496</c:v>
                </c:pt>
                <c:pt idx="231">
                  <c:v>5.92385948027197</c:v>
                </c:pt>
                <c:pt idx="232">
                  <c:v>5.9237269826454302</c:v>
                </c:pt>
                <c:pt idx="233">
                  <c:v>5.9232971247611603</c:v>
                </c:pt>
                <c:pt idx="234">
                  <c:v>5.9227679424739099</c:v>
                </c:pt>
                <c:pt idx="235">
                  <c:v>5.9227266443991899</c:v>
                </c:pt>
                <c:pt idx="236">
                  <c:v>5.9233675068439897</c:v>
                </c:pt>
                <c:pt idx="237">
                  <c:v>5.9233198031133103</c:v>
                </c:pt>
                <c:pt idx="238">
                  <c:v>5.9235634506173804</c:v>
                </c:pt>
                <c:pt idx="239">
                  <c:v>5.9242913677263003</c:v>
                </c:pt>
                <c:pt idx="240">
                  <c:v>5.9249185911014397</c:v>
                </c:pt>
                <c:pt idx="241">
                  <c:v>5.9255391109432702</c:v>
                </c:pt>
                <c:pt idx="242">
                  <c:v>5.9267415996836696</c:v>
                </c:pt>
                <c:pt idx="243">
                  <c:v>5.9270554123546102</c:v>
                </c:pt>
                <c:pt idx="244">
                  <c:v>5.9271647434929502</c:v>
                </c:pt>
                <c:pt idx="245">
                  <c:v>5.9282480371655302</c:v>
                </c:pt>
                <c:pt idx="246">
                  <c:v>5.9281514675851996</c:v>
                </c:pt>
                <c:pt idx="247">
                  <c:v>5.9275654332404697</c:v>
                </c:pt>
                <c:pt idx="248">
                  <c:v>5.9264915786925503</c:v>
                </c:pt>
                <c:pt idx="249">
                  <c:v>5.9246388782074497</c:v>
                </c:pt>
                <c:pt idx="250">
                  <c:v>5.9235715240314804</c:v>
                </c:pt>
                <c:pt idx="251">
                  <c:v>5.9213278943959002</c:v>
                </c:pt>
                <c:pt idx="252">
                  <c:v>5.9192803164262804</c:v>
                </c:pt>
                <c:pt idx="253">
                  <c:v>5.9177251582196497</c:v>
                </c:pt>
                <c:pt idx="254">
                  <c:v>5.9180308033912796</c:v>
                </c:pt>
                <c:pt idx="255">
                  <c:v>5.9182343881619701</c:v>
                </c:pt>
                <c:pt idx="256">
                  <c:v>5.9176501037211899</c:v>
                </c:pt>
                <c:pt idx="257">
                  <c:v>5.9180475605434397</c:v>
                </c:pt>
                <c:pt idx="258">
                  <c:v>5.9168780383216797</c:v>
                </c:pt>
                <c:pt idx="259">
                  <c:v>5.9148334209220703</c:v>
                </c:pt>
                <c:pt idx="260">
                  <c:v>5.9132813985260304</c:v>
                </c:pt>
                <c:pt idx="261">
                  <c:v>5.9110440177953896</c:v>
                </c:pt>
                <c:pt idx="262">
                  <c:v>5.9085144727531604</c:v>
                </c:pt>
                <c:pt idx="263">
                  <c:v>5.9056912035459499</c:v>
                </c:pt>
                <c:pt idx="264">
                  <c:v>5.9033592293331401</c:v>
                </c:pt>
                <c:pt idx="265">
                  <c:v>5.8997552054021796</c:v>
                </c:pt>
                <c:pt idx="266">
                  <c:v>5.8979146687139998</c:v>
                </c:pt>
                <c:pt idx="267">
                  <c:v>5.89431307036</c:v>
                </c:pt>
                <c:pt idx="268">
                  <c:v>5.8920878520321303</c:v>
                </c:pt>
                <c:pt idx="269">
                  <c:v>5.8887931224039702</c:v>
                </c:pt>
                <c:pt idx="270">
                  <c:v>5.8853084608834099</c:v>
                </c:pt>
                <c:pt idx="271">
                  <c:v>5.8826128430087898</c:v>
                </c:pt>
                <c:pt idx="272">
                  <c:v>5.8802157667280603</c:v>
                </c:pt>
                <c:pt idx="273">
                  <c:v>5.8788000758466401</c:v>
                </c:pt>
                <c:pt idx="274">
                  <c:v>5.8772843892938402</c:v>
                </c:pt>
                <c:pt idx="275">
                  <c:v>5.8750830811785804</c:v>
                </c:pt>
                <c:pt idx="276">
                  <c:v>5.8731729436957503</c:v>
                </c:pt>
                <c:pt idx="277">
                  <c:v>5.8712641139509296</c:v>
                </c:pt>
                <c:pt idx="278">
                  <c:v>5.8689669049472801</c:v>
                </c:pt>
                <c:pt idx="279">
                  <c:v>5.8653993631933004</c:v>
                </c:pt>
                <c:pt idx="280">
                  <c:v>5.8634049734322797</c:v>
                </c:pt>
                <c:pt idx="281">
                  <c:v>5.8601405289595698</c:v>
                </c:pt>
                <c:pt idx="282">
                  <c:v>5.8570743170663304</c:v>
                </c:pt>
                <c:pt idx="283">
                  <c:v>5.8559699639759097</c:v>
                </c:pt>
                <c:pt idx="284">
                  <c:v>5.85368905605345</c:v>
                </c:pt>
                <c:pt idx="285">
                  <c:v>5.8496473572629499</c:v>
                </c:pt>
                <c:pt idx="286">
                  <c:v>5.8464949249112497</c:v>
                </c:pt>
                <c:pt idx="287">
                  <c:v>5.8453147443289497</c:v>
                </c:pt>
                <c:pt idx="288">
                  <c:v>5.8422795656655602</c:v>
                </c:pt>
                <c:pt idx="289">
                  <c:v>5.8388556991285698</c:v>
                </c:pt>
                <c:pt idx="290">
                  <c:v>5.8356362516515103</c:v>
                </c:pt>
                <c:pt idx="291">
                  <c:v>5.8325265470529697</c:v>
                </c:pt>
                <c:pt idx="292">
                  <c:v>5.8299143381215801</c:v>
                </c:pt>
                <c:pt idx="293">
                  <c:v>5.8287851659261802</c:v>
                </c:pt>
                <c:pt idx="294">
                  <c:v>5.82904009881607</c:v>
                </c:pt>
                <c:pt idx="295">
                  <c:v>5.8288095319495703</c:v>
                </c:pt>
                <c:pt idx="296">
                  <c:v>5.8289810482458204</c:v>
                </c:pt>
                <c:pt idx="297">
                  <c:v>5.8292541860412497</c:v>
                </c:pt>
                <c:pt idx="298">
                  <c:v>5.8282549771222198</c:v>
                </c:pt>
                <c:pt idx="299">
                  <c:v>5.8283386571444096</c:v>
                </c:pt>
                <c:pt idx="300">
                  <c:v>5.8266608312648396</c:v>
                </c:pt>
                <c:pt idx="301">
                  <c:v>5.8253771092240099</c:v>
                </c:pt>
                <c:pt idx="302">
                  <c:v>5.8238916373545502</c:v>
                </c:pt>
                <c:pt idx="303">
                  <c:v>5.8230937084349499</c:v>
                </c:pt>
                <c:pt idx="304">
                  <c:v>5.8217084161882999</c:v>
                </c:pt>
                <c:pt idx="305">
                  <c:v>5.8203269763237104</c:v>
                </c:pt>
                <c:pt idx="306">
                  <c:v>5.8177714326473398</c:v>
                </c:pt>
                <c:pt idx="307">
                  <c:v>5.8164916900780304</c:v>
                </c:pt>
                <c:pt idx="308">
                  <c:v>5.8137464485087298</c:v>
                </c:pt>
                <c:pt idx="309">
                  <c:v>5.8102257731118403</c:v>
                </c:pt>
                <c:pt idx="310">
                  <c:v>5.8057271710959197</c:v>
                </c:pt>
                <c:pt idx="311">
                  <c:v>5.8027052944297397</c:v>
                </c:pt>
                <c:pt idx="312">
                  <c:v>5.8030215840500299</c:v>
                </c:pt>
                <c:pt idx="313">
                  <c:v>5.8005025731512498</c:v>
                </c:pt>
                <c:pt idx="314">
                  <c:v>5.7977950207517397</c:v>
                </c:pt>
                <c:pt idx="315">
                  <c:v>5.7954874277790296</c:v>
                </c:pt>
                <c:pt idx="316">
                  <c:v>5.7937742744319696</c:v>
                </c:pt>
                <c:pt idx="317">
                  <c:v>5.7905989646546301</c:v>
                </c:pt>
                <c:pt idx="318">
                  <c:v>5.7877314902176602</c:v>
                </c:pt>
                <c:pt idx="319">
                  <c:v>5.7849693713714796</c:v>
                </c:pt>
                <c:pt idx="320">
                  <c:v>5.7816226518645202</c:v>
                </c:pt>
                <c:pt idx="321">
                  <c:v>5.7779854611762396</c:v>
                </c:pt>
                <c:pt idx="322">
                  <c:v>5.7759199789997702</c:v>
                </c:pt>
                <c:pt idx="323">
                  <c:v>5.7730790100870601</c:v>
                </c:pt>
                <c:pt idx="324">
                  <c:v>5.7715189877365196</c:v>
                </c:pt>
                <c:pt idx="325">
                  <c:v>5.7703593376223496</c:v>
                </c:pt>
                <c:pt idx="326">
                  <c:v>5.76910855061442</c:v>
                </c:pt>
                <c:pt idx="327">
                  <c:v>5.7673727278010096</c:v>
                </c:pt>
                <c:pt idx="328">
                  <c:v>5.7646589220883699</c:v>
                </c:pt>
                <c:pt idx="329">
                  <c:v>5.7641067538372601</c:v>
                </c:pt>
                <c:pt idx="330">
                  <c:v>5.7628702240141498</c:v>
                </c:pt>
                <c:pt idx="331">
                  <c:v>5.7627156026082602</c:v>
                </c:pt>
                <c:pt idx="332">
                  <c:v>5.7619752417309202</c:v>
                </c:pt>
                <c:pt idx="333">
                  <c:v>5.7603538471894602</c:v>
                </c:pt>
                <c:pt idx="334">
                  <c:v>5.7589293101811903</c:v>
                </c:pt>
                <c:pt idx="335">
                  <c:v>5.7579954681413401</c:v>
                </c:pt>
                <c:pt idx="336">
                  <c:v>5.7567708814135603</c:v>
                </c:pt>
                <c:pt idx="337">
                  <c:v>5.7553556244549799</c:v>
                </c:pt>
                <c:pt idx="338">
                  <c:v>5.7544349570226601</c:v>
                </c:pt>
                <c:pt idx="339">
                  <c:v>5.7532284589813498</c:v>
                </c:pt>
                <c:pt idx="340">
                  <c:v>5.7516327853176099</c:v>
                </c:pt>
                <c:pt idx="341">
                  <c:v>5.7513151472058404</c:v>
                </c:pt>
                <c:pt idx="342">
                  <c:v>5.7501147586280998</c:v>
                </c:pt>
                <c:pt idx="343">
                  <c:v>5.7493027841143096</c:v>
                </c:pt>
                <c:pt idx="344">
                  <c:v>5.7477060634129504</c:v>
                </c:pt>
                <c:pt idx="345">
                  <c:v>5.7463088250586498</c:v>
                </c:pt>
                <c:pt idx="346">
                  <c:v>5.7449177701539096</c:v>
                </c:pt>
                <c:pt idx="347">
                  <c:v>5.7418639918946601</c:v>
                </c:pt>
                <c:pt idx="348">
                  <c:v>5.7400887285847899</c:v>
                </c:pt>
                <c:pt idx="349">
                  <c:v>5.73861204109817</c:v>
                </c:pt>
                <c:pt idx="350">
                  <c:v>5.7375288985011004</c:v>
                </c:pt>
                <c:pt idx="351">
                  <c:v>5.7357671094466003</c:v>
                </c:pt>
                <c:pt idx="352">
                  <c:v>5.7346964335397796</c:v>
                </c:pt>
                <c:pt idx="353">
                  <c:v>5.7330413582968598</c:v>
                </c:pt>
                <c:pt idx="354">
                  <c:v>5.7311901770590001</c:v>
                </c:pt>
                <c:pt idx="355">
                  <c:v>5.7292435213241104</c:v>
                </c:pt>
                <c:pt idx="356">
                  <c:v>5.7266157952464098</c:v>
                </c:pt>
                <c:pt idx="357">
                  <c:v>5.72497538378403</c:v>
                </c:pt>
                <c:pt idx="358">
                  <c:v>5.7219670658247699</c:v>
                </c:pt>
                <c:pt idx="359">
                  <c:v>5.7201401597234796</c:v>
                </c:pt>
                <c:pt idx="360">
                  <c:v>5.7174443595639497</c:v>
                </c:pt>
                <c:pt idx="361">
                  <c:v>5.7152532860226497</c:v>
                </c:pt>
                <c:pt idx="362">
                  <c:v>5.7131681772720997</c:v>
                </c:pt>
                <c:pt idx="363">
                  <c:v>5.7102096549034496</c:v>
                </c:pt>
                <c:pt idx="364">
                  <c:v>5.7075499582258296</c:v>
                </c:pt>
                <c:pt idx="365">
                  <c:v>5.7055827789815901</c:v>
                </c:pt>
                <c:pt idx="366">
                  <c:v>5.7025429852866401</c:v>
                </c:pt>
                <c:pt idx="367">
                  <c:v>5.7000000045806596</c:v>
                </c:pt>
                <c:pt idx="368">
                  <c:v>5.6970741898008699</c:v>
                </c:pt>
                <c:pt idx="369">
                  <c:v>5.6945511479242299</c:v>
                </c:pt>
                <c:pt idx="370">
                  <c:v>5.6916416606417801</c:v>
                </c:pt>
                <c:pt idx="371">
                  <c:v>5.6879533120918202</c:v>
                </c:pt>
                <c:pt idx="372">
                  <c:v>5.68476640243808</c:v>
                </c:pt>
                <c:pt idx="373">
                  <c:v>5.6810020606012701</c:v>
                </c:pt>
                <c:pt idx="374">
                  <c:v>5.6777390704420299</c:v>
                </c:pt>
                <c:pt idx="375">
                  <c:v>5.6732088743040103</c:v>
                </c:pt>
                <c:pt idx="376">
                  <c:v>5.6693727278438502</c:v>
                </c:pt>
                <c:pt idx="377">
                  <c:v>5.6655473043721098</c:v>
                </c:pt>
                <c:pt idx="378">
                  <c:v>5.6609441527168904</c:v>
                </c:pt>
                <c:pt idx="379">
                  <c:v>5.6549796034575799</c:v>
                </c:pt>
                <c:pt idx="380">
                  <c:v>5.6507873787859504</c:v>
                </c:pt>
                <c:pt idx="381">
                  <c:v>5.6478799984483903</c:v>
                </c:pt>
                <c:pt idx="382">
                  <c:v>5.6418420064931096</c:v>
                </c:pt>
                <c:pt idx="383">
                  <c:v>5.6373783223664304</c:v>
                </c:pt>
                <c:pt idx="384">
                  <c:v>5.6325401031577496</c:v>
                </c:pt>
                <c:pt idx="385">
                  <c:v>5.6277164622173403</c:v>
                </c:pt>
                <c:pt idx="386">
                  <c:v>5.6225177342460304</c:v>
                </c:pt>
                <c:pt idx="387">
                  <c:v>5.6168417552339003</c:v>
                </c:pt>
                <c:pt idx="388">
                  <c:v>5.6098085280552397</c:v>
                </c:pt>
                <c:pt idx="389">
                  <c:v>5.6041615347284299</c:v>
                </c:pt>
                <c:pt idx="390">
                  <c:v>5.5992138263688398</c:v>
                </c:pt>
                <c:pt idx="391">
                  <c:v>5.5944751218957904</c:v>
                </c:pt>
                <c:pt idx="392">
                  <c:v>5.5893593075483796</c:v>
                </c:pt>
                <c:pt idx="393">
                  <c:v>5.5832779934314702</c:v>
                </c:pt>
                <c:pt idx="394">
                  <c:v>5.5791740502295504</c:v>
                </c:pt>
                <c:pt idx="395">
                  <c:v>5.5758714359618304</c:v>
                </c:pt>
                <c:pt idx="396">
                  <c:v>5.5734678371952597</c:v>
                </c:pt>
                <c:pt idx="397">
                  <c:v>5.5699059409590204</c:v>
                </c:pt>
                <c:pt idx="398">
                  <c:v>5.5677337773211404</c:v>
                </c:pt>
                <c:pt idx="399">
                  <c:v>5.5641087101003697</c:v>
                </c:pt>
                <c:pt idx="400">
                  <c:v>5.5607843062486602</c:v>
                </c:pt>
                <c:pt idx="401">
                  <c:v>5.5569776697718396</c:v>
                </c:pt>
                <c:pt idx="402">
                  <c:v>5.5528881608484602</c:v>
                </c:pt>
                <c:pt idx="403">
                  <c:v>5.5491952513694001</c:v>
                </c:pt>
                <c:pt idx="404">
                  <c:v>5.5455141689196399</c:v>
                </c:pt>
                <c:pt idx="405">
                  <c:v>5.5413501161647298</c:v>
                </c:pt>
                <c:pt idx="406">
                  <c:v>5.5380782811869196</c:v>
                </c:pt>
                <c:pt idx="407">
                  <c:v>5.5343253272294399</c:v>
                </c:pt>
                <c:pt idx="408">
                  <c:v>5.5303848951355201</c:v>
                </c:pt>
                <c:pt idx="409">
                  <c:v>5.5257666607709703</c:v>
                </c:pt>
                <c:pt idx="410">
                  <c:v>5.5203774308157803</c:v>
                </c:pt>
                <c:pt idx="411">
                  <c:v>5.5166630421002703</c:v>
                </c:pt>
                <c:pt idx="412">
                  <c:v>5.5125709349255301</c:v>
                </c:pt>
                <c:pt idx="413">
                  <c:v>5.5093781641961899</c:v>
                </c:pt>
                <c:pt idx="414">
                  <c:v>5.5061026629210499</c:v>
                </c:pt>
                <c:pt idx="415">
                  <c:v>5.5029386330165604</c:v>
                </c:pt>
                <c:pt idx="416">
                  <c:v>5.4987051677271301</c:v>
                </c:pt>
                <c:pt idx="417">
                  <c:v>5.4948788649438898</c:v>
                </c:pt>
                <c:pt idx="418">
                  <c:v>5.49204707980316</c:v>
                </c:pt>
                <c:pt idx="419">
                  <c:v>5.4872677753323398</c:v>
                </c:pt>
                <c:pt idx="420">
                  <c:v>5.48544230040104</c:v>
                </c:pt>
                <c:pt idx="421">
                  <c:v>5.4823554484167598</c:v>
                </c:pt>
                <c:pt idx="422">
                  <c:v>5.4809501365629902</c:v>
                </c:pt>
                <c:pt idx="423">
                  <c:v>5.4778890664175703</c:v>
                </c:pt>
                <c:pt idx="424">
                  <c:v>5.4753261601993302</c:v>
                </c:pt>
                <c:pt idx="425">
                  <c:v>5.4735523739220504</c:v>
                </c:pt>
                <c:pt idx="426">
                  <c:v>5.4714900619772804</c:v>
                </c:pt>
                <c:pt idx="427">
                  <c:v>5.46874087048446</c:v>
                </c:pt>
                <c:pt idx="428">
                  <c:v>5.4677612986696902</c:v>
                </c:pt>
                <c:pt idx="429">
                  <c:v>5.4664933334019796</c:v>
                </c:pt>
                <c:pt idx="430">
                  <c:v>5.4656203611550698</c:v>
                </c:pt>
                <c:pt idx="431">
                  <c:v>5.4628907362464503</c:v>
                </c:pt>
                <c:pt idx="432">
                  <c:v>5.4606621807526396</c:v>
                </c:pt>
                <c:pt idx="433">
                  <c:v>5.4589371195182501</c:v>
                </c:pt>
                <c:pt idx="434">
                  <c:v>5.4567300469209901</c:v>
                </c:pt>
                <c:pt idx="435">
                  <c:v>5.4549196294503401</c:v>
                </c:pt>
                <c:pt idx="436">
                  <c:v>5.4529177304326897</c:v>
                </c:pt>
                <c:pt idx="437">
                  <c:v>5.4521998262593598</c:v>
                </c:pt>
                <c:pt idx="438">
                  <c:v>5.4508020152994003</c:v>
                </c:pt>
                <c:pt idx="439">
                  <c:v>5.4495013774475103</c:v>
                </c:pt>
                <c:pt idx="440">
                  <c:v>5.4482030260852099</c:v>
                </c:pt>
                <c:pt idx="441">
                  <c:v>5.44572747330841</c:v>
                </c:pt>
                <c:pt idx="442">
                  <c:v>5.4427626665157298</c:v>
                </c:pt>
                <c:pt idx="443">
                  <c:v>5.4393139729966604</c:v>
                </c:pt>
                <c:pt idx="444">
                  <c:v>5.4359703208961196</c:v>
                </c:pt>
                <c:pt idx="445">
                  <c:v>5.4325404826356198</c:v>
                </c:pt>
                <c:pt idx="446">
                  <c:v>5.4311826634989497</c:v>
                </c:pt>
                <c:pt idx="447">
                  <c:v>5.4296386231042097</c:v>
                </c:pt>
                <c:pt idx="448">
                  <c:v>5.42692578863468</c:v>
                </c:pt>
                <c:pt idx="449">
                  <c:v>5.4241177573690296</c:v>
                </c:pt>
                <c:pt idx="450">
                  <c:v>5.4209254583798403</c:v>
                </c:pt>
                <c:pt idx="451">
                  <c:v>5.4186210375524002</c:v>
                </c:pt>
                <c:pt idx="452">
                  <c:v>5.4170122633838096</c:v>
                </c:pt>
                <c:pt idx="453">
                  <c:v>5.41403589087487</c:v>
                </c:pt>
                <c:pt idx="454">
                  <c:v>5.41213749080858</c:v>
                </c:pt>
                <c:pt idx="455">
                  <c:v>5.4080819331891901</c:v>
                </c:pt>
                <c:pt idx="456">
                  <c:v>5.4045254333953503</c:v>
                </c:pt>
                <c:pt idx="457">
                  <c:v>5.4005821626620198</c:v>
                </c:pt>
                <c:pt idx="458">
                  <c:v>5.3954701670796803</c:v>
                </c:pt>
                <c:pt idx="459">
                  <c:v>5.3920371141165404</c:v>
                </c:pt>
                <c:pt idx="460">
                  <c:v>5.3886130246348403</c:v>
                </c:pt>
                <c:pt idx="461">
                  <c:v>5.3842161481314204</c:v>
                </c:pt>
                <c:pt idx="462">
                  <c:v>5.3805163349705696</c:v>
                </c:pt>
                <c:pt idx="463">
                  <c:v>5.3751640682931203</c:v>
                </c:pt>
                <c:pt idx="464">
                  <c:v>5.3690391955380496</c:v>
                </c:pt>
                <c:pt idx="465">
                  <c:v>5.3648777881719099</c:v>
                </c:pt>
                <c:pt idx="466">
                  <c:v>5.3607205126334101</c:v>
                </c:pt>
                <c:pt idx="467">
                  <c:v>5.3570565375812302</c:v>
                </c:pt>
                <c:pt idx="468">
                  <c:v>5.3532012557613298</c:v>
                </c:pt>
                <c:pt idx="469">
                  <c:v>5.3484663863551001</c:v>
                </c:pt>
                <c:pt idx="470">
                  <c:v>5.3450069633268598</c:v>
                </c:pt>
                <c:pt idx="471">
                  <c:v>5.3404758948995301</c:v>
                </c:pt>
                <c:pt idx="472">
                  <c:v>5.33781223665454</c:v>
                </c:pt>
                <c:pt idx="473">
                  <c:v>5.3342791735430302</c:v>
                </c:pt>
                <c:pt idx="474">
                  <c:v>5.3308523738215499</c:v>
                </c:pt>
                <c:pt idx="475">
                  <c:v>5.3271442251738002</c:v>
                </c:pt>
                <c:pt idx="476">
                  <c:v>5.32393425890473</c:v>
                </c:pt>
                <c:pt idx="477">
                  <c:v>5.3196543696437599</c:v>
                </c:pt>
                <c:pt idx="478">
                  <c:v>5.3164615337803696</c:v>
                </c:pt>
                <c:pt idx="479">
                  <c:v>5.31308736641365</c:v>
                </c:pt>
                <c:pt idx="480">
                  <c:v>5.3102188462402804</c:v>
                </c:pt>
                <c:pt idx="481">
                  <c:v>5.3078554669389399</c:v>
                </c:pt>
                <c:pt idx="482">
                  <c:v>5.3049142629855801</c:v>
                </c:pt>
                <c:pt idx="483">
                  <c:v>5.3015921824445904</c:v>
                </c:pt>
                <c:pt idx="484">
                  <c:v>5.2983713537328097</c:v>
                </c:pt>
                <c:pt idx="485">
                  <c:v>5.2948601442228602</c:v>
                </c:pt>
                <c:pt idx="486">
                  <c:v>5.2913555170255702</c:v>
                </c:pt>
                <c:pt idx="487">
                  <c:v>5.2874642694816396</c:v>
                </c:pt>
                <c:pt idx="488">
                  <c:v>5.2853440613365796</c:v>
                </c:pt>
                <c:pt idx="489">
                  <c:v>5.2826428052691696</c:v>
                </c:pt>
                <c:pt idx="490">
                  <c:v>5.2808282969796601</c:v>
                </c:pt>
                <c:pt idx="491">
                  <c:v>5.2780369163132201</c:v>
                </c:pt>
                <c:pt idx="492">
                  <c:v>5.2755484241102097</c:v>
                </c:pt>
                <c:pt idx="493">
                  <c:v>5.2731684365551299</c:v>
                </c:pt>
                <c:pt idx="494">
                  <c:v>5.2698182600022001</c:v>
                </c:pt>
                <c:pt idx="495">
                  <c:v>5.2667682890737098</c:v>
                </c:pt>
                <c:pt idx="496">
                  <c:v>5.2642153819975501</c:v>
                </c:pt>
                <c:pt idx="497">
                  <c:v>5.2624524463713298</c:v>
                </c:pt>
                <c:pt idx="498">
                  <c:v>5.2603988667356099</c:v>
                </c:pt>
                <c:pt idx="499">
                  <c:v>5.2598178976371299</c:v>
                </c:pt>
                <c:pt idx="500">
                  <c:v>5.2575749963991703</c:v>
                </c:pt>
                <c:pt idx="501">
                  <c:v>5.2560201063148897</c:v>
                </c:pt>
                <c:pt idx="502">
                  <c:v>5.2538782552282397</c:v>
                </c:pt>
                <c:pt idx="503">
                  <c:v>5.2522285949192797</c:v>
                </c:pt>
                <c:pt idx="504">
                  <c:v>5.25107362113559</c:v>
                </c:pt>
                <c:pt idx="505">
                  <c:v>5.2492377464283804</c:v>
                </c:pt>
                <c:pt idx="506">
                  <c:v>5.2472112126796597</c:v>
                </c:pt>
                <c:pt idx="507">
                  <c:v>5.2445989658606704</c:v>
                </c:pt>
                <c:pt idx="508">
                  <c:v>5.2432628966507497</c:v>
                </c:pt>
                <c:pt idx="509">
                  <c:v>5.2402667766017901</c:v>
                </c:pt>
                <c:pt idx="510">
                  <c:v>5.2360035478407996</c:v>
                </c:pt>
                <c:pt idx="511">
                  <c:v>5.23174277309296</c:v>
                </c:pt>
                <c:pt idx="512">
                  <c:v>5.22778365282102</c:v>
                </c:pt>
                <c:pt idx="513">
                  <c:v>5.2233449501812999</c:v>
                </c:pt>
                <c:pt idx="514">
                  <c:v>5.2193123540763198</c:v>
                </c:pt>
                <c:pt idx="515">
                  <c:v>5.2150004962098899</c:v>
                </c:pt>
                <c:pt idx="516">
                  <c:v>5.2106967964083504</c:v>
                </c:pt>
                <c:pt idx="517">
                  <c:v>5.2079756336125103</c:v>
                </c:pt>
                <c:pt idx="518">
                  <c:v>5.2051694244423699</c:v>
                </c:pt>
                <c:pt idx="519">
                  <c:v>5.2019839768576102</c:v>
                </c:pt>
                <c:pt idx="520">
                  <c:v>5.1986093659432804</c:v>
                </c:pt>
                <c:pt idx="521">
                  <c:v>5.1965154875388802</c:v>
                </c:pt>
                <c:pt idx="522">
                  <c:v>5.19384049952557</c:v>
                </c:pt>
                <c:pt idx="523">
                  <c:v>5.1931342292976597</c:v>
                </c:pt>
                <c:pt idx="524">
                  <c:v>5.1911599595277202</c:v>
                </c:pt>
                <c:pt idx="525">
                  <c:v>5.1887987878965696</c:v>
                </c:pt>
                <c:pt idx="526">
                  <c:v>5.1866345728447598</c:v>
                </c:pt>
                <c:pt idx="527">
                  <c:v>5.1844737634201499</c:v>
                </c:pt>
                <c:pt idx="528">
                  <c:v>5.1831045870493604</c:v>
                </c:pt>
                <c:pt idx="529">
                  <c:v>5.1809560689803504</c:v>
                </c:pt>
                <c:pt idx="530">
                  <c:v>5.1797896242971904</c:v>
                </c:pt>
                <c:pt idx="531">
                  <c:v>5.1781327009068701</c:v>
                </c:pt>
                <c:pt idx="532">
                  <c:v>5.1754997691271596</c:v>
                </c:pt>
                <c:pt idx="533">
                  <c:v>5.1728647349083801</c:v>
                </c:pt>
                <c:pt idx="534">
                  <c:v>5.1699308097332901</c:v>
                </c:pt>
                <c:pt idx="535">
                  <c:v>5.1668987575276999</c:v>
                </c:pt>
                <c:pt idx="536">
                  <c:v>5.16132055904027</c:v>
                </c:pt>
                <c:pt idx="537">
                  <c:v>5.15554245970106</c:v>
                </c:pt>
                <c:pt idx="538">
                  <c:v>5.1493738865708298</c:v>
                </c:pt>
                <c:pt idx="539">
                  <c:v>5.1439861708241903</c:v>
                </c:pt>
                <c:pt idx="540">
                  <c:v>5.1393893273005302</c:v>
                </c:pt>
                <c:pt idx="541">
                  <c:v>5.1338256305321304</c:v>
                </c:pt>
                <c:pt idx="542">
                  <c:v>5.1272897556494099</c:v>
                </c:pt>
                <c:pt idx="543">
                  <c:v>5.12096313557476</c:v>
                </c:pt>
                <c:pt idx="544">
                  <c:v>5.1158188054885603</c:v>
                </c:pt>
                <c:pt idx="545">
                  <c:v>5.1098977703143804</c:v>
                </c:pt>
                <c:pt idx="546">
                  <c:v>5.1028064421558099</c:v>
                </c:pt>
                <c:pt idx="547">
                  <c:v>5.0979726872338897</c:v>
                </c:pt>
                <c:pt idx="548">
                  <c:v>5.0922633177327903</c:v>
                </c:pt>
                <c:pt idx="549">
                  <c:v>5.0875400722765596</c:v>
                </c:pt>
                <c:pt idx="550">
                  <c:v>5.0824304397103397</c:v>
                </c:pt>
                <c:pt idx="551">
                  <c:v>5.0758578518967399</c:v>
                </c:pt>
                <c:pt idx="552">
                  <c:v>5.0699830216454496</c:v>
                </c:pt>
                <c:pt idx="553">
                  <c:v>5.06382984377447</c:v>
                </c:pt>
                <c:pt idx="554">
                  <c:v>5.0574936800129402</c:v>
                </c:pt>
                <c:pt idx="555">
                  <c:v>5.0496073662795302</c:v>
                </c:pt>
                <c:pt idx="556">
                  <c:v>5.0421233930992102</c:v>
                </c:pt>
                <c:pt idx="557">
                  <c:v>5.0341577518435097</c:v>
                </c:pt>
                <c:pt idx="558">
                  <c:v>5.0256269991610996</c:v>
                </c:pt>
                <c:pt idx="559">
                  <c:v>5.0173103919416304</c:v>
                </c:pt>
                <c:pt idx="560">
                  <c:v>5.00852995746102</c:v>
                </c:pt>
                <c:pt idx="561">
                  <c:v>4.9996784518070196</c:v>
                </c:pt>
                <c:pt idx="562">
                  <c:v>4.9948627460588</c:v>
                </c:pt>
                <c:pt idx="563">
                  <c:v>4.9876184898600897</c:v>
                </c:pt>
                <c:pt idx="564">
                  <c:v>4.9808838430592104</c:v>
                </c:pt>
                <c:pt idx="565">
                  <c:v>4.9749473189171098</c:v>
                </c:pt>
                <c:pt idx="566">
                  <c:v>4.9690282042150402</c:v>
                </c:pt>
                <c:pt idx="567">
                  <c:v>4.9641071741626996</c:v>
                </c:pt>
                <c:pt idx="568">
                  <c:v>4.9593940614399497</c:v>
                </c:pt>
                <c:pt idx="569">
                  <c:v>4.9549849737654101</c:v>
                </c:pt>
                <c:pt idx="570">
                  <c:v>4.9512728353643896</c:v>
                </c:pt>
                <c:pt idx="571">
                  <c:v>4.9473859380595</c:v>
                </c:pt>
                <c:pt idx="572">
                  <c:v>4.9436106695447899</c:v>
                </c:pt>
                <c:pt idx="573">
                  <c:v>4.9404367465731802</c:v>
                </c:pt>
                <c:pt idx="574">
                  <c:v>4.93668811359424</c:v>
                </c:pt>
                <c:pt idx="575">
                  <c:v>4.9310918228210703</c:v>
                </c:pt>
                <c:pt idx="576">
                  <c:v>4.9278538712851203</c:v>
                </c:pt>
                <c:pt idx="577">
                  <c:v>4.9249207268700204</c:v>
                </c:pt>
                <c:pt idx="578">
                  <c:v>4.9213093354530999</c:v>
                </c:pt>
                <c:pt idx="579">
                  <c:v>4.9169226871910396</c:v>
                </c:pt>
                <c:pt idx="580">
                  <c:v>4.9130344662112302</c:v>
                </c:pt>
                <c:pt idx="581">
                  <c:v>4.9082712911225501</c:v>
                </c:pt>
                <c:pt idx="582">
                  <c:v>4.9031193151589401</c:v>
                </c:pt>
                <c:pt idx="583">
                  <c:v>4.8978722517353104</c:v>
                </c:pt>
                <c:pt idx="584">
                  <c:v>4.89145109733834</c:v>
                </c:pt>
                <c:pt idx="585">
                  <c:v>4.8861060775754597</c:v>
                </c:pt>
                <c:pt idx="586">
                  <c:v>4.8820396124654204</c:v>
                </c:pt>
                <c:pt idx="587">
                  <c:v>4.8775879257545398</c:v>
                </c:pt>
                <c:pt idx="588">
                  <c:v>4.8733424141457897</c:v>
                </c:pt>
                <c:pt idx="589">
                  <c:v>4.8697885549867497</c:v>
                </c:pt>
                <c:pt idx="590">
                  <c:v>4.8642830072196501</c:v>
                </c:pt>
                <c:pt idx="591">
                  <c:v>4.8580019184661696</c:v>
                </c:pt>
                <c:pt idx="592">
                  <c:v>4.8523195456238799</c:v>
                </c:pt>
                <c:pt idx="593">
                  <c:v>4.84880147442321</c:v>
                </c:pt>
                <c:pt idx="594">
                  <c:v>4.8445106617126799</c:v>
                </c:pt>
                <c:pt idx="595">
                  <c:v>4.8411078342964498</c:v>
                </c:pt>
                <c:pt idx="596">
                  <c:v>4.8377103399442696</c:v>
                </c:pt>
                <c:pt idx="597">
                  <c:v>4.8330439065715902</c:v>
                </c:pt>
                <c:pt idx="598">
                  <c:v>4.8287768504373503</c:v>
                </c:pt>
                <c:pt idx="599">
                  <c:v>4.8229519570066497</c:v>
                </c:pt>
                <c:pt idx="600">
                  <c:v>4.8185069905926996</c:v>
                </c:pt>
                <c:pt idx="601">
                  <c:v>4.8148551062091398</c:v>
                </c:pt>
                <c:pt idx="602">
                  <c:v>4.8098387804228704</c:v>
                </c:pt>
                <c:pt idx="603">
                  <c:v>4.8062066333384497</c:v>
                </c:pt>
                <c:pt idx="604">
                  <c:v>4.8018062293618904</c:v>
                </c:pt>
                <c:pt idx="605">
                  <c:v>4.7983974052840601</c:v>
                </c:pt>
                <c:pt idx="606">
                  <c:v>4.7939228473844704</c:v>
                </c:pt>
                <c:pt idx="607">
                  <c:v>4.7901405682192104</c:v>
                </c:pt>
                <c:pt idx="608">
                  <c:v>4.7873506650518598</c:v>
                </c:pt>
                <c:pt idx="609">
                  <c:v>4.7847671343050102</c:v>
                </c:pt>
                <c:pt idx="610">
                  <c:v>4.7822925516190899</c:v>
                </c:pt>
                <c:pt idx="611">
                  <c:v>4.7804148318999902</c:v>
                </c:pt>
                <c:pt idx="612">
                  <c:v>4.7791322105295801</c:v>
                </c:pt>
                <c:pt idx="613">
                  <c:v>4.7773681347364798</c:v>
                </c:pt>
                <c:pt idx="614">
                  <c:v>4.7765902043058999</c:v>
                </c:pt>
                <c:pt idx="615">
                  <c:v>4.7747437640200801</c:v>
                </c:pt>
                <c:pt idx="616">
                  <c:v>4.7729064002076003</c:v>
                </c:pt>
                <c:pt idx="617">
                  <c:v>4.7705841797904096</c:v>
                </c:pt>
                <c:pt idx="618">
                  <c:v>4.7666024143754502</c:v>
                </c:pt>
                <c:pt idx="619">
                  <c:v>4.7635089984548502</c:v>
                </c:pt>
                <c:pt idx="620">
                  <c:v>4.7614970736669298</c:v>
                </c:pt>
                <c:pt idx="621">
                  <c:v>4.7580171161824198</c:v>
                </c:pt>
                <c:pt idx="622">
                  <c:v>4.7562056896881604</c:v>
                </c:pt>
                <c:pt idx="623">
                  <c:v>4.7526330754990198</c:v>
                </c:pt>
                <c:pt idx="624">
                  <c:v>4.7481790814774598</c:v>
                </c:pt>
                <c:pt idx="625">
                  <c:v>4.7433326883629503</c:v>
                </c:pt>
                <c:pt idx="626">
                  <c:v>4.7381912034926996</c:v>
                </c:pt>
                <c:pt idx="627">
                  <c:v>4.7333373409065898</c:v>
                </c:pt>
                <c:pt idx="628">
                  <c:v>4.7301475208614896</c:v>
                </c:pt>
                <c:pt idx="629">
                  <c:v>4.7259737348770496</c:v>
                </c:pt>
                <c:pt idx="630">
                  <c:v>4.7217037688384398</c:v>
                </c:pt>
                <c:pt idx="631">
                  <c:v>4.7163548202195598</c:v>
                </c:pt>
                <c:pt idx="632">
                  <c:v>4.7108064561797596</c:v>
                </c:pt>
                <c:pt idx="633">
                  <c:v>4.7068252283358598</c:v>
                </c:pt>
                <c:pt idx="634">
                  <c:v>4.7022577761952098</c:v>
                </c:pt>
                <c:pt idx="635">
                  <c:v>4.6979878780358897</c:v>
                </c:pt>
                <c:pt idx="636">
                  <c:v>4.6926313493628999</c:v>
                </c:pt>
                <c:pt idx="637">
                  <c:v>4.6883551629590903</c:v>
                </c:pt>
                <c:pt idx="638">
                  <c:v>4.6849641373532096</c:v>
                </c:pt>
                <c:pt idx="639">
                  <c:v>4.6815773723565304</c:v>
                </c:pt>
                <c:pt idx="640">
                  <c:v>4.6772124217733202</c:v>
                </c:pt>
                <c:pt idx="641">
                  <c:v>4.6736376487783904</c:v>
                </c:pt>
                <c:pt idx="642">
                  <c:v>4.6698792766178299</c:v>
                </c:pt>
                <c:pt idx="643">
                  <c:v>4.6665257880828399</c:v>
                </c:pt>
                <c:pt idx="644">
                  <c:v>4.6617125145575198</c:v>
                </c:pt>
                <c:pt idx="645">
                  <c:v>4.6577892531507201</c:v>
                </c:pt>
                <c:pt idx="646">
                  <c:v>4.6547539115434304</c:v>
                </c:pt>
                <c:pt idx="647">
                  <c:v>4.6521248787615104</c:v>
                </c:pt>
                <c:pt idx="648">
                  <c:v>4.6501934212061196</c:v>
                </c:pt>
                <c:pt idx="649">
                  <c:v>4.6478790187351198</c:v>
                </c:pt>
                <c:pt idx="650">
                  <c:v>4.6452797389298199</c:v>
                </c:pt>
                <c:pt idx="651">
                  <c:v>4.6425860729711301</c:v>
                </c:pt>
                <c:pt idx="652">
                  <c:v>4.6397954092834199</c:v>
                </c:pt>
                <c:pt idx="653">
                  <c:v>4.6364208707972399</c:v>
                </c:pt>
                <c:pt idx="654">
                  <c:v>4.6338332315437603</c:v>
                </c:pt>
                <c:pt idx="655">
                  <c:v>4.6299818225629501</c:v>
                </c:pt>
                <c:pt idx="656">
                  <c:v>4.6256400540621696</c:v>
                </c:pt>
                <c:pt idx="657">
                  <c:v>4.6216986031947602</c:v>
                </c:pt>
                <c:pt idx="658">
                  <c:v>4.6171734792140597</c:v>
                </c:pt>
                <c:pt idx="659">
                  <c:v>4.61226028608377</c:v>
                </c:pt>
                <c:pt idx="660">
                  <c:v>4.6068585151271302</c:v>
                </c:pt>
                <c:pt idx="661">
                  <c:v>4.6028362639870499</c:v>
                </c:pt>
                <c:pt idx="662">
                  <c:v>4.5979333497189101</c:v>
                </c:pt>
                <c:pt idx="663">
                  <c:v>4.5933296853938401</c:v>
                </c:pt>
                <c:pt idx="664">
                  <c:v>4.5876514405790498</c:v>
                </c:pt>
                <c:pt idx="665">
                  <c:v>4.5821686024526702</c:v>
                </c:pt>
                <c:pt idx="666">
                  <c:v>4.5755173815331203</c:v>
                </c:pt>
                <c:pt idx="667">
                  <c:v>4.5695565766106201</c:v>
                </c:pt>
                <c:pt idx="668">
                  <c:v>4.5646855920040696</c:v>
                </c:pt>
                <c:pt idx="669">
                  <c:v>4.5594297470877203</c:v>
                </c:pt>
                <c:pt idx="670">
                  <c:v>4.5544719571070598</c:v>
                </c:pt>
                <c:pt idx="671">
                  <c:v>4.5494238153495896</c:v>
                </c:pt>
                <c:pt idx="672">
                  <c:v>4.5437919784551397</c:v>
                </c:pt>
                <c:pt idx="673">
                  <c:v>4.5382620321142397</c:v>
                </c:pt>
                <c:pt idx="674">
                  <c:v>4.5330316131082</c:v>
                </c:pt>
                <c:pt idx="675">
                  <c:v>4.5275055623984297</c:v>
                </c:pt>
                <c:pt idx="676">
                  <c:v>4.5228602755399603</c:v>
                </c:pt>
                <c:pt idx="677">
                  <c:v>4.51860882875651</c:v>
                </c:pt>
                <c:pt idx="678">
                  <c:v>4.5142602142563497</c:v>
                </c:pt>
                <c:pt idx="679">
                  <c:v>4.5099200344825103</c:v>
                </c:pt>
                <c:pt idx="680">
                  <c:v>4.5056865605627197</c:v>
                </c:pt>
                <c:pt idx="681">
                  <c:v>4.5026375316951901</c:v>
                </c:pt>
                <c:pt idx="682">
                  <c:v>4.5004783496882101</c:v>
                </c:pt>
                <c:pt idx="683">
                  <c:v>4.4977473222563997</c:v>
                </c:pt>
                <c:pt idx="684">
                  <c:v>4.4943371547234303</c:v>
                </c:pt>
                <c:pt idx="685">
                  <c:v>4.4918116070921901</c:v>
                </c:pt>
                <c:pt idx="686">
                  <c:v>4.4884038835867104</c:v>
                </c:pt>
                <c:pt idx="687">
                  <c:v>4.4842120871051101</c:v>
                </c:pt>
                <c:pt idx="688">
                  <c:v>4.48060721486193</c:v>
                </c:pt>
                <c:pt idx="689">
                  <c:v>4.4766076652722697</c:v>
                </c:pt>
                <c:pt idx="690">
                  <c:v>4.4724132406257704</c:v>
                </c:pt>
                <c:pt idx="691">
                  <c:v>4.4680292024969797</c:v>
                </c:pt>
                <c:pt idx="692">
                  <c:v>4.4623750122483203</c:v>
                </c:pt>
                <c:pt idx="693">
                  <c:v>4.4568211441464198</c:v>
                </c:pt>
                <c:pt idx="694">
                  <c:v>4.4504838484536604</c:v>
                </c:pt>
                <c:pt idx="695">
                  <c:v>4.4452230642260702</c:v>
                </c:pt>
                <c:pt idx="696">
                  <c:v>4.4385958830771903</c:v>
                </c:pt>
                <c:pt idx="697">
                  <c:v>4.4318756702105899</c:v>
                </c:pt>
                <c:pt idx="698">
                  <c:v>4.4256455760951399</c:v>
                </c:pt>
                <c:pt idx="699">
                  <c:v>4.4194157971899797</c:v>
                </c:pt>
                <c:pt idx="700">
                  <c:v>4.4125024965043602</c:v>
                </c:pt>
                <c:pt idx="701">
                  <c:v>4.4048129423729101</c:v>
                </c:pt>
                <c:pt idx="702">
                  <c:v>4.3987887702127901</c:v>
                </c:pt>
                <c:pt idx="703">
                  <c:v>4.3926742841089697</c:v>
                </c:pt>
                <c:pt idx="704">
                  <c:v>4.3860708852656396</c:v>
                </c:pt>
                <c:pt idx="705">
                  <c:v>4.3780012225769198</c:v>
                </c:pt>
                <c:pt idx="706">
                  <c:v>4.3697432737485702</c:v>
                </c:pt>
                <c:pt idx="707">
                  <c:v>4.3624758417926603</c:v>
                </c:pt>
                <c:pt idx="708">
                  <c:v>4.3548215200287004</c:v>
                </c:pt>
                <c:pt idx="709">
                  <c:v>4.34844644170545</c:v>
                </c:pt>
                <c:pt idx="710">
                  <c:v>4.3421731885656198</c:v>
                </c:pt>
                <c:pt idx="711">
                  <c:v>4.3348267984433901</c:v>
                </c:pt>
                <c:pt idx="712">
                  <c:v>4.3267974818258299</c:v>
                </c:pt>
                <c:pt idx="713">
                  <c:v>4.3193606328527201</c:v>
                </c:pt>
                <c:pt idx="714">
                  <c:v>4.3109457053490896</c:v>
                </c:pt>
                <c:pt idx="715">
                  <c:v>4.3037076101460503</c:v>
                </c:pt>
                <c:pt idx="716">
                  <c:v>4.2948102476601404</c:v>
                </c:pt>
                <c:pt idx="717">
                  <c:v>4.2862143627961498</c:v>
                </c:pt>
                <c:pt idx="718">
                  <c:v>4.27713442132577</c:v>
                </c:pt>
                <c:pt idx="719">
                  <c:v>4.2689397970781497</c:v>
                </c:pt>
                <c:pt idx="720">
                  <c:v>4.2597810491111998</c:v>
                </c:pt>
                <c:pt idx="721">
                  <c:v>4.2516115525426601</c:v>
                </c:pt>
                <c:pt idx="722">
                  <c:v>4.2435519285166396</c:v>
                </c:pt>
                <c:pt idx="723">
                  <c:v>4.2356939553028798</c:v>
                </c:pt>
                <c:pt idx="724">
                  <c:v>4.2287236599572999</c:v>
                </c:pt>
                <c:pt idx="725">
                  <c:v>4.2234321455999799</c:v>
                </c:pt>
                <c:pt idx="726">
                  <c:v>4.2170722247794803</c:v>
                </c:pt>
                <c:pt idx="727">
                  <c:v>4.2108183285339997</c:v>
                </c:pt>
                <c:pt idx="728">
                  <c:v>4.2042751917391703</c:v>
                </c:pt>
                <c:pt idx="729">
                  <c:v>4.1972488727403796</c:v>
                </c:pt>
                <c:pt idx="730">
                  <c:v>4.1912026391102204</c:v>
                </c:pt>
                <c:pt idx="731">
                  <c:v>4.1840827608769704</c:v>
                </c:pt>
                <c:pt idx="732">
                  <c:v>4.1751957899858603</c:v>
                </c:pt>
                <c:pt idx="733">
                  <c:v>4.1669847205738497</c:v>
                </c:pt>
                <c:pt idx="734">
                  <c:v>4.1582791992536796</c:v>
                </c:pt>
                <c:pt idx="735">
                  <c:v>4.1484948946842497</c:v>
                </c:pt>
                <c:pt idx="736">
                  <c:v>4.1394883416326698</c:v>
                </c:pt>
                <c:pt idx="737">
                  <c:v>4.1300005298566003</c:v>
                </c:pt>
                <c:pt idx="738">
                  <c:v>4.1191455323275701</c:v>
                </c:pt>
                <c:pt idx="739">
                  <c:v>4.1082940924448303</c:v>
                </c:pt>
                <c:pt idx="740">
                  <c:v>4.0968619335933001</c:v>
                </c:pt>
                <c:pt idx="741">
                  <c:v>4.0867124919868303</c:v>
                </c:pt>
                <c:pt idx="742">
                  <c:v>4.0760822546229898</c:v>
                </c:pt>
                <c:pt idx="743">
                  <c:v>4.0667354692939703</c:v>
                </c:pt>
                <c:pt idx="744">
                  <c:v>4.05562999269263</c:v>
                </c:pt>
                <c:pt idx="745">
                  <c:v>4.0439406856260502</c:v>
                </c:pt>
                <c:pt idx="746">
                  <c:v>4.0345067896158797</c:v>
                </c:pt>
                <c:pt idx="747">
                  <c:v>4.0244942975370197</c:v>
                </c:pt>
                <c:pt idx="748">
                  <c:v>4.0131063370184199</c:v>
                </c:pt>
                <c:pt idx="749">
                  <c:v>4.0020115723531502</c:v>
                </c:pt>
                <c:pt idx="750">
                  <c:v>3.9914043025559298</c:v>
                </c:pt>
                <c:pt idx="751">
                  <c:v>3.9824694979723501</c:v>
                </c:pt>
                <c:pt idx="752">
                  <c:v>3.9733477471609402</c:v>
                </c:pt>
                <c:pt idx="753">
                  <c:v>3.9652099902327</c:v>
                </c:pt>
                <c:pt idx="754">
                  <c:v>3.9566822079144002</c:v>
                </c:pt>
                <c:pt idx="755">
                  <c:v>3.9495242835358999</c:v>
                </c:pt>
                <c:pt idx="756">
                  <c:v>3.9429559122139302</c:v>
                </c:pt>
                <c:pt idx="757">
                  <c:v>3.9363846046372601</c:v>
                </c:pt>
                <c:pt idx="758">
                  <c:v>3.9291301959398202</c:v>
                </c:pt>
                <c:pt idx="759">
                  <c:v>3.9227591344669399</c:v>
                </c:pt>
                <c:pt idx="760">
                  <c:v>3.9165823874457</c:v>
                </c:pt>
                <c:pt idx="761">
                  <c:v>3.9090333185638002</c:v>
                </c:pt>
                <c:pt idx="762">
                  <c:v>3.9001125649369</c:v>
                </c:pt>
                <c:pt idx="763">
                  <c:v>3.8920764561850199</c:v>
                </c:pt>
                <c:pt idx="764">
                  <c:v>3.8825738428891299</c:v>
                </c:pt>
                <c:pt idx="765">
                  <c:v>3.8740638782076098</c:v>
                </c:pt>
                <c:pt idx="766">
                  <c:v>3.86644145096498</c:v>
                </c:pt>
                <c:pt idx="767">
                  <c:v>3.85824343339991</c:v>
                </c:pt>
                <c:pt idx="768">
                  <c:v>3.85200897232466</c:v>
                </c:pt>
                <c:pt idx="769">
                  <c:v>3.84636738603951</c:v>
                </c:pt>
                <c:pt idx="770">
                  <c:v>3.8415182998078601</c:v>
                </c:pt>
                <c:pt idx="771">
                  <c:v>3.8361905533635801</c:v>
                </c:pt>
                <c:pt idx="772">
                  <c:v>3.83048565357617</c:v>
                </c:pt>
                <c:pt idx="773">
                  <c:v>3.8252843622417001</c:v>
                </c:pt>
                <c:pt idx="774">
                  <c:v>3.8209831385770299</c:v>
                </c:pt>
                <c:pt idx="775">
                  <c:v>3.8163975201776101</c:v>
                </c:pt>
                <c:pt idx="776">
                  <c:v>3.81289555509148</c:v>
                </c:pt>
                <c:pt idx="777">
                  <c:v>3.80989040715991</c:v>
                </c:pt>
                <c:pt idx="778">
                  <c:v>3.8074837794033298</c:v>
                </c:pt>
                <c:pt idx="779">
                  <c:v>3.8039141296235401</c:v>
                </c:pt>
                <c:pt idx="780">
                  <c:v>3.8010404613335802</c:v>
                </c:pt>
                <c:pt idx="781">
                  <c:v>3.7979814938187699</c:v>
                </c:pt>
                <c:pt idx="782">
                  <c:v>3.7955224333099502</c:v>
                </c:pt>
                <c:pt idx="783">
                  <c:v>3.7914060614186198</c:v>
                </c:pt>
                <c:pt idx="784">
                  <c:v>3.78817053183126</c:v>
                </c:pt>
                <c:pt idx="785">
                  <c:v>3.7853278519187499</c:v>
                </c:pt>
                <c:pt idx="786">
                  <c:v>3.7830777146245498</c:v>
                </c:pt>
                <c:pt idx="787">
                  <c:v>3.7797536555523799</c:v>
                </c:pt>
                <c:pt idx="788">
                  <c:v>3.7765309259631898</c:v>
                </c:pt>
                <c:pt idx="789">
                  <c:v>3.7728232675576701</c:v>
                </c:pt>
                <c:pt idx="790">
                  <c:v>3.7696088212619201</c:v>
                </c:pt>
                <c:pt idx="791">
                  <c:v>3.7655167968816401</c:v>
                </c:pt>
                <c:pt idx="792">
                  <c:v>3.7615232034427102</c:v>
                </c:pt>
                <c:pt idx="793">
                  <c:v>3.75850506430919</c:v>
                </c:pt>
                <c:pt idx="794">
                  <c:v>3.7561738156258602</c:v>
                </c:pt>
                <c:pt idx="795">
                  <c:v>3.7524720237826599</c:v>
                </c:pt>
                <c:pt idx="796">
                  <c:v>3.7477915391140502</c:v>
                </c:pt>
                <c:pt idx="797">
                  <c:v>3.7436954736199501</c:v>
                </c:pt>
                <c:pt idx="798">
                  <c:v>3.7387141625733502</c:v>
                </c:pt>
                <c:pt idx="799">
                  <c:v>3.7340205330642999</c:v>
                </c:pt>
                <c:pt idx="800">
                  <c:v>3.7310898667089201</c:v>
                </c:pt>
                <c:pt idx="801">
                  <c:v>3.7260157736704098</c:v>
                </c:pt>
                <c:pt idx="802">
                  <c:v>3.7208530963742401</c:v>
                </c:pt>
                <c:pt idx="803">
                  <c:v>3.7163852836876701</c:v>
                </c:pt>
                <c:pt idx="804">
                  <c:v>3.7122200511712999</c:v>
                </c:pt>
                <c:pt idx="805">
                  <c:v>3.7078612591664601</c:v>
                </c:pt>
                <c:pt idx="806">
                  <c:v>3.7039911903918199</c:v>
                </c:pt>
                <c:pt idx="807">
                  <c:v>3.7010014231994899</c:v>
                </c:pt>
                <c:pt idx="808">
                  <c:v>3.6971288275784402</c:v>
                </c:pt>
                <c:pt idx="809">
                  <c:v>3.6936456519321799</c:v>
                </c:pt>
                <c:pt idx="810">
                  <c:v>3.6917235155314101</c:v>
                </c:pt>
                <c:pt idx="811">
                  <c:v>3.6906877895874302</c:v>
                </c:pt>
                <c:pt idx="812">
                  <c:v>3.6892602764628499</c:v>
                </c:pt>
                <c:pt idx="813">
                  <c:v>3.6882242704525199</c:v>
                </c:pt>
                <c:pt idx="814">
                  <c:v>3.6869975493570699</c:v>
                </c:pt>
                <c:pt idx="815">
                  <c:v>3.6854778067427301</c:v>
                </c:pt>
                <c:pt idx="816">
                  <c:v>3.6821886297562298</c:v>
                </c:pt>
                <c:pt idx="817">
                  <c:v>3.6805589544255999</c:v>
                </c:pt>
                <c:pt idx="818">
                  <c:v>3.6795180793302702</c:v>
                </c:pt>
                <c:pt idx="819">
                  <c:v>3.6773057260004798</c:v>
                </c:pt>
                <c:pt idx="820">
                  <c:v>3.67538571098103</c:v>
                </c:pt>
                <c:pt idx="821">
                  <c:v>3.6732730667032598</c:v>
                </c:pt>
                <c:pt idx="822">
                  <c:v>3.67302303416766</c:v>
                </c:pt>
                <c:pt idx="823">
                  <c:v>3.6727782722577</c:v>
                </c:pt>
                <c:pt idx="824">
                  <c:v>3.6708752999283401</c:v>
                </c:pt>
                <c:pt idx="825">
                  <c:v>3.6681933627974002</c:v>
                </c:pt>
                <c:pt idx="826">
                  <c:v>3.66580877775572</c:v>
                </c:pt>
                <c:pt idx="827">
                  <c:v>3.6634240043137001</c:v>
                </c:pt>
                <c:pt idx="828">
                  <c:v>3.6615333059219299</c:v>
                </c:pt>
                <c:pt idx="829">
                  <c:v>3.6590584450718202</c:v>
                </c:pt>
                <c:pt idx="830">
                  <c:v>3.6580525956355698</c:v>
                </c:pt>
                <c:pt idx="831">
                  <c:v>3.6572462942616801</c:v>
                </c:pt>
                <c:pt idx="832">
                  <c:v>3.6570219730654201</c:v>
                </c:pt>
                <c:pt idx="833">
                  <c:v>3.65581197876819</c:v>
                </c:pt>
                <c:pt idx="834">
                  <c:v>3.6546920801034801</c:v>
                </c:pt>
                <c:pt idx="835">
                  <c:v>3.6532724005091102</c:v>
                </c:pt>
                <c:pt idx="836">
                  <c:v>3.6518447363082802</c:v>
                </c:pt>
                <c:pt idx="837">
                  <c:v>3.6496261894892901</c:v>
                </c:pt>
                <c:pt idx="838">
                  <c:v>3.6465244626961399</c:v>
                </c:pt>
                <c:pt idx="839">
                  <c:v>3.6448892802033699</c:v>
                </c:pt>
                <c:pt idx="840">
                  <c:v>3.64276625043202</c:v>
                </c:pt>
                <c:pt idx="841">
                  <c:v>3.6418107011565599</c:v>
                </c:pt>
                <c:pt idx="842">
                  <c:v>3.6386942142228098</c:v>
                </c:pt>
                <c:pt idx="843">
                  <c:v>3.6350738786351502</c:v>
                </c:pt>
                <c:pt idx="844">
                  <c:v>3.6333061445475101</c:v>
                </c:pt>
                <c:pt idx="845">
                  <c:v>3.6307521315686802</c:v>
                </c:pt>
                <c:pt idx="846">
                  <c:v>3.6275990458823499</c:v>
                </c:pt>
                <c:pt idx="847">
                  <c:v>3.6243369510880901</c:v>
                </c:pt>
                <c:pt idx="848">
                  <c:v>3.62145789753583</c:v>
                </c:pt>
                <c:pt idx="849">
                  <c:v>3.6196477096275399</c:v>
                </c:pt>
                <c:pt idx="850">
                  <c:v>3.6172493125979801</c:v>
                </c:pt>
                <c:pt idx="851">
                  <c:v>3.6150427560971101</c:v>
                </c:pt>
                <c:pt idx="852">
                  <c:v>3.6114637791642501</c:v>
                </c:pt>
                <c:pt idx="853">
                  <c:v>3.6076838791652399</c:v>
                </c:pt>
                <c:pt idx="854">
                  <c:v>3.6036077203889101</c:v>
                </c:pt>
                <c:pt idx="855">
                  <c:v>3.6002140444061101</c:v>
                </c:pt>
                <c:pt idx="856">
                  <c:v>3.5969146389015201</c:v>
                </c:pt>
                <c:pt idx="857">
                  <c:v>3.59449082617044</c:v>
                </c:pt>
                <c:pt idx="858">
                  <c:v>3.5928470023178498</c:v>
                </c:pt>
                <c:pt idx="859">
                  <c:v>3.59051602732904</c:v>
                </c:pt>
                <c:pt idx="860">
                  <c:v>3.5880848408825998</c:v>
                </c:pt>
                <c:pt idx="861">
                  <c:v>3.58565041340858</c:v>
                </c:pt>
                <c:pt idx="862">
                  <c:v>3.58340632987841</c:v>
                </c:pt>
                <c:pt idx="863">
                  <c:v>3.5813549034988701</c:v>
                </c:pt>
                <c:pt idx="864">
                  <c:v>3.5793955915320499</c:v>
                </c:pt>
                <c:pt idx="865">
                  <c:v>3.5778249860529301</c:v>
                </c:pt>
                <c:pt idx="866">
                  <c:v>3.5752704606891998</c:v>
                </c:pt>
                <c:pt idx="867">
                  <c:v>3.5725177131407899</c:v>
                </c:pt>
                <c:pt idx="868">
                  <c:v>3.56985815553328</c:v>
                </c:pt>
                <c:pt idx="869">
                  <c:v>3.5662111646630299</c:v>
                </c:pt>
                <c:pt idx="870">
                  <c:v>3.5622620690073501</c:v>
                </c:pt>
                <c:pt idx="871">
                  <c:v>3.5573268405151599</c:v>
                </c:pt>
                <c:pt idx="872">
                  <c:v>3.55385331792306</c:v>
                </c:pt>
                <c:pt idx="873">
                  <c:v>3.5483221832136498</c:v>
                </c:pt>
                <c:pt idx="874">
                  <c:v>3.5415125284123201</c:v>
                </c:pt>
                <c:pt idx="875">
                  <c:v>3.5348941958602</c:v>
                </c:pt>
                <c:pt idx="876">
                  <c:v>3.5289559434918298</c:v>
                </c:pt>
                <c:pt idx="877">
                  <c:v>3.5229134087104002</c:v>
                </c:pt>
                <c:pt idx="878">
                  <c:v>3.5166658202421299</c:v>
                </c:pt>
                <c:pt idx="879">
                  <c:v>3.5106057624114899</c:v>
                </c:pt>
                <c:pt idx="880">
                  <c:v>3.50482545203266</c:v>
                </c:pt>
                <c:pt idx="881">
                  <c:v>3.4991293678389499</c:v>
                </c:pt>
                <c:pt idx="882">
                  <c:v>3.4937170810214</c:v>
                </c:pt>
                <c:pt idx="883">
                  <c:v>3.4888887007811</c:v>
                </c:pt>
                <c:pt idx="884">
                  <c:v>3.4848427980447201</c:v>
                </c:pt>
                <c:pt idx="885">
                  <c:v>3.4791295649767502</c:v>
                </c:pt>
                <c:pt idx="886">
                  <c:v>3.4744915140161301</c:v>
                </c:pt>
                <c:pt idx="887">
                  <c:v>3.4697527342548802</c:v>
                </c:pt>
                <c:pt idx="888">
                  <c:v>3.46589901386898</c:v>
                </c:pt>
                <c:pt idx="889">
                  <c:v>3.4614636361675402</c:v>
                </c:pt>
                <c:pt idx="890">
                  <c:v>3.45624931897092</c:v>
                </c:pt>
                <c:pt idx="891">
                  <c:v>3.4517129059107901</c:v>
                </c:pt>
                <c:pt idx="892">
                  <c:v>3.4450157641130401</c:v>
                </c:pt>
                <c:pt idx="893">
                  <c:v>3.4380218715883601</c:v>
                </c:pt>
                <c:pt idx="894">
                  <c:v>3.43131255139027</c:v>
                </c:pt>
                <c:pt idx="895">
                  <c:v>3.4242986667109601</c:v>
                </c:pt>
                <c:pt idx="896">
                  <c:v>3.4177637596768702</c:v>
                </c:pt>
                <c:pt idx="897">
                  <c:v>3.4118105922214501</c:v>
                </c:pt>
                <c:pt idx="898">
                  <c:v>3.406633710685</c:v>
                </c:pt>
                <c:pt idx="899">
                  <c:v>3.4019319089276499</c:v>
                </c:pt>
                <c:pt idx="900">
                  <c:v>3.39840456357497</c:v>
                </c:pt>
                <c:pt idx="901">
                  <c:v>3.39439033535196</c:v>
                </c:pt>
                <c:pt idx="902">
                  <c:v>3.3910646141112002</c:v>
                </c:pt>
                <c:pt idx="903">
                  <c:v>3.3858767582015101</c:v>
                </c:pt>
                <c:pt idx="904">
                  <c:v>3.3817579917452099</c:v>
                </c:pt>
                <c:pt idx="905">
                  <c:v>3.3774379082560602</c:v>
                </c:pt>
                <c:pt idx="906">
                  <c:v>3.3729219037314899</c:v>
                </c:pt>
                <c:pt idx="907">
                  <c:v>3.3693865565688998</c:v>
                </c:pt>
                <c:pt idx="908">
                  <c:v>3.3652599926772102</c:v>
                </c:pt>
                <c:pt idx="909">
                  <c:v>3.3628928332941999</c:v>
                </c:pt>
                <c:pt idx="910">
                  <c:v>3.3595451956106701</c:v>
                </c:pt>
                <c:pt idx="911">
                  <c:v>3.35569993924027</c:v>
                </c:pt>
                <c:pt idx="912">
                  <c:v>3.3542038959589302</c:v>
                </c:pt>
                <c:pt idx="913">
                  <c:v>3.3500647584446299</c:v>
                </c:pt>
                <c:pt idx="914">
                  <c:v>3.3452338805941499</c:v>
                </c:pt>
                <c:pt idx="915">
                  <c:v>3.34117946310807</c:v>
                </c:pt>
                <c:pt idx="916">
                  <c:v>3.3393680431896202</c:v>
                </c:pt>
                <c:pt idx="917">
                  <c:v>3.3354981859390498</c:v>
                </c:pt>
                <c:pt idx="918">
                  <c:v>3.3332843114708801</c:v>
                </c:pt>
                <c:pt idx="919">
                  <c:v>3.3308742513940199</c:v>
                </c:pt>
                <c:pt idx="920">
                  <c:v>3.3261085274817401</c:v>
                </c:pt>
                <c:pt idx="921">
                  <c:v>3.3223103204104598</c:v>
                </c:pt>
                <c:pt idx="922">
                  <c:v>3.3191938658657798</c:v>
                </c:pt>
                <c:pt idx="923">
                  <c:v>3.3152934777977801</c:v>
                </c:pt>
                <c:pt idx="924">
                  <c:v>3.31207432224158</c:v>
                </c:pt>
                <c:pt idx="925">
                  <c:v>3.3089607498096498</c:v>
                </c:pt>
                <c:pt idx="926">
                  <c:v>3.30535973857334</c:v>
                </c:pt>
                <c:pt idx="927">
                  <c:v>3.3026430719576001</c:v>
                </c:pt>
                <c:pt idx="928">
                  <c:v>3.29953479078844</c:v>
                </c:pt>
                <c:pt idx="929">
                  <c:v>3.2958389112799198</c:v>
                </c:pt>
                <c:pt idx="930">
                  <c:v>3.29165106635666</c:v>
                </c:pt>
                <c:pt idx="931">
                  <c:v>3.2889293556618702</c:v>
                </c:pt>
                <c:pt idx="932">
                  <c:v>3.2858158150329899</c:v>
                </c:pt>
                <c:pt idx="933">
                  <c:v>3.2828011176026699</c:v>
                </c:pt>
                <c:pt idx="934">
                  <c:v>3.27939165284501</c:v>
                </c:pt>
                <c:pt idx="935">
                  <c:v>3.2782313220327599</c:v>
                </c:pt>
                <c:pt idx="936">
                  <c:v>3.2757043961829599</c:v>
                </c:pt>
                <c:pt idx="937">
                  <c:v>3.2725880171878998</c:v>
                </c:pt>
                <c:pt idx="938">
                  <c:v>3.2704493413070201</c:v>
                </c:pt>
                <c:pt idx="939">
                  <c:v>3.2675254441164499</c:v>
                </c:pt>
                <c:pt idx="940">
                  <c:v>3.2659734409761998</c:v>
                </c:pt>
                <c:pt idx="941">
                  <c:v>3.264130979705</c:v>
                </c:pt>
                <c:pt idx="942">
                  <c:v>3.2613139513382299</c:v>
                </c:pt>
                <c:pt idx="943">
                  <c:v>3.25800639380182</c:v>
                </c:pt>
                <c:pt idx="944">
                  <c:v>3.2550893280433102</c:v>
                </c:pt>
                <c:pt idx="945">
                  <c:v>3.2521674862450398</c:v>
                </c:pt>
                <c:pt idx="946">
                  <c:v>3.2494385728995399</c:v>
                </c:pt>
                <c:pt idx="947">
                  <c:v>3.2473886281352402</c:v>
                </c:pt>
                <c:pt idx="948">
                  <c:v>3.24327966657098</c:v>
                </c:pt>
                <c:pt idx="949">
                  <c:v>3.23994859316974</c:v>
                </c:pt>
                <c:pt idx="950">
                  <c:v>3.2388673078132202</c:v>
                </c:pt>
                <c:pt idx="951">
                  <c:v>3.2366131423164601</c:v>
                </c:pt>
                <c:pt idx="952">
                  <c:v>3.2349440999605701</c:v>
                </c:pt>
                <c:pt idx="953">
                  <c:v>3.23239520460139</c:v>
                </c:pt>
                <c:pt idx="954">
                  <c:v>3.2306276552378601</c:v>
                </c:pt>
                <c:pt idx="955">
                  <c:v>3.2299363220736201</c:v>
                </c:pt>
                <c:pt idx="956">
                  <c:v>3.2292460672911001</c:v>
                </c:pt>
                <c:pt idx="957">
                  <c:v>3.2282592315935701</c:v>
                </c:pt>
                <c:pt idx="958">
                  <c:v>3.2270735656358398</c:v>
                </c:pt>
                <c:pt idx="959">
                  <c:v>3.2247055975333598</c:v>
                </c:pt>
                <c:pt idx="960">
                  <c:v>3.2216433229591499</c:v>
                </c:pt>
                <c:pt idx="961">
                  <c:v>3.2190621957733101</c:v>
                </c:pt>
                <c:pt idx="962">
                  <c:v>3.2160832906913002</c:v>
                </c:pt>
                <c:pt idx="963">
                  <c:v>3.2144646523115399</c:v>
                </c:pt>
                <c:pt idx="964">
                  <c:v>3.2116687666518602</c:v>
                </c:pt>
                <c:pt idx="965">
                  <c:v>3.2090567894200901</c:v>
                </c:pt>
                <c:pt idx="966">
                  <c:v>3.2071229793862801</c:v>
                </c:pt>
                <c:pt idx="967">
                  <c:v>3.2047910538290898</c:v>
                </c:pt>
                <c:pt idx="968">
                  <c:v>3.20382578368657</c:v>
                </c:pt>
                <c:pt idx="969">
                  <c:v>3.2018841898279402</c:v>
                </c:pt>
                <c:pt idx="970">
                  <c:v>3.20003735209507</c:v>
                </c:pt>
                <c:pt idx="971">
                  <c:v>3.1991717086075102</c:v>
                </c:pt>
                <c:pt idx="972">
                  <c:v>3.1965401853868398</c:v>
                </c:pt>
                <c:pt idx="973">
                  <c:v>3.1952747772949399</c:v>
                </c:pt>
                <c:pt idx="974">
                  <c:v>3.1936182250663401</c:v>
                </c:pt>
                <c:pt idx="975">
                  <c:v>3.1909793890851299</c:v>
                </c:pt>
                <c:pt idx="976">
                  <c:v>3.1893087459051701</c:v>
                </c:pt>
                <c:pt idx="977">
                  <c:v>3.1867500009554401</c:v>
                </c:pt>
                <c:pt idx="978">
                  <c:v>3.1837904734585001</c:v>
                </c:pt>
                <c:pt idx="979">
                  <c:v>3.1807215683959198</c:v>
                </c:pt>
                <c:pt idx="980">
                  <c:v>3.1768548028249399</c:v>
                </c:pt>
                <c:pt idx="981">
                  <c:v>3.17395952733174</c:v>
                </c:pt>
                <c:pt idx="982">
                  <c:v>3.17056649581966</c:v>
                </c:pt>
                <c:pt idx="983">
                  <c:v>3.1683432236020499</c:v>
                </c:pt>
                <c:pt idx="984">
                  <c:v>3.1650412133342001</c:v>
                </c:pt>
                <c:pt idx="985">
                  <c:v>3.1620278287955101</c:v>
                </c:pt>
                <c:pt idx="986">
                  <c:v>3.1595001783594201</c:v>
                </c:pt>
                <c:pt idx="987">
                  <c:v>3.1579463076958501</c:v>
                </c:pt>
                <c:pt idx="988">
                  <c:v>3.1556062173146802</c:v>
                </c:pt>
                <c:pt idx="989">
                  <c:v>3.1531596592732001</c:v>
                </c:pt>
                <c:pt idx="990">
                  <c:v>3.1502127044572101</c:v>
                </c:pt>
                <c:pt idx="991">
                  <c:v>3.14764730980803</c:v>
                </c:pt>
                <c:pt idx="992">
                  <c:v>3.1452719047480202</c:v>
                </c:pt>
                <c:pt idx="993">
                  <c:v>3.1426940479237402</c:v>
                </c:pt>
                <c:pt idx="994">
                  <c:v>3.1397204762231601</c:v>
                </c:pt>
                <c:pt idx="995">
                  <c:v>3.1373237038752602</c:v>
                </c:pt>
                <c:pt idx="996">
                  <c:v>3.1351138125872202</c:v>
                </c:pt>
                <c:pt idx="997">
                  <c:v>3.1326069842951698</c:v>
                </c:pt>
                <c:pt idx="998">
                  <c:v>3.1300979794244999</c:v>
                </c:pt>
                <c:pt idx="999">
                  <c:v>3.1255276262494101</c:v>
                </c:pt>
                <c:pt idx="1000">
                  <c:v>3.1211384886783899</c:v>
                </c:pt>
                <c:pt idx="1001">
                  <c:v>3.1172289475294499</c:v>
                </c:pt>
                <c:pt idx="1002">
                  <c:v>3.1128247186977802</c:v>
                </c:pt>
                <c:pt idx="1003">
                  <c:v>3.10919941166798</c:v>
                </c:pt>
                <c:pt idx="1004">
                  <c:v>3.1053710456558101</c:v>
                </c:pt>
                <c:pt idx="1005">
                  <c:v>3.1020225083862298</c:v>
                </c:pt>
                <c:pt idx="1006">
                  <c:v>3.0988616042763799</c:v>
                </c:pt>
                <c:pt idx="1007">
                  <c:v>3.0965741837557599</c:v>
                </c:pt>
                <c:pt idx="1008">
                  <c:v>3.0942812003666802</c:v>
                </c:pt>
                <c:pt idx="1009">
                  <c:v>3.0900197615218801</c:v>
                </c:pt>
                <c:pt idx="1010">
                  <c:v>3.0865221287354401</c:v>
                </c:pt>
                <c:pt idx="1011">
                  <c:v>3.0844915550432002</c:v>
                </c:pt>
                <c:pt idx="1012">
                  <c:v>3.0815839934465701</c:v>
                </c:pt>
                <c:pt idx="1013">
                  <c:v>3.0791574078528701</c:v>
                </c:pt>
                <c:pt idx="1014">
                  <c:v>3.0748642212707198</c:v>
                </c:pt>
                <c:pt idx="1015">
                  <c:v>3.07085263634128</c:v>
                </c:pt>
                <c:pt idx="1016">
                  <c:v>3.0646791366731598</c:v>
                </c:pt>
                <c:pt idx="1017">
                  <c:v>3.0601565098466099</c:v>
                </c:pt>
                <c:pt idx="1018">
                  <c:v>3.05592268543043</c:v>
                </c:pt>
                <c:pt idx="1019">
                  <c:v>3.0509984737218798</c:v>
                </c:pt>
                <c:pt idx="1020">
                  <c:v>3.0446963253102401</c:v>
                </c:pt>
                <c:pt idx="1021">
                  <c:v>3.0391721610231599</c:v>
                </c:pt>
                <c:pt idx="1022">
                  <c:v>3.03461949042185</c:v>
                </c:pt>
                <c:pt idx="1023">
                  <c:v>3.0291788137387399</c:v>
                </c:pt>
                <c:pt idx="1024">
                  <c:v>3.0244200635621001</c:v>
                </c:pt>
                <c:pt idx="1025">
                  <c:v>3.02034613237671</c:v>
                </c:pt>
                <c:pt idx="1026">
                  <c:v>3.0151885675674799</c:v>
                </c:pt>
                <c:pt idx="1027">
                  <c:v>3.0100203635859302</c:v>
                </c:pt>
                <c:pt idx="1028">
                  <c:v>3.0062198932736601</c:v>
                </c:pt>
                <c:pt idx="1029">
                  <c:v>3.0011426937345802</c:v>
                </c:pt>
                <c:pt idx="1030">
                  <c:v>2.99605857241108</c:v>
                </c:pt>
                <c:pt idx="1031">
                  <c:v>2.9908664812388999</c:v>
                </c:pt>
                <c:pt idx="1032">
                  <c:v>2.9875247813519099</c:v>
                </c:pt>
                <c:pt idx="1033">
                  <c:v>2.9830042863225099</c:v>
                </c:pt>
                <c:pt idx="1034">
                  <c:v>2.9797486294286899</c:v>
                </c:pt>
                <c:pt idx="1035">
                  <c:v>2.9753142084633502</c:v>
                </c:pt>
                <c:pt idx="1036">
                  <c:v>2.9722415489490701</c:v>
                </c:pt>
                <c:pt idx="1037">
                  <c:v>2.9679901628542198</c:v>
                </c:pt>
                <c:pt idx="1038">
                  <c:v>2.9645124468213999</c:v>
                </c:pt>
                <c:pt idx="1039">
                  <c:v>2.9613187791976401</c:v>
                </c:pt>
                <c:pt idx="1040">
                  <c:v>2.9572351824993799</c:v>
                </c:pt>
                <c:pt idx="1041">
                  <c:v>2.9521622672593799</c:v>
                </c:pt>
                <c:pt idx="1042">
                  <c:v>2.9479535479631598</c:v>
                </c:pt>
                <c:pt idx="1043">
                  <c:v>2.94392807715057</c:v>
                </c:pt>
                <c:pt idx="1044">
                  <c:v>2.9383188765904298</c:v>
                </c:pt>
                <c:pt idx="1045">
                  <c:v>2.93210506981191</c:v>
                </c:pt>
                <c:pt idx="1046">
                  <c:v>2.9245030504053502</c:v>
                </c:pt>
                <c:pt idx="1047">
                  <c:v>2.9171689713425399</c:v>
                </c:pt>
                <c:pt idx="1048">
                  <c:v>2.9101980607496598</c:v>
                </c:pt>
                <c:pt idx="1049">
                  <c:v>2.9037827923952402</c:v>
                </c:pt>
                <c:pt idx="1050">
                  <c:v>2.8966634640194999</c:v>
                </c:pt>
                <c:pt idx="1051">
                  <c:v>2.8905126623633302</c:v>
                </c:pt>
                <c:pt idx="1052">
                  <c:v>2.8841595583720299</c:v>
                </c:pt>
                <c:pt idx="1053">
                  <c:v>2.8772047015219799</c:v>
                </c:pt>
                <c:pt idx="1054">
                  <c:v>2.87032818943955</c:v>
                </c:pt>
                <c:pt idx="1055">
                  <c:v>2.8641247704431998</c:v>
                </c:pt>
                <c:pt idx="1056">
                  <c:v>2.8575162387336301</c:v>
                </c:pt>
                <c:pt idx="1057">
                  <c:v>2.8508844404367699</c:v>
                </c:pt>
                <c:pt idx="1058">
                  <c:v>2.8431520956148901</c:v>
                </c:pt>
                <c:pt idx="1059">
                  <c:v>2.8357865878186801</c:v>
                </c:pt>
                <c:pt idx="1060">
                  <c:v>2.8302648863362099</c:v>
                </c:pt>
                <c:pt idx="1061">
                  <c:v>2.8247334919872502</c:v>
                </c:pt>
                <c:pt idx="1062">
                  <c:v>2.8191888615203502</c:v>
                </c:pt>
                <c:pt idx="1063">
                  <c:v>2.81255726060837</c:v>
                </c:pt>
                <c:pt idx="1064">
                  <c:v>2.8051293409138598</c:v>
                </c:pt>
                <c:pt idx="1065">
                  <c:v>2.7983727158520901</c:v>
                </c:pt>
                <c:pt idx="1066">
                  <c:v>2.79209721857797</c:v>
                </c:pt>
                <c:pt idx="1067">
                  <c:v>2.7863977783404899</c:v>
                </c:pt>
                <c:pt idx="1068">
                  <c:v>2.7808889280651199</c:v>
                </c:pt>
                <c:pt idx="1069">
                  <c:v>2.7745917954238202</c:v>
                </c:pt>
                <c:pt idx="1070">
                  <c:v>2.7686757800813599</c:v>
                </c:pt>
                <c:pt idx="1071">
                  <c:v>2.7616769883710801</c:v>
                </c:pt>
                <c:pt idx="1072">
                  <c:v>2.7554450711367098</c:v>
                </c:pt>
                <c:pt idx="1073">
                  <c:v>2.74909991826804</c:v>
                </c:pt>
                <c:pt idx="1074">
                  <c:v>2.7431267735437901</c:v>
                </c:pt>
                <c:pt idx="1075">
                  <c:v>2.73703532517212</c:v>
                </c:pt>
                <c:pt idx="1076">
                  <c:v>2.72945748624059</c:v>
                </c:pt>
                <c:pt idx="1077">
                  <c:v>2.7220589724058999</c:v>
                </c:pt>
                <c:pt idx="1078">
                  <c:v>2.7160136072014902</c:v>
                </c:pt>
                <c:pt idx="1079">
                  <c:v>2.70966437280094</c:v>
                </c:pt>
                <c:pt idx="1080">
                  <c:v>2.7043887332926801</c:v>
                </c:pt>
                <c:pt idx="1081">
                  <c:v>2.69753982351431</c:v>
                </c:pt>
                <c:pt idx="1082">
                  <c:v>2.6904793962836302</c:v>
                </c:pt>
                <c:pt idx="1083">
                  <c:v>2.6851685136061798</c:v>
                </c:pt>
                <c:pt idx="1084">
                  <c:v>2.6793591994158801</c:v>
                </c:pt>
                <c:pt idx="1085">
                  <c:v>2.6744194300477799</c:v>
                </c:pt>
                <c:pt idx="1086">
                  <c:v>2.6686880855840398</c:v>
                </c:pt>
                <c:pt idx="1087">
                  <c:v>2.6641233368939998</c:v>
                </c:pt>
                <c:pt idx="1088">
                  <c:v>2.6579832424574001</c:v>
                </c:pt>
                <c:pt idx="1089">
                  <c:v>2.65339670760202</c:v>
                </c:pt>
                <c:pt idx="1090">
                  <c:v>2.64831373630894</c:v>
                </c:pt>
                <c:pt idx="1091">
                  <c:v>2.64322051561687</c:v>
                </c:pt>
                <c:pt idx="1092">
                  <c:v>2.63801213974171</c:v>
                </c:pt>
                <c:pt idx="1093">
                  <c:v>2.6343557275581202</c:v>
                </c:pt>
                <c:pt idx="1094">
                  <c:v>2.6286361659994402</c:v>
                </c:pt>
                <c:pt idx="1095">
                  <c:v>2.6232946341569598</c:v>
                </c:pt>
                <c:pt idx="1096">
                  <c:v>2.6172621331979502</c:v>
                </c:pt>
                <c:pt idx="1097">
                  <c:v>2.61229487022471</c:v>
                </c:pt>
                <c:pt idx="1098">
                  <c:v>2.60634446879987</c:v>
                </c:pt>
                <c:pt idx="1099">
                  <c:v>2.6015598749030602</c:v>
                </c:pt>
                <c:pt idx="1100">
                  <c:v>2.5971586482686799</c:v>
                </c:pt>
                <c:pt idx="1101">
                  <c:v>2.59196871809272</c:v>
                </c:pt>
                <c:pt idx="1102">
                  <c:v>2.5858811637878798</c:v>
                </c:pt>
                <c:pt idx="1103">
                  <c:v>2.5798725759274199</c:v>
                </c:pt>
                <c:pt idx="1104">
                  <c:v>2.5735562538611498</c:v>
                </c:pt>
                <c:pt idx="1105">
                  <c:v>2.568397270258</c:v>
                </c:pt>
                <c:pt idx="1106">
                  <c:v>2.5639083860063701</c:v>
                </c:pt>
                <c:pt idx="1107">
                  <c:v>2.5603845376283898</c:v>
                </c:pt>
                <c:pt idx="1108">
                  <c:v>2.55519181380782</c:v>
                </c:pt>
                <c:pt idx="1109">
                  <c:v>2.5525348053482899</c:v>
                </c:pt>
                <c:pt idx="1110">
                  <c:v>2.5487959418298698</c:v>
                </c:pt>
                <c:pt idx="1111">
                  <c:v>2.5450487596440499</c:v>
                </c:pt>
                <c:pt idx="1112">
                  <c:v>2.5425719490057301</c:v>
                </c:pt>
                <c:pt idx="1113">
                  <c:v>2.5384190542066398</c:v>
                </c:pt>
                <c:pt idx="1114">
                  <c:v>2.5362134325020098</c:v>
                </c:pt>
                <c:pt idx="1115">
                  <c:v>2.5338005640215999</c:v>
                </c:pt>
                <c:pt idx="1116">
                  <c:v>2.53353339167924</c:v>
                </c:pt>
                <c:pt idx="1117">
                  <c:v>2.5321892181427499</c:v>
                </c:pt>
                <c:pt idx="1118">
                  <c:v>2.5302504757393098</c:v>
                </c:pt>
                <c:pt idx="1119">
                  <c:v>2.5276164455491399</c:v>
                </c:pt>
                <c:pt idx="1120">
                  <c:v>2.5257478446612698</c:v>
                </c:pt>
                <c:pt idx="1121">
                  <c:v>2.5239723964441199</c:v>
                </c:pt>
                <c:pt idx="1122">
                  <c:v>2.5217066207466998</c:v>
                </c:pt>
                <c:pt idx="1123">
                  <c:v>2.51865504665472</c:v>
                </c:pt>
                <c:pt idx="1124">
                  <c:v>2.51510627678348</c:v>
                </c:pt>
                <c:pt idx="1125">
                  <c:v>2.5118448705994698</c:v>
                </c:pt>
                <c:pt idx="1126">
                  <c:v>2.5074942219640302</c:v>
                </c:pt>
                <c:pt idx="1127">
                  <c:v>2.50313682054826</c:v>
                </c:pt>
                <c:pt idx="1128">
                  <c:v>2.4989669568024402</c:v>
                </c:pt>
                <c:pt idx="1129">
                  <c:v>2.4955748915438201</c:v>
                </c:pt>
                <c:pt idx="1130">
                  <c:v>2.49296686072769</c:v>
                </c:pt>
                <c:pt idx="1131">
                  <c:v>2.4902588824888299</c:v>
                </c:pt>
                <c:pt idx="1132">
                  <c:v>2.48754567663716</c:v>
                </c:pt>
                <c:pt idx="1133">
                  <c:v>2.48335527788202</c:v>
                </c:pt>
                <c:pt idx="1134">
                  <c:v>2.4795366828045999</c:v>
                </c:pt>
                <c:pt idx="1135">
                  <c:v>2.4758949225623899</c:v>
                </c:pt>
                <c:pt idx="1136">
                  <c:v>2.47253541001563</c:v>
                </c:pt>
                <c:pt idx="1137">
                  <c:v>2.4691608212202998</c:v>
                </c:pt>
                <c:pt idx="1138">
                  <c:v>2.46449891560155</c:v>
                </c:pt>
                <c:pt idx="1139">
                  <c:v>2.4617838129313498</c:v>
                </c:pt>
                <c:pt idx="1140">
                  <c:v>2.4576944541980201</c:v>
                </c:pt>
                <c:pt idx="1141">
                  <c:v>2.4550606041529899</c:v>
                </c:pt>
                <c:pt idx="1142">
                  <c:v>2.4517350045730502</c:v>
                </c:pt>
                <c:pt idx="1143">
                  <c:v>2.4473170535353899</c:v>
                </c:pt>
                <c:pt idx="1144">
                  <c:v>2.44327039676338</c:v>
                </c:pt>
                <c:pt idx="1145">
                  <c:v>2.4394061303300698</c:v>
                </c:pt>
                <c:pt idx="1146">
                  <c:v>2.4361093815939099</c:v>
                </c:pt>
                <c:pt idx="1147">
                  <c:v>2.4335835029667798</c:v>
                </c:pt>
                <c:pt idx="1148">
                  <c:v>2.4301676200523898</c:v>
                </c:pt>
                <c:pt idx="1149">
                  <c:v>2.4264452979198499</c:v>
                </c:pt>
                <c:pt idx="1150">
                  <c:v>2.4244706264475799</c:v>
                </c:pt>
                <c:pt idx="1151">
                  <c:v>2.4216072573938998</c:v>
                </c:pt>
                <c:pt idx="1152">
                  <c:v>2.41824138771885</c:v>
                </c:pt>
                <c:pt idx="1153">
                  <c:v>2.4139738249911402</c:v>
                </c:pt>
                <c:pt idx="1154">
                  <c:v>2.40919282222848</c:v>
                </c:pt>
                <c:pt idx="1155">
                  <c:v>2.4033105555217098</c:v>
                </c:pt>
                <c:pt idx="1156">
                  <c:v>2.39906689506646</c:v>
                </c:pt>
                <c:pt idx="1157">
                  <c:v>2.39431091811749</c:v>
                </c:pt>
                <c:pt idx="1158">
                  <c:v>2.3906135431457001</c:v>
                </c:pt>
                <c:pt idx="1159">
                  <c:v>2.3851362514349801</c:v>
                </c:pt>
                <c:pt idx="1160">
                  <c:v>2.3789480894413702</c:v>
                </c:pt>
                <c:pt idx="1161">
                  <c:v>2.3721505162306999</c:v>
                </c:pt>
                <c:pt idx="1162">
                  <c:v>2.36758371566218</c:v>
                </c:pt>
                <c:pt idx="1163">
                  <c:v>2.36123761965634</c:v>
                </c:pt>
                <c:pt idx="1164">
                  <c:v>2.3555540770232302</c:v>
                </c:pt>
                <c:pt idx="1165">
                  <c:v>2.3495547343677501</c:v>
                </c:pt>
                <c:pt idx="1166">
                  <c:v>2.3423600526466299</c:v>
                </c:pt>
                <c:pt idx="1167">
                  <c:v>2.33523892284965</c:v>
                </c:pt>
                <c:pt idx="1168">
                  <c:v>2.32663075837127</c:v>
                </c:pt>
                <c:pt idx="1169">
                  <c:v>2.3184864471185902</c:v>
                </c:pt>
                <c:pt idx="1170">
                  <c:v>2.3090500511469898</c:v>
                </c:pt>
                <c:pt idx="1171">
                  <c:v>2.2996773987818702</c:v>
                </c:pt>
                <c:pt idx="1172">
                  <c:v>2.2904714197946201</c:v>
                </c:pt>
                <c:pt idx="1173">
                  <c:v>2.28142655795049</c:v>
                </c:pt>
                <c:pt idx="1174">
                  <c:v>2.2717696988925402</c:v>
                </c:pt>
                <c:pt idx="1175">
                  <c:v>2.26207868459344</c:v>
                </c:pt>
                <c:pt idx="1176">
                  <c:v>2.2518700373181701</c:v>
                </c:pt>
                <c:pt idx="1177">
                  <c:v>2.2407469641304001</c:v>
                </c:pt>
                <c:pt idx="1178">
                  <c:v>2.2307671967024101</c:v>
                </c:pt>
                <c:pt idx="1179">
                  <c:v>2.2212476525287301</c:v>
                </c:pt>
                <c:pt idx="1180">
                  <c:v>2.2134567279917698</c:v>
                </c:pt>
                <c:pt idx="1181">
                  <c:v>2.2050586671509298</c:v>
                </c:pt>
                <c:pt idx="1182">
                  <c:v>2.1971236777534799</c:v>
                </c:pt>
                <c:pt idx="1183">
                  <c:v>2.1882810646538902</c:v>
                </c:pt>
                <c:pt idx="1184">
                  <c:v>2.1791147212144999</c:v>
                </c:pt>
                <c:pt idx="1185">
                  <c:v>2.1695212416038601</c:v>
                </c:pt>
                <c:pt idx="1186">
                  <c:v>2.1597965176029801</c:v>
                </c:pt>
                <c:pt idx="1187">
                  <c:v>2.1509182821338499</c:v>
                </c:pt>
                <c:pt idx="1188">
                  <c:v>2.14181222899466</c:v>
                </c:pt>
                <c:pt idx="1189">
                  <c:v>2.1323738607540301</c:v>
                </c:pt>
                <c:pt idx="1190">
                  <c:v>2.1231934405272699</c:v>
                </c:pt>
                <c:pt idx="1191">
                  <c:v>2.1155497936666201</c:v>
                </c:pt>
                <c:pt idx="1192">
                  <c:v>2.1077797736528199</c:v>
                </c:pt>
                <c:pt idx="1193">
                  <c:v>2.1004724909533601</c:v>
                </c:pt>
                <c:pt idx="1194">
                  <c:v>2.0935277778834198</c:v>
                </c:pt>
                <c:pt idx="1195">
                  <c:v>2.0861612708365498</c:v>
                </c:pt>
                <c:pt idx="1196">
                  <c:v>2.0785724443389499</c:v>
                </c:pt>
                <c:pt idx="1197">
                  <c:v>2.0698807036906999</c:v>
                </c:pt>
                <c:pt idx="1198">
                  <c:v>2.06144509755286</c:v>
                </c:pt>
                <c:pt idx="1199">
                  <c:v>2.0539537703363302</c:v>
                </c:pt>
                <c:pt idx="1200">
                  <c:v>2.0471149910074802</c:v>
                </c:pt>
                <c:pt idx="1201">
                  <c:v>2.0394655696687498</c:v>
                </c:pt>
                <c:pt idx="1202">
                  <c:v>2.0322698389559801</c:v>
                </c:pt>
                <c:pt idx="1203">
                  <c:v>2.02347582735361</c:v>
                </c:pt>
                <c:pt idx="1204">
                  <c:v>2.0137606658663501</c:v>
                </c:pt>
                <c:pt idx="1205">
                  <c:v>2.00497952684126</c:v>
                </c:pt>
                <c:pt idx="1206">
                  <c:v>1.9964544552279599</c:v>
                </c:pt>
                <c:pt idx="1207">
                  <c:v>1.98750155785692</c:v>
                </c:pt>
                <c:pt idx="1208">
                  <c:v>1.9781166217850299</c:v>
                </c:pt>
                <c:pt idx="1209">
                  <c:v>1.9681954913535</c:v>
                </c:pt>
                <c:pt idx="1210">
                  <c:v>1.9608734745565499</c:v>
                </c:pt>
                <c:pt idx="1211">
                  <c:v>1.9510704115616799</c:v>
                </c:pt>
                <c:pt idx="1212">
                  <c:v>1.94328415800301</c:v>
                </c:pt>
                <c:pt idx="1213">
                  <c:v>1.9335979927954099</c:v>
                </c:pt>
                <c:pt idx="1214">
                  <c:v>1.9245515356535901</c:v>
                </c:pt>
                <c:pt idx="1215">
                  <c:v>1.91330916067931</c:v>
                </c:pt>
                <c:pt idx="1216">
                  <c:v>1.90378369192992</c:v>
                </c:pt>
                <c:pt idx="1217">
                  <c:v>1.89383380448144</c:v>
                </c:pt>
                <c:pt idx="1218">
                  <c:v>1.88374107291802</c:v>
                </c:pt>
                <c:pt idx="1219">
                  <c:v>1.87379941526798</c:v>
                </c:pt>
                <c:pt idx="1220">
                  <c:v>1.8634221911886899</c:v>
                </c:pt>
                <c:pt idx="1221">
                  <c:v>1.85378401825446</c:v>
                </c:pt>
                <c:pt idx="1222">
                  <c:v>1.84518849234601</c:v>
                </c:pt>
                <c:pt idx="1223">
                  <c:v>1.83558198632424</c:v>
                </c:pt>
                <c:pt idx="1224">
                  <c:v>1.8246629660811799</c:v>
                </c:pt>
                <c:pt idx="1225">
                  <c:v>1.8145802010156999</c:v>
                </c:pt>
                <c:pt idx="1226">
                  <c:v>1.80366804500417</c:v>
                </c:pt>
                <c:pt idx="1227">
                  <c:v>1.79261081490579</c:v>
                </c:pt>
                <c:pt idx="1228">
                  <c:v>1.78278152697036</c:v>
                </c:pt>
                <c:pt idx="1229">
                  <c:v>1.77212854296639</c:v>
                </c:pt>
                <c:pt idx="1230">
                  <c:v>1.76251497260837</c:v>
                </c:pt>
                <c:pt idx="1231">
                  <c:v>1.75315260916448</c:v>
                </c:pt>
                <c:pt idx="1232">
                  <c:v>1.74276688224273</c:v>
                </c:pt>
                <c:pt idx="1233">
                  <c:v>1.7342925311781801</c:v>
                </c:pt>
                <c:pt idx="1234">
                  <c:v>1.72616778421087</c:v>
                </c:pt>
                <c:pt idx="1235">
                  <c:v>1.7178099513785301</c:v>
                </c:pt>
                <c:pt idx="1236">
                  <c:v>1.7086344197888499</c:v>
                </c:pt>
                <c:pt idx="1237">
                  <c:v>1.7000077596795999</c:v>
                </c:pt>
                <c:pt idx="1238">
                  <c:v>1.6917335514648699</c:v>
                </c:pt>
                <c:pt idx="1239">
                  <c:v>1.68372496011572</c:v>
                </c:pt>
                <c:pt idx="1240">
                  <c:v>1.6754877218572899</c:v>
                </c:pt>
                <c:pt idx="1241">
                  <c:v>1.6698652689648601</c:v>
                </c:pt>
                <c:pt idx="1242">
                  <c:v>1.6630466878933801</c:v>
                </c:pt>
                <c:pt idx="1243">
                  <c:v>1.65678763484324</c:v>
                </c:pt>
                <c:pt idx="1244">
                  <c:v>1.6494188393270699</c:v>
                </c:pt>
                <c:pt idx="1245">
                  <c:v>1.6420190572469</c:v>
                </c:pt>
                <c:pt idx="1246">
                  <c:v>1.6344897104448199</c:v>
                </c:pt>
                <c:pt idx="1247">
                  <c:v>1.6267319178038799</c:v>
                </c:pt>
                <c:pt idx="1248">
                  <c:v>1.61717189971331</c:v>
                </c:pt>
                <c:pt idx="1249">
                  <c:v>1.60786257799799</c:v>
                </c:pt>
                <c:pt idx="1250">
                  <c:v>1.6011526271544501</c:v>
                </c:pt>
                <c:pt idx="1251">
                  <c:v>1.5938252308340699</c:v>
                </c:pt>
                <c:pt idx="1252">
                  <c:v>1.5861679512846101</c:v>
                </c:pt>
                <c:pt idx="1253">
                  <c:v>1.5784695632881101</c:v>
                </c:pt>
                <c:pt idx="1254">
                  <c:v>1.5692611692011</c:v>
                </c:pt>
                <c:pt idx="1255">
                  <c:v>1.5602980556172701</c:v>
                </c:pt>
                <c:pt idx="1256">
                  <c:v>1.5518753665753799</c:v>
                </c:pt>
                <c:pt idx="1257">
                  <c:v>1.5437059271823701</c:v>
                </c:pt>
                <c:pt idx="1258">
                  <c:v>1.5362786855222099</c:v>
                </c:pt>
                <c:pt idx="1259">
                  <c:v>1.52881840541305</c:v>
                </c:pt>
                <c:pt idx="1260">
                  <c:v>1.5215206419416101</c:v>
                </c:pt>
                <c:pt idx="1261">
                  <c:v>1.5142844757876399</c:v>
                </c:pt>
                <c:pt idx="1262">
                  <c:v>1.5076970406791901</c:v>
                </c:pt>
                <c:pt idx="1263">
                  <c:v>1.5015646697937901</c:v>
                </c:pt>
                <c:pt idx="1264">
                  <c:v>1.49452023417902</c:v>
                </c:pt>
                <c:pt idx="1265">
                  <c:v>1.48762751798315</c:v>
                </c:pt>
                <c:pt idx="1266">
                  <c:v>1.4809892435796399</c:v>
                </c:pt>
                <c:pt idx="1267">
                  <c:v>1.4738280024373001</c:v>
                </c:pt>
                <c:pt idx="1268">
                  <c:v>1.4658405926257501</c:v>
                </c:pt>
                <c:pt idx="1269">
                  <c:v>1.45712790897503</c:v>
                </c:pt>
                <c:pt idx="1270">
                  <c:v>1.4489501161995799</c:v>
                </c:pt>
                <c:pt idx="1271">
                  <c:v>1.4423965807502901</c:v>
                </c:pt>
                <c:pt idx="1272">
                  <c:v>1.4341422484841699</c:v>
                </c:pt>
                <c:pt idx="1273">
                  <c:v>1.4259458634581099</c:v>
                </c:pt>
                <c:pt idx="1274">
                  <c:v>1.4175159573751099</c:v>
                </c:pt>
                <c:pt idx="1275">
                  <c:v>1.40816091535544</c:v>
                </c:pt>
                <c:pt idx="1276">
                  <c:v>1.39905299561687</c:v>
                </c:pt>
                <c:pt idx="1277">
                  <c:v>1.38960389873239</c:v>
                </c:pt>
                <c:pt idx="1278">
                  <c:v>1.3805927877784601</c:v>
                </c:pt>
                <c:pt idx="1279">
                  <c:v>1.3720254429643199</c:v>
                </c:pt>
                <c:pt idx="1280">
                  <c:v>1.3636067392131299</c:v>
                </c:pt>
                <c:pt idx="1281">
                  <c:v>1.3548389301252299</c:v>
                </c:pt>
                <c:pt idx="1282">
                  <c:v>1.3471958322764801</c:v>
                </c:pt>
                <c:pt idx="1283">
                  <c:v>1.3394082050484799</c:v>
                </c:pt>
                <c:pt idx="1284">
                  <c:v>1.33206540762477</c:v>
                </c:pt>
                <c:pt idx="1285">
                  <c:v>1.32535963569465</c:v>
                </c:pt>
                <c:pt idx="1286">
                  <c:v>1.31743419711931</c:v>
                </c:pt>
                <c:pt idx="1287">
                  <c:v>1.31014955722849</c:v>
                </c:pt>
                <c:pt idx="1288">
                  <c:v>1.30154657410564</c:v>
                </c:pt>
                <c:pt idx="1289">
                  <c:v>1.29446142068502</c:v>
                </c:pt>
                <c:pt idx="1290">
                  <c:v>1.2870432846307001</c:v>
                </c:pt>
                <c:pt idx="1291">
                  <c:v>1.2810503108252</c:v>
                </c:pt>
                <c:pt idx="1292">
                  <c:v>1.2730620827007799</c:v>
                </c:pt>
                <c:pt idx="1293">
                  <c:v>1.2674770373872899</c:v>
                </c:pt>
                <c:pt idx="1294">
                  <c:v>1.2592098668318199</c:v>
                </c:pt>
                <c:pt idx="1295">
                  <c:v>1.2513791099967</c:v>
                </c:pt>
                <c:pt idx="1296">
                  <c:v>1.2445800496821</c:v>
                </c:pt>
                <c:pt idx="1297">
                  <c:v>1.2377414205008399</c:v>
                </c:pt>
                <c:pt idx="1298">
                  <c:v>1.2314467637888</c:v>
                </c:pt>
                <c:pt idx="1299">
                  <c:v>1.2243295464814501</c:v>
                </c:pt>
                <c:pt idx="1300">
                  <c:v>1.2171671795263099</c:v>
                </c:pt>
                <c:pt idx="1301">
                  <c:v>1.21015427272231</c:v>
                </c:pt>
                <c:pt idx="1302">
                  <c:v>1.20348679898834</c:v>
                </c:pt>
                <c:pt idx="1303">
                  <c:v>1.19530250581083</c:v>
                </c:pt>
                <c:pt idx="1304">
                  <c:v>1.1882414293764501</c:v>
                </c:pt>
                <c:pt idx="1305">
                  <c:v>1.18181860345751</c:v>
                </c:pt>
                <c:pt idx="1306">
                  <c:v>1.17525773572561</c:v>
                </c:pt>
                <c:pt idx="1307">
                  <c:v>1.1692417309192</c:v>
                </c:pt>
                <c:pt idx="1308">
                  <c:v>1.1629940943828301</c:v>
                </c:pt>
                <c:pt idx="1309">
                  <c:v>1.15563182445686</c:v>
                </c:pt>
                <c:pt idx="1310">
                  <c:v>1.1499890141956399</c:v>
                </c:pt>
                <c:pt idx="1311">
                  <c:v>1.1416593103311401</c:v>
                </c:pt>
                <c:pt idx="1312">
                  <c:v>1.1340601030897699</c:v>
                </c:pt>
                <c:pt idx="1313">
                  <c:v>1.12886354740915</c:v>
                </c:pt>
                <c:pt idx="1314">
                  <c:v>1.1219711849964999</c:v>
                </c:pt>
                <c:pt idx="1315">
                  <c:v>1.1151380684436401</c:v>
                </c:pt>
                <c:pt idx="1316">
                  <c:v>1.1095414557187799</c:v>
                </c:pt>
                <c:pt idx="1317">
                  <c:v>1.10322697293577</c:v>
                </c:pt>
                <c:pt idx="1318">
                  <c:v>1.09667958816111</c:v>
                </c:pt>
                <c:pt idx="1319">
                  <c:v>1.0913630183202001</c:v>
                </c:pt>
                <c:pt idx="1320">
                  <c:v>1.0852234933713001</c:v>
                </c:pt>
                <c:pt idx="1321">
                  <c:v>1.0794349895375701</c:v>
                </c:pt>
                <c:pt idx="1322">
                  <c:v>1.0737061258496401</c:v>
                </c:pt>
                <c:pt idx="1323">
                  <c:v>1.0673534043989501</c:v>
                </c:pt>
                <c:pt idx="1324">
                  <c:v>1.05890490522072</c:v>
                </c:pt>
                <c:pt idx="1325">
                  <c:v>1.05138421667671</c:v>
                </c:pt>
                <c:pt idx="1326">
                  <c:v>1.0416599956708901</c:v>
                </c:pt>
                <c:pt idx="1327">
                  <c:v>1.0330523038613799</c:v>
                </c:pt>
                <c:pt idx="1328">
                  <c:v>1.02527197806412</c:v>
                </c:pt>
                <c:pt idx="1329">
                  <c:v>1.0157743904346399</c:v>
                </c:pt>
                <c:pt idx="1330">
                  <c:v>1.00739293834749</c:v>
                </c:pt>
                <c:pt idx="1331">
                  <c:v>1.00091836745552</c:v>
                </c:pt>
                <c:pt idx="1332">
                  <c:v>0.99155810663477795</c:v>
                </c:pt>
                <c:pt idx="1333">
                  <c:v>0.98331713811769805</c:v>
                </c:pt>
                <c:pt idx="1334">
                  <c:v>0.97414305845245597</c:v>
                </c:pt>
                <c:pt idx="1335">
                  <c:v>0.96589003066731005</c:v>
                </c:pt>
                <c:pt idx="1336">
                  <c:v>0.95797642795208604</c:v>
                </c:pt>
                <c:pt idx="1337">
                  <c:v>0.94765623171798696</c:v>
                </c:pt>
                <c:pt idx="1338">
                  <c:v>0.93991869605274903</c:v>
                </c:pt>
                <c:pt idx="1339">
                  <c:v>0.93174072184784196</c:v>
                </c:pt>
                <c:pt idx="1340">
                  <c:v>0.92380574034455798</c:v>
                </c:pt>
                <c:pt idx="1341">
                  <c:v>0.91523242440107599</c:v>
                </c:pt>
                <c:pt idx="1342">
                  <c:v>0.90837514711156597</c:v>
                </c:pt>
                <c:pt idx="1343">
                  <c:v>0.90059050146013597</c:v>
                </c:pt>
                <c:pt idx="1344">
                  <c:v>0.89285317906489103</c:v>
                </c:pt>
                <c:pt idx="1345">
                  <c:v>0.88428583608258904</c:v>
                </c:pt>
                <c:pt idx="1346">
                  <c:v>0.877919660726035</c:v>
                </c:pt>
                <c:pt idx="1347">
                  <c:v>0.87200142754951704</c:v>
                </c:pt>
                <c:pt idx="1348">
                  <c:v>0.866731726455095</c:v>
                </c:pt>
                <c:pt idx="1349">
                  <c:v>0.86055233789273899</c:v>
                </c:pt>
                <c:pt idx="1350">
                  <c:v>0.85620080225808004</c:v>
                </c:pt>
                <c:pt idx="1351">
                  <c:v>0.85142959983801203</c:v>
                </c:pt>
                <c:pt idx="1352">
                  <c:v>0.845938617466924</c:v>
                </c:pt>
                <c:pt idx="1353">
                  <c:v>0.84148849261072001</c:v>
                </c:pt>
                <c:pt idx="1354">
                  <c:v>0.83681141959830896</c:v>
                </c:pt>
                <c:pt idx="1355">
                  <c:v>0.83112426964747999</c:v>
                </c:pt>
                <c:pt idx="1356">
                  <c:v>0.82637674454514998</c:v>
                </c:pt>
                <c:pt idx="1357">
                  <c:v>0.82159455404039805</c:v>
                </c:pt>
                <c:pt idx="1358">
                  <c:v>0.81766390995577698</c:v>
                </c:pt>
                <c:pt idx="1359">
                  <c:v>0.81301788475932701</c:v>
                </c:pt>
                <c:pt idx="1360">
                  <c:v>0.80745916924537198</c:v>
                </c:pt>
                <c:pt idx="1361">
                  <c:v>0.80215940087028703</c:v>
                </c:pt>
                <c:pt idx="1362">
                  <c:v>0.79564979479223497</c:v>
                </c:pt>
                <c:pt idx="1363">
                  <c:v>0.79046676775115199</c:v>
                </c:pt>
                <c:pt idx="1364">
                  <c:v>0.78672275797442504</c:v>
                </c:pt>
                <c:pt idx="1365">
                  <c:v>0.78324694097707903</c:v>
                </c:pt>
                <c:pt idx="1366">
                  <c:v>0.77729708144920695</c:v>
                </c:pt>
                <c:pt idx="1367">
                  <c:v>0.77120857981504598</c:v>
                </c:pt>
                <c:pt idx="1368">
                  <c:v>0.76743229984425798</c:v>
                </c:pt>
                <c:pt idx="1369">
                  <c:v>0.76127908720839399</c:v>
                </c:pt>
                <c:pt idx="1370">
                  <c:v>0.75528170715856402</c:v>
                </c:pt>
                <c:pt idx="1371">
                  <c:v>0.75051418896195199</c:v>
                </c:pt>
                <c:pt idx="1372">
                  <c:v>0.74649958269745098</c:v>
                </c:pt>
                <c:pt idx="1373">
                  <c:v>0.74157852336455199</c:v>
                </c:pt>
                <c:pt idx="1374">
                  <c:v>0.73760229055484905</c:v>
                </c:pt>
                <c:pt idx="1375">
                  <c:v>0.73271846582400901</c:v>
                </c:pt>
                <c:pt idx="1376">
                  <c:v>0.72808906302089704</c:v>
                </c:pt>
                <c:pt idx="1377">
                  <c:v>0.72362180544326404</c:v>
                </c:pt>
                <c:pt idx="1378">
                  <c:v>0.71961565756113</c:v>
                </c:pt>
                <c:pt idx="1379">
                  <c:v>0.71489723390944404</c:v>
                </c:pt>
                <c:pt idx="1380">
                  <c:v>0.70975130459434799</c:v>
                </c:pt>
                <c:pt idx="1381">
                  <c:v>0.70486578229289298</c:v>
                </c:pt>
                <c:pt idx="1382">
                  <c:v>0.70141681041356596</c:v>
                </c:pt>
                <c:pt idx="1383">
                  <c:v>0.69637576476727403</c:v>
                </c:pt>
                <c:pt idx="1384">
                  <c:v>0.69032141708428696</c:v>
                </c:pt>
                <c:pt idx="1385">
                  <c:v>0.68667861113283202</c:v>
                </c:pt>
                <c:pt idx="1386">
                  <c:v>0.68271664795112297</c:v>
                </c:pt>
                <c:pt idx="1387">
                  <c:v>0.67794378169659097</c:v>
                </c:pt>
                <c:pt idx="1388">
                  <c:v>0.67489810771286796</c:v>
                </c:pt>
                <c:pt idx="1389">
                  <c:v>0.67133829582478899</c:v>
                </c:pt>
                <c:pt idx="1390">
                  <c:v>0.667358799801956</c:v>
                </c:pt>
                <c:pt idx="1391">
                  <c:v>0.66550712328435901</c:v>
                </c:pt>
                <c:pt idx="1392">
                  <c:v>0.66216928947043296</c:v>
                </c:pt>
                <c:pt idx="1393">
                  <c:v>0.65900102848964603</c:v>
                </c:pt>
                <c:pt idx="1394">
                  <c:v>0.65600518411643505</c:v>
                </c:pt>
                <c:pt idx="1395">
                  <c:v>0.65318176233186498</c:v>
                </c:pt>
                <c:pt idx="1396">
                  <c:v>0.64984799884903699</c:v>
                </c:pt>
                <c:pt idx="1397">
                  <c:v>0.64737223732086002</c:v>
                </c:pt>
                <c:pt idx="1398">
                  <c:v>0.64380004455164397</c:v>
                </c:pt>
                <c:pt idx="1399">
                  <c:v>0.64118156979138996</c:v>
                </c:pt>
                <c:pt idx="1400">
                  <c:v>0.638641918587738</c:v>
                </c:pt>
                <c:pt idx="1401">
                  <c:v>0.63569505172317198</c:v>
                </c:pt>
                <c:pt idx="1402">
                  <c:v>0.63184964485435402</c:v>
                </c:pt>
                <c:pt idx="1403">
                  <c:v>0.62934504990103102</c:v>
                </c:pt>
                <c:pt idx="1404">
                  <c:v>0.62721288168620903</c:v>
                </c:pt>
                <c:pt idx="1405">
                  <c:v>0.62349523586427802</c:v>
                </c:pt>
                <c:pt idx="1406">
                  <c:v>0.62033488846102303</c:v>
                </c:pt>
                <c:pt idx="1407">
                  <c:v>0.61734484983164795</c:v>
                </c:pt>
                <c:pt idx="1408">
                  <c:v>0.615115082949519</c:v>
                </c:pt>
                <c:pt idx="1409">
                  <c:v>0.61159484508515405</c:v>
                </c:pt>
                <c:pt idx="1410">
                  <c:v>0.60990988832581805</c:v>
                </c:pt>
                <c:pt idx="1411">
                  <c:v>0.60811243341135301</c:v>
                </c:pt>
                <c:pt idx="1412">
                  <c:v>0.60581059924828595</c:v>
                </c:pt>
                <c:pt idx="1413">
                  <c:v>0.60260970908825096</c:v>
                </c:pt>
                <c:pt idx="1414">
                  <c:v>0.60114840840309502</c:v>
                </c:pt>
                <c:pt idx="1415">
                  <c:v>0.59908974562665995</c:v>
                </c:pt>
                <c:pt idx="1416">
                  <c:v>0.59603369529551997</c:v>
                </c:pt>
                <c:pt idx="1417">
                  <c:v>0.59442355631008303</c:v>
                </c:pt>
                <c:pt idx="1418">
                  <c:v>0.590252895149042</c:v>
                </c:pt>
                <c:pt idx="1419">
                  <c:v>0.58781629210059305</c:v>
                </c:pt>
                <c:pt idx="1420">
                  <c:v>0.58418233120762897</c:v>
                </c:pt>
                <c:pt idx="1421">
                  <c:v>0.57983221400582796</c:v>
                </c:pt>
                <c:pt idx="1422">
                  <c:v>0.57652395583531002</c:v>
                </c:pt>
                <c:pt idx="1423">
                  <c:v>0.57387563339416603</c:v>
                </c:pt>
                <c:pt idx="1424">
                  <c:v>0.57072028149612497</c:v>
                </c:pt>
                <c:pt idx="1425">
                  <c:v>0.56764262357175899</c:v>
                </c:pt>
                <c:pt idx="1426">
                  <c:v>0.56385597611272698</c:v>
                </c:pt>
                <c:pt idx="1427">
                  <c:v>0.56121728563265205</c:v>
                </c:pt>
                <c:pt idx="1428">
                  <c:v>0.55826475902032202</c:v>
                </c:pt>
                <c:pt idx="1429">
                  <c:v>0.55607510387051295</c:v>
                </c:pt>
                <c:pt idx="1430">
                  <c:v>0.55396793463064398</c:v>
                </c:pt>
                <c:pt idx="1431">
                  <c:v>0.55096125192483703</c:v>
                </c:pt>
                <c:pt idx="1432">
                  <c:v>0.54861908905926904</c:v>
                </c:pt>
                <c:pt idx="1433">
                  <c:v>0.54635673815720398</c:v>
                </c:pt>
                <c:pt idx="1434">
                  <c:v>0.54407683890772796</c:v>
                </c:pt>
                <c:pt idx="1435">
                  <c:v>0.54256303440156295</c:v>
                </c:pt>
                <c:pt idx="1436">
                  <c:v>0.54035297634959101</c:v>
                </c:pt>
                <c:pt idx="1437">
                  <c:v>0.53832058928733195</c:v>
                </c:pt>
                <c:pt idx="1438">
                  <c:v>0.53695804582075901</c:v>
                </c:pt>
                <c:pt idx="1439">
                  <c:v>0.53440693775822501</c:v>
                </c:pt>
                <c:pt idx="1440">
                  <c:v>0.53242180305443698</c:v>
                </c:pt>
                <c:pt idx="1441">
                  <c:v>0.53012753700648696</c:v>
                </c:pt>
                <c:pt idx="1442">
                  <c:v>0.52820694247030098</c:v>
                </c:pt>
                <c:pt idx="1443">
                  <c:v>0.52568166073449296</c:v>
                </c:pt>
                <c:pt idx="1444">
                  <c:v>0.52421461863855401</c:v>
                </c:pt>
                <c:pt idx="1445">
                  <c:v>0.522635435119573</c:v>
                </c:pt>
                <c:pt idx="1446">
                  <c:v>0.52074751724845003</c:v>
                </c:pt>
                <c:pt idx="1447">
                  <c:v>0.51972695082137998</c:v>
                </c:pt>
                <c:pt idx="1448">
                  <c:v>0.518208451131833</c:v>
                </c:pt>
                <c:pt idx="1449">
                  <c:v>0.51618799572575402</c:v>
                </c:pt>
                <c:pt idx="1450">
                  <c:v>0.51464430770939695</c:v>
                </c:pt>
                <c:pt idx="1451">
                  <c:v>0.51240614455997902</c:v>
                </c:pt>
                <c:pt idx="1452">
                  <c:v>0.51103250541646095</c:v>
                </c:pt>
                <c:pt idx="1453">
                  <c:v>0.50827641001373502</c:v>
                </c:pt>
                <c:pt idx="1454">
                  <c:v>0.50686920208567199</c:v>
                </c:pt>
                <c:pt idx="1455">
                  <c:v>0.50554975208097597</c:v>
                </c:pt>
                <c:pt idx="1456">
                  <c:v>0.50480984810235696</c:v>
                </c:pt>
                <c:pt idx="1457">
                  <c:v>0.50278925054025203</c:v>
                </c:pt>
                <c:pt idx="1458">
                  <c:v>0.50173259907717505</c:v>
                </c:pt>
                <c:pt idx="1459">
                  <c:v>0.49949309098595202</c:v>
                </c:pt>
              </c:numCache>
            </c:numRef>
          </c:val>
          <c:smooth val="0"/>
          <c:extLst>
            <c:ext xmlns:c16="http://schemas.microsoft.com/office/drawing/2014/chart" uri="{C3380CC4-5D6E-409C-BE32-E72D297353CC}">
              <c16:uniqueId val="{00000000-C67C-426F-BC2C-EFD6819E26FF}"/>
            </c:ext>
          </c:extLst>
        </c:ser>
        <c:ser>
          <c:idx val="1"/>
          <c:order val="1"/>
          <c:spPr>
            <a:ln w="28575" cap="rnd">
              <a:solidFill>
                <a:schemeClr val="accent2"/>
              </a:solidFill>
              <a:round/>
            </a:ln>
            <a:effectLst/>
          </c:spPr>
          <c:marker>
            <c:symbol val="none"/>
          </c:marker>
          <c:val>
            <c:numRef>
              <c:f>'exp15'!$C$42:$C$1501</c:f>
              <c:numCache>
                <c:formatCode>General</c:formatCode>
                <c:ptCount val="1460"/>
                <c:pt idx="0">
                  <c:v>9.0866581707675707</c:v>
                </c:pt>
                <c:pt idx="1">
                  <c:v>8.9888246250367594</c:v>
                </c:pt>
                <c:pt idx="2">
                  <c:v>8.89183779546015</c:v>
                </c:pt>
                <c:pt idx="3">
                  <c:v>8.7954985527685903</c:v>
                </c:pt>
                <c:pt idx="4">
                  <c:v>8.6999696970000908</c:v>
                </c:pt>
                <c:pt idx="5">
                  <c:v>8.60520434760058</c:v>
                </c:pt>
                <c:pt idx="6">
                  <c:v>8.5111392638501808</c:v>
                </c:pt>
                <c:pt idx="7">
                  <c:v>8.4183214427688497</c:v>
                </c:pt>
                <c:pt idx="8">
                  <c:v>8.3265758938687302</c:v>
                </c:pt>
                <c:pt idx="9">
                  <c:v>8.2375401325054902</c:v>
                </c:pt>
                <c:pt idx="10">
                  <c:v>8.15108166949733</c:v>
                </c:pt>
                <c:pt idx="11">
                  <c:v>8.0664859360179495</c:v>
                </c:pt>
                <c:pt idx="12">
                  <c:v>7.9834279801111796</c:v>
                </c:pt>
                <c:pt idx="13">
                  <c:v>7.9027686298161797</c:v>
                </c:pt>
                <c:pt idx="14">
                  <c:v>7.82400334082139</c:v>
                </c:pt>
                <c:pt idx="15">
                  <c:v>7.7478976626238403</c:v>
                </c:pt>
                <c:pt idx="16">
                  <c:v>7.6735613569179497</c:v>
                </c:pt>
                <c:pt idx="17">
                  <c:v>7.6007719776608003</c:v>
                </c:pt>
                <c:pt idx="18">
                  <c:v>7.5302043566148402</c:v>
                </c:pt>
                <c:pt idx="19">
                  <c:v>7.4625302651245198</c:v>
                </c:pt>
                <c:pt idx="20">
                  <c:v>7.3957655075245503</c:v>
                </c:pt>
                <c:pt idx="21">
                  <c:v>7.3311696718742398</c:v>
                </c:pt>
                <c:pt idx="22">
                  <c:v>7.2678484886092498</c:v>
                </c:pt>
                <c:pt idx="23">
                  <c:v>7.2081522523135098</c:v>
                </c:pt>
                <c:pt idx="24">
                  <c:v>7.1492217411558396</c:v>
                </c:pt>
                <c:pt idx="25">
                  <c:v>7.0923271606375096</c:v>
                </c:pt>
                <c:pt idx="26">
                  <c:v>7.0355978116315203</c:v>
                </c:pt>
                <c:pt idx="27">
                  <c:v>6.9812886029777896</c:v>
                </c:pt>
                <c:pt idx="28">
                  <c:v>6.9305642496276496</c:v>
                </c:pt>
                <c:pt idx="29">
                  <c:v>6.8807610922349802</c:v>
                </c:pt>
                <c:pt idx="30">
                  <c:v>6.8342300145058301</c:v>
                </c:pt>
                <c:pt idx="31">
                  <c:v>6.7886891981847599</c:v>
                </c:pt>
                <c:pt idx="32">
                  <c:v>6.7448202482896704</c:v>
                </c:pt>
                <c:pt idx="33">
                  <c:v>6.7050694978746197</c:v>
                </c:pt>
                <c:pt idx="34">
                  <c:v>6.6639423786187901</c:v>
                </c:pt>
                <c:pt idx="35">
                  <c:v>6.62543997922557</c:v>
                </c:pt>
                <c:pt idx="36">
                  <c:v>6.5906300885832598</c:v>
                </c:pt>
                <c:pt idx="37">
                  <c:v>6.5576318169776604</c:v>
                </c:pt>
                <c:pt idx="38">
                  <c:v>6.5262411197094803</c:v>
                </c:pt>
                <c:pt idx="39">
                  <c:v>6.4973391873648403</c:v>
                </c:pt>
                <c:pt idx="40">
                  <c:v>6.4691613611178997</c:v>
                </c:pt>
                <c:pt idx="41">
                  <c:v>6.4439406183879404</c:v>
                </c:pt>
                <c:pt idx="42">
                  <c:v>6.4206951608845202</c:v>
                </c:pt>
                <c:pt idx="43">
                  <c:v>6.3977534790992499</c:v>
                </c:pt>
                <c:pt idx="44">
                  <c:v>6.37785011928408</c:v>
                </c:pt>
                <c:pt idx="45">
                  <c:v>6.35783963037255</c:v>
                </c:pt>
                <c:pt idx="46">
                  <c:v>6.3424250466258698</c:v>
                </c:pt>
                <c:pt idx="47">
                  <c:v>6.3272892093449302</c:v>
                </c:pt>
                <c:pt idx="48">
                  <c:v>6.3144804574322997</c:v>
                </c:pt>
                <c:pt idx="49">
                  <c:v>6.3020261053039501</c:v>
                </c:pt>
                <c:pt idx="50">
                  <c:v>6.2891393718074902</c:v>
                </c:pt>
                <c:pt idx="51">
                  <c:v>6.27817297399453</c:v>
                </c:pt>
                <c:pt idx="52">
                  <c:v>6.2698043353289199</c:v>
                </c:pt>
                <c:pt idx="53">
                  <c:v>6.2612893162773702</c:v>
                </c:pt>
                <c:pt idx="54">
                  <c:v>6.2521340326833199</c:v>
                </c:pt>
                <c:pt idx="55">
                  <c:v>6.2441057011951298</c:v>
                </c:pt>
                <c:pt idx="56">
                  <c:v>6.2360270684184398</c:v>
                </c:pt>
                <c:pt idx="57">
                  <c:v>6.2295575612686598</c:v>
                </c:pt>
                <c:pt idx="58">
                  <c:v>6.2237071799781098</c:v>
                </c:pt>
                <c:pt idx="59">
                  <c:v>6.2186740306257802</c:v>
                </c:pt>
                <c:pt idx="60">
                  <c:v>6.2149475529622</c:v>
                </c:pt>
                <c:pt idx="61">
                  <c:v>6.2109530505990103</c:v>
                </c:pt>
                <c:pt idx="62">
                  <c:v>6.2077636425332701</c:v>
                </c:pt>
                <c:pt idx="63">
                  <c:v>6.2058622664924297</c:v>
                </c:pt>
                <c:pt idx="64">
                  <c:v>6.2049534811153899</c:v>
                </c:pt>
                <c:pt idx="65">
                  <c:v>6.2036676722112398</c:v>
                </c:pt>
                <c:pt idx="66">
                  <c:v>6.2018066308876802</c:v>
                </c:pt>
                <c:pt idx="67">
                  <c:v>6.2014333772996801</c:v>
                </c:pt>
                <c:pt idx="68">
                  <c:v>6.1996980853448198</c:v>
                </c:pt>
                <c:pt idx="69">
                  <c:v>6.1998329219004198</c:v>
                </c:pt>
                <c:pt idx="70">
                  <c:v>6.19977739810854</c:v>
                </c:pt>
                <c:pt idx="71">
                  <c:v>6.2005118131587196</c:v>
                </c:pt>
                <c:pt idx="72">
                  <c:v>6.2018344968460397</c:v>
                </c:pt>
                <c:pt idx="73">
                  <c:v>6.2038423554515596</c:v>
                </c:pt>
                <c:pt idx="74">
                  <c:v>6.2063410560164298</c:v>
                </c:pt>
                <c:pt idx="75">
                  <c:v>6.2090335130652603</c:v>
                </c:pt>
                <c:pt idx="76">
                  <c:v>6.2124103735404903</c:v>
                </c:pt>
                <c:pt idx="77">
                  <c:v>6.2151907504319999</c:v>
                </c:pt>
                <c:pt idx="78">
                  <c:v>6.2172756937483102</c:v>
                </c:pt>
                <c:pt idx="79">
                  <c:v>6.2198411099531601</c:v>
                </c:pt>
                <c:pt idx="80">
                  <c:v>6.2235760641317004</c:v>
                </c:pt>
                <c:pt idx="81">
                  <c:v>6.2265198426552404</c:v>
                </c:pt>
                <c:pt idx="82">
                  <c:v>6.2301402946430899</c:v>
                </c:pt>
                <c:pt idx="83">
                  <c:v>6.2334588449641704</c:v>
                </c:pt>
                <c:pt idx="84">
                  <c:v>6.2372602942934998</c:v>
                </c:pt>
                <c:pt idx="85">
                  <c:v>6.2404655256139101</c:v>
                </c:pt>
                <c:pt idx="86">
                  <c:v>6.2453239242633103</c:v>
                </c:pt>
                <c:pt idx="87">
                  <c:v>6.2496834958019098</c:v>
                </c:pt>
                <c:pt idx="88">
                  <c:v>6.2543290974240504</c:v>
                </c:pt>
                <c:pt idx="89">
                  <c:v>6.2571977457137402</c:v>
                </c:pt>
                <c:pt idx="90">
                  <c:v>6.2612291474239097</c:v>
                </c:pt>
                <c:pt idx="91">
                  <c:v>6.2642686143755704</c:v>
                </c:pt>
                <c:pt idx="92">
                  <c:v>6.2665143938929599</c:v>
                </c:pt>
                <c:pt idx="93">
                  <c:v>6.2702166721731896</c:v>
                </c:pt>
                <c:pt idx="94">
                  <c:v>6.2727291911304297</c:v>
                </c:pt>
                <c:pt idx="95">
                  <c:v>6.2763064692785404</c:v>
                </c:pt>
                <c:pt idx="96">
                  <c:v>6.2803612157338602</c:v>
                </c:pt>
                <c:pt idx="97">
                  <c:v>6.2822501127469996</c:v>
                </c:pt>
                <c:pt idx="98">
                  <c:v>6.2858945680062304</c:v>
                </c:pt>
                <c:pt idx="99">
                  <c:v>6.2882539356381404</c:v>
                </c:pt>
                <c:pt idx="100">
                  <c:v>6.2915844420370197</c:v>
                </c:pt>
                <c:pt idx="101">
                  <c:v>6.2952007896131299</c:v>
                </c:pt>
                <c:pt idx="102">
                  <c:v>6.2989041354438902</c:v>
                </c:pt>
                <c:pt idx="103">
                  <c:v>6.3019090771142396</c:v>
                </c:pt>
                <c:pt idx="104">
                  <c:v>6.3043133560359097</c:v>
                </c:pt>
                <c:pt idx="105">
                  <c:v>6.30768336702657</c:v>
                </c:pt>
                <c:pt idx="106">
                  <c:v>6.3115357852500402</c:v>
                </c:pt>
                <c:pt idx="107">
                  <c:v>6.3144014972805396</c:v>
                </c:pt>
                <c:pt idx="108">
                  <c:v>6.3169602985242204</c:v>
                </c:pt>
                <c:pt idx="109">
                  <c:v>6.3202902619972798</c:v>
                </c:pt>
                <c:pt idx="110">
                  <c:v>6.3234120050258804</c:v>
                </c:pt>
                <c:pt idx="111">
                  <c:v>6.3269128410270197</c:v>
                </c:pt>
                <c:pt idx="112">
                  <c:v>6.3296166055203296</c:v>
                </c:pt>
                <c:pt idx="113">
                  <c:v>6.3331912585409302</c:v>
                </c:pt>
                <c:pt idx="114">
                  <c:v>6.3359696016199196</c:v>
                </c:pt>
                <c:pt idx="115">
                  <c:v>6.3382475925655601</c:v>
                </c:pt>
                <c:pt idx="116">
                  <c:v>6.34159004644214</c:v>
                </c:pt>
                <c:pt idx="117">
                  <c:v>6.34267028483782</c:v>
                </c:pt>
                <c:pt idx="118">
                  <c:v>6.3447220575063197</c:v>
                </c:pt>
                <c:pt idx="119">
                  <c:v>6.34685991618659</c:v>
                </c:pt>
                <c:pt idx="120">
                  <c:v>6.3472222483610299</c:v>
                </c:pt>
                <c:pt idx="121">
                  <c:v>6.3484596072653199</c:v>
                </c:pt>
                <c:pt idx="122">
                  <c:v>6.3503733161526199</c:v>
                </c:pt>
                <c:pt idx="123">
                  <c:v>6.3533558821492502</c:v>
                </c:pt>
                <c:pt idx="124">
                  <c:v>6.3543678325307802</c:v>
                </c:pt>
                <c:pt idx="125">
                  <c:v>6.3557604335954698</c:v>
                </c:pt>
                <c:pt idx="126">
                  <c:v>6.3572383439932398</c:v>
                </c:pt>
                <c:pt idx="127">
                  <c:v>6.3585096772017398</c:v>
                </c:pt>
                <c:pt idx="128">
                  <c:v>6.35977180779481</c:v>
                </c:pt>
                <c:pt idx="129">
                  <c:v>6.3614175444878498</c:v>
                </c:pt>
                <c:pt idx="130">
                  <c:v>6.3623649426667797</c:v>
                </c:pt>
                <c:pt idx="131">
                  <c:v>6.36241905016443</c:v>
                </c:pt>
                <c:pt idx="132">
                  <c:v>6.3624611927656298</c:v>
                </c:pt>
                <c:pt idx="133">
                  <c:v>6.3621001332484104</c:v>
                </c:pt>
                <c:pt idx="134">
                  <c:v>6.3621191286059098</c:v>
                </c:pt>
                <c:pt idx="135">
                  <c:v>6.36252226239775</c:v>
                </c:pt>
                <c:pt idx="136">
                  <c:v>6.3625235027882603</c:v>
                </c:pt>
                <c:pt idx="137">
                  <c:v>6.3615387860550099</c:v>
                </c:pt>
                <c:pt idx="138">
                  <c:v>6.3602541329651796</c:v>
                </c:pt>
                <c:pt idx="139">
                  <c:v>6.3602390116351799</c:v>
                </c:pt>
                <c:pt idx="140">
                  <c:v>6.3602175120411903</c:v>
                </c:pt>
                <c:pt idx="141">
                  <c:v>6.3607797025404498</c:v>
                </c:pt>
                <c:pt idx="142">
                  <c:v>6.3604555222079497</c:v>
                </c:pt>
                <c:pt idx="143">
                  <c:v>6.3627770398479297</c:v>
                </c:pt>
                <c:pt idx="144">
                  <c:v>6.3632300384698803</c:v>
                </c:pt>
                <c:pt idx="145">
                  <c:v>6.3643694352692899</c:v>
                </c:pt>
                <c:pt idx="146">
                  <c:v>6.3662857259037002</c:v>
                </c:pt>
                <c:pt idx="147">
                  <c:v>6.3678961079381997</c:v>
                </c:pt>
                <c:pt idx="148">
                  <c:v>6.3692994927444397</c:v>
                </c:pt>
                <c:pt idx="149">
                  <c:v>6.36990899410638</c:v>
                </c:pt>
                <c:pt idx="150">
                  <c:v>6.3712953633804901</c:v>
                </c:pt>
                <c:pt idx="151">
                  <c:v>6.3715942697854198</c:v>
                </c:pt>
                <c:pt idx="152">
                  <c:v>6.3714922028315204</c:v>
                </c:pt>
                <c:pt idx="153">
                  <c:v>6.3715803573813998</c:v>
                </c:pt>
                <c:pt idx="154">
                  <c:v>6.3724511595750499</c:v>
                </c:pt>
                <c:pt idx="155">
                  <c:v>6.37263014534481</c:v>
                </c:pt>
                <c:pt idx="156">
                  <c:v>6.3729040664579104</c:v>
                </c:pt>
                <c:pt idx="157">
                  <c:v>6.3726862310136596</c:v>
                </c:pt>
                <c:pt idx="158">
                  <c:v>6.3722657563581304</c:v>
                </c:pt>
                <c:pt idx="159">
                  <c:v>6.3723302744090402</c:v>
                </c:pt>
                <c:pt idx="160">
                  <c:v>6.3708231911368998</c:v>
                </c:pt>
                <c:pt idx="161">
                  <c:v>6.3688265770552004</c:v>
                </c:pt>
                <c:pt idx="162">
                  <c:v>6.3674179432444804</c:v>
                </c:pt>
                <c:pt idx="163">
                  <c:v>6.3671871163797302</c:v>
                </c:pt>
                <c:pt idx="164">
                  <c:v>6.3665659260423402</c:v>
                </c:pt>
                <c:pt idx="165">
                  <c:v>6.3664393859106001</c:v>
                </c:pt>
                <c:pt idx="166">
                  <c:v>6.3654350756381497</c:v>
                </c:pt>
                <c:pt idx="167">
                  <c:v>6.3639462370421098</c:v>
                </c:pt>
                <c:pt idx="168">
                  <c:v>6.3637351313439101</c:v>
                </c:pt>
                <c:pt idx="169">
                  <c:v>6.36264464130306</c:v>
                </c:pt>
                <c:pt idx="170">
                  <c:v>6.3623383165194998</c:v>
                </c:pt>
                <c:pt idx="171">
                  <c:v>6.36075965219948</c:v>
                </c:pt>
                <c:pt idx="172">
                  <c:v>6.3615343106769702</c:v>
                </c:pt>
                <c:pt idx="173">
                  <c:v>6.3625085684820499</c:v>
                </c:pt>
                <c:pt idx="174">
                  <c:v>6.3633827296527397</c:v>
                </c:pt>
                <c:pt idx="175">
                  <c:v>6.3645433724422196</c:v>
                </c:pt>
                <c:pt idx="176">
                  <c:v>6.36364157532</c:v>
                </c:pt>
                <c:pt idx="177">
                  <c:v>6.3615583829938798</c:v>
                </c:pt>
                <c:pt idx="178">
                  <c:v>6.3592774053861003</c:v>
                </c:pt>
                <c:pt idx="179">
                  <c:v>6.3575791251182796</c:v>
                </c:pt>
                <c:pt idx="180">
                  <c:v>6.3565644764137401</c:v>
                </c:pt>
                <c:pt idx="181">
                  <c:v>6.3551576975869297</c:v>
                </c:pt>
                <c:pt idx="182">
                  <c:v>6.3536496664666897</c:v>
                </c:pt>
                <c:pt idx="183">
                  <c:v>6.3512566718344203</c:v>
                </c:pt>
                <c:pt idx="184">
                  <c:v>6.3476847943827304</c:v>
                </c:pt>
                <c:pt idx="185">
                  <c:v>6.3445064971120404</c:v>
                </c:pt>
                <c:pt idx="186">
                  <c:v>6.34074365206365</c:v>
                </c:pt>
                <c:pt idx="187">
                  <c:v>6.3388468954941004</c:v>
                </c:pt>
                <c:pt idx="188">
                  <c:v>6.3361715231041202</c:v>
                </c:pt>
                <c:pt idx="189">
                  <c:v>6.33388678928958</c:v>
                </c:pt>
                <c:pt idx="190">
                  <c:v>6.3289612814863396</c:v>
                </c:pt>
                <c:pt idx="191">
                  <c:v>6.32423985139586</c:v>
                </c:pt>
                <c:pt idx="192">
                  <c:v>6.3182529268668404</c:v>
                </c:pt>
                <c:pt idx="193">
                  <c:v>6.3124732284128502</c:v>
                </c:pt>
                <c:pt idx="194">
                  <c:v>6.3062158293481403</c:v>
                </c:pt>
                <c:pt idx="195">
                  <c:v>6.3013432754281702</c:v>
                </c:pt>
                <c:pt idx="196">
                  <c:v>6.29531157770265</c:v>
                </c:pt>
                <c:pt idx="197">
                  <c:v>6.2889020903808301</c:v>
                </c:pt>
                <c:pt idx="198">
                  <c:v>6.2842651443822701</c:v>
                </c:pt>
                <c:pt idx="199">
                  <c:v>6.2781718924188503</c:v>
                </c:pt>
                <c:pt idx="200">
                  <c:v>6.2719973148161801</c:v>
                </c:pt>
                <c:pt idx="201">
                  <c:v>6.2668145903912498</c:v>
                </c:pt>
                <c:pt idx="202">
                  <c:v>6.2620337590332902</c:v>
                </c:pt>
                <c:pt idx="203">
                  <c:v>6.2575573165092599</c:v>
                </c:pt>
                <c:pt idx="204">
                  <c:v>6.2540722165303197</c:v>
                </c:pt>
                <c:pt idx="205">
                  <c:v>6.2501049282459897</c:v>
                </c:pt>
                <c:pt idx="206">
                  <c:v>6.2471250540499801</c:v>
                </c:pt>
                <c:pt idx="207">
                  <c:v>6.24317365796521</c:v>
                </c:pt>
                <c:pt idx="208">
                  <c:v>6.23972234848359</c:v>
                </c:pt>
                <c:pt idx="209">
                  <c:v>6.2354981924138597</c:v>
                </c:pt>
                <c:pt idx="210">
                  <c:v>6.2309943258911504</c:v>
                </c:pt>
                <c:pt idx="211">
                  <c:v>6.2276815061272401</c:v>
                </c:pt>
                <c:pt idx="212">
                  <c:v>6.2245839902880702</c:v>
                </c:pt>
                <c:pt idx="213">
                  <c:v>6.2214038436357297</c:v>
                </c:pt>
                <c:pt idx="214">
                  <c:v>6.2170553714385797</c:v>
                </c:pt>
                <c:pt idx="215">
                  <c:v>6.2148748233063396</c:v>
                </c:pt>
                <c:pt idx="216">
                  <c:v>6.2122189165111497</c:v>
                </c:pt>
                <c:pt idx="217">
                  <c:v>6.21026292241186</c:v>
                </c:pt>
                <c:pt idx="218">
                  <c:v>6.20713818436829</c:v>
                </c:pt>
                <c:pt idx="219">
                  <c:v>6.2052945176846404</c:v>
                </c:pt>
                <c:pt idx="220">
                  <c:v>6.2021869302495398</c:v>
                </c:pt>
                <c:pt idx="221">
                  <c:v>6.1993808962188099</c:v>
                </c:pt>
                <c:pt idx="222">
                  <c:v>6.1957078437885498</c:v>
                </c:pt>
                <c:pt idx="223">
                  <c:v>6.1926362293770696</c:v>
                </c:pt>
                <c:pt idx="224">
                  <c:v>6.1882082266100804</c:v>
                </c:pt>
                <c:pt idx="225">
                  <c:v>6.1850694182857797</c:v>
                </c:pt>
                <c:pt idx="226">
                  <c:v>6.1813524489383003</c:v>
                </c:pt>
                <c:pt idx="227">
                  <c:v>6.1784294644369702</c:v>
                </c:pt>
                <c:pt idx="228">
                  <c:v>6.1757120341992797</c:v>
                </c:pt>
                <c:pt idx="229">
                  <c:v>6.17329316128657</c:v>
                </c:pt>
                <c:pt idx="230">
                  <c:v>6.1715667952480198</c:v>
                </c:pt>
                <c:pt idx="231">
                  <c:v>6.1670965276780203</c:v>
                </c:pt>
                <c:pt idx="232">
                  <c:v>6.1638045059355502</c:v>
                </c:pt>
                <c:pt idx="233">
                  <c:v>6.1610052005692699</c:v>
                </c:pt>
                <c:pt idx="234">
                  <c:v>6.1574256733504003</c:v>
                </c:pt>
                <c:pt idx="235">
                  <c:v>6.1539518389969903</c:v>
                </c:pt>
                <c:pt idx="236">
                  <c:v>6.1517579741370598</c:v>
                </c:pt>
                <c:pt idx="237">
                  <c:v>6.1492784002118004</c:v>
                </c:pt>
                <c:pt idx="238">
                  <c:v>6.1472902231193203</c:v>
                </c:pt>
                <c:pt idx="239">
                  <c:v>6.1462836490200097</c:v>
                </c:pt>
                <c:pt idx="240">
                  <c:v>6.1453798149416796</c:v>
                </c:pt>
                <c:pt idx="241">
                  <c:v>6.14193157018983</c:v>
                </c:pt>
                <c:pt idx="242">
                  <c:v>6.1401497377364</c:v>
                </c:pt>
                <c:pt idx="243">
                  <c:v>6.1363148716974596</c:v>
                </c:pt>
                <c:pt idx="244">
                  <c:v>6.1325814383600896</c:v>
                </c:pt>
                <c:pt idx="245">
                  <c:v>6.1285660462780802</c:v>
                </c:pt>
                <c:pt idx="246">
                  <c:v>6.1249548427839802</c:v>
                </c:pt>
                <c:pt idx="247">
                  <c:v>6.1221398356053296</c:v>
                </c:pt>
                <c:pt idx="248">
                  <c:v>6.1175721947688304</c:v>
                </c:pt>
                <c:pt idx="249">
                  <c:v>6.1153655585997404</c:v>
                </c:pt>
                <c:pt idx="250">
                  <c:v>6.1129681911778198</c:v>
                </c:pt>
                <c:pt idx="251">
                  <c:v>6.1107731315185898</c:v>
                </c:pt>
                <c:pt idx="252">
                  <c:v>6.1087731320162</c:v>
                </c:pt>
                <c:pt idx="253">
                  <c:v>6.10628626534925</c:v>
                </c:pt>
                <c:pt idx="254">
                  <c:v>6.1037053318849699</c:v>
                </c:pt>
                <c:pt idx="255">
                  <c:v>6.1010310502443401</c:v>
                </c:pt>
                <c:pt idx="256">
                  <c:v>6.0981727325185799</c:v>
                </c:pt>
                <c:pt idx="257">
                  <c:v>6.0949305330873198</c:v>
                </c:pt>
                <c:pt idx="258">
                  <c:v>6.0923833138213901</c:v>
                </c:pt>
                <c:pt idx="259">
                  <c:v>6.0907261918142499</c:v>
                </c:pt>
                <c:pt idx="260">
                  <c:v>6.08838784642922</c:v>
                </c:pt>
                <c:pt idx="261">
                  <c:v>6.0869353414800296</c:v>
                </c:pt>
                <c:pt idx="262">
                  <c:v>6.0846014577248102</c:v>
                </c:pt>
                <c:pt idx="263">
                  <c:v>6.0820708571023099</c:v>
                </c:pt>
                <c:pt idx="264">
                  <c:v>6.0804219472399996</c:v>
                </c:pt>
                <c:pt idx="265">
                  <c:v>6.0785758854522696</c:v>
                </c:pt>
                <c:pt idx="266">
                  <c:v>6.0773197602549196</c:v>
                </c:pt>
                <c:pt idx="267">
                  <c:v>6.0758673844933702</c:v>
                </c:pt>
                <c:pt idx="268">
                  <c:v>6.0738257262331903</c:v>
                </c:pt>
                <c:pt idx="269">
                  <c:v>6.0728638553426304</c:v>
                </c:pt>
                <c:pt idx="270">
                  <c:v>6.0728841035625498</c:v>
                </c:pt>
                <c:pt idx="271">
                  <c:v>6.0723169434460802</c:v>
                </c:pt>
                <c:pt idx="272">
                  <c:v>6.0702799389082598</c:v>
                </c:pt>
                <c:pt idx="273">
                  <c:v>6.0685383906861796</c:v>
                </c:pt>
                <c:pt idx="274">
                  <c:v>6.0654233918920397</c:v>
                </c:pt>
                <c:pt idx="275">
                  <c:v>6.0627036275339004</c:v>
                </c:pt>
                <c:pt idx="276">
                  <c:v>6.0615512740192701</c:v>
                </c:pt>
                <c:pt idx="277">
                  <c:v>6.0608905861988402</c:v>
                </c:pt>
                <c:pt idx="278">
                  <c:v>6.0599444160697997</c:v>
                </c:pt>
                <c:pt idx="279">
                  <c:v>6.0594949557675504</c:v>
                </c:pt>
                <c:pt idx="280">
                  <c:v>6.05788048859245</c:v>
                </c:pt>
                <c:pt idx="281">
                  <c:v>6.05607508672803</c:v>
                </c:pt>
                <c:pt idx="282">
                  <c:v>6.05437048103395</c:v>
                </c:pt>
                <c:pt idx="283">
                  <c:v>6.05159218457921</c:v>
                </c:pt>
                <c:pt idx="284">
                  <c:v>6.0469503541534104</c:v>
                </c:pt>
                <c:pt idx="285">
                  <c:v>6.0434834020085004</c:v>
                </c:pt>
                <c:pt idx="286">
                  <c:v>6.0393346813497502</c:v>
                </c:pt>
                <c:pt idx="287">
                  <c:v>6.0361715995802303</c:v>
                </c:pt>
                <c:pt idx="288">
                  <c:v>6.0315401716509403</c:v>
                </c:pt>
                <c:pt idx="289">
                  <c:v>6.0275972379742102</c:v>
                </c:pt>
                <c:pt idx="290">
                  <c:v>6.0232679609566002</c:v>
                </c:pt>
                <c:pt idx="291">
                  <c:v>6.0174736622700502</c:v>
                </c:pt>
                <c:pt idx="292">
                  <c:v>6.0125616125521999</c:v>
                </c:pt>
                <c:pt idx="293">
                  <c:v>6.0082371495035902</c:v>
                </c:pt>
                <c:pt idx="294">
                  <c:v>6.0027438231778003</c:v>
                </c:pt>
                <c:pt idx="295">
                  <c:v>5.9979484601613802</c:v>
                </c:pt>
                <c:pt idx="296">
                  <c:v>5.9938515219282396</c:v>
                </c:pt>
                <c:pt idx="297">
                  <c:v>5.9896696688778102</c:v>
                </c:pt>
                <c:pt idx="298">
                  <c:v>5.9860902924654704</c:v>
                </c:pt>
                <c:pt idx="299">
                  <c:v>5.9816379984520998</c:v>
                </c:pt>
                <c:pt idx="300">
                  <c:v>5.9755275138132404</c:v>
                </c:pt>
                <c:pt idx="301">
                  <c:v>5.9708981200966704</c:v>
                </c:pt>
                <c:pt idx="302">
                  <c:v>5.96628200753511</c:v>
                </c:pt>
                <c:pt idx="303">
                  <c:v>5.9617738119899801</c:v>
                </c:pt>
                <c:pt idx="304">
                  <c:v>5.9570837681870801</c:v>
                </c:pt>
                <c:pt idx="305">
                  <c:v>5.9526970769606402</c:v>
                </c:pt>
                <c:pt idx="306">
                  <c:v>5.9468509259157702</c:v>
                </c:pt>
                <c:pt idx="307">
                  <c:v>5.9394457043436999</c:v>
                </c:pt>
                <c:pt idx="308">
                  <c:v>5.9319545874666497</c:v>
                </c:pt>
                <c:pt idx="309">
                  <c:v>5.92525488605476</c:v>
                </c:pt>
                <c:pt idx="310">
                  <c:v>5.9164158396916804</c:v>
                </c:pt>
                <c:pt idx="311">
                  <c:v>5.9087652992351503</c:v>
                </c:pt>
                <c:pt idx="312">
                  <c:v>5.90014664556365</c:v>
                </c:pt>
                <c:pt idx="313">
                  <c:v>5.8937033541920298</c:v>
                </c:pt>
                <c:pt idx="314">
                  <c:v>5.8858011320048096</c:v>
                </c:pt>
                <c:pt idx="315">
                  <c:v>5.8779097323504796</c:v>
                </c:pt>
                <c:pt idx="316">
                  <c:v>5.8704173531423898</c:v>
                </c:pt>
                <c:pt idx="317">
                  <c:v>5.86235236321507</c:v>
                </c:pt>
                <c:pt idx="318">
                  <c:v>5.8542103061322104</c:v>
                </c:pt>
                <c:pt idx="319">
                  <c:v>5.8470678617667096</c:v>
                </c:pt>
                <c:pt idx="320">
                  <c:v>5.8397476880333699</c:v>
                </c:pt>
                <c:pt idx="321">
                  <c:v>5.8318611764352104</c:v>
                </c:pt>
                <c:pt idx="322">
                  <c:v>5.8253649027354903</c:v>
                </c:pt>
                <c:pt idx="323">
                  <c:v>5.8191820569697699</c:v>
                </c:pt>
                <c:pt idx="324">
                  <c:v>5.8110597087188003</c:v>
                </c:pt>
                <c:pt idx="325">
                  <c:v>5.8032434943161197</c:v>
                </c:pt>
                <c:pt idx="326">
                  <c:v>5.7954424520638996</c:v>
                </c:pt>
                <c:pt idx="327">
                  <c:v>5.7877545212380603</c:v>
                </c:pt>
                <c:pt idx="328">
                  <c:v>5.7794983495153502</c:v>
                </c:pt>
                <c:pt idx="329">
                  <c:v>5.7714594676121296</c:v>
                </c:pt>
                <c:pt idx="330">
                  <c:v>5.7630485053971698</c:v>
                </c:pt>
                <c:pt idx="331">
                  <c:v>5.7567166824166103</c:v>
                </c:pt>
                <c:pt idx="332">
                  <c:v>5.7506036782113101</c:v>
                </c:pt>
                <c:pt idx="333">
                  <c:v>5.7429349739784197</c:v>
                </c:pt>
                <c:pt idx="334">
                  <c:v>5.7355656958420003</c:v>
                </c:pt>
                <c:pt idx="335">
                  <c:v>5.7269324478467301</c:v>
                </c:pt>
                <c:pt idx="336">
                  <c:v>5.71881128780488</c:v>
                </c:pt>
                <c:pt idx="337">
                  <c:v>5.7117848050216304</c:v>
                </c:pt>
                <c:pt idx="338">
                  <c:v>5.7033095491485897</c:v>
                </c:pt>
                <c:pt idx="339">
                  <c:v>5.6950537361863098</c:v>
                </c:pt>
                <c:pt idx="340">
                  <c:v>5.6875041520761096</c:v>
                </c:pt>
                <c:pt idx="341">
                  <c:v>5.6787978243539703</c:v>
                </c:pt>
                <c:pt idx="342">
                  <c:v>5.6719736227528701</c:v>
                </c:pt>
                <c:pt idx="343">
                  <c:v>5.6638959737472501</c:v>
                </c:pt>
                <c:pt idx="344">
                  <c:v>5.6567241164898103</c:v>
                </c:pt>
                <c:pt idx="345">
                  <c:v>5.6486867965524103</c:v>
                </c:pt>
                <c:pt idx="346">
                  <c:v>5.6408591297730899</c:v>
                </c:pt>
                <c:pt idx="347">
                  <c:v>5.6343232311844398</c:v>
                </c:pt>
                <c:pt idx="348">
                  <c:v>5.6277055356692101</c:v>
                </c:pt>
                <c:pt idx="349">
                  <c:v>5.6207192789403502</c:v>
                </c:pt>
                <c:pt idx="350">
                  <c:v>5.6146372413425203</c:v>
                </c:pt>
                <c:pt idx="351">
                  <c:v>5.6077014770132703</c:v>
                </c:pt>
                <c:pt idx="352">
                  <c:v>5.6015716875187103</c:v>
                </c:pt>
                <c:pt idx="353">
                  <c:v>5.5964379441098302</c:v>
                </c:pt>
                <c:pt idx="354">
                  <c:v>5.5917119399060997</c:v>
                </c:pt>
                <c:pt idx="355">
                  <c:v>5.5849372939161803</c:v>
                </c:pt>
                <c:pt idx="356">
                  <c:v>5.5783709906495398</c:v>
                </c:pt>
                <c:pt idx="357">
                  <c:v>5.5704529932603197</c:v>
                </c:pt>
                <c:pt idx="358">
                  <c:v>5.5635372265715697</c:v>
                </c:pt>
                <c:pt idx="359">
                  <c:v>5.5566424593993</c:v>
                </c:pt>
                <c:pt idx="360">
                  <c:v>5.5503524889450402</c:v>
                </c:pt>
                <c:pt idx="361">
                  <c:v>5.5446694968739498</c:v>
                </c:pt>
                <c:pt idx="362">
                  <c:v>5.5376305790270397</c:v>
                </c:pt>
                <c:pt idx="363">
                  <c:v>5.5312933316895601</c:v>
                </c:pt>
                <c:pt idx="364">
                  <c:v>5.52379484438283</c:v>
                </c:pt>
                <c:pt idx="365">
                  <c:v>5.51651206526516</c:v>
                </c:pt>
                <c:pt idx="366">
                  <c:v>5.5106162920465804</c:v>
                </c:pt>
                <c:pt idx="367">
                  <c:v>5.5040529045252704</c:v>
                </c:pt>
                <c:pt idx="368">
                  <c:v>5.4980942797263097</c:v>
                </c:pt>
                <c:pt idx="369">
                  <c:v>5.4927310965921503</c:v>
                </c:pt>
                <c:pt idx="370">
                  <c:v>5.4867879867025797</c:v>
                </c:pt>
                <c:pt idx="371">
                  <c:v>5.4812506253968296</c:v>
                </c:pt>
                <c:pt idx="372">
                  <c:v>5.4760165058382198</c:v>
                </c:pt>
                <c:pt idx="373">
                  <c:v>5.4726545131318396</c:v>
                </c:pt>
                <c:pt idx="374">
                  <c:v>5.4682273893092797</c:v>
                </c:pt>
                <c:pt idx="375">
                  <c:v>5.4620481115799198</c:v>
                </c:pt>
                <c:pt idx="376">
                  <c:v>5.4551922568865798</c:v>
                </c:pt>
                <c:pt idx="377">
                  <c:v>5.4485409485398</c:v>
                </c:pt>
                <c:pt idx="378">
                  <c:v>5.4424981752167696</c:v>
                </c:pt>
                <c:pt idx="379">
                  <c:v>5.43637158654884</c:v>
                </c:pt>
                <c:pt idx="380">
                  <c:v>5.4289890896881401</c:v>
                </c:pt>
                <c:pt idx="381">
                  <c:v>5.4216170971685198</c:v>
                </c:pt>
                <c:pt idx="382">
                  <c:v>5.4127906876776404</c:v>
                </c:pt>
                <c:pt idx="383">
                  <c:v>5.40427243751438</c:v>
                </c:pt>
                <c:pt idx="384">
                  <c:v>5.3945977504478302</c:v>
                </c:pt>
                <c:pt idx="385">
                  <c:v>5.3869942573224501</c:v>
                </c:pt>
                <c:pt idx="386">
                  <c:v>5.3800956506372497</c:v>
                </c:pt>
                <c:pt idx="387">
                  <c:v>5.3727208543371097</c:v>
                </c:pt>
                <c:pt idx="388">
                  <c:v>5.3665354542147004</c:v>
                </c:pt>
                <c:pt idx="389">
                  <c:v>5.3598742774425396</c:v>
                </c:pt>
                <c:pt idx="390">
                  <c:v>5.3530335541145204</c:v>
                </c:pt>
                <c:pt idx="391">
                  <c:v>5.3468918976732098</c:v>
                </c:pt>
                <c:pt idx="392">
                  <c:v>5.3398889381548402</c:v>
                </c:pt>
                <c:pt idx="393">
                  <c:v>5.3323117599549201</c:v>
                </c:pt>
                <c:pt idx="394">
                  <c:v>5.3252363910507201</c:v>
                </c:pt>
                <c:pt idx="395">
                  <c:v>5.3190553645649503</c:v>
                </c:pt>
                <c:pt idx="396">
                  <c:v>5.3125002647067996</c:v>
                </c:pt>
                <c:pt idx="397">
                  <c:v>5.3065456685381198</c:v>
                </c:pt>
                <c:pt idx="398">
                  <c:v>5.2995268881734203</c:v>
                </c:pt>
                <c:pt idx="399">
                  <c:v>5.2917359507314901</c:v>
                </c:pt>
                <c:pt idx="400">
                  <c:v>5.2835651719844297</c:v>
                </c:pt>
                <c:pt idx="401">
                  <c:v>5.2750099673410098</c:v>
                </c:pt>
                <c:pt idx="402">
                  <c:v>5.2671533907972501</c:v>
                </c:pt>
                <c:pt idx="403">
                  <c:v>5.2586198112416698</c:v>
                </c:pt>
                <c:pt idx="404">
                  <c:v>5.2500067313934302</c:v>
                </c:pt>
                <c:pt idx="405">
                  <c:v>5.2397426441795503</c:v>
                </c:pt>
                <c:pt idx="406">
                  <c:v>5.2305669376748796</c:v>
                </c:pt>
                <c:pt idx="407">
                  <c:v>5.22042680305867</c:v>
                </c:pt>
                <c:pt idx="408">
                  <c:v>5.2127472651551203</c:v>
                </c:pt>
                <c:pt idx="409">
                  <c:v>5.2043922794047202</c:v>
                </c:pt>
                <c:pt idx="410">
                  <c:v>5.19692741775006</c:v>
                </c:pt>
                <c:pt idx="411">
                  <c:v>5.1889843582527497</c:v>
                </c:pt>
                <c:pt idx="412">
                  <c:v>5.1821261278781101</c:v>
                </c:pt>
                <c:pt idx="413">
                  <c:v>5.1759636016725903</c:v>
                </c:pt>
                <c:pt idx="414">
                  <c:v>5.1675527707342104</c:v>
                </c:pt>
                <c:pt idx="415">
                  <c:v>5.1592534234015499</c:v>
                </c:pt>
                <c:pt idx="416">
                  <c:v>5.15067382934373</c:v>
                </c:pt>
                <c:pt idx="417">
                  <c:v>5.1434882116960603</c:v>
                </c:pt>
                <c:pt idx="418">
                  <c:v>5.1343544849343097</c:v>
                </c:pt>
                <c:pt idx="419">
                  <c:v>5.1283684161221998</c:v>
                </c:pt>
                <c:pt idx="420">
                  <c:v>5.12161250823545</c:v>
                </c:pt>
                <c:pt idx="421">
                  <c:v>5.1150751275839301</c:v>
                </c:pt>
                <c:pt idx="422">
                  <c:v>5.1081641052725404</c:v>
                </c:pt>
                <c:pt idx="423">
                  <c:v>5.1008697855701097</c:v>
                </c:pt>
                <c:pt idx="424">
                  <c:v>5.0945668149132999</c:v>
                </c:pt>
                <c:pt idx="425">
                  <c:v>5.0887626368718299</c:v>
                </c:pt>
                <c:pt idx="426">
                  <c:v>5.0831666993218203</c:v>
                </c:pt>
                <c:pt idx="427">
                  <c:v>5.0765935328765801</c:v>
                </c:pt>
                <c:pt idx="428">
                  <c:v>5.07110540718321</c:v>
                </c:pt>
                <c:pt idx="429">
                  <c:v>5.0655292667212999</c:v>
                </c:pt>
                <c:pt idx="430">
                  <c:v>5.06055067350706</c:v>
                </c:pt>
                <c:pt idx="431">
                  <c:v>5.0546019558022399</c:v>
                </c:pt>
                <c:pt idx="432">
                  <c:v>5.0492464669167001</c:v>
                </c:pt>
                <c:pt idx="433">
                  <c:v>5.04370445975891</c:v>
                </c:pt>
                <c:pt idx="434">
                  <c:v>5.0378804532711898</c:v>
                </c:pt>
                <c:pt idx="435">
                  <c:v>5.03128746217486</c:v>
                </c:pt>
                <c:pt idx="436">
                  <c:v>5.0256811008942801</c:v>
                </c:pt>
                <c:pt idx="437">
                  <c:v>5.0205774829778704</c:v>
                </c:pt>
                <c:pt idx="438">
                  <c:v>5.0145922132664698</c:v>
                </c:pt>
                <c:pt idx="439">
                  <c:v>5.0094960045583301</c:v>
                </c:pt>
                <c:pt idx="440">
                  <c:v>5.0033263935942403</c:v>
                </c:pt>
                <c:pt idx="441">
                  <c:v>4.9967672311229103</c:v>
                </c:pt>
                <c:pt idx="442">
                  <c:v>4.9889329283887802</c:v>
                </c:pt>
                <c:pt idx="443">
                  <c:v>4.9827691847416702</c:v>
                </c:pt>
                <c:pt idx="444">
                  <c:v>4.9742575195207204</c:v>
                </c:pt>
                <c:pt idx="445">
                  <c:v>4.9662355722025699</c:v>
                </c:pt>
                <c:pt idx="446">
                  <c:v>4.9583179276549796</c:v>
                </c:pt>
                <c:pt idx="447">
                  <c:v>4.9513873919881197</c:v>
                </c:pt>
                <c:pt idx="448">
                  <c:v>4.9436784630481103</c:v>
                </c:pt>
                <c:pt idx="449">
                  <c:v>4.93636654146826</c:v>
                </c:pt>
                <c:pt idx="450">
                  <c:v>4.9284741222836903</c:v>
                </c:pt>
                <c:pt idx="451">
                  <c:v>4.9205903428618702</c:v>
                </c:pt>
                <c:pt idx="452">
                  <c:v>4.9109518583857703</c:v>
                </c:pt>
                <c:pt idx="453">
                  <c:v>4.9010291029928696</c:v>
                </c:pt>
                <c:pt idx="454">
                  <c:v>4.8916022871071796</c:v>
                </c:pt>
                <c:pt idx="455">
                  <c:v>4.8816976640814298</c:v>
                </c:pt>
                <c:pt idx="456">
                  <c:v>4.8720018723768597</c:v>
                </c:pt>
                <c:pt idx="457">
                  <c:v>4.8636903291886302</c:v>
                </c:pt>
                <c:pt idx="458">
                  <c:v>4.8546959881760596</c:v>
                </c:pt>
                <c:pt idx="459">
                  <c:v>4.8456062613984097</c:v>
                </c:pt>
                <c:pt idx="460">
                  <c:v>4.8372067793918898</c:v>
                </c:pt>
                <c:pt idx="461">
                  <c:v>4.8270462436053601</c:v>
                </c:pt>
                <c:pt idx="462">
                  <c:v>4.8174799492451097</c:v>
                </c:pt>
                <c:pt idx="463">
                  <c:v>4.8071330606381002</c:v>
                </c:pt>
                <c:pt idx="464">
                  <c:v>4.7974810031381097</c:v>
                </c:pt>
                <c:pt idx="465">
                  <c:v>4.7887268199656097</c:v>
                </c:pt>
                <c:pt idx="466">
                  <c:v>4.7787078662765099</c:v>
                </c:pt>
                <c:pt idx="467">
                  <c:v>4.76928583758888</c:v>
                </c:pt>
                <c:pt idx="468">
                  <c:v>4.7620288969951403</c:v>
                </c:pt>
                <c:pt idx="469">
                  <c:v>4.7519375628508698</c:v>
                </c:pt>
                <c:pt idx="470">
                  <c:v>4.7427325414667196</c:v>
                </c:pt>
                <c:pt idx="471">
                  <c:v>4.7332370645621697</c:v>
                </c:pt>
                <c:pt idx="472">
                  <c:v>4.7242352292210503</c:v>
                </c:pt>
                <c:pt idx="473">
                  <c:v>4.7138668330236699</c:v>
                </c:pt>
                <c:pt idx="474">
                  <c:v>4.7042829663297896</c:v>
                </c:pt>
                <c:pt idx="475">
                  <c:v>4.6917681264168598</c:v>
                </c:pt>
                <c:pt idx="476">
                  <c:v>4.6807225670459802</c:v>
                </c:pt>
                <c:pt idx="477">
                  <c:v>4.6698809381781299</c:v>
                </c:pt>
                <c:pt idx="478">
                  <c:v>4.6589456823008</c:v>
                </c:pt>
                <c:pt idx="479">
                  <c:v>4.6491011218710296</c:v>
                </c:pt>
                <c:pt idx="480">
                  <c:v>4.6376986494909698</c:v>
                </c:pt>
                <c:pt idx="481">
                  <c:v>4.6265977454500602</c:v>
                </c:pt>
                <c:pt idx="482">
                  <c:v>4.6162814862600001</c:v>
                </c:pt>
                <c:pt idx="483">
                  <c:v>4.6042031621973996</c:v>
                </c:pt>
                <c:pt idx="484">
                  <c:v>4.59202403019321</c:v>
                </c:pt>
                <c:pt idx="485">
                  <c:v>4.5801371488162896</c:v>
                </c:pt>
                <c:pt idx="486">
                  <c:v>4.5691386849969904</c:v>
                </c:pt>
                <c:pt idx="487">
                  <c:v>4.5574649751657397</c:v>
                </c:pt>
                <c:pt idx="488">
                  <c:v>4.5457993829081103</c:v>
                </c:pt>
                <c:pt idx="489">
                  <c:v>4.5338464005137196</c:v>
                </c:pt>
                <c:pt idx="490">
                  <c:v>4.5209090419086202</c:v>
                </c:pt>
                <c:pt idx="491">
                  <c:v>4.5094401278904002</c:v>
                </c:pt>
                <c:pt idx="492">
                  <c:v>4.4986617481219602</c:v>
                </c:pt>
                <c:pt idx="493">
                  <c:v>4.48739598180227</c:v>
                </c:pt>
                <c:pt idx="494">
                  <c:v>4.4755542962170498</c:v>
                </c:pt>
                <c:pt idx="495">
                  <c:v>4.4648969701397503</c:v>
                </c:pt>
                <c:pt idx="496">
                  <c:v>4.4537597252641303</c:v>
                </c:pt>
                <c:pt idx="497">
                  <c:v>4.4408579937026298</c:v>
                </c:pt>
                <c:pt idx="498">
                  <c:v>4.4296311879022996</c:v>
                </c:pt>
                <c:pt idx="499">
                  <c:v>4.4186213978137001</c:v>
                </c:pt>
                <c:pt idx="500">
                  <c:v>4.4068364024963298</c:v>
                </c:pt>
                <c:pt idx="501">
                  <c:v>4.3951487473777</c:v>
                </c:pt>
                <c:pt idx="502">
                  <c:v>4.3828761783112702</c:v>
                </c:pt>
                <c:pt idx="503">
                  <c:v>4.3721762839967804</c:v>
                </c:pt>
                <c:pt idx="504">
                  <c:v>4.3609972718991097</c:v>
                </c:pt>
                <c:pt idx="505">
                  <c:v>4.3480636434697697</c:v>
                </c:pt>
                <c:pt idx="506">
                  <c:v>4.3361131746723904</c:v>
                </c:pt>
                <c:pt idx="507">
                  <c:v>4.3239772465056898</c:v>
                </c:pt>
                <c:pt idx="508">
                  <c:v>4.3129303418409304</c:v>
                </c:pt>
                <c:pt idx="509">
                  <c:v>4.3015021992137497</c:v>
                </c:pt>
                <c:pt idx="510">
                  <c:v>4.29027401894548</c:v>
                </c:pt>
                <c:pt idx="511">
                  <c:v>4.2792466558607796</c:v>
                </c:pt>
                <c:pt idx="512">
                  <c:v>4.2675379169984797</c:v>
                </c:pt>
                <c:pt idx="513">
                  <c:v>4.2549467748112297</c:v>
                </c:pt>
                <c:pt idx="514">
                  <c:v>4.2414751490193199</c:v>
                </c:pt>
                <c:pt idx="515">
                  <c:v>4.2301567761348302</c:v>
                </c:pt>
                <c:pt idx="516">
                  <c:v>4.2169707920057897</c:v>
                </c:pt>
                <c:pt idx="517">
                  <c:v>4.2025003982947702</c:v>
                </c:pt>
                <c:pt idx="518">
                  <c:v>4.1885060673286096</c:v>
                </c:pt>
                <c:pt idx="519">
                  <c:v>4.17479779363003</c:v>
                </c:pt>
                <c:pt idx="520">
                  <c:v>4.1609942798456103</c:v>
                </c:pt>
                <c:pt idx="521">
                  <c:v>4.1475925751393499</c:v>
                </c:pt>
                <c:pt idx="522">
                  <c:v>4.1333108279611697</c:v>
                </c:pt>
                <c:pt idx="523">
                  <c:v>4.1190281162698597</c:v>
                </c:pt>
                <c:pt idx="524">
                  <c:v>4.1051325297566601</c:v>
                </c:pt>
                <c:pt idx="525">
                  <c:v>4.0917190752237298</c:v>
                </c:pt>
                <c:pt idx="526">
                  <c:v>4.0784883782814703</c:v>
                </c:pt>
                <c:pt idx="527">
                  <c:v>4.0662239709727004</c:v>
                </c:pt>
                <c:pt idx="528">
                  <c:v>4.0536496091752996</c:v>
                </c:pt>
                <c:pt idx="529">
                  <c:v>4.0421447004179498</c:v>
                </c:pt>
                <c:pt idx="530">
                  <c:v>4.0292566305767403</c:v>
                </c:pt>
                <c:pt idx="531">
                  <c:v>4.0173435364926497</c:v>
                </c:pt>
                <c:pt idx="532">
                  <c:v>4.0051300722273604</c:v>
                </c:pt>
                <c:pt idx="533">
                  <c:v>3.99183841224123</c:v>
                </c:pt>
                <c:pt idx="534">
                  <c:v>3.9774689219221302</c:v>
                </c:pt>
                <c:pt idx="535">
                  <c:v>3.9637833854011699</c:v>
                </c:pt>
                <c:pt idx="536">
                  <c:v>3.9519588121426201</c:v>
                </c:pt>
                <c:pt idx="537">
                  <c:v>3.9394478350279498</c:v>
                </c:pt>
                <c:pt idx="538">
                  <c:v>3.9270238468417902</c:v>
                </c:pt>
                <c:pt idx="539">
                  <c:v>3.9138083205662899</c:v>
                </c:pt>
                <c:pt idx="540">
                  <c:v>3.90068348124634</c:v>
                </c:pt>
                <c:pt idx="541">
                  <c:v>3.8876431825686599</c:v>
                </c:pt>
                <c:pt idx="542">
                  <c:v>3.8723363418272601</c:v>
                </c:pt>
                <c:pt idx="543">
                  <c:v>3.8577975077206301</c:v>
                </c:pt>
                <c:pt idx="544">
                  <c:v>3.8446179008472798</c:v>
                </c:pt>
                <c:pt idx="545">
                  <c:v>3.8304419121850701</c:v>
                </c:pt>
                <c:pt idx="546">
                  <c:v>3.81683679071732</c:v>
                </c:pt>
                <c:pt idx="547">
                  <c:v>3.8036226554183399</c:v>
                </c:pt>
                <c:pt idx="548">
                  <c:v>3.7890398829803802</c:v>
                </c:pt>
                <c:pt idx="549">
                  <c:v>3.7735731792629399</c:v>
                </c:pt>
                <c:pt idx="550">
                  <c:v>3.7582981613021702</c:v>
                </c:pt>
                <c:pt idx="551">
                  <c:v>3.7430184947867899</c:v>
                </c:pt>
                <c:pt idx="552">
                  <c:v>3.7270424897597199</c:v>
                </c:pt>
                <c:pt idx="553">
                  <c:v>3.71154690127966</c:v>
                </c:pt>
                <c:pt idx="554">
                  <c:v>3.6978093061423798</c:v>
                </c:pt>
                <c:pt idx="555">
                  <c:v>3.6836690769279601</c:v>
                </c:pt>
                <c:pt idx="556">
                  <c:v>3.6704060706597001</c:v>
                </c:pt>
                <c:pt idx="557">
                  <c:v>3.6560632708673602</c:v>
                </c:pt>
                <c:pt idx="558">
                  <c:v>3.64200062646812</c:v>
                </c:pt>
                <c:pt idx="559">
                  <c:v>3.62860968352095</c:v>
                </c:pt>
                <c:pt idx="560">
                  <c:v>3.6150053324424398</c:v>
                </c:pt>
                <c:pt idx="561">
                  <c:v>3.6012858977840398</c:v>
                </c:pt>
                <c:pt idx="562">
                  <c:v>3.5889179769902699</c:v>
                </c:pt>
                <c:pt idx="563">
                  <c:v>3.5753591198582799</c:v>
                </c:pt>
                <c:pt idx="564">
                  <c:v>3.5623684156836899</c:v>
                </c:pt>
                <c:pt idx="565">
                  <c:v>3.5498478917568699</c:v>
                </c:pt>
                <c:pt idx="566">
                  <c:v>3.53740360736988</c:v>
                </c:pt>
                <c:pt idx="567">
                  <c:v>3.5239638321754199</c:v>
                </c:pt>
                <c:pt idx="568">
                  <c:v>3.5098177360044098</c:v>
                </c:pt>
                <c:pt idx="569">
                  <c:v>3.4964337400991599</c:v>
                </c:pt>
                <c:pt idx="570">
                  <c:v>3.48371650513982</c:v>
                </c:pt>
                <c:pt idx="571">
                  <c:v>3.47049189866389</c:v>
                </c:pt>
                <c:pt idx="572">
                  <c:v>3.45618021046901</c:v>
                </c:pt>
                <c:pt idx="573">
                  <c:v>3.4433264841287401</c:v>
                </c:pt>
                <c:pt idx="574">
                  <c:v>3.4313397550516802</c:v>
                </c:pt>
                <c:pt idx="575">
                  <c:v>3.4185560667330299</c:v>
                </c:pt>
                <c:pt idx="576">
                  <c:v>3.4062436560333902</c:v>
                </c:pt>
                <c:pt idx="577">
                  <c:v>3.3947968515695699</c:v>
                </c:pt>
                <c:pt idx="578">
                  <c:v>3.3837280453451402</c:v>
                </c:pt>
                <c:pt idx="579">
                  <c:v>3.37226344630094</c:v>
                </c:pt>
                <c:pt idx="580">
                  <c:v>3.35902151390186</c:v>
                </c:pt>
                <c:pt idx="581">
                  <c:v>3.3466512175082301</c:v>
                </c:pt>
                <c:pt idx="582">
                  <c:v>3.3360344757886402</c:v>
                </c:pt>
                <c:pt idx="583">
                  <c:v>3.3241369988551601</c:v>
                </c:pt>
                <c:pt idx="584">
                  <c:v>3.31349470582026</c:v>
                </c:pt>
                <c:pt idx="585">
                  <c:v>3.3026371052589698</c:v>
                </c:pt>
                <c:pt idx="586">
                  <c:v>3.2916575009433</c:v>
                </c:pt>
                <c:pt idx="587">
                  <c:v>3.2804612305760501</c:v>
                </c:pt>
                <c:pt idx="588">
                  <c:v>3.2686539351724302</c:v>
                </c:pt>
                <c:pt idx="589">
                  <c:v>3.2573106672406</c:v>
                </c:pt>
                <c:pt idx="590">
                  <c:v>3.2453631805879</c:v>
                </c:pt>
                <c:pt idx="591">
                  <c:v>3.2329015534961401</c:v>
                </c:pt>
                <c:pt idx="592">
                  <c:v>3.221991971519</c:v>
                </c:pt>
                <c:pt idx="593">
                  <c:v>3.2114620291089602</c:v>
                </c:pt>
                <c:pt idx="594">
                  <c:v>3.20082310610425</c:v>
                </c:pt>
                <c:pt idx="595">
                  <c:v>3.1901732497072799</c:v>
                </c:pt>
                <c:pt idx="596">
                  <c:v>3.1804861350939699</c:v>
                </c:pt>
                <c:pt idx="597">
                  <c:v>3.1682339108211499</c:v>
                </c:pt>
                <c:pt idx="598">
                  <c:v>3.1576191645479201</c:v>
                </c:pt>
                <c:pt idx="599">
                  <c:v>3.1460083092721098</c:v>
                </c:pt>
                <c:pt idx="600">
                  <c:v>3.1333002752565</c:v>
                </c:pt>
                <c:pt idx="601">
                  <c:v>3.1221375909813598</c:v>
                </c:pt>
                <c:pt idx="602">
                  <c:v>3.1102645358680201</c:v>
                </c:pt>
                <c:pt idx="603">
                  <c:v>3.0990599460510699</c:v>
                </c:pt>
                <c:pt idx="604">
                  <c:v>3.0874449766046101</c:v>
                </c:pt>
                <c:pt idx="605">
                  <c:v>3.0754143697041298</c:v>
                </c:pt>
                <c:pt idx="606">
                  <c:v>3.0636449516897102</c:v>
                </c:pt>
                <c:pt idx="607">
                  <c:v>3.0518477729690199</c:v>
                </c:pt>
                <c:pt idx="608">
                  <c:v>3.03991770601835</c:v>
                </c:pt>
                <c:pt idx="609">
                  <c:v>3.02814617540144</c:v>
                </c:pt>
                <c:pt idx="610">
                  <c:v>3.0164347613515701</c:v>
                </c:pt>
                <c:pt idx="611">
                  <c:v>3.0052758608836698</c:v>
                </c:pt>
                <c:pt idx="612">
                  <c:v>2.99250986209689</c:v>
                </c:pt>
                <c:pt idx="613">
                  <c:v>2.9799942743936998</c:v>
                </c:pt>
                <c:pt idx="614">
                  <c:v>2.9651872256848999</c:v>
                </c:pt>
                <c:pt idx="615">
                  <c:v>2.95140801270085</c:v>
                </c:pt>
                <c:pt idx="616">
                  <c:v>2.9379729939464299</c:v>
                </c:pt>
                <c:pt idx="617">
                  <c:v>2.9228269803864499</c:v>
                </c:pt>
                <c:pt idx="618">
                  <c:v>2.9074377706986301</c:v>
                </c:pt>
                <c:pt idx="619">
                  <c:v>2.89475258679373</c:v>
                </c:pt>
                <c:pt idx="620">
                  <c:v>2.8810559755328198</c:v>
                </c:pt>
                <c:pt idx="621">
                  <c:v>2.8668363202212501</c:v>
                </c:pt>
                <c:pt idx="622">
                  <c:v>2.8530726580170098</c:v>
                </c:pt>
                <c:pt idx="623">
                  <c:v>2.8383965276918999</c:v>
                </c:pt>
                <c:pt idx="624">
                  <c:v>2.8235857398502699</c:v>
                </c:pt>
                <c:pt idx="625">
                  <c:v>2.8104025444510499</c:v>
                </c:pt>
                <c:pt idx="626">
                  <c:v>2.79591448635485</c:v>
                </c:pt>
                <c:pt idx="627">
                  <c:v>2.78384175307411</c:v>
                </c:pt>
                <c:pt idx="628">
                  <c:v>2.7698779159315401</c:v>
                </c:pt>
                <c:pt idx="629">
                  <c:v>2.75538863540595</c:v>
                </c:pt>
                <c:pt idx="630">
                  <c:v>2.7410525474326102</c:v>
                </c:pt>
                <c:pt idx="631">
                  <c:v>2.7266815852925901</c:v>
                </c:pt>
                <c:pt idx="632">
                  <c:v>2.7141325254680102</c:v>
                </c:pt>
                <c:pt idx="633">
                  <c:v>2.7015446146197202</c:v>
                </c:pt>
                <c:pt idx="634">
                  <c:v>2.6899918270367098</c:v>
                </c:pt>
                <c:pt idx="635">
                  <c:v>2.6775221516002499</c:v>
                </c:pt>
                <c:pt idx="636">
                  <c:v>2.6654002208847598</c:v>
                </c:pt>
                <c:pt idx="637">
                  <c:v>2.6530400916266301</c:v>
                </c:pt>
                <c:pt idx="638">
                  <c:v>2.6400556086535998</c:v>
                </c:pt>
                <c:pt idx="639">
                  <c:v>2.62850522170501</c:v>
                </c:pt>
                <c:pt idx="640">
                  <c:v>2.61525835797053</c:v>
                </c:pt>
                <c:pt idx="641">
                  <c:v>2.6031489984032401</c:v>
                </c:pt>
                <c:pt idx="642">
                  <c:v>2.5906134199958002</c:v>
                </c:pt>
                <c:pt idx="643">
                  <c:v>2.57667145666908</c:v>
                </c:pt>
                <c:pt idx="644">
                  <c:v>2.5652354938393098</c:v>
                </c:pt>
                <c:pt idx="645">
                  <c:v>2.5515089200982102</c:v>
                </c:pt>
                <c:pt idx="646">
                  <c:v>2.53940913056055</c:v>
                </c:pt>
                <c:pt idx="647">
                  <c:v>2.5274722603877402</c:v>
                </c:pt>
                <c:pt idx="648">
                  <c:v>2.51814665114762</c:v>
                </c:pt>
                <c:pt idx="649">
                  <c:v>2.50821177402725</c:v>
                </c:pt>
                <c:pt idx="650">
                  <c:v>2.5001118812830199</c:v>
                </c:pt>
                <c:pt idx="651">
                  <c:v>2.4912015088156898</c:v>
                </c:pt>
                <c:pt idx="652">
                  <c:v>2.4831414885195602</c:v>
                </c:pt>
                <c:pt idx="653">
                  <c:v>2.4766263346297301</c:v>
                </c:pt>
                <c:pt idx="654">
                  <c:v>2.4704935050796601</c:v>
                </c:pt>
                <c:pt idx="655">
                  <c:v>2.4627756777116998</c:v>
                </c:pt>
                <c:pt idx="656">
                  <c:v>2.4576827590654302</c:v>
                </c:pt>
                <c:pt idx="657">
                  <c:v>2.4523866022442302</c:v>
                </c:pt>
                <c:pt idx="658">
                  <c:v>2.4452199361784102</c:v>
                </c:pt>
                <c:pt idx="659">
                  <c:v>2.4399902061364198</c:v>
                </c:pt>
                <c:pt idx="660">
                  <c:v>2.4348381590058001</c:v>
                </c:pt>
                <c:pt idx="661">
                  <c:v>2.4291814276542198</c:v>
                </c:pt>
                <c:pt idx="662">
                  <c:v>2.42428947730959</c:v>
                </c:pt>
                <c:pt idx="663">
                  <c:v>2.4186899550322201</c:v>
                </c:pt>
                <c:pt idx="664">
                  <c:v>2.4134612500366699</c:v>
                </c:pt>
                <c:pt idx="665">
                  <c:v>2.4085105841699099</c:v>
                </c:pt>
                <c:pt idx="666">
                  <c:v>2.4051076819836599</c:v>
                </c:pt>
                <c:pt idx="667">
                  <c:v>2.40110198982654</c:v>
                </c:pt>
                <c:pt idx="668">
                  <c:v>2.39747208953046</c:v>
                </c:pt>
                <c:pt idx="669">
                  <c:v>2.39422460238415</c:v>
                </c:pt>
                <c:pt idx="670">
                  <c:v>2.39155979112603</c:v>
                </c:pt>
                <c:pt idx="671">
                  <c:v>2.3886968775892301</c:v>
                </c:pt>
                <c:pt idx="672">
                  <c:v>2.38552661261099</c:v>
                </c:pt>
                <c:pt idx="673">
                  <c:v>2.3809721232015102</c:v>
                </c:pt>
                <c:pt idx="674">
                  <c:v>2.3772790877616301</c:v>
                </c:pt>
                <c:pt idx="675">
                  <c:v>2.3740634577239002</c:v>
                </c:pt>
                <c:pt idx="676">
                  <c:v>2.3714224358876899</c:v>
                </c:pt>
                <c:pt idx="677">
                  <c:v>2.3688697611057101</c:v>
                </c:pt>
                <c:pt idx="678">
                  <c:v>2.3638553673595801</c:v>
                </c:pt>
                <c:pt idx="679">
                  <c:v>2.3586217018765701</c:v>
                </c:pt>
                <c:pt idx="680">
                  <c:v>2.3535597993319701</c:v>
                </c:pt>
                <c:pt idx="681">
                  <c:v>2.34611884894389</c:v>
                </c:pt>
                <c:pt idx="682">
                  <c:v>2.33962216514916</c:v>
                </c:pt>
                <c:pt idx="683">
                  <c:v>2.3311369701176301</c:v>
                </c:pt>
                <c:pt idx="684">
                  <c:v>2.3221171687403199</c:v>
                </c:pt>
                <c:pt idx="685">
                  <c:v>2.31285592444805</c:v>
                </c:pt>
                <c:pt idx="686">
                  <c:v>2.30295985219343</c:v>
                </c:pt>
                <c:pt idx="687">
                  <c:v>2.2935982804876698</c:v>
                </c:pt>
                <c:pt idx="688">
                  <c:v>2.2849712329797298</c:v>
                </c:pt>
                <c:pt idx="689">
                  <c:v>2.2745359695455498</c:v>
                </c:pt>
                <c:pt idx="690">
                  <c:v>2.2650295128069402</c:v>
                </c:pt>
                <c:pt idx="691">
                  <c:v>2.2543043116126502</c:v>
                </c:pt>
                <c:pt idx="692">
                  <c:v>2.24333895364241</c:v>
                </c:pt>
                <c:pt idx="693">
                  <c:v>2.23340292455554</c:v>
                </c:pt>
                <c:pt idx="694">
                  <c:v>2.2236218692934</c:v>
                </c:pt>
                <c:pt idx="695">
                  <c:v>2.2125258593103401</c:v>
                </c:pt>
                <c:pt idx="696">
                  <c:v>2.2016744461496098</c:v>
                </c:pt>
                <c:pt idx="697">
                  <c:v>2.1920464090386398</c:v>
                </c:pt>
                <c:pt idx="698">
                  <c:v>2.18130214822127</c:v>
                </c:pt>
                <c:pt idx="699">
                  <c:v>2.1701151280795998</c:v>
                </c:pt>
                <c:pt idx="700">
                  <c:v>2.1603568695071602</c:v>
                </c:pt>
                <c:pt idx="701">
                  <c:v>2.15076107265189</c:v>
                </c:pt>
                <c:pt idx="702">
                  <c:v>2.1402569849972699</c:v>
                </c:pt>
                <c:pt idx="703">
                  <c:v>2.1301094881329399</c:v>
                </c:pt>
                <c:pt idx="704">
                  <c:v>2.1211002042393701</c:v>
                </c:pt>
                <c:pt idx="705">
                  <c:v>2.1123526949740099</c:v>
                </c:pt>
                <c:pt idx="706">
                  <c:v>2.1022956251456399</c:v>
                </c:pt>
                <c:pt idx="707">
                  <c:v>2.0906223144129199</c:v>
                </c:pt>
                <c:pt idx="708">
                  <c:v>2.0774290448088699</c:v>
                </c:pt>
                <c:pt idx="709">
                  <c:v>2.0659409943418798</c:v>
                </c:pt>
                <c:pt idx="710">
                  <c:v>2.0530319393077101</c:v>
                </c:pt>
                <c:pt idx="711">
                  <c:v>2.0410416175055799</c:v>
                </c:pt>
                <c:pt idx="712">
                  <c:v>2.0292886764797999</c:v>
                </c:pt>
                <c:pt idx="713">
                  <c:v>2.0165970579569699</c:v>
                </c:pt>
                <c:pt idx="714">
                  <c:v>2.0051160946064601</c:v>
                </c:pt>
                <c:pt idx="715">
                  <c:v>1.9926967502735999</c:v>
                </c:pt>
                <c:pt idx="716">
                  <c:v>1.98100574950776</c:v>
                </c:pt>
                <c:pt idx="717">
                  <c:v>1.96759332945315</c:v>
                </c:pt>
                <c:pt idx="718">
                  <c:v>1.9557871698088301</c:v>
                </c:pt>
                <c:pt idx="719">
                  <c:v>1.9440293897710501</c:v>
                </c:pt>
                <c:pt idx="720">
                  <c:v>1.9315342149397099</c:v>
                </c:pt>
                <c:pt idx="721">
                  <c:v>1.9198655072461299</c:v>
                </c:pt>
                <c:pt idx="722">
                  <c:v>1.9074586173663399</c:v>
                </c:pt>
                <c:pt idx="723">
                  <c:v>1.8957802502180701</c:v>
                </c:pt>
                <c:pt idx="724">
                  <c:v>1.88464356491159</c:v>
                </c:pt>
                <c:pt idx="725">
                  <c:v>1.87464376539324</c:v>
                </c:pt>
                <c:pt idx="726">
                  <c:v>1.86460321653576</c:v>
                </c:pt>
                <c:pt idx="727">
                  <c:v>1.8546169953415701</c:v>
                </c:pt>
                <c:pt idx="728">
                  <c:v>1.8453695059196</c:v>
                </c:pt>
                <c:pt idx="729">
                  <c:v>1.8359897915361301</c:v>
                </c:pt>
                <c:pt idx="730">
                  <c:v>1.82853099703314</c:v>
                </c:pt>
                <c:pt idx="731">
                  <c:v>1.8207462487533399</c:v>
                </c:pt>
                <c:pt idx="732">
                  <c:v>1.8143990213410099</c:v>
                </c:pt>
                <c:pt idx="733">
                  <c:v>1.8080243303647601</c:v>
                </c:pt>
                <c:pt idx="734">
                  <c:v>1.8015183593116699</c:v>
                </c:pt>
                <c:pt idx="735">
                  <c:v>1.7955637943167999</c:v>
                </c:pt>
                <c:pt idx="736">
                  <c:v>1.7900707513221601</c:v>
                </c:pt>
                <c:pt idx="737">
                  <c:v>1.7826868662908699</c:v>
                </c:pt>
                <c:pt idx="738">
                  <c:v>1.7754604060047701</c:v>
                </c:pt>
                <c:pt idx="739">
                  <c:v>1.7679034129622699</c:v>
                </c:pt>
                <c:pt idx="740">
                  <c:v>1.7611891237881701</c:v>
                </c:pt>
                <c:pt idx="741">
                  <c:v>1.75335818043692</c:v>
                </c:pt>
                <c:pt idx="742">
                  <c:v>1.74715537212887</c:v>
                </c:pt>
                <c:pt idx="743">
                  <c:v>1.74023684657338</c:v>
                </c:pt>
                <c:pt idx="744">
                  <c:v>1.7341697957928</c:v>
                </c:pt>
                <c:pt idx="745">
                  <c:v>1.7263137887951701</c:v>
                </c:pt>
                <c:pt idx="746">
                  <c:v>1.7197889786163401</c:v>
                </c:pt>
                <c:pt idx="747">
                  <c:v>1.71283824305217</c:v>
                </c:pt>
                <c:pt idx="748">
                  <c:v>1.70555489016997</c:v>
                </c:pt>
                <c:pt idx="749">
                  <c:v>1.698818913472</c:v>
                </c:pt>
                <c:pt idx="750">
                  <c:v>1.69204464971101</c:v>
                </c:pt>
                <c:pt idx="751">
                  <c:v>1.6841618828346001</c:v>
                </c:pt>
                <c:pt idx="752">
                  <c:v>1.67859006563327</c:v>
                </c:pt>
                <c:pt idx="753">
                  <c:v>1.6716188498134901</c:v>
                </c:pt>
                <c:pt idx="754">
                  <c:v>1.6658854597286401</c:v>
                </c:pt>
                <c:pt idx="755">
                  <c:v>1.66041407070317</c:v>
                </c:pt>
                <c:pt idx="756">
                  <c:v>1.6545188973871801</c:v>
                </c:pt>
                <c:pt idx="757">
                  <c:v>1.6481994095832999</c:v>
                </c:pt>
                <c:pt idx="758">
                  <c:v>1.64155068184117</c:v>
                </c:pt>
                <c:pt idx="759">
                  <c:v>1.63544785076979</c:v>
                </c:pt>
                <c:pt idx="760">
                  <c:v>1.6296084651960301</c:v>
                </c:pt>
                <c:pt idx="761">
                  <c:v>1.6222701665627799</c:v>
                </c:pt>
                <c:pt idx="762">
                  <c:v>1.61577465421333</c:v>
                </c:pt>
                <c:pt idx="763">
                  <c:v>1.60914234863867</c:v>
                </c:pt>
                <c:pt idx="764">
                  <c:v>1.6003126396092699</c:v>
                </c:pt>
                <c:pt idx="765">
                  <c:v>1.5921167888776799</c:v>
                </c:pt>
                <c:pt idx="766">
                  <c:v>1.5848567868135599</c:v>
                </c:pt>
                <c:pt idx="767">
                  <c:v>1.57667383741359</c:v>
                </c:pt>
                <c:pt idx="768">
                  <c:v>1.5665822977705901</c:v>
                </c:pt>
                <c:pt idx="769">
                  <c:v>1.55672284699042</c:v>
                </c:pt>
                <c:pt idx="770">
                  <c:v>1.5481760198269401</c:v>
                </c:pt>
                <c:pt idx="771">
                  <c:v>1.5384030788643599</c:v>
                </c:pt>
                <c:pt idx="772">
                  <c:v>1.52808780356759</c:v>
                </c:pt>
                <c:pt idx="773">
                  <c:v>1.51820462429118</c:v>
                </c:pt>
                <c:pt idx="774">
                  <c:v>1.5087576690159801</c:v>
                </c:pt>
                <c:pt idx="775">
                  <c:v>1.4993575819513101</c:v>
                </c:pt>
                <c:pt idx="776">
                  <c:v>1.4891209278034101</c:v>
                </c:pt>
                <c:pt idx="777">
                  <c:v>1.47783923179886</c:v>
                </c:pt>
                <c:pt idx="778">
                  <c:v>1.46736766578766</c:v>
                </c:pt>
                <c:pt idx="779">
                  <c:v>1.45722107944559</c:v>
                </c:pt>
                <c:pt idx="780">
                  <c:v>1.4475019019867299</c:v>
                </c:pt>
                <c:pt idx="781">
                  <c:v>1.4385089033383101</c:v>
                </c:pt>
                <c:pt idx="782">
                  <c:v>1.4292680755877101</c:v>
                </c:pt>
                <c:pt idx="783">
                  <c:v>1.4219331372275901</c:v>
                </c:pt>
                <c:pt idx="784">
                  <c:v>1.41269272175195</c:v>
                </c:pt>
                <c:pt idx="785">
                  <c:v>1.4033943510931901</c:v>
                </c:pt>
                <c:pt idx="786">
                  <c:v>1.3942354576120199</c:v>
                </c:pt>
                <c:pt idx="787">
                  <c:v>1.3830655611306599</c:v>
                </c:pt>
                <c:pt idx="788">
                  <c:v>1.37310663917725</c:v>
                </c:pt>
                <c:pt idx="789">
                  <c:v>1.36348116354713</c:v>
                </c:pt>
                <c:pt idx="790">
                  <c:v>1.3537921826927899</c:v>
                </c:pt>
                <c:pt idx="791">
                  <c:v>1.3434548565361899</c:v>
                </c:pt>
                <c:pt idx="792">
                  <c:v>1.33256593393694</c:v>
                </c:pt>
                <c:pt idx="793">
                  <c:v>1.3219015273355901</c:v>
                </c:pt>
                <c:pt idx="794">
                  <c:v>1.31303018674732</c:v>
                </c:pt>
                <c:pt idx="795">
                  <c:v>1.3024340007620001</c:v>
                </c:pt>
                <c:pt idx="796">
                  <c:v>1.29313957584404</c:v>
                </c:pt>
                <c:pt idx="797">
                  <c:v>1.28358506319678</c:v>
                </c:pt>
                <c:pt idx="798">
                  <c:v>1.2721073736158099</c:v>
                </c:pt>
                <c:pt idx="799">
                  <c:v>1.26123854258153</c:v>
                </c:pt>
                <c:pt idx="800">
                  <c:v>1.2505931469559599</c:v>
                </c:pt>
                <c:pt idx="801">
                  <c:v>1.2415456247616301</c:v>
                </c:pt>
                <c:pt idx="802">
                  <c:v>1.2314594526065601</c:v>
                </c:pt>
                <c:pt idx="803">
                  <c:v>1.22071657628534</c:v>
                </c:pt>
                <c:pt idx="804">
                  <c:v>1.2099997098131701</c:v>
                </c:pt>
                <c:pt idx="805">
                  <c:v>1.1992158963942201</c:v>
                </c:pt>
                <c:pt idx="806">
                  <c:v>1.18924765907811</c:v>
                </c:pt>
                <c:pt idx="807">
                  <c:v>1.17706152292213</c:v>
                </c:pt>
                <c:pt idx="808">
                  <c:v>1.1657801608593401</c:v>
                </c:pt>
                <c:pt idx="809">
                  <c:v>1.1549165460779001</c:v>
                </c:pt>
                <c:pt idx="810">
                  <c:v>1.1428059117732301</c:v>
                </c:pt>
                <c:pt idx="811">
                  <c:v>1.1322879117196201</c:v>
                </c:pt>
                <c:pt idx="812">
                  <c:v>1.1208215776317501</c:v>
                </c:pt>
                <c:pt idx="813">
                  <c:v>1.10977111953407</c:v>
                </c:pt>
                <c:pt idx="814">
                  <c:v>1.09806376991168</c:v>
                </c:pt>
                <c:pt idx="815">
                  <c:v>1.0862785870843701</c:v>
                </c:pt>
                <c:pt idx="816">
                  <c:v>1.0763734906759099</c:v>
                </c:pt>
                <c:pt idx="817">
                  <c:v>1.06483381529016</c:v>
                </c:pt>
                <c:pt idx="818">
                  <c:v>1.0544957447689001</c:v>
                </c:pt>
                <c:pt idx="819">
                  <c:v>1.04369652672528</c:v>
                </c:pt>
                <c:pt idx="820">
                  <c:v>1.03184889480249</c:v>
                </c:pt>
                <c:pt idx="821">
                  <c:v>1.0206077567959499</c:v>
                </c:pt>
                <c:pt idx="822">
                  <c:v>1.00928938769995</c:v>
                </c:pt>
                <c:pt idx="823">
                  <c:v>0.99868171107372194</c:v>
                </c:pt>
                <c:pt idx="824">
                  <c:v>0.98849694129142096</c:v>
                </c:pt>
                <c:pt idx="825">
                  <c:v>0.98001124915323501</c:v>
                </c:pt>
                <c:pt idx="826">
                  <c:v>0.97166637830810199</c:v>
                </c:pt>
                <c:pt idx="827">
                  <c:v>0.96277571011320695</c:v>
                </c:pt>
                <c:pt idx="828">
                  <c:v>0.95568702609522704</c:v>
                </c:pt>
                <c:pt idx="829">
                  <c:v>0.94619812040829299</c:v>
                </c:pt>
                <c:pt idx="830">
                  <c:v>0.93742617813097695</c:v>
                </c:pt>
                <c:pt idx="831">
                  <c:v>0.92967428648670303</c:v>
                </c:pt>
                <c:pt idx="832">
                  <c:v>0.919424444150996</c:v>
                </c:pt>
                <c:pt idx="833">
                  <c:v>0.91047846099220697</c:v>
                </c:pt>
                <c:pt idx="834">
                  <c:v>0.90205917202560304</c:v>
                </c:pt>
                <c:pt idx="835">
                  <c:v>0.89416800418279696</c:v>
                </c:pt>
                <c:pt idx="836">
                  <c:v>0.88749331318643498</c:v>
                </c:pt>
                <c:pt idx="837">
                  <c:v>0.88057581393505802</c:v>
                </c:pt>
                <c:pt idx="838">
                  <c:v>0.87105926538419698</c:v>
                </c:pt>
                <c:pt idx="839">
                  <c:v>0.86284875708334197</c:v>
                </c:pt>
                <c:pt idx="840">
                  <c:v>0.85517219730795702</c:v>
                </c:pt>
                <c:pt idx="841">
                  <c:v>0.84675676999874505</c:v>
                </c:pt>
                <c:pt idx="842">
                  <c:v>0.83985146033390401</c:v>
                </c:pt>
                <c:pt idx="843">
                  <c:v>0.83260457389237197</c:v>
                </c:pt>
                <c:pt idx="844">
                  <c:v>0.82559643336636401</c:v>
                </c:pt>
                <c:pt idx="845">
                  <c:v>0.81785012035167004</c:v>
                </c:pt>
                <c:pt idx="846">
                  <c:v>0.81249658060788099</c:v>
                </c:pt>
                <c:pt idx="847">
                  <c:v>0.80710369990196995</c:v>
                </c:pt>
                <c:pt idx="848">
                  <c:v>0.80078870227045396</c:v>
                </c:pt>
                <c:pt idx="849">
                  <c:v>0.79462222408237704</c:v>
                </c:pt>
                <c:pt idx="850">
                  <c:v>0.78889883344053402</c:v>
                </c:pt>
                <c:pt idx="851">
                  <c:v>0.78234880412284502</c:v>
                </c:pt>
                <c:pt idx="852">
                  <c:v>0.77467303672335397</c:v>
                </c:pt>
                <c:pt idx="853">
                  <c:v>0.76713549948606796</c:v>
                </c:pt>
                <c:pt idx="854">
                  <c:v>0.75895897039649496</c:v>
                </c:pt>
                <c:pt idx="855">
                  <c:v>0.75288020971323999</c:v>
                </c:pt>
                <c:pt idx="856">
                  <c:v>0.74744889896300104</c:v>
                </c:pt>
                <c:pt idx="857">
                  <c:v>0.74178292368776999</c:v>
                </c:pt>
                <c:pt idx="858">
                  <c:v>0.73578010726560295</c:v>
                </c:pt>
                <c:pt idx="859">
                  <c:v>0.73041956041755696</c:v>
                </c:pt>
                <c:pt idx="860">
                  <c:v>0.72423693125255395</c:v>
                </c:pt>
                <c:pt idx="861">
                  <c:v>0.71781503197650398</c:v>
                </c:pt>
                <c:pt idx="862">
                  <c:v>0.71144343435488</c:v>
                </c:pt>
                <c:pt idx="863">
                  <c:v>0.70512196323736798</c:v>
                </c:pt>
                <c:pt idx="864">
                  <c:v>0.70012943759221902</c:v>
                </c:pt>
                <c:pt idx="865">
                  <c:v>0.69421588898405895</c:v>
                </c:pt>
                <c:pt idx="866">
                  <c:v>0.68884543729437198</c:v>
                </c:pt>
                <c:pt idx="867">
                  <c:v>0.682745768490571</c:v>
                </c:pt>
                <c:pt idx="868">
                  <c:v>0.67807080843731704</c:v>
                </c:pt>
                <c:pt idx="869">
                  <c:v>0.67267491932368295</c:v>
                </c:pt>
                <c:pt idx="870">
                  <c:v>0.66625656808178801</c:v>
                </c:pt>
                <c:pt idx="871">
                  <c:v>0.66204572261643302</c:v>
                </c:pt>
                <c:pt idx="872">
                  <c:v>0.65731441996516604</c:v>
                </c:pt>
                <c:pt idx="873">
                  <c:v>0.65284132661836902</c:v>
                </c:pt>
                <c:pt idx="874">
                  <c:v>0.64813969764590296</c:v>
                </c:pt>
                <c:pt idx="875">
                  <c:v>0.645460611342907</c:v>
                </c:pt>
                <c:pt idx="876">
                  <c:v>0.64207599861692599</c:v>
                </c:pt>
                <c:pt idx="877">
                  <c:v>0.63778051665432001</c:v>
                </c:pt>
                <c:pt idx="878">
                  <c:v>0.63345473046494805</c:v>
                </c:pt>
                <c:pt idx="879">
                  <c:v>0.63037058250615596</c:v>
                </c:pt>
                <c:pt idx="880">
                  <c:v>0.625596777581788</c:v>
                </c:pt>
                <c:pt idx="881">
                  <c:v>0.62029569494739101</c:v>
                </c:pt>
                <c:pt idx="882">
                  <c:v>0.61701032302131398</c:v>
                </c:pt>
                <c:pt idx="883">
                  <c:v>0.61281496043224404</c:v>
                </c:pt>
                <c:pt idx="884">
                  <c:v>0.60868380787805598</c:v>
                </c:pt>
                <c:pt idx="885">
                  <c:v>0.60451932346909198</c:v>
                </c:pt>
                <c:pt idx="886">
                  <c:v>0.60032235093084096</c:v>
                </c:pt>
                <c:pt idx="887">
                  <c:v>0.59521006650263597</c:v>
                </c:pt>
                <c:pt idx="888">
                  <c:v>0.59074447941790298</c:v>
                </c:pt>
                <c:pt idx="889">
                  <c:v>0.58594841356215899</c:v>
                </c:pt>
                <c:pt idx="890">
                  <c:v>0.58287822603105599</c:v>
                </c:pt>
                <c:pt idx="891">
                  <c:v>0.57949063775696497</c:v>
                </c:pt>
                <c:pt idx="892">
                  <c:v>0.57529500170444603</c:v>
                </c:pt>
                <c:pt idx="893">
                  <c:v>0.57155847381713898</c:v>
                </c:pt>
                <c:pt idx="894">
                  <c:v>0.56896988181680097</c:v>
                </c:pt>
                <c:pt idx="895">
                  <c:v>0.56341988652245001</c:v>
                </c:pt>
                <c:pt idx="896">
                  <c:v>0.56096357000582397</c:v>
                </c:pt>
                <c:pt idx="897">
                  <c:v>0.55829220893472398</c:v>
                </c:pt>
                <c:pt idx="898">
                  <c:v>0.55599092610374801</c:v>
                </c:pt>
                <c:pt idx="899">
                  <c:v>0.55298614480478103</c:v>
                </c:pt>
                <c:pt idx="900">
                  <c:v>0.550446637216645</c:v>
                </c:pt>
                <c:pt idx="901">
                  <c:v>0.54720206973519803</c:v>
                </c:pt>
                <c:pt idx="902">
                  <c:v>0.54285335806051505</c:v>
                </c:pt>
                <c:pt idx="903">
                  <c:v>0.53935047206775599</c:v>
                </c:pt>
                <c:pt idx="904">
                  <c:v>0.53670227809499604</c:v>
                </c:pt>
                <c:pt idx="905">
                  <c:v>0.53276026838414603</c:v>
                </c:pt>
                <c:pt idx="906">
                  <c:v>0.52898266871300303</c:v>
                </c:pt>
                <c:pt idx="907">
                  <c:v>0.52566628904017099</c:v>
                </c:pt>
                <c:pt idx="908">
                  <c:v>0.52447939127543997</c:v>
                </c:pt>
                <c:pt idx="909">
                  <c:v>0.52210598759052596</c:v>
                </c:pt>
                <c:pt idx="910">
                  <c:v>0.519516653490391</c:v>
                </c:pt>
                <c:pt idx="911">
                  <c:v>0.51602588467228205</c:v>
                </c:pt>
                <c:pt idx="912">
                  <c:v>0.51290098587006205</c:v>
                </c:pt>
                <c:pt idx="913">
                  <c:v>0.51024149080401404</c:v>
                </c:pt>
                <c:pt idx="914">
                  <c:v>0.50854168831186497</c:v>
                </c:pt>
                <c:pt idx="915">
                  <c:v>0.50633797369151901</c:v>
                </c:pt>
                <c:pt idx="916">
                  <c:v>0.50372476563843804</c:v>
                </c:pt>
                <c:pt idx="917">
                  <c:v>0.50197336231877898</c:v>
                </c:pt>
                <c:pt idx="918">
                  <c:v>0.49853961610122999</c:v>
                </c:pt>
              </c:numCache>
            </c:numRef>
          </c:val>
          <c:smooth val="0"/>
          <c:extLst>
            <c:ext xmlns:c16="http://schemas.microsoft.com/office/drawing/2014/chart" uri="{C3380CC4-5D6E-409C-BE32-E72D297353CC}">
              <c16:uniqueId val="{00000001-C67C-426F-BC2C-EFD6819E26FF}"/>
            </c:ext>
          </c:extLst>
        </c:ser>
        <c:dLbls>
          <c:showLegendKey val="0"/>
          <c:showVal val="0"/>
          <c:showCatName val="0"/>
          <c:showSerName val="0"/>
          <c:showPercent val="0"/>
          <c:showBubbleSize val="0"/>
        </c:dLbls>
        <c:smooth val="0"/>
        <c:axId val="1421182175"/>
        <c:axId val="1421173439"/>
      </c:lineChart>
      <c:catAx>
        <c:axId val="1421182175"/>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21173439"/>
        <c:crosses val="autoZero"/>
        <c:auto val="1"/>
        <c:lblAlgn val="ctr"/>
        <c:lblOffset val="100"/>
        <c:noMultiLvlLbl val="0"/>
      </c:catAx>
      <c:valAx>
        <c:axId val="142117343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2118217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esource Collapse Vs. Time, with combinations</a:t>
            </a:r>
            <a:r>
              <a:rPr lang="en-US" baseline="0"/>
              <a:t> of commercial crop parameters</a:t>
            </a:r>
            <a:r>
              <a:rPr lang="en-US"/>
              <a:t>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val>
            <c:numRef>
              <c:f>'exp17'!$B$43:$B$2454</c:f>
              <c:numCache>
                <c:formatCode>General</c:formatCode>
                <c:ptCount val="2412"/>
                <c:pt idx="0">
                  <c:v>8.8321733163415299</c:v>
                </c:pt>
                <c:pt idx="1">
                  <c:v>8.7346338594255393</c:v>
                </c:pt>
                <c:pt idx="2">
                  <c:v>8.6374455002195596</c:v>
                </c:pt>
                <c:pt idx="3">
                  <c:v>8.5410981497978007</c:v>
                </c:pt>
                <c:pt idx="4">
                  <c:v>8.4455611179402403</c:v>
                </c:pt>
                <c:pt idx="5">
                  <c:v>8.3507898772728097</c:v>
                </c:pt>
                <c:pt idx="6">
                  <c:v>8.2569161191121605</c:v>
                </c:pt>
                <c:pt idx="7">
                  <c:v>8.1648640170723308</c:v>
                </c:pt>
                <c:pt idx="8">
                  <c:v>8.0739057524734008</c:v>
                </c:pt>
                <c:pt idx="9">
                  <c:v>7.9862497137536099</c:v>
                </c:pt>
                <c:pt idx="10">
                  <c:v>7.9009709063939102</c:v>
                </c:pt>
                <c:pt idx="11">
                  <c:v>7.8192031101893003</c:v>
                </c:pt>
                <c:pt idx="12">
                  <c:v>7.7396309185360703</c:v>
                </c:pt>
                <c:pt idx="13">
                  <c:v>7.6623243364400304</c:v>
                </c:pt>
                <c:pt idx="14">
                  <c:v>7.5891473446004003</c:v>
                </c:pt>
                <c:pt idx="15">
                  <c:v>7.5175221479745096</c:v>
                </c:pt>
                <c:pt idx="16">
                  <c:v>7.4464542993022302</c:v>
                </c:pt>
                <c:pt idx="17">
                  <c:v>7.3768040479718699</c:v>
                </c:pt>
                <c:pt idx="18">
                  <c:v>7.3104285104340203</c:v>
                </c:pt>
                <c:pt idx="19">
                  <c:v>7.2450611703163004</c:v>
                </c:pt>
                <c:pt idx="20">
                  <c:v>7.18263721442238</c:v>
                </c:pt>
                <c:pt idx="21">
                  <c:v>7.1228647483633898</c:v>
                </c:pt>
                <c:pt idx="22">
                  <c:v>7.0646388103352802</c:v>
                </c:pt>
                <c:pt idx="23">
                  <c:v>7.0089277119580302</c:v>
                </c:pt>
                <c:pt idx="24">
                  <c:v>6.9534673805986502</c:v>
                </c:pt>
                <c:pt idx="25">
                  <c:v>6.9010060360657697</c:v>
                </c:pt>
                <c:pt idx="26">
                  <c:v>6.8518140311495497</c:v>
                </c:pt>
                <c:pt idx="27">
                  <c:v>6.8049087767827299</c:v>
                </c:pt>
                <c:pt idx="28">
                  <c:v>6.7602699342278196</c:v>
                </c:pt>
                <c:pt idx="29">
                  <c:v>6.7160369347573399</c:v>
                </c:pt>
                <c:pt idx="30">
                  <c:v>6.6762181721477996</c:v>
                </c:pt>
                <c:pt idx="31">
                  <c:v>6.63629469299687</c:v>
                </c:pt>
                <c:pt idx="32">
                  <c:v>6.6006685386338804</c:v>
                </c:pt>
                <c:pt idx="33">
                  <c:v>6.5669684366883896</c:v>
                </c:pt>
                <c:pt idx="34">
                  <c:v>6.53244242177575</c:v>
                </c:pt>
                <c:pt idx="35">
                  <c:v>6.5012062579222896</c:v>
                </c:pt>
                <c:pt idx="36">
                  <c:v>6.4711936260975902</c:v>
                </c:pt>
                <c:pt idx="37">
                  <c:v>6.4432698596531397</c:v>
                </c:pt>
                <c:pt idx="38">
                  <c:v>6.4171410690042103</c:v>
                </c:pt>
                <c:pt idx="39">
                  <c:v>6.3933849405562304</c:v>
                </c:pt>
                <c:pt idx="40">
                  <c:v>6.3718910108854301</c:v>
                </c:pt>
                <c:pt idx="41">
                  <c:v>6.3492187097794499</c:v>
                </c:pt>
                <c:pt idx="42">
                  <c:v>6.3289974492057901</c:v>
                </c:pt>
                <c:pt idx="43">
                  <c:v>6.3097470147982797</c:v>
                </c:pt>
                <c:pt idx="44">
                  <c:v>6.2940089950295697</c:v>
                </c:pt>
                <c:pt idx="45">
                  <c:v>6.2770668912766796</c:v>
                </c:pt>
                <c:pt idx="46">
                  <c:v>6.2608845238368902</c:v>
                </c:pt>
                <c:pt idx="47">
                  <c:v>6.2459469765527604</c:v>
                </c:pt>
                <c:pt idx="48">
                  <c:v>6.2318624280623798</c:v>
                </c:pt>
                <c:pt idx="49">
                  <c:v>6.21862326742598</c:v>
                </c:pt>
                <c:pt idx="50">
                  <c:v>6.2074030553712802</c:v>
                </c:pt>
                <c:pt idx="51">
                  <c:v>6.1961403357576597</c:v>
                </c:pt>
                <c:pt idx="52">
                  <c:v>6.1864940566313296</c:v>
                </c:pt>
                <c:pt idx="53">
                  <c:v>6.1770830999702797</c:v>
                </c:pt>
                <c:pt idx="54">
                  <c:v>6.1695764071566597</c:v>
                </c:pt>
                <c:pt idx="55">
                  <c:v>6.1612281351581402</c:v>
                </c:pt>
                <c:pt idx="56">
                  <c:v>6.15321116486066</c:v>
                </c:pt>
                <c:pt idx="57">
                  <c:v>6.1478790712485596</c:v>
                </c:pt>
                <c:pt idx="58">
                  <c:v>6.1403308055533499</c:v>
                </c:pt>
                <c:pt idx="59">
                  <c:v>6.13507036470532</c:v>
                </c:pt>
                <c:pt idx="60">
                  <c:v>6.13023320249461</c:v>
                </c:pt>
                <c:pt idx="61">
                  <c:v>6.1269876182501299</c:v>
                </c:pt>
                <c:pt idx="62">
                  <c:v>6.1242491509517398</c:v>
                </c:pt>
                <c:pt idx="63">
                  <c:v>6.1233893770724803</c:v>
                </c:pt>
                <c:pt idx="64">
                  <c:v>6.12234699846932</c:v>
                </c:pt>
                <c:pt idx="65">
                  <c:v>6.1221946612435199</c:v>
                </c:pt>
                <c:pt idx="66">
                  <c:v>6.1219528151771101</c:v>
                </c:pt>
                <c:pt idx="67">
                  <c:v>6.1214208520635998</c:v>
                </c:pt>
                <c:pt idx="68">
                  <c:v>6.1235433314763403</c:v>
                </c:pt>
                <c:pt idx="69">
                  <c:v>6.1256689571459404</c:v>
                </c:pt>
                <c:pt idx="70">
                  <c:v>6.1282877486692202</c:v>
                </c:pt>
                <c:pt idx="71">
                  <c:v>6.1301251047222003</c:v>
                </c:pt>
                <c:pt idx="72">
                  <c:v>6.1314757507067004</c:v>
                </c:pt>
                <c:pt idx="73">
                  <c:v>6.1325360322499698</c:v>
                </c:pt>
                <c:pt idx="74">
                  <c:v>6.1334016438257004</c:v>
                </c:pt>
                <c:pt idx="75">
                  <c:v>6.1353471871276604</c:v>
                </c:pt>
                <c:pt idx="76">
                  <c:v>6.13660915738041</c:v>
                </c:pt>
                <c:pt idx="77">
                  <c:v>6.1372850781610504</c:v>
                </c:pt>
                <c:pt idx="78">
                  <c:v>6.1400211368187803</c:v>
                </c:pt>
                <c:pt idx="79">
                  <c:v>6.1425655006147304</c:v>
                </c:pt>
                <c:pt idx="80">
                  <c:v>6.1452066895350104</c:v>
                </c:pt>
                <c:pt idx="81">
                  <c:v>6.1472608955100396</c:v>
                </c:pt>
                <c:pt idx="82">
                  <c:v>6.1486290386050504</c:v>
                </c:pt>
                <c:pt idx="83">
                  <c:v>6.1517580968871597</c:v>
                </c:pt>
                <c:pt idx="84">
                  <c:v>6.1540013108393499</c:v>
                </c:pt>
                <c:pt idx="85">
                  <c:v>6.1558505896221201</c:v>
                </c:pt>
                <c:pt idx="86">
                  <c:v>6.1585780493809503</c:v>
                </c:pt>
                <c:pt idx="87">
                  <c:v>6.1616907267611003</c:v>
                </c:pt>
                <c:pt idx="88">
                  <c:v>6.1654796297227499</c:v>
                </c:pt>
                <c:pt idx="89">
                  <c:v>6.1688690491465996</c:v>
                </c:pt>
                <c:pt idx="90">
                  <c:v>6.1728384960928198</c:v>
                </c:pt>
                <c:pt idx="91">
                  <c:v>6.1773888071865404</c:v>
                </c:pt>
                <c:pt idx="92">
                  <c:v>6.1810439703390703</c:v>
                </c:pt>
                <c:pt idx="93">
                  <c:v>6.1849795873475504</c:v>
                </c:pt>
                <c:pt idx="94">
                  <c:v>6.1879189705111397</c:v>
                </c:pt>
                <c:pt idx="95">
                  <c:v>6.19104289712502</c:v>
                </c:pt>
                <c:pt idx="96">
                  <c:v>6.19347198977463</c:v>
                </c:pt>
                <c:pt idx="97">
                  <c:v>6.1968709643686797</c:v>
                </c:pt>
                <c:pt idx="98">
                  <c:v>6.2005552414871401</c:v>
                </c:pt>
                <c:pt idx="99">
                  <c:v>6.20266595352658</c:v>
                </c:pt>
                <c:pt idx="100">
                  <c:v>6.20594367870752</c:v>
                </c:pt>
                <c:pt idx="101">
                  <c:v>6.2073477433412201</c:v>
                </c:pt>
                <c:pt idx="102">
                  <c:v>6.2094278265513196</c:v>
                </c:pt>
                <c:pt idx="103">
                  <c:v>6.2109101656278298</c:v>
                </c:pt>
                <c:pt idx="104">
                  <c:v>6.2126794886308003</c:v>
                </c:pt>
                <c:pt idx="105">
                  <c:v>6.2147370418632502</c:v>
                </c:pt>
                <c:pt idx="106">
                  <c:v>6.21727831198461</c:v>
                </c:pt>
                <c:pt idx="107">
                  <c:v>6.2185391693659398</c:v>
                </c:pt>
                <c:pt idx="108">
                  <c:v>6.2205776550885803</c:v>
                </c:pt>
                <c:pt idx="109">
                  <c:v>6.2232956319893002</c:v>
                </c:pt>
                <c:pt idx="110">
                  <c:v>6.2243416752330099</c:v>
                </c:pt>
                <c:pt idx="111">
                  <c:v>6.2266516374257996</c:v>
                </c:pt>
                <c:pt idx="112">
                  <c:v>6.2288537092489404</c:v>
                </c:pt>
                <c:pt idx="113">
                  <c:v>6.2313383921070704</c:v>
                </c:pt>
                <c:pt idx="114">
                  <c:v>6.2321456778537296</c:v>
                </c:pt>
                <c:pt idx="115">
                  <c:v>6.2332330175135899</c:v>
                </c:pt>
                <c:pt idx="116">
                  <c:v>6.2357786789024603</c:v>
                </c:pt>
                <c:pt idx="117">
                  <c:v>6.2378254502381898</c:v>
                </c:pt>
                <c:pt idx="118">
                  <c:v>6.2387888904036997</c:v>
                </c:pt>
                <c:pt idx="119">
                  <c:v>6.2400398816740399</c:v>
                </c:pt>
                <c:pt idx="120">
                  <c:v>6.2401086744902603</c:v>
                </c:pt>
                <c:pt idx="121">
                  <c:v>6.2416451004190003</c:v>
                </c:pt>
                <c:pt idx="122">
                  <c:v>6.2419999771822399</c:v>
                </c:pt>
                <c:pt idx="123">
                  <c:v>6.2429363755555496</c:v>
                </c:pt>
                <c:pt idx="124">
                  <c:v>6.2421967505141502</c:v>
                </c:pt>
                <c:pt idx="125">
                  <c:v>6.24184451957432</c:v>
                </c:pt>
                <c:pt idx="126">
                  <c:v>6.2409003269387702</c:v>
                </c:pt>
                <c:pt idx="127">
                  <c:v>6.2405436745932903</c:v>
                </c:pt>
                <c:pt idx="128">
                  <c:v>6.2390102303091499</c:v>
                </c:pt>
                <c:pt idx="129">
                  <c:v>6.2375733506890203</c:v>
                </c:pt>
                <c:pt idx="130">
                  <c:v>6.2384928007512697</c:v>
                </c:pt>
                <c:pt idx="131">
                  <c:v>6.2387263754489597</c:v>
                </c:pt>
                <c:pt idx="132">
                  <c:v>6.2376822473483404</c:v>
                </c:pt>
                <c:pt idx="133">
                  <c:v>6.2368309261478299</c:v>
                </c:pt>
                <c:pt idx="134">
                  <c:v>6.2364658282960796</c:v>
                </c:pt>
                <c:pt idx="135">
                  <c:v>6.2357987678660898</c:v>
                </c:pt>
                <c:pt idx="136">
                  <c:v>6.2352241019000401</c:v>
                </c:pt>
                <c:pt idx="137">
                  <c:v>6.2346430392999403</c:v>
                </c:pt>
                <c:pt idx="138">
                  <c:v>6.2336662176596702</c:v>
                </c:pt>
                <c:pt idx="139">
                  <c:v>6.2322970345949296</c:v>
                </c:pt>
                <c:pt idx="140">
                  <c:v>6.2325927756283503</c:v>
                </c:pt>
                <c:pt idx="141">
                  <c:v>6.2303376289433396</c:v>
                </c:pt>
                <c:pt idx="142">
                  <c:v>6.22964348224194</c:v>
                </c:pt>
                <c:pt idx="143">
                  <c:v>6.22786909843507</c:v>
                </c:pt>
                <c:pt idx="144">
                  <c:v>6.2275620040275799</c:v>
                </c:pt>
                <c:pt idx="145">
                  <c:v>6.2278448813793199</c:v>
                </c:pt>
                <c:pt idx="146">
                  <c:v>6.2278320647263197</c:v>
                </c:pt>
                <c:pt idx="147">
                  <c:v>6.22869815123798</c:v>
                </c:pt>
                <c:pt idx="148">
                  <c:v>6.2282859326484701</c:v>
                </c:pt>
                <c:pt idx="149">
                  <c:v>6.22816835801311</c:v>
                </c:pt>
                <c:pt idx="150">
                  <c:v>6.2289306325043601</c:v>
                </c:pt>
                <c:pt idx="151">
                  <c:v>6.2280238853864098</c:v>
                </c:pt>
                <c:pt idx="152">
                  <c:v>6.22779884347029</c:v>
                </c:pt>
                <c:pt idx="153">
                  <c:v>6.2274713249474196</c:v>
                </c:pt>
                <c:pt idx="154">
                  <c:v>6.2280242969463604</c:v>
                </c:pt>
                <c:pt idx="155">
                  <c:v>6.22769271297543</c:v>
                </c:pt>
                <c:pt idx="156">
                  <c:v>6.2267706448074804</c:v>
                </c:pt>
                <c:pt idx="157">
                  <c:v>6.2263358032100902</c:v>
                </c:pt>
                <c:pt idx="158">
                  <c:v>6.2266819470016799</c:v>
                </c:pt>
                <c:pt idx="159">
                  <c:v>6.2264331014282597</c:v>
                </c:pt>
                <c:pt idx="160">
                  <c:v>6.22519314381009</c:v>
                </c:pt>
                <c:pt idx="161">
                  <c:v>6.2246326282265896</c:v>
                </c:pt>
                <c:pt idx="162">
                  <c:v>6.22259604564191</c:v>
                </c:pt>
                <c:pt idx="163">
                  <c:v>6.2215337671543001</c:v>
                </c:pt>
                <c:pt idx="164">
                  <c:v>6.2193898817947701</c:v>
                </c:pt>
                <c:pt idx="165">
                  <c:v>6.2173413892366902</c:v>
                </c:pt>
                <c:pt idx="166">
                  <c:v>6.216370038919</c:v>
                </c:pt>
                <c:pt idx="167">
                  <c:v>6.2160867912178004</c:v>
                </c:pt>
                <c:pt idx="168">
                  <c:v>6.2160991713915896</c:v>
                </c:pt>
                <c:pt idx="169">
                  <c:v>6.2163100064630097</c:v>
                </c:pt>
                <c:pt idx="170">
                  <c:v>6.2158384438529</c:v>
                </c:pt>
                <c:pt idx="171">
                  <c:v>6.2143879830626902</c:v>
                </c:pt>
                <c:pt idx="172">
                  <c:v>6.2130349831097904</c:v>
                </c:pt>
                <c:pt idx="173">
                  <c:v>6.2122714260009202</c:v>
                </c:pt>
                <c:pt idx="174">
                  <c:v>6.2112173308581697</c:v>
                </c:pt>
                <c:pt idx="175">
                  <c:v>6.2098699332780898</c:v>
                </c:pt>
                <c:pt idx="176">
                  <c:v>6.2097015991846396</c:v>
                </c:pt>
                <c:pt idx="177">
                  <c:v>6.2068897604648896</c:v>
                </c:pt>
                <c:pt idx="178">
                  <c:v>6.2053518994130403</c:v>
                </c:pt>
                <c:pt idx="179">
                  <c:v>6.2037171677962704</c:v>
                </c:pt>
                <c:pt idx="180">
                  <c:v>6.2026731621875797</c:v>
                </c:pt>
                <c:pt idx="181">
                  <c:v>6.2030999098922299</c:v>
                </c:pt>
                <c:pt idx="182">
                  <c:v>6.2022497528435396</c:v>
                </c:pt>
                <c:pt idx="183">
                  <c:v>6.2025762602813996</c:v>
                </c:pt>
                <c:pt idx="184">
                  <c:v>6.2017238201346601</c:v>
                </c:pt>
                <c:pt idx="185">
                  <c:v>6.2007724355025298</c:v>
                </c:pt>
                <c:pt idx="186">
                  <c:v>6.2011892577282</c:v>
                </c:pt>
                <c:pt idx="187">
                  <c:v>6.2007212539564103</c:v>
                </c:pt>
                <c:pt idx="188">
                  <c:v>6.1987815932987198</c:v>
                </c:pt>
                <c:pt idx="189">
                  <c:v>6.1967474274954597</c:v>
                </c:pt>
                <c:pt idx="190">
                  <c:v>6.1962866455194803</c:v>
                </c:pt>
                <c:pt idx="191">
                  <c:v>6.1961239716735301</c:v>
                </c:pt>
                <c:pt idx="192">
                  <c:v>6.1949846436709297</c:v>
                </c:pt>
                <c:pt idx="193">
                  <c:v>6.1947350937607704</c:v>
                </c:pt>
                <c:pt idx="194">
                  <c:v>6.1937050144120596</c:v>
                </c:pt>
                <c:pt idx="195">
                  <c:v>6.1936556324380696</c:v>
                </c:pt>
                <c:pt idx="196">
                  <c:v>6.1937054180959201</c:v>
                </c:pt>
                <c:pt idx="197">
                  <c:v>6.1932653323066402</c:v>
                </c:pt>
                <c:pt idx="198">
                  <c:v>6.1927231459002101</c:v>
                </c:pt>
                <c:pt idx="199">
                  <c:v>6.1925721643571698</c:v>
                </c:pt>
                <c:pt idx="200">
                  <c:v>6.1928105870500403</c:v>
                </c:pt>
                <c:pt idx="201">
                  <c:v>6.1910878539237801</c:v>
                </c:pt>
                <c:pt idx="202">
                  <c:v>6.1896577487488296</c:v>
                </c:pt>
                <c:pt idx="203">
                  <c:v>6.1890110304080697</c:v>
                </c:pt>
                <c:pt idx="204">
                  <c:v>6.1876812931184997</c:v>
                </c:pt>
                <c:pt idx="205">
                  <c:v>6.1862549306107804</c:v>
                </c:pt>
                <c:pt idx="206">
                  <c:v>6.1842466191803602</c:v>
                </c:pt>
                <c:pt idx="207">
                  <c:v>6.1828369103901402</c:v>
                </c:pt>
                <c:pt idx="208">
                  <c:v>6.1812373100803004</c:v>
                </c:pt>
                <c:pt idx="209">
                  <c:v>6.1787554185481799</c:v>
                </c:pt>
                <c:pt idx="210">
                  <c:v>6.1767673956552303</c:v>
                </c:pt>
                <c:pt idx="211">
                  <c:v>6.1740989975773903</c:v>
                </c:pt>
                <c:pt idx="212">
                  <c:v>6.17103991178658</c:v>
                </c:pt>
                <c:pt idx="213">
                  <c:v>6.1677891293549303</c:v>
                </c:pt>
                <c:pt idx="214">
                  <c:v>6.1644477371072099</c:v>
                </c:pt>
                <c:pt idx="215">
                  <c:v>6.1606274117917703</c:v>
                </c:pt>
                <c:pt idx="216">
                  <c:v>6.1569166251931904</c:v>
                </c:pt>
                <c:pt idx="217">
                  <c:v>6.1545802684526896</c:v>
                </c:pt>
                <c:pt idx="218">
                  <c:v>6.1507773141848103</c:v>
                </c:pt>
                <c:pt idx="219">
                  <c:v>6.1474657156778596</c:v>
                </c:pt>
                <c:pt idx="220">
                  <c:v>6.1460239493471303</c:v>
                </c:pt>
                <c:pt idx="221">
                  <c:v>6.1428204386909</c:v>
                </c:pt>
                <c:pt idx="222">
                  <c:v>6.1411879571358199</c:v>
                </c:pt>
                <c:pt idx="223">
                  <c:v>6.1393676095175298</c:v>
                </c:pt>
                <c:pt idx="224">
                  <c:v>6.1374554583018197</c:v>
                </c:pt>
                <c:pt idx="225">
                  <c:v>6.1348607794641898</c:v>
                </c:pt>
                <c:pt idx="226">
                  <c:v>6.1317841320183</c:v>
                </c:pt>
                <c:pt idx="227">
                  <c:v>6.1285216339883704</c:v>
                </c:pt>
                <c:pt idx="228">
                  <c:v>6.1243875782236303</c:v>
                </c:pt>
                <c:pt idx="229">
                  <c:v>6.1202680597591703</c:v>
                </c:pt>
                <c:pt idx="230">
                  <c:v>6.1168483532109104</c:v>
                </c:pt>
                <c:pt idx="231">
                  <c:v>6.1132429123679497</c:v>
                </c:pt>
                <c:pt idx="232">
                  <c:v>6.1094450544513199</c:v>
                </c:pt>
                <c:pt idx="233">
                  <c:v>6.1055532328812596</c:v>
                </c:pt>
                <c:pt idx="234">
                  <c:v>6.1002991429430198</c:v>
                </c:pt>
                <c:pt idx="235">
                  <c:v>6.0970124244291899</c:v>
                </c:pt>
                <c:pt idx="236">
                  <c:v>6.0930475162846296</c:v>
                </c:pt>
                <c:pt idx="237">
                  <c:v>6.0879112017859498</c:v>
                </c:pt>
                <c:pt idx="238">
                  <c:v>6.0826838884453798</c:v>
                </c:pt>
                <c:pt idx="239">
                  <c:v>6.0777621821704804</c:v>
                </c:pt>
                <c:pt idx="240">
                  <c:v>6.0704976849074601</c:v>
                </c:pt>
                <c:pt idx="241">
                  <c:v>6.0655014075313902</c:v>
                </c:pt>
                <c:pt idx="242">
                  <c:v>6.0600291499876304</c:v>
                </c:pt>
                <c:pt idx="243">
                  <c:v>6.0554587218408704</c:v>
                </c:pt>
                <c:pt idx="244">
                  <c:v>6.0507145554432098</c:v>
                </c:pt>
                <c:pt idx="245">
                  <c:v>6.04442028316108</c:v>
                </c:pt>
                <c:pt idx="246">
                  <c:v>6.0401934697869999</c:v>
                </c:pt>
                <c:pt idx="247">
                  <c:v>6.0340178639191704</c:v>
                </c:pt>
                <c:pt idx="248">
                  <c:v>6.0274602339773002</c:v>
                </c:pt>
                <c:pt idx="249">
                  <c:v>6.0213066305746903</c:v>
                </c:pt>
                <c:pt idx="250">
                  <c:v>6.0154619728826999</c:v>
                </c:pt>
                <c:pt idx="251">
                  <c:v>6.0096340062809999</c:v>
                </c:pt>
                <c:pt idx="252">
                  <c:v>6.0047022175704896</c:v>
                </c:pt>
                <c:pt idx="253">
                  <c:v>5.9999826965937304</c:v>
                </c:pt>
                <c:pt idx="254">
                  <c:v>5.9951846431979003</c:v>
                </c:pt>
                <c:pt idx="255">
                  <c:v>5.9894238886598297</c:v>
                </c:pt>
                <c:pt idx="256">
                  <c:v>5.9837779517622396</c:v>
                </c:pt>
                <c:pt idx="257">
                  <c:v>5.9788319412014603</c:v>
                </c:pt>
                <c:pt idx="258">
                  <c:v>5.9733152512113996</c:v>
                </c:pt>
                <c:pt idx="259">
                  <c:v>5.9695762793010996</c:v>
                </c:pt>
                <c:pt idx="260">
                  <c:v>5.9646750625891301</c:v>
                </c:pt>
                <c:pt idx="261">
                  <c:v>5.9591979881010397</c:v>
                </c:pt>
                <c:pt idx="262">
                  <c:v>5.9546174124626097</c:v>
                </c:pt>
                <c:pt idx="263">
                  <c:v>5.9499540398355997</c:v>
                </c:pt>
                <c:pt idx="264">
                  <c:v>5.9459930112961397</c:v>
                </c:pt>
                <c:pt idx="265">
                  <c:v>5.9416501942101601</c:v>
                </c:pt>
                <c:pt idx="266">
                  <c:v>5.93702742697291</c:v>
                </c:pt>
                <c:pt idx="267">
                  <c:v>5.9326174534533402</c:v>
                </c:pt>
                <c:pt idx="268">
                  <c:v>5.9270474044420203</c:v>
                </c:pt>
                <c:pt idx="269">
                  <c:v>5.9223773038179504</c:v>
                </c:pt>
                <c:pt idx="270">
                  <c:v>5.9159554494870799</c:v>
                </c:pt>
                <c:pt idx="271">
                  <c:v>5.9114113976797498</c:v>
                </c:pt>
                <c:pt idx="272">
                  <c:v>5.9066882219255703</c:v>
                </c:pt>
                <c:pt idx="273">
                  <c:v>5.9011919263358399</c:v>
                </c:pt>
                <c:pt idx="274">
                  <c:v>5.8957065808364</c:v>
                </c:pt>
                <c:pt idx="275">
                  <c:v>5.8900398681793797</c:v>
                </c:pt>
                <c:pt idx="276">
                  <c:v>5.8860556130998702</c:v>
                </c:pt>
                <c:pt idx="277">
                  <c:v>5.8807141904757696</c:v>
                </c:pt>
                <c:pt idx="278">
                  <c:v>5.8768629701075001</c:v>
                </c:pt>
                <c:pt idx="279">
                  <c:v>5.8722410704098396</c:v>
                </c:pt>
                <c:pt idx="280">
                  <c:v>5.8682162626225898</c:v>
                </c:pt>
                <c:pt idx="281">
                  <c:v>5.8643952007742604</c:v>
                </c:pt>
                <c:pt idx="282">
                  <c:v>5.8602888428415403</c:v>
                </c:pt>
                <c:pt idx="283">
                  <c:v>5.8557999899811897</c:v>
                </c:pt>
                <c:pt idx="284">
                  <c:v>5.8504349943684302</c:v>
                </c:pt>
                <c:pt idx="285">
                  <c:v>5.8469348931624596</c:v>
                </c:pt>
                <c:pt idx="286">
                  <c:v>5.8437407328791302</c:v>
                </c:pt>
                <c:pt idx="287">
                  <c:v>5.83928144151096</c:v>
                </c:pt>
                <c:pt idx="288">
                  <c:v>5.8358148423145</c:v>
                </c:pt>
                <c:pt idx="289">
                  <c:v>5.83206456922633</c:v>
                </c:pt>
                <c:pt idx="290">
                  <c:v>5.8290120228323499</c:v>
                </c:pt>
                <c:pt idx="291">
                  <c:v>5.8251886971889499</c:v>
                </c:pt>
                <c:pt idx="292">
                  <c:v>5.82019798482788</c:v>
                </c:pt>
                <c:pt idx="293">
                  <c:v>5.8148167146568897</c:v>
                </c:pt>
                <c:pt idx="294">
                  <c:v>5.8107145744043898</c:v>
                </c:pt>
                <c:pt idx="295">
                  <c:v>5.80622881864692</c:v>
                </c:pt>
                <c:pt idx="296">
                  <c:v>5.8017443668237503</c:v>
                </c:pt>
                <c:pt idx="297">
                  <c:v>5.7964865735363302</c:v>
                </c:pt>
                <c:pt idx="298">
                  <c:v>5.7928011547518699</c:v>
                </c:pt>
                <c:pt idx="299">
                  <c:v>5.7876545490615303</c:v>
                </c:pt>
                <c:pt idx="300">
                  <c:v>5.7831055635559503</c:v>
                </c:pt>
                <c:pt idx="301">
                  <c:v>5.7798376781291001</c:v>
                </c:pt>
                <c:pt idx="302">
                  <c:v>5.7760862196081497</c:v>
                </c:pt>
                <c:pt idx="303">
                  <c:v>5.7720474661696404</c:v>
                </c:pt>
                <c:pt idx="304">
                  <c:v>5.7689960190928096</c:v>
                </c:pt>
                <c:pt idx="305">
                  <c:v>5.76399269613347</c:v>
                </c:pt>
                <c:pt idx="306">
                  <c:v>5.7595861196498399</c:v>
                </c:pt>
                <c:pt idx="307">
                  <c:v>5.7554852270056598</c:v>
                </c:pt>
                <c:pt idx="308">
                  <c:v>5.7503154611177596</c:v>
                </c:pt>
                <c:pt idx="309">
                  <c:v>5.7438822527619298</c:v>
                </c:pt>
                <c:pt idx="310">
                  <c:v>5.7374607456632596</c:v>
                </c:pt>
                <c:pt idx="311">
                  <c:v>5.7327173071568502</c:v>
                </c:pt>
                <c:pt idx="312">
                  <c:v>5.7283797388270301</c:v>
                </c:pt>
                <c:pt idx="313">
                  <c:v>5.7247445174017502</c:v>
                </c:pt>
                <c:pt idx="314">
                  <c:v>5.7195589725657996</c:v>
                </c:pt>
                <c:pt idx="315">
                  <c:v>5.7145788050888804</c:v>
                </c:pt>
                <c:pt idx="316">
                  <c:v>5.7101072136462099</c:v>
                </c:pt>
                <c:pt idx="317">
                  <c:v>5.70702306501469</c:v>
                </c:pt>
                <c:pt idx="318">
                  <c:v>5.7036605155967397</c:v>
                </c:pt>
                <c:pt idx="319">
                  <c:v>5.7005068105446099</c:v>
                </c:pt>
                <c:pt idx="320">
                  <c:v>5.6969675343043402</c:v>
                </c:pt>
                <c:pt idx="321">
                  <c:v>5.6930486435532499</c:v>
                </c:pt>
                <c:pt idx="322">
                  <c:v>5.6901242503363401</c:v>
                </c:pt>
                <c:pt idx="323">
                  <c:v>5.6872142396326897</c:v>
                </c:pt>
                <c:pt idx="324">
                  <c:v>5.6845165192880103</c:v>
                </c:pt>
                <c:pt idx="325">
                  <c:v>5.6808515152084098</c:v>
                </c:pt>
                <c:pt idx="326">
                  <c:v>5.6777832046631698</c:v>
                </c:pt>
                <c:pt idx="327">
                  <c:v>5.6750169676051199</c:v>
                </c:pt>
                <c:pt idx="328">
                  <c:v>5.6719618146143</c:v>
                </c:pt>
                <c:pt idx="329">
                  <c:v>5.6684222729956897</c:v>
                </c:pt>
                <c:pt idx="330">
                  <c:v>5.6648883991207004</c:v>
                </c:pt>
                <c:pt idx="331">
                  <c:v>5.6616599042565703</c:v>
                </c:pt>
                <c:pt idx="332">
                  <c:v>5.6581574775330798</c:v>
                </c:pt>
                <c:pt idx="333">
                  <c:v>5.6540820910357903</c:v>
                </c:pt>
                <c:pt idx="334">
                  <c:v>5.6492362641705096</c:v>
                </c:pt>
                <c:pt idx="335">
                  <c:v>5.6460627435594102</c:v>
                </c:pt>
                <c:pt idx="336">
                  <c:v>5.6430015385433299</c:v>
                </c:pt>
                <c:pt idx="337">
                  <c:v>5.6393632486589897</c:v>
                </c:pt>
                <c:pt idx="338">
                  <c:v>5.6355390030228696</c:v>
                </c:pt>
                <c:pt idx="339">
                  <c:v>5.6319176898519903</c:v>
                </c:pt>
                <c:pt idx="340">
                  <c:v>5.6285994922995197</c:v>
                </c:pt>
                <c:pt idx="341">
                  <c:v>5.6250997885430403</c:v>
                </c:pt>
                <c:pt idx="342">
                  <c:v>5.6206267216670103</c:v>
                </c:pt>
                <c:pt idx="343">
                  <c:v>5.61703620782228</c:v>
                </c:pt>
                <c:pt idx="344">
                  <c:v>5.6139396324534703</c:v>
                </c:pt>
                <c:pt idx="345">
                  <c:v>5.6114378373235203</c:v>
                </c:pt>
                <c:pt idx="346">
                  <c:v>5.6084552328228199</c:v>
                </c:pt>
                <c:pt idx="347">
                  <c:v>5.6056736593905896</c:v>
                </c:pt>
                <c:pt idx="348">
                  <c:v>5.6011372886639696</c:v>
                </c:pt>
                <c:pt idx="349">
                  <c:v>5.5971984958627896</c:v>
                </c:pt>
                <c:pt idx="350">
                  <c:v>5.5941539746553204</c:v>
                </c:pt>
                <c:pt idx="351">
                  <c:v>5.5899437477065099</c:v>
                </c:pt>
                <c:pt idx="352">
                  <c:v>5.5870222633636901</c:v>
                </c:pt>
                <c:pt idx="353">
                  <c:v>5.5828385906198204</c:v>
                </c:pt>
                <c:pt idx="354">
                  <c:v>5.5789605897550203</c:v>
                </c:pt>
                <c:pt idx="355">
                  <c:v>5.5759739656769698</c:v>
                </c:pt>
                <c:pt idx="356">
                  <c:v>5.5718224385720703</c:v>
                </c:pt>
                <c:pt idx="357">
                  <c:v>5.5673901548014602</c:v>
                </c:pt>
                <c:pt idx="358">
                  <c:v>5.5629658070447601</c:v>
                </c:pt>
                <c:pt idx="359">
                  <c:v>5.5592374924419001</c:v>
                </c:pt>
                <c:pt idx="360">
                  <c:v>5.5565939990443098</c:v>
                </c:pt>
                <c:pt idx="361">
                  <c:v>5.5535590932670598</c:v>
                </c:pt>
                <c:pt idx="362">
                  <c:v>5.55140640436439</c:v>
                </c:pt>
                <c:pt idx="363">
                  <c:v>5.5500415553117897</c:v>
                </c:pt>
                <c:pt idx="364">
                  <c:v>5.5478976614992499</c:v>
                </c:pt>
                <c:pt idx="365">
                  <c:v>5.5444792649793797</c:v>
                </c:pt>
                <c:pt idx="366">
                  <c:v>5.5417449224393902</c:v>
                </c:pt>
                <c:pt idx="367">
                  <c:v>5.53754595087947</c:v>
                </c:pt>
                <c:pt idx="368">
                  <c:v>5.5339427809569903</c:v>
                </c:pt>
                <c:pt idx="369">
                  <c:v>5.5303405149498301</c:v>
                </c:pt>
                <c:pt idx="370">
                  <c:v>5.5263449395979496</c:v>
                </c:pt>
                <c:pt idx="371">
                  <c:v>5.5240138594216903</c:v>
                </c:pt>
                <c:pt idx="372">
                  <c:v>5.5205030394346499</c:v>
                </c:pt>
                <c:pt idx="373">
                  <c:v>5.51709137290249</c:v>
                </c:pt>
                <c:pt idx="374">
                  <c:v>5.5135831633364001</c:v>
                </c:pt>
                <c:pt idx="375">
                  <c:v>5.5095871189972501</c:v>
                </c:pt>
                <c:pt idx="376">
                  <c:v>5.5041274124335198</c:v>
                </c:pt>
                <c:pt idx="377">
                  <c:v>5.4988735827659703</c:v>
                </c:pt>
                <c:pt idx="378">
                  <c:v>5.4936362392689002</c:v>
                </c:pt>
                <c:pt idx="379">
                  <c:v>5.4884156328174196</c:v>
                </c:pt>
                <c:pt idx="380">
                  <c:v>5.4839974831118496</c:v>
                </c:pt>
                <c:pt idx="381">
                  <c:v>5.4779303920768703</c:v>
                </c:pt>
                <c:pt idx="382">
                  <c:v>5.4732506316778302</c:v>
                </c:pt>
                <c:pt idx="383">
                  <c:v>5.4677972554336201</c:v>
                </c:pt>
                <c:pt idx="384">
                  <c:v>5.4640229766075903</c:v>
                </c:pt>
                <c:pt idx="385">
                  <c:v>5.4600602757383099</c:v>
                </c:pt>
                <c:pt idx="386">
                  <c:v>5.4566925860892601</c:v>
                </c:pt>
                <c:pt idx="387">
                  <c:v>5.4519619969029396</c:v>
                </c:pt>
                <c:pt idx="388">
                  <c:v>5.4480217060239502</c:v>
                </c:pt>
                <c:pt idx="389">
                  <c:v>5.4429168070702199</c:v>
                </c:pt>
                <c:pt idx="390">
                  <c:v>5.4376247922703502</c:v>
                </c:pt>
                <c:pt idx="391">
                  <c:v>5.4320482515505804</c:v>
                </c:pt>
                <c:pt idx="392">
                  <c:v>5.4261926950782202</c:v>
                </c:pt>
                <c:pt idx="393">
                  <c:v>5.4199627909272996</c:v>
                </c:pt>
                <c:pt idx="394">
                  <c:v>5.4160970038010303</c:v>
                </c:pt>
                <c:pt idx="395">
                  <c:v>5.4115593577737302</c:v>
                </c:pt>
                <c:pt idx="396">
                  <c:v>5.4076263044969304</c:v>
                </c:pt>
                <c:pt idx="397">
                  <c:v>5.4024289910631103</c:v>
                </c:pt>
                <c:pt idx="398">
                  <c:v>5.3954803982170398</c:v>
                </c:pt>
                <c:pt idx="399">
                  <c:v>5.3910886526371904</c:v>
                </c:pt>
                <c:pt idx="400">
                  <c:v>5.3855315601260596</c:v>
                </c:pt>
                <c:pt idx="401">
                  <c:v>5.38066996525896</c:v>
                </c:pt>
                <c:pt idx="402">
                  <c:v>5.3761110099676301</c:v>
                </c:pt>
                <c:pt idx="403">
                  <c:v>5.3720520469546704</c:v>
                </c:pt>
                <c:pt idx="404">
                  <c:v>5.3678083814234903</c:v>
                </c:pt>
                <c:pt idx="405">
                  <c:v>5.3635761918905898</c:v>
                </c:pt>
                <c:pt idx="406">
                  <c:v>5.3601393797059904</c:v>
                </c:pt>
                <c:pt idx="407">
                  <c:v>5.3572081262925604</c:v>
                </c:pt>
                <c:pt idx="408">
                  <c:v>5.3542859731787802</c:v>
                </c:pt>
                <c:pt idx="409">
                  <c:v>5.3513763801385599</c:v>
                </c:pt>
                <c:pt idx="410">
                  <c:v>5.34906442135477</c:v>
                </c:pt>
                <c:pt idx="411">
                  <c:v>5.3455770036540304</c:v>
                </c:pt>
                <c:pt idx="412">
                  <c:v>5.3422888012317697</c:v>
                </c:pt>
                <c:pt idx="413">
                  <c:v>5.3395008304868403</c:v>
                </c:pt>
                <c:pt idx="414">
                  <c:v>5.3364268946749904</c:v>
                </c:pt>
                <c:pt idx="415">
                  <c:v>5.3340453923959501</c:v>
                </c:pt>
                <c:pt idx="416">
                  <c:v>5.3307915728550199</c:v>
                </c:pt>
                <c:pt idx="417">
                  <c:v>5.3280327917432997</c:v>
                </c:pt>
                <c:pt idx="418">
                  <c:v>5.3255740609505597</c:v>
                </c:pt>
                <c:pt idx="419">
                  <c:v>5.3226337748632098</c:v>
                </c:pt>
                <c:pt idx="420">
                  <c:v>5.3198955057159401</c:v>
                </c:pt>
                <c:pt idx="421">
                  <c:v>5.3175531506714897</c:v>
                </c:pt>
                <c:pt idx="422">
                  <c:v>5.3142389378902397</c:v>
                </c:pt>
                <c:pt idx="423">
                  <c:v>5.3095619507627996</c:v>
                </c:pt>
                <c:pt idx="424">
                  <c:v>5.3062631991470397</c:v>
                </c:pt>
                <c:pt idx="425">
                  <c:v>5.3031636789167802</c:v>
                </c:pt>
                <c:pt idx="426">
                  <c:v>5.2993876910176896</c:v>
                </c:pt>
                <c:pt idx="427">
                  <c:v>5.2952279101916604</c:v>
                </c:pt>
                <c:pt idx="428">
                  <c:v>5.2896036150070698</c:v>
                </c:pt>
                <c:pt idx="429">
                  <c:v>5.2843755355959097</c:v>
                </c:pt>
                <c:pt idx="430">
                  <c:v>5.2773855989560499</c:v>
                </c:pt>
                <c:pt idx="431">
                  <c:v>5.2711781960174902</c:v>
                </c:pt>
                <c:pt idx="432">
                  <c:v>5.2640923882476001</c:v>
                </c:pt>
                <c:pt idx="433">
                  <c:v>5.2570162660691997</c:v>
                </c:pt>
                <c:pt idx="434">
                  <c:v>5.2519101135092603</c:v>
                </c:pt>
                <c:pt idx="435">
                  <c:v>5.2457304040453199</c:v>
                </c:pt>
                <c:pt idx="436">
                  <c:v>5.2398484142039896</c:v>
                </c:pt>
                <c:pt idx="437">
                  <c:v>5.2331861653071199</c:v>
                </c:pt>
                <c:pt idx="438">
                  <c:v>5.2265265899799997</c:v>
                </c:pt>
                <c:pt idx="439">
                  <c:v>5.2199640624499803</c:v>
                </c:pt>
                <c:pt idx="440">
                  <c:v>5.2118334862535303</c:v>
                </c:pt>
                <c:pt idx="441">
                  <c:v>5.2047832931085898</c:v>
                </c:pt>
                <c:pt idx="442">
                  <c:v>5.1952901829367804</c:v>
                </c:pt>
                <c:pt idx="443">
                  <c:v>5.1874680670793198</c:v>
                </c:pt>
                <c:pt idx="444">
                  <c:v>5.1791682009783102</c:v>
                </c:pt>
                <c:pt idx="445">
                  <c:v>5.17107592003034</c:v>
                </c:pt>
                <c:pt idx="446">
                  <c:v>5.1642737804666101</c:v>
                </c:pt>
                <c:pt idx="447">
                  <c:v>5.1566091775297904</c:v>
                </c:pt>
                <c:pt idx="448">
                  <c:v>5.1496437556802102</c:v>
                </c:pt>
                <c:pt idx="449">
                  <c:v>5.1412258507974</c:v>
                </c:pt>
                <c:pt idx="450">
                  <c:v>5.1330182402201299</c:v>
                </c:pt>
                <c:pt idx="451">
                  <c:v>5.1255088731346596</c:v>
                </c:pt>
                <c:pt idx="452">
                  <c:v>5.1190887216265697</c:v>
                </c:pt>
                <c:pt idx="453">
                  <c:v>5.1116028244488803</c:v>
                </c:pt>
                <c:pt idx="454">
                  <c:v>5.1029555798149397</c:v>
                </c:pt>
                <c:pt idx="455">
                  <c:v>5.09432478988884</c:v>
                </c:pt>
                <c:pt idx="456">
                  <c:v>5.0858033916939096</c:v>
                </c:pt>
                <c:pt idx="457">
                  <c:v>5.078377892832</c:v>
                </c:pt>
                <c:pt idx="458">
                  <c:v>5.0704762577983598</c:v>
                </c:pt>
                <c:pt idx="459">
                  <c:v>5.0621986807038803</c:v>
                </c:pt>
                <c:pt idx="460">
                  <c:v>5.0544206512684102</c:v>
                </c:pt>
                <c:pt idx="461">
                  <c:v>5.0470436804889802</c:v>
                </c:pt>
                <c:pt idx="462">
                  <c:v>5.03899161462701</c:v>
                </c:pt>
                <c:pt idx="463">
                  <c:v>5.0303647983326698</c:v>
                </c:pt>
                <c:pt idx="464">
                  <c:v>5.02205097054643</c:v>
                </c:pt>
                <c:pt idx="465">
                  <c:v>5.0131608028580796</c:v>
                </c:pt>
                <c:pt idx="466">
                  <c:v>5.0055583154890497</c:v>
                </c:pt>
                <c:pt idx="467">
                  <c:v>4.9979687029769604</c:v>
                </c:pt>
                <c:pt idx="468">
                  <c:v>4.9900030416283299</c:v>
                </c:pt>
                <c:pt idx="469">
                  <c:v>4.9827375746105602</c:v>
                </c:pt>
                <c:pt idx="470">
                  <c:v>4.9747028100298296</c:v>
                </c:pt>
                <c:pt idx="471">
                  <c:v>4.9666850122582904</c:v>
                </c:pt>
                <c:pt idx="472">
                  <c:v>4.9597593749950803</c:v>
                </c:pt>
                <c:pt idx="473">
                  <c:v>4.9526488214188298</c:v>
                </c:pt>
                <c:pt idx="474">
                  <c:v>4.9454512032305997</c:v>
                </c:pt>
                <c:pt idx="475">
                  <c:v>4.9394398347836299</c:v>
                </c:pt>
                <c:pt idx="476">
                  <c:v>4.9326605826011596</c:v>
                </c:pt>
                <c:pt idx="477">
                  <c:v>4.92452160274817</c:v>
                </c:pt>
                <c:pt idx="478">
                  <c:v>4.9168792638676102</c:v>
                </c:pt>
                <c:pt idx="479">
                  <c:v>4.9086529768137597</c:v>
                </c:pt>
                <c:pt idx="480">
                  <c:v>4.90042926314828</c:v>
                </c:pt>
                <c:pt idx="481">
                  <c:v>4.89250431659441</c:v>
                </c:pt>
                <c:pt idx="482">
                  <c:v>4.8841869707971197</c:v>
                </c:pt>
                <c:pt idx="483">
                  <c:v>4.8755841042104704</c:v>
                </c:pt>
                <c:pt idx="484">
                  <c:v>4.8668938371248904</c:v>
                </c:pt>
                <c:pt idx="485">
                  <c:v>4.8584097266363502</c:v>
                </c:pt>
                <c:pt idx="486">
                  <c:v>4.84984026344359</c:v>
                </c:pt>
                <c:pt idx="487">
                  <c:v>4.8423564624729103</c:v>
                </c:pt>
                <c:pt idx="488">
                  <c:v>4.8332149890918501</c:v>
                </c:pt>
                <c:pt idx="489">
                  <c:v>4.82487182653741</c:v>
                </c:pt>
                <c:pt idx="490">
                  <c:v>4.8154629755866596</c:v>
                </c:pt>
                <c:pt idx="491">
                  <c:v>4.8042032952651104</c:v>
                </c:pt>
                <c:pt idx="492">
                  <c:v>4.7934411629268601</c:v>
                </c:pt>
                <c:pt idx="493">
                  <c:v>4.7822035158942704</c:v>
                </c:pt>
                <c:pt idx="494">
                  <c:v>4.7716639776154404</c:v>
                </c:pt>
                <c:pt idx="495">
                  <c:v>4.7623165522155997</c:v>
                </c:pt>
                <c:pt idx="496">
                  <c:v>4.7536697462165503</c:v>
                </c:pt>
                <c:pt idx="497">
                  <c:v>4.7437693968327803</c:v>
                </c:pt>
                <c:pt idx="498">
                  <c:v>4.7332930738988201</c:v>
                </c:pt>
                <c:pt idx="499">
                  <c:v>4.7242985118674703</c:v>
                </c:pt>
                <c:pt idx="500">
                  <c:v>4.7158075977933001</c:v>
                </c:pt>
                <c:pt idx="501">
                  <c:v>4.7068392917996897</c:v>
                </c:pt>
                <c:pt idx="502">
                  <c:v>4.6978825712793801</c:v>
                </c:pt>
                <c:pt idx="503">
                  <c:v>4.6893313947839399</c:v>
                </c:pt>
                <c:pt idx="504">
                  <c:v>4.6810820699675499</c:v>
                </c:pt>
                <c:pt idx="505">
                  <c:v>4.6723470656812101</c:v>
                </c:pt>
                <c:pt idx="506">
                  <c:v>4.6636197295237798</c:v>
                </c:pt>
                <c:pt idx="507">
                  <c:v>4.6550949711844698</c:v>
                </c:pt>
                <c:pt idx="508">
                  <c:v>4.6466744672086504</c:v>
                </c:pt>
                <c:pt idx="509">
                  <c:v>4.6380684627561104</c:v>
                </c:pt>
                <c:pt idx="510">
                  <c:v>4.6292729539286004</c:v>
                </c:pt>
                <c:pt idx="511">
                  <c:v>4.6210747745823699</c:v>
                </c:pt>
                <c:pt idx="512">
                  <c:v>4.61220396660842</c:v>
                </c:pt>
                <c:pt idx="513">
                  <c:v>4.60285588522789</c:v>
                </c:pt>
                <c:pt idx="514">
                  <c:v>4.5945006641234301</c:v>
                </c:pt>
                <c:pt idx="515">
                  <c:v>4.5852766793786</c:v>
                </c:pt>
                <c:pt idx="516">
                  <c:v>4.5765570817010097</c:v>
                </c:pt>
                <c:pt idx="517">
                  <c:v>4.5683354521589097</c:v>
                </c:pt>
                <c:pt idx="518">
                  <c:v>4.5594371027863998</c:v>
                </c:pt>
                <c:pt idx="519">
                  <c:v>4.55231007259985</c:v>
                </c:pt>
                <c:pt idx="520">
                  <c:v>4.5427395112773503</c:v>
                </c:pt>
                <c:pt idx="521">
                  <c:v>4.5340516673747304</c:v>
                </c:pt>
                <c:pt idx="522">
                  <c:v>4.5265392405001696</c:v>
                </c:pt>
                <c:pt idx="523">
                  <c:v>4.5190291688099498</c:v>
                </c:pt>
                <c:pt idx="524">
                  <c:v>4.5128929043928201</c:v>
                </c:pt>
                <c:pt idx="525">
                  <c:v>4.5060758443869204</c:v>
                </c:pt>
                <c:pt idx="526">
                  <c:v>4.4993615269667098</c:v>
                </c:pt>
                <c:pt idx="527">
                  <c:v>4.4911807679278297</c:v>
                </c:pt>
                <c:pt idx="528">
                  <c:v>4.4821187336174599</c:v>
                </c:pt>
                <c:pt idx="529">
                  <c:v>4.4735510921395401</c:v>
                </c:pt>
                <c:pt idx="530">
                  <c:v>4.4646943034713997</c:v>
                </c:pt>
                <c:pt idx="531">
                  <c:v>4.4568249598545098</c:v>
                </c:pt>
                <c:pt idx="532">
                  <c:v>4.44974786442876</c:v>
                </c:pt>
                <c:pt idx="533">
                  <c:v>4.4399352079612697</c:v>
                </c:pt>
                <c:pt idx="534">
                  <c:v>4.4311041175578598</c:v>
                </c:pt>
                <c:pt idx="535">
                  <c:v>4.4219805440501299</c:v>
                </c:pt>
                <c:pt idx="536">
                  <c:v>4.4127583109601201</c:v>
                </c:pt>
                <c:pt idx="537">
                  <c:v>4.4036369681448102</c:v>
                </c:pt>
                <c:pt idx="538">
                  <c:v>4.3944210651804401</c:v>
                </c:pt>
                <c:pt idx="539">
                  <c:v>4.3846272704485099</c:v>
                </c:pt>
                <c:pt idx="540">
                  <c:v>4.3749352853015999</c:v>
                </c:pt>
                <c:pt idx="541">
                  <c:v>4.3652501468993403</c:v>
                </c:pt>
                <c:pt idx="542">
                  <c:v>4.3553698372206799</c:v>
                </c:pt>
                <c:pt idx="543">
                  <c:v>4.3454897609385403</c:v>
                </c:pt>
                <c:pt idx="544">
                  <c:v>4.3360016300102799</c:v>
                </c:pt>
                <c:pt idx="545">
                  <c:v>4.3281759233771702</c:v>
                </c:pt>
                <c:pt idx="546">
                  <c:v>4.3198667250773299</c:v>
                </c:pt>
                <c:pt idx="547">
                  <c:v>4.3127354176088897</c:v>
                </c:pt>
                <c:pt idx="548">
                  <c:v>4.3042307724975801</c:v>
                </c:pt>
                <c:pt idx="549">
                  <c:v>4.2970037424414302</c:v>
                </c:pt>
                <c:pt idx="550">
                  <c:v>4.2894836548643198</c:v>
                </c:pt>
                <c:pt idx="551">
                  <c:v>4.2812864558400596</c:v>
                </c:pt>
                <c:pt idx="552">
                  <c:v>4.2720231280172296</c:v>
                </c:pt>
                <c:pt idx="553">
                  <c:v>4.26404063217527</c:v>
                </c:pt>
                <c:pt idx="554">
                  <c:v>4.25597545727687</c:v>
                </c:pt>
                <c:pt idx="555">
                  <c:v>4.2488977955955596</c:v>
                </c:pt>
                <c:pt idx="556">
                  <c:v>4.2420315925967698</c:v>
                </c:pt>
                <c:pt idx="557">
                  <c:v>4.2344908852775198</c:v>
                </c:pt>
                <c:pt idx="558">
                  <c:v>4.2260743356300603</c:v>
                </c:pt>
                <c:pt idx="559">
                  <c:v>4.2181573399987702</c:v>
                </c:pt>
                <c:pt idx="560">
                  <c:v>4.2094669947876602</c:v>
                </c:pt>
                <c:pt idx="561">
                  <c:v>4.20323636883818</c:v>
                </c:pt>
                <c:pt idx="562">
                  <c:v>4.1968175956662801</c:v>
                </c:pt>
                <c:pt idx="563">
                  <c:v>4.1903966277420404</c:v>
                </c:pt>
                <c:pt idx="564">
                  <c:v>4.1842630374358496</c:v>
                </c:pt>
                <c:pt idx="565">
                  <c:v>4.17822112796157</c:v>
                </c:pt>
                <c:pt idx="566">
                  <c:v>4.1724742832991497</c:v>
                </c:pt>
                <c:pt idx="567">
                  <c:v>4.16692999904802</c:v>
                </c:pt>
                <c:pt idx="568">
                  <c:v>4.1597267967613698</c:v>
                </c:pt>
                <c:pt idx="569">
                  <c:v>4.1522354888481301</c:v>
                </c:pt>
                <c:pt idx="570">
                  <c:v>4.1467029464880198</c:v>
                </c:pt>
                <c:pt idx="571">
                  <c:v>4.1412666224484704</c:v>
                </c:pt>
                <c:pt idx="572">
                  <c:v>4.1339740599469099</c:v>
                </c:pt>
                <c:pt idx="573">
                  <c:v>4.1272732545633897</c:v>
                </c:pt>
                <c:pt idx="574">
                  <c:v>4.1208766747960297</c:v>
                </c:pt>
                <c:pt idx="575">
                  <c:v>4.1143816728342397</c:v>
                </c:pt>
                <c:pt idx="576">
                  <c:v>4.1083763331212202</c:v>
                </c:pt>
                <c:pt idx="577">
                  <c:v>4.10129160147586</c:v>
                </c:pt>
                <c:pt idx="578">
                  <c:v>4.0953803715991901</c:v>
                </c:pt>
                <c:pt idx="579">
                  <c:v>4.0885881640475903</c:v>
                </c:pt>
                <c:pt idx="580">
                  <c:v>4.0821829758713797</c:v>
                </c:pt>
                <c:pt idx="581">
                  <c:v>4.07617161731224</c:v>
                </c:pt>
                <c:pt idx="582">
                  <c:v>4.0687852777126503</c:v>
                </c:pt>
                <c:pt idx="583">
                  <c:v>4.0619796448065104</c:v>
                </c:pt>
                <c:pt idx="584">
                  <c:v>4.0553654741563099</c:v>
                </c:pt>
                <c:pt idx="585">
                  <c:v>4.0494321545813001</c:v>
                </c:pt>
                <c:pt idx="586">
                  <c:v>4.0437886014246596</c:v>
                </c:pt>
                <c:pt idx="587">
                  <c:v>4.03774886535916</c:v>
                </c:pt>
                <c:pt idx="588">
                  <c:v>4.03121672271413</c:v>
                </c:pt>
                <c:pt idx="589">
                  <c:v>4.02565975836721</c:v>
                </c:pt>
                <c:pt idx="590">
                  <c:v>4.0206929534126497</c:v>
                </c:pt>
                <c:pt idx="591">
                  <c:v>4.0169953998211998</c:v>
                </c:pt>
                <c:pt idx="592">
                  <c:v>4.0122210964315901</c:v>
                </c:pt>
                <c:pt idx="593">
                  <c:v>4.0058817779072697</c:v>
                </c:pt>
                <c:pt idx="594">
                  <c:v>3.9987524088031101</c:v>
                </c:pt>
                <c:pt idx="595">
                  <c:v>3.9941584858854702</c:v>
                </c:pt>
                <c:pt idx="596">
                  <c:v>3.98819081045988</c:v>
                </c:pt>
                <c:pt idx="597">
                  <c:v>3.98163348615673</c:v>
                </c:pt>
                <c:pt idx="598">
                  <c:v>3.9751669222249801</c:v>
                </c:pt>
                <c:pt idx="599">
                  <c:v>3.9690899704019</c:v>
                </c:pt>
                <c:pt idx="600">
                  <c:v>3.9627155904858999</c:v>
                </c:pt>
                <c:pt idx="601">
                  <c:v>3.9574187709458299</c:v>
                </c:pt>
                <c:pt idx="602">
                  <c:v>3.9509450639930801</c:v>
                </c:pt>
                <c:pt idx="603">
                  <c:v>3.9442718270089401</c:v>
                </c:pt>
                <c:pt idx="604">
                  <c:v>3.93896116202112</c:v>
                </c:pt>
                <c:pt idx="605">
                  <c:v>3.9357991737903602</c:v>
                </c:pt>
                <c:pt idx="606">
                  <c:v>3.9320573010283</c:v>
                </c:pt>
                <c:pt idx="607">
                  <c:v>3.92763319332414</c:v>
                </c:pt>
                <c:pt idx="608">
                  <c:v>3.9219303569592201</c:v>
                </c:pt>
                <c:pt idx="609">
                  <c:v>3.9175958002046301</c:v>
                </c:pt>
                <c:pt idx="610">
                  <c:v>3.9122841984002901</c:v>
                </c:pt>
                <c:pt idx="611">
                  <c:v>3.9065831630470602</c:v>
                </c:pt>
                <c:pt idx="612">
                  <c:v>3.90254149492382</c:v>
                </c:pt>
                <c:pt idx="613">
                  <c:v>3.8977150693734401</c:v>
                </c:pt>
                <c:pt idx="614">
                  <c:v>3.8914163144663299</c:v>
                </c:pt>
                <c:pt idx="615">
                  <c:v>3.8866862959134201</c:v>
                </c:pt>
                <c:pt idx="616">
                  <c:v>3.8822526715864898</c:v>
                </c:pt>
                <c:pt idx="617">
                  <c:v>3.8779201698010199</c:v>
                </c:pt>
                <c:pt idx="618">
                  <c:v>3.8728061221707302</c:v>
                </c:pt>
                <c:pt idx="619">
                  <c:v>3.8688585720092998</c:v>
                </c:pt>
                <c:pt idx="620">
                  <c:v>3.8632368828356101</c:v>
                </c:pt>
                <c:pt idx="621">
                  <c:v>3.85731394898594</c:v>
                </c:pt>
                <c:pt idx="622">
                  <c:v>3.8521722804927001</c:v>
                </c:pt>
                <c:pt idx="623">
                  <c:v>3.8472301932584099</c:v>
                </c:pt>
                <c:pt idx="624">
                  <c:v>3.8415045686775802</c:v>
                </c:pt>
                <c:pt idx="625">
                  <c:v>3.8366534055106101</c:v>
                </c:pt>
                <c:pt idx="626">
                  <c:v>3.8319927755924401</c:v>
                </c:pt>
                <c:pt idx="627">
                  <c:v>3.8268439461622101</c:v>
                </c:pt>
                <c:pt idx="628">
                  <c:v>3.8206163727787801</c:v>
                </c:pt>
                <c:pt idx="629">
                  <c:v>3.81536340409051</c:v>
                </c:pt>
                <c:pt idx="630">
                  <c:v>3.8106005707603501</c:v>
                </c:pt>
                <c:pt idx="631">
                  <c:v>3.80495162064667</c:v>
                </c:pt>
                <c:pt idx="632">
                  <c:v>3.79988704260838</c:v>
                </c:pt>
                <c:pt idx="633">
                  <c:v>3.79472455351029</c:v>
                </c:pt>
                <c:pt idx="634">
                  <c:v>3.7894748992073901</c:v>
                </c:pt>
                <c:pt idx="635">
                  <c:v>3.7846253757202302</c:v>
                </c:pt>
                <c:pt idx="636">
                  <c:v>3.7787009393376101</c:v>
                </c:pt>
                <c:pt idx="637">
                  <c:v>3.7750282278160898</c:v>
                </c:pt>
                <c:pt idx="638">
                  <c:v>3.7707721080218901</c:v>
                </c:pt>
                <c:pt idx="639">
                  <c:v>3.7661290396513798</c:v>
                </c:pt>
                <c:pt idx="640">
                  <c:v>3.7612895466036398</c:v>
                </c:pt>
                <c:pt idx="641">
                  <c:v>3.7567465376717899</c:v>
                </c:pt>
                <c:pt idx="642">
                  <c:v>3.7538727694836198</c:v>
                </c:pt>
                <c:pt idx="643">
                  <c:v>3.7499255391487201</c:v>
                </c:pt>
                <c:pt idx="644">
                  <c:v>3.7465673662284198</c:v>
                </c:pt>
                <c:pt idx="645">
                  <c:v>3.7419355535263001</c:v>
                </c:pt>
                <c:pt idx="646">
                  <c:v>3.73769500969152</c:v>
                </c:pt>
                <c:pt idx="647">
                  <c:v>3.7344420333858501</c:v>
                </c:pt>
                <c:pt idx="648">
                  <c:v>3.73031246993206</c:v>
                </c:pt>
                <c:pt idx="649">
                  <c:v>3.7274570915174401</c:v>
                </c:pt>
                <c:pt idx="650">
                  <c:v>3.7252918162784199</c:v>
                </c:pt>
                <c:pt idx="651">
                  <c:v>3.7221501161391699</c:v>
                </c:pt>
                <c:pt idx="652">
                  <c:v>3.7188155842775799</c:v>
                </c:pt>
                <c:pt idx="653">
                  <c:v>3.7157703806415898</c:v>
                </c:pt>
                <c:pt idx="654">
                  <c:v>3.71282228785739</c:v>
                </c:pt>
                <c:pt idx="655">
                  <c:v>3.7100683065362099</c:v>
                </c:pt>
                <c:pt idx="656">
                  <c:v>3.7072113748705502</c:v>
                </c:pt>
                <c:pt idx="657">
                  <c:v>3.70376351758346</c:v>
                </c:pt>
                <c:pt idx="658">
                  <c:v>3.7007973233465798</c:v>
                </c:pt>
                <c:pt idx="659">
                  <c:v>3.6970352992777502</c:v>
                </c:pt>
                <c:pt idx="660">
                  <c:v>3.69169429814843</c:v>
                </c:pt>
                <c:pt idx="661">
                  <c:v>3.6865421833415501</c:v>
                </c:pt>
                <c:pt idx="662">
                  <c:v>3.6819651377626501</c:v>
                </c:pt>
                <c:pt idx="663">
                  <c:v>3.6773749924747299</c:v>
                </c:pt>
                <c:pt idx="664">
                  <c:v>3.6735615476048999</c:v>
                </c:pt>
                <c:pt idx="665">
                  <c:v>3.6710162876443202</c:v>
                </c:pt>
                <c:pt idx="666">
                  <c:v>3.6669002704425302</c:v>
                </c:pt>
                <c:pt idx="667">
                  <c:v>3.6646389555884098</c:v>
                </c:pt>
                <c:pt idx="668">
                  <c:v>3.6610060951942698</c:v>
                </c:pt>
                <c:pt idx="669">
                  <c:v>3.6591361640790101</c:v>
                </c:pt>
                <c:pt idx="670">
                  <c:v>3.6560923383110802</c:v>
                </c:pt>
                <c:pt idx="671">
                  <c:v>3.6518726315289198</c:v>
                </c:pt>
                <c:pt idx="672">
                  <c:v>3.6479441557803001</c:v>
                </c:pt>
                <c:pt idx="673">
                  <c:v>3.6443064452748302</c:v>
                </c:pt>
                <c:pt idx="674">
                  <c:v>3.6396869958260698</c:v>
                </c:pt>
                <c:pt idx="675">
                  <c:v>3.6345736033910598</c:v>
                </c:pt>
                <c:pt idx="676">
                  <c:v>3.6304392454091099</c:v>
                </c:pt>
                <c:pt idx="677">
                  <c:v>3.6264970408363699</c:v>
                </c:pt>
                <c:pt idx="678">
                  <c:v>3.6244115767351701</c:v>
                </c:pt>
                <c:pt idx="679">
                  <c:v>3.61997117067604</c:v>
                </c:pt>
                <c:pt idx="680">
                  <c:v>3.6162029717867599</c:v>
                </c:pt>
                <c:pt idx="681">
                  <c:v>3.6124250641959299</c:v>
                </c:pt>
                <c:pt idx="682">
                  <c:v>3.6083423203558098</c:v>
                </c:pt>
                <c:pt idx="683">
                  <c:v>3.60454318298989</c:v>
                </c:pt>
                <c:pt idx="684">
                  <c:v>3.6000499631067502</c:v>
                </c:pt>
                <c:pt idx="685">
                  <c:v>3.59614133270339</c:v>
                </c:pt>
                <c:pt idx="686">
                  <c:v>3.5907667162525998</c:v>
                </c:pt>
                <c:pt idx="687">
                  <c:v>3.5859830481450099</c:v>
                </c:pt>
                <c:pt idx="688">
                  <c:v>3.5815948576452201</c:v>
                </c:pt>
                <c:pt idx="689">
                  <c:v>3.57672161171141</c:v>
                </c:pt>
                <c:pt idx="690">
                  <c:v>3.5733137056780002</c:v>
                </c:pt>
                <c:pt idx="691">
                  <c:v>3.5712783324319699</c:v>
                </c:pt>
                <c:pt idx="692">
                  <c:v>3.5685611663700301</c:v>
                </c:pt>
                <c:pt idx="693">
                  <c:v>3.5658450406056899</c:v>
                </c:pt>
                <c:pt idx="694">
                  <c:v>3.56234278266033</c:v>
                </c:pt>
                <c:pt idx="695">
                  <c:v>3.5583470279258398</c:v>
                </c:pt>
                <c:pt idx="696">
                  <c:v>3.55434440717183</c:v>
                </c:pt>
                <c:pt idx="697">
                  <c:v>3.55131324715496</c:v>
                </c:pt>
                <c:pt idx="698">
                  <c:v>3.5480897345999698</c:v>
                </c:pt>
                <c:pt idx="699">
                  <c:v>3.54427697453945</c:v>
                </c:pt>
                <c:pt idx="700">
                  <c:v>3.5391802010219</c:v>
                </c:pt>
                <c:pt idx="701">
                  <c:v>3.5338687314903701</c:v>
                </c:pt>
                <c:pt idx="702">
                  <c:v>3.5273660216801801</c:v>
                </c:pt>
                <c:pt idx="703">
                  <c:v>3.52143398447084</c:v>
                </c:pt>
                <c:pt idx="704">
                  <c:v>3.51637448251679</c:v>
                </c:pt>
                <c:pt idx="705">
                  <c:v>3.5112121999909598</c:v>
                </c:pt>
                <c:pt idx="706">
                  <c:v>3.50447704185797</c:v>
                </c:pt>
                <c:pt idx="707">
                  <c:v>3.49773018104296</c:v>
                </c:pt>
                <c:pt idx="708">
                  <c:v>3.4917555559265101</c:v>
                </c:pt>
                <c:pt idx="709">
                  <c:v>3.4864645930710698</c:v>
                </c:pt>
                <c:pt idx="710">
                  <c:v>3.48146828445477</c:v>
                </c:pt>
                <c:pt idx="711">
                  <c:v>3.4764707682500302</c:v>
                </c:pt>
                <c:pt idx="712">
                  <c:v>3.4717606302094799</c:v>
                </c:pt>
                <c:pt idx="713">
                  <c:v>3.46646062448445</c:v>
                </c:pt>
                <c:pt idx="714">
                  <c:v>3.4610568950756999</c:v>
                </c:pt>
                <c:pt idx="715">
                  <c:v>3.45701941961015</c:v>
                </c:pt>
                <c:pt idx="716">
                  <c:v>3.4515091406519698</c:v>
                </c:pt>
                <c:pt idx="717">
                  <c:v>3.4473679114390499</c:v>
                </c:pt>
                <c:pt idx="718">
                  <c:v>3.4420519826493599</c:v>
                </c:pt>
                <c:pt idx="719">
                  <c:v>3.43751578664568</c:v>
                </c:pt>
                <c:pt idx="720">
                  <c:v>3.4330719688084801</c:v>
                </c:pt>
                <c:pt idx="721">
                  <c:v>3.4304822184355199</c:v>
                </c:pt>
                <c:pt idx="722">
                  <c:v>3.42623218457926</c:v>
                </c:pt>
                <c:pt idx="723">
                  <c:v>3.4237472257294601</c:v>
                </c:pt>
                <c:pt idx="724">
                  <c:v>3.4201837498710899</c:v>
                </c:pt>
                <c:pt idx="725">
                  <c:v>3.4170050687476698</c:v>
                </c:pt>
                <c:pt idx="726">
                  <c:v>3.4137143339404199</c:v>
                </c:pt>
                <c:pt idx="727">
                  <c:v>3.4104119556881201</c:v>
                </c:pt>
                <c:pt idx="728">
                  <c:v>3.4079811051792399</c:v>
                </c:pt>
                <c:pt idx="729">
                  <c:v>3.4046582251078301</c:v>
                </c:pt>
                <c:pt idx="730">
                  <c:v>3.4018157641433602</c:v>
                </c:pt>
                <c:pt idx="731">
                  <c:v>3.39779514887173</c:v>
                </c:pt>
                <c:pt idx="732">
                  <c:v>3.3951393949689401</c:v>
                </c:pt>
                <c:pt idx="733">
                  <c:v>3.3929692455245202</c:v>
                </c:pt>
                <c:pt idx="734">
                  <c:v>3.3899105335634898</c:v>
                </c:pt>
                <c:pt idx="735">
                  <c:v>3.38752581774252</c:v>
                </c:pt>
                <c:pt idx="736">
                  <c:v>3.3857259875896299</c:v>
                </c:pt>
                <c:pt idx="737">
                  <c:v>3.3834343261585702</c:v>
                </c:pt>
                <c:pt idx="738">
                  <c:v>3.3811351936126099</c:v>
                </c:pt>
                <c:pt idx="739">
                  <c:v>3.3787311664055202</c:v>
                </c:pt>
                <c:pt idx="740">
                  <c:v>3.3763285438646999</c:v>
                </c:pt>
                <c:pt idx="741">
                  <c:v>3.37323380294997</c:v>
                </c:pt>
                <c:pt idx="742">
                  <c:v>3.3699348379659901</c:v>
                </c:pt>
                <c:pt idx="743">
                  <c:v>3.3664353533208402</c:v>
                </c:pt>
                <c:pt idx="744">
                  <c:v>3.3619505664428302</c:v>
                </c:pt>
                <c:pt idx="745">
                  <c:v>3.3599102546893098</c:v>
                </c:pt>
                <c:pt idx="746">
                  <c:v>3.3582582585188501</c:v>
                </c:pt>
                <c:pt idx="747">
                  <c:v>3.3561241933600301</c:v>
                </c:pt>
                <c:pt idx="748">
                  <c:v>3.35477740994678</c:v>
                </c:pt>
                <c:pt idx="749">
                  <c:v>3.3527494321025499</c:v>
                </c:pt>
                <c:pt idx="750">
                  <c:v>3.35013420662488</c:v>
                </c:pt>
                <c:pt idx="751">
                  <c:v>3.3481997761445799</c:v>
                </c:pt>
                <c:pt idx="752">
                  <c:v>3.3471420186478</c:v>
                </c:pt>
                <c:pt idx="753">
                  <c:v>3.3445103038360702</c:v>
                </c:pt>
                <c:pt idx="754">
                  <c:v>3.3430475194926501</c:v>
                </c:pt>
                <c:pt idx="755">
                  <c:v>3.34139059845926</c:v>
                </c:pt>
                <c:pt idx="756">
                  <c:v>3.3391507867358099</c:v>
                </c:pt>
                <c:pt idx="757">
                  <c:v>3.33661537489591</c:v>
                </c:pt>
                <c:pt idx="758">
                  <c:v>3.3336826862295399</c:v>
                </c:pt>
                <c:pt idx="759">
                  <c:v>3.3312349422535799</c:v>
                </c:pt>
                <c:pt idx="760">
                  <c:v>3.32985894807873</c:v>
                </c:pt>
                <c:pt idx="761">
                  <c:v>3.3285830380844699</c:v>
                </c:pt>
                <c:pt idx="762">
                  <c:v>3.32770285922384</c:v>
                </c:pt>
                <c:pt idx="763">
                  <c:v>3.3257497639122602</c:v>
                </c:pt>
                <c:pt idx="764">
                  <c:v>3.3232048135883701</c:v>
                </c:pt>
                <c:pt idx="765">
                  <c:v>3.3209500921475898</c:v>
                </c:pt>
                <c:pt idx="766">
                  <c:v>3.31810545250727</c:v>
                </c:pt>
                <c:pt idx="767">
                  <c:v>3.3136861441309602</c:v>
                </c:pt>
                <c:pt idx="768">
                  <c:v>3.31121048564165</c:v>
                </c:pt>
                <c:pt idx="769">
                  <c:v>3.30794060695716</c:v>
                </c:pt>
                <c:pt idx="770">
                  <c:v>3.30475770654615</c:v>
                </c:pt>
                <c:pt idx="771">
                  <c:v>3.3019586184858301</c:v>
                </c:pt>
                <c:pt idx="772">
                  <c:v>3.2995486452784699</c:v>
                </c:pt>
                <c:pt idx="773">
                  <c:v>3.29792243028017</c:v>
                </c:pt>
                <c:pt idx="774">
                  <c:v>3.2957072515081398</c:v>
                </c:pt>
                <c:pt idx="775">
                  <c:v>3.2939782399596802</c:v>
                </c:pt>
                <c:pt idx="776">
                  <c:v>3.29175308278703</c:v>
                </c:pt>
                <c:pt idx="777">
                  <c:v>3.2905020516066501</c:v>
                </c:pt>
                <c:pt idx="778">
                  <c:v>3.2870919367582898</c:v>
                </c:pt>
                <c:pt idx="779">
                  <c:v>3.2843558048515802</c:v>
                </c:pt>
                <c:pt idx="780">
                  <c:v>3.2801380474814601</c:v>
                </c:pt>
                <c:pt idx="781">
                  <c:v>3.2754164167564199</c:v>
                </c:pt>
                <c:pt idx="782">
                  <c:v>3.27136763781537</c:v>
                </c:pt>
                <c:pt idx="783">
                  <c:v>3.2662287840339599</c:v>
                </c:pt>
                <c:pt idx="784">
                  <c:v>3.2615608227208499</c:v>
                </c:pt>
                <c:pt idx="785">
                  <c:v>3.2572717244678802</c:v>
                </c:pt>
                <c:pt idx="786">
                  <c:v>3.2518903715405201</c:v>
                </c:pt>
                <c:pt idx="787">
                  <c:v>3.24541321066557</c:v>
                </c:pt>
                <c:pt idx="788">
                  <c:v>3.2393135554499501</c:v>
                </c:pt>
                <c:pt idx="789">
                  <c:v>3.2344797353434198</c:v>
                </c:pt>
                <c:pt idx="790">
                  <c:v>3.2274835114795302</c:v>
                </c:pt>
                <c:pt idx="791">
                  <c:v>3.2218499610622602</c:v>
                </c:pt>
                <c:pt idx="792">
                  <c:v>3.2163084433406901</c:v>
                </c:pt>
                <c:pt idx="793">
                  <c:v>3.2125248847637602</c:v>
                </c:pt>
                <c:pt idx="794">
                  <c:v>3.20884074158915</c:v>
                </c:pt>
                <c:pt idx="795">
                  <c:v>3.2040768912832398</c:v>
                </c:pt>
                <c:pt idx="796">
                  <c:v>3.1991103500400002</c:v>
                </c:pt>
                <c:pt idx="797">
                  <c:v>3.19354703263242</c:v>
                </c:pt>
                <c:pt idx="798">
                  <c:v>3.1885564204149599</c:v>
                </c:pt>
                <c:pt idx="799">
                  <c:v>3.1850294250902</c:v>
                </c:pt>
                <c:pt idx="800">
                  <c:v>3.1814060221911098</c:v>
                </c:pt>
                <c:pt idx="801">
                  <c:v>3.17778070702821</c:v>
                </c:pt>
                <c:pt idx="802">
                  <c:v>3.1737552430160001</c:v>
                </c:pt>
                <c:pt idx="803">
                  <c:v>3.16981613184329</c:v>
                </c:pt>
                <c:pt idx="804">
                  <c:v>3.16626194951691</c:v>
                </c:pt>
                <c:pt idx="805">
                  <c:v>3.1609328689093799</c:v>
                </c:pt>
                <c:pt idx="806">
                  <c:v>3.1577462420299001</c:v>
                </c:pt>
                <c:pt idx="807">
                  <c:v>3.1544593761576101</c:v>
                </c:pt>
                <c:pt idx="808">
                  <c:v>3.14871729587317</c:v>
                </c:pt>
                <c:pt idx="809">
                  <c:v>3.1444281900623299</c:v>
                </c:pt>
                <c:pt idx="810">
                  <c:v>3.1402273315304701</c:v>
                </c:pt>
                <c:pt idx="811">
                  <c:v>3.1367038981438902</c:v>
                </c:pt>
                <c:pt idx="812">
                  <c:v>3.1327794069288699</c:v>
                </c:pt>
                <c:pt idx="813">
                  <c:v>3.1279577930359399</c:v>
                </c:pt>
                <c:pt idx="814">
                  <c:v>3.12389881447521</c:v>
                </c:pt>
                <c:pt idx="815">
                  <c:v>3.1218869370916398</c:v>
                </c:pt>
                <c:pt idx="816">
                  <c:v>3.1178161419290902</c:v>
                </c:pt>
                <c:pt idx="817">
                  <c:v>3.1139329524100599</c:v>
                </c:pt>
                <c:pt idx="818">
                  <c:v>3.1105291326533799</c:v>
                </c:pt>
                <c:pt idx="819">
                  <c:v>3.107015350123</c:v>
                </c:pt>
                <c:pt idx="820">
                  <c:v>3.1051553384443502</c:v>
                </c:pt>
                <c:pt idx="821">
                  <c:v>3.1029019241321101</c:v>
                </c:pt>
                <c:pt idx="822">
                  <c:v>3.0997659290820798</c:v>
                </c:pt>
                <c:pt idx="823">
                  <c:v>3.0964300200117001</c:v>
                </c:pt>
                <c:pt idx="824">
                  <c:v>3.09446058830174</c:v>
                </c:pt>
                <c:pt idx="825">
                  <c:v>3.0921973153966502</c:v>
                </c:pt>
                <c:pt idx="826">
                  <c:v>3.09042396027073</c:v>
                </c:pt>
                <c:pt idx="827">
                  <c:v>3.0879607617630498</c:v>
                </c:pt>
                <c:pt idx="828">
                  <c:v>3.0855916015498202</c:v>
                </c:pt>
                <c:pt idx="829">
                  <c:v>3.0829242803583998</c:v>
                </c:pt>
                <c:pt idx="830">
                  <c:v>3.0798640756741</c:v>
                </c:pt>
                <c:pt idx="831">
                  <c:v>3.0775803450508001</c:v>
                </c:pt>
                <c:pt idx="832">
                  <c:v>3.0743145433791099</c:v>
                </c:pt>
                <c:pt idx="833">
                  <c:v>3.0711396061308802</c:v>
                </c:pt>
                <c:pt idx="834">
                  <c:v>3.0681624166082</c:v>
                </c:pt>
                <c:pt idx="835">
                  <c:v>3.06400486470443</c:v>
                </c:pt>
                <c:pt idx="836">
                  <c:v>3.0617983240365398</c:v>
                </c:pt>
                <c:pt idx="837">
                  <c:v>3.05988567293657</c:v>
                </c:pt>
                <c:pt idx="838">
                  <c:v>3.0577788702916902</c:v>
                </c:pt>
                <c:pt idx="839">
                  <c:v>3.0544991893120099</c:v>
                </c:pt>
                <c:pt idx="840">
                  <c:v>3.0514038056631101</c:v>
                </c:pt>
                <c:pt idx="841">
                  <c:v>3.0493773871074898</c:v>
                </c:pt>
                <c:pt idx="842">
                  <c:v>3.0464664076093899</c:v>
                </c:pt>
                <c:pt idx="843">
                  <c:v>3.04374545726311</c:v>
                </c:pt>
                <c:pt idx="844">
                  <c:v>3.0403323848736599</c:v>
                </c:pt>
                <c:pt idx="845">
                  <c:v>3.0374977608116001</c:v>
                </c:pt>
                <c:pt idx="846">
                  <c:v>3.0327000393982799</c:v>
                </c:pt>
                <c:pt idx="847">
                  <c:v>3.0297546697636699</c:v>
                </c:pt>
                <c:pt idx="848">
                  <c:v>3.0270020074789001</c:v>
                </c:pt>
                <c:pt idx="849">
                  <c:v>3.0239554838652798</c:v>
                </c:pt>
                <c:pt idx="850">
                  <c:v>3.0202171018371202</c:v>
                </c:pt>
                <c:pt idx="851">
                  <c:v>3.0177392297550401</c:v>
                </c:pt>
                <c:pt idx="852">
                  <c:v>3.01505983651567</c:v>
                </c:pt>
                <c:pt idx="853">
                  <c:v>3.01217693624635</c:v>
                </c:pt>
                <c:pt idx="854">
                  <c:v>3.00919313286066</c:v>
                </c:pt>
                <c:pt idx="855">
                  <c:v>3.0076761648155599</c:v>
                </c:pt>
                <c:pt idx="856">
                  <c:v>3.0045937420086899</c:v>
                </c:pt>
                <c:pt idx="857">
                  <c:v>2.9996462941332802</c:v>
                </c:pt>
                <c:pt idx="858">
                  <c:v>2.9949821015060101</c:v>
                </c:pt>
                <c:pt idx="859">
                  <c:v>2.9910964260566</c:v>
                </c:pt>
                <c:pt idx="860">
                  <c:v>2.9866231044295599</c:v>
                </c:pt>
                <c:pt idx="861">
                  <c:v>2.9820466200741902</c:v>
                </c:pt>
                <c:pt idx="862">
                  <c:v>2.9774581550502099</c:v>
                </c:pt>
                <c:pt idx="863">
                  <c:v>2.9726618525610902</c:v>
                </c:pt>
                <c:pt idx="864">
                  <c:v>2.9685382876177999</c:v>
                </c:pt>
                <c:pt idx="865">
                  <c:v>2.9650921081833999</c:v>
                </c:pt>
                <c:pt idx="866">
                  <c:v>2.9616381265802998</c:v>
                </c:pt>
                <c:pt idx="867">
                  <c:v>2.95670546431599</c:v>
                </c:pt>
                <c:pt idx="868">
                  <c:v>2.9524446183281698</c:v>
                </c:pt>
                <c:pt idx="869">
                  <c:v>2.9490531135748799</c:v>
                </c:pt>
                <c:pt idx="870">
                  <c:v>2.9447673616591898</c:v>
                </c:pt>
                <c:pt idx="871">
                  <c:v>2.9400758594670702</c:v>
                </c:pt>
                <c:pt idx="872">
                  <c:v>2.9339969607119398</c:v>
                </c:pt>
                <c:pt idx="873">
                  <c:v>2.9290771831856599</c:v>
                </c:pt>
                <c:pt idx="874">
                  <c:v>2.9244376577567199</c:v>
                </c:pt>
                <c:pt idx="875">
                  <c:v>2.9199818815123502</c:v>
                </c:pt>
                <c:pt idx="876">
                  <c:v>2.9142397331845098</c:v>
                </c:pt>
                <c:pt idx="877">
                  <c:v>2.9077951362929801</c:v>
                </c:pt>
                <c:pt idx="878">
                  <c:v>2.9012342483057698</c:v>
                </c:pt>
                <c:pt idx="879">
                  <c:v>2.8928886061723502</c:v>
                </c:pt>
                <c:pt idx="880">
                  <c:v>2.8862835307167298</c:v>
                </c:pt>
                <c:pt idx="881">
                  <c:v>2.8800559602001399</c:v>
                </c:pt>
                <c:pt idx="882">
                  <c:v>2.87352332066577</c:v>
                </c:pt>
                <c:pt idx="883">
                  <c:v>2.8666780119900999</c:v>
                </c:pt>
                <c:pt idx="884">
                  <c:v>2.8603056687382402</c:v>
                </c:pt>
                <c:pt idx="885">
                  <c:v>2.8546048399294199</c:v>
                </c:pt>
                <c:pt idx="886">
                  <c:v>2.84839558131209</c:v>
                </c:pt>
                <c:pt idx="887">
                  <c:v>2.8424607651670701</c:v>
                </c:pt>
                <c:pt idx="888">
                  <c:v>2.8361123060254099</c:v>
                </c:pt>
                <c:pt idx="889">
                  <c:v>2.8292559194282099</c:v>
                </c:pt>
                <c:pt idx="890">
                  <c:v>2.8214983506245002</c:v>
                </c:pt>
                <c:pt idx="891">
                  <c:v>2.8136205343040999</c:v>
                </c:pt>
                <c:pt idx="892">
                  <c:v>2.8064035422445901</c:v>
                </c:pt>
                <c:pt idx="893">
                  <c:v>2.7988693581256499</c:v>
                </c:pt>
                <c:pt idx="894">
                  <c:v>2.7915057020340202</c:v>
                </c:pt>
                <c:pt idx="895">
                  <c:v>2.7840214123679701</c:v>
                </c:pt>
                <c:pt idx="896">
                  <c:v>2.7774031105438501</c:v>
                </c:pt>
                <c:pt idx="897">
                  <c:v>2.7714608061108299</c:v>
                </c:pt>
                <c:pt idx="898">
                  <c:v>2.7649202932622101</c:v>
                </c:pt>
                <c:pt idx="899">
                  <c:v>2.7601275155120901</c:v>
                </c:pt>
                <c:pt idx="900">
                  <c:v>2.7559115019542002</c:v>
                </c:pt>
                <c:pt idx="901">
                  <c:v>2.7506055078349099</c:v>
                </c:pt>
                <c:pt idx="902">
                  <c:v>2.7453826647181701</c:v>
                </c:pt>
                <c:pt idx="903">
                  <c:v>2.7412196751684799</c:v>
                </c:pt>
                <c:pt idx="904">
                  <c:v>2.7355759949229799</c:v>
                </c:pt>
                <c:pt idx="905">
                  <c:v>2.7308966535121399</c:v>
                </c:pt>
                <c:pt idx="906">
                  <c:v>2.7261053363031502</c:v>
                </c:pt>
                <c:pt idx="907">
                  <c:v>2.72090620159487</c:v>
                </c:pt>
                <c:pt idx="908">
                  <c:v>2.7168663027074298</c:v>
                </c:pt>
                <c:pt idx="909">
                  <c:v>2.7128234706139698</c:v>
                </c:pt>
                <c:pt idx="910">
                  <c:v>2.70711384245784</c:v>
                </c:pt>
                <c:pt idx="911">
                  <c:v>2.70335745045585</c:v>
                </c:pt>
                <c:pt idx="912">
                  <c:v>2.6995969551197798</c:v>
                </c:pt>
                <c:pt idx="913">
                  <c:v>2.6940688237763202</c:v>
                </c:pt>
                <c:pt idx="914">
                  <c:v>2.69048912437606</c:v>
                </c:pt>
                <c:pt idx="915">
                  <c:v>2.6861190072868801</c:v>
                </c:pt>
                <c:pt idx="916">
                  <c:v>2.6820340938923799</c:v>
                </c:pt>
                <c:pt idx="917">
                  <c:v>2.6781385792125398</c:v>
                </c:pt>
                <c:pt idx="918">
                  <c:v>2.6748248841125801</c:v>
                </c:pt>
                <c:pt idx="919">
                  <c:v>2.6709189452314499</c:v>
                </c:pt>
                <c:pt idx="920">
                  <c:v>2.6676882972288198</c:v>
                </c:pt>
                <c:pt idx="921">
                  <c:v>2.66474307533039</c:v>
                </c:pt>
                <c:pt idx="922">
                  <c:v>2.66198385528212</c:v>
                </c:pt>
                <c:pt idx="923">
                  <c:v>2.65735168352693</c:v>
                </c:pt>
                <c:pt idx="924">
                  <c:v>2.655347913175</c:v>
                </c:pt>
                <c:pt idx="925">
                  <c:v>2.65225537662461</c:v>
                </c:pt>
                <c:pt idx="926">
                  <c:v>2.6484687689111901</c:v>
                </c:pt>
                <c:pt idx="927">
                  <c:v>2.64467335285486</c:v>
                </c:pt>
                <c:pt idx="928">
                  <c:v>2.6417480347337201</c:v>
                </c:pt>
                <c:pt idx="929">
                  <c:v>2.63754609782979</c:v>
                </c:pt>
                <c:pt idx="930">
                  <c:v>2.6350039312026601</c:v>
                </c:pt>
                <c:pt idx="931">
                  <c:v>2.6330402255673202</c:v>
                </c:pt>
                <c:pt idx="932">
                  <c:v>2.6307756149991102</c:v>
                </c:pt>
                <c:pt idx="933">
                  <c:v>2.62850255183392</c:v>
                </c:pt>
                <c:pt idx="934">
                  <c:v>2.6261166448522402</c:v>
                </c:pt>
                <c:pt idx="935">
                  <c:v>2.6239152300542798</c:v>
                </c:pt>
                <c:pt idx="936">
                  <c:v>2.62267861189504</c:v>
                </c:pt>
                <c:pt idx="937">
                  <c:v>2.6203577604848398</c:v>
                </c:pt>
                <c:pt idx="938">
                  <c:v>2.6170492019528799</c:v>
                </c:pt>
                <c:pt idx="939">
                  <c:v>2.6123560659361398</c:v>
                </c:pt>
                <c:pt idx="940">
                  <c:v>2.6086204285495498</c:v>
                </c:pt>
                <c:pt idx="941">
                  <c:v>2.6046733300397502</c:v>
                </c:pt>
                <c:pt idx="942">
                  <c:v>2.60061142737097</c:v>
                </c:pt>
                <c:pt idx="943">
                  <c:v>2.5965331124593098</c:v>
                </c:pt>
                <c:pt idx="944">
                  <c:v>2.5921420692339701</c:v>
                </c:pt>
                <c:pt idx="945">
                  <c:v>2.5890046798319801</c:v>
                </c:pt>
                <c:pt idx="946">
                  <c:v>2.58457806739561</c:v>
                </c:pt>
                <c:pt idx="947">
                  <c:v>2.5801325498633898</c:v>
                </c:pt>
                <c:pt idx="948">
                  <c:v>2.5738075476737001</c:v>
                </c:pt>
                <c:pt idx="949">
                  <c:v>2.5668689161470901</c:v>
                </c:pt>
                <c:pt idx="950">
                  <c:v>2.5612809078291598</c:v>
                </c:pt>
                <c:pt idx="951">
                  <c:v>2.5555823162076901</c:v>
                </c:pt>
                <c:pt idx="952">
                  <c:v>2.54790871176874</c:v>
                </c:pt>
                <c:pt idx="953">
                  <c:v>2.5402092795770899</c:v>
                </c:pt>
                <c:pt idx="954">
                  <c:v>2.5334651820114402</c:v>
                </c:pt>
                <c:pt idx="955">
                  <c:v>2.5254342798918299</c:v>
                </c:pt>
                <c:pt idx="956">
                  <c:v>2.5189432403299001</c:v>
                </c:pt>
                <c:pt idx="957">
                  <c:v>2.5110619609056299</c:v>
                </c:pt>
                <c:pt idx="958">
                  <c:v>2.5043228322752502</c:v>
                </c:pt>
                <c:pt idx="959">
                  <c:v>2.4986358550321102</c:v>
                </c:pt>
                <c:pt idx="960">
                  <c:v>2.4930273386565398</c:v>
                </c:pt>
                <c:pt idx="961">
                  <c:v>2.48573077904675</c:v>
                </c:pt>
                <c:pt idx="962">
                  <c:v>2.4787992746179799</c:v>
                </c:pt>
                <c:pt idx="963">
                  <c:v>2.4707653391915398</c:v>
                </c:pt>
                <c:pt idx="964">
                  <c:v>2.46338520150241</c:v>
                </c:pt>
                <c:pt idx="965">
                  <c:v>2.45479946280365</c:v>
                </c:pt>
                <c:pt idx="966">
                  <c:v>2.4463744340575899</c:v>
                </c:pt>
                <c:pt idx="967">
                  <c:v>2.43860866511283</c:v>
                </c:pt>
                <c:pt idx="968">
                  <c:v>2.4310145189760801</c:v>
                </c:pt>
                <c:pt idx="969">
                  <c:v>2.42212285940469</c:v>
                </c:pt>
                <c:pt idx="970">
                  <c:v>2.4145782921880499</c:v>
                </c:pt>
                <c:pt idx="971">
                  <c:v>2.4040731231641899</c:v>
                </c:pt>
                <c:pt idx="972">
                  <c:v>2.3947073223675899</c:v>
                </c:pt>
                <c:pt idx="973">
                  <c:v>2.3866849000074901</c:v>
                </c:pt>
                <c:pt idx="974">
                  <c:v>2.3781465878257002</c:v>
                </c:pt>
                <c:pt idx="975">
                  <c:v>2.3694752593652999</c:v>
                </c:pt>
                <c:pt idx="976">
                  <c:v>2.3624340458436301</c:v>
                </c:pt>
                <c:pt idx="977">
                  <c:v>2.3556594760593499</c:v>
                </c:pt>
                <c:pt idx="978">
                  <c:v>2.3475867432630202</c:v>
                </c:pt>
                <c:pt idx="979">
                  <c:v>2.3399744928177499</c:v>
                </c:pt>
                <c:pt idx="980">
                  <c:v>2.3336129750630001</c:v>
                </c:pt>
                <c:pt idx="981">
                  <c:v>2.3294872954751602</c:v>
                </c:pt>
                <c:pt idx="982">
                  <c:v>2.3238795123197198</c:v>
                </c:pt>
                <c:pt idx="983">
                  <c:v>2.3189425458009199</c:v>
                </c:pt>
                <c:pt idx="984">
                  <c:v>2.31222614862086</c:v>
                </c:pt>
                <c:pt idx="985">
                  <c:v>2.3063627274529299</c:v>
                </c:pt>
                <c:pt idx="986">
                  <c:v>2.29919839897472</c:v>
                </c:pt>
                <c:pt idx="987">
                  <c:v>2.2944521977996399</c:v>
                </c:pt>
                <c:pt idx="988">
                  <c:v>2.2876317378370801</c:v>
                </c:pt>
                <c:pt idx="989">
                  <c:v>2.2805895820636102</c:v>
                </c:pt>
                <c:pt idx="990">
                  <c:v>2.2757759263633801</c:v>
                </c:pt>
                <c:pt idx="991">
                  <c:v>2.2691863606459002</c:v>
                </c:pt>
                <c:pt idx="992">
                  <c:v>2.2631671078779001</c:v>
                </c:pt>
                <c:pt idx="993">
                  <c:v>2.2558539386974501</c:v>
                </c:pt>
                <c:pt idx="994">
                  <c:v>2.24998256719336</c:v>
                </c:pt>
                <c:pt idx="995">
                  <c:v>2.2459512285653198</c:v>
                </c:pt>
                <c:pt idx="996">
                  <c:v>2.2420039928198001</c:v>
                </c:pt>
                <c:pt idx="997">
                  <c:v>2.2361772207609301</c:v>
                </c:pt>
                <c:pt idx="998">
                  <c:v>2.2324838516657599</c:v>
                </c:pt>
                <c:pt idx="999">
                  <c:v>2.2269100371955299</c:v>
                </c:pt>
                <c:pt idx="1000">
                  <c:v>2.2211096854947301</c:v>
                </c:pt>
                <c:pt idx="1001">
                  <c:v>2.2165540654477001</c:v>
                </c:pt>
                <c:pt idx="1002">
                  <c:v>2.21079628408105</c:v>
                </c:pt>
                <c:pt idx="1003">
                  <c:v>2.2054023354917001</c:v>
                </c:pt>
                <c:pt idx="1004">
                  <c:v>2.1990037203304298</c:v>
                </c:pt>
                <c:pt idx="1005">
                  <c:v>2.1929742510767798</c:v>
                </c:pt>
                <c:pt idx="1006">
                  <c:v>2.1866271614995401</c:v>
                </c:pt>
                <c:pt idx="1007">
                  <c:v>2.1797668951421501</c:v>
                </c:pt>
                <c:pt idx="1008">
                  <c:v>2.1730775989046398</c:v>
                </c:pt>
                <c:pt idx="1009">
                  <c:v>2.1678305854534798</c:v>
                </c:pt>
                <c:pt idx="1010">
                  <c:v>2.1589446705515098</c:v>
                </c:pt>
                <c:pt idx="1011">
                  <c:v>2.1513023696331999</c:v>
                </c:pt>
                <c:pt idx="1012">
                  <c:v>2.14500140691284</c:v>
                </c:pt>
                <c:pt idx="1013">
                  <c:v>2.1371064268748898</c:v>
                </c:pt>
                <c:pt idx="1014">
                  <c:v>2.1308494144441799</c:v>
                </c:pt>
                <c:pt idx="1015">
                  <c:v>2.1237884417494901</c:v>
                </c:pt>
                <c:pt idx="1016">
                  <c:v>2.11817191166242</c:v>
                </c:pt>
                <c:pt idx="1017">
                  <c:v>2.1113599801061</c:v>
                </c:pt>
                <c:pt idx="1018">
                  <c:v>2.1046202696483101</c:v>
                </c:pt>
                <c:pt idx="1019">
                  <c:v>2.0986341577196899</c:v>
                </c:pt>
                <c:pt idx="1020">
                  <c:v>2.0931081809877101</c:v>
                </c:pt>
                <c:pt idx="1021">
                  <c:v>2.0863834767853402</c:v>
                </c:pt>
                <c:pt idx="1022">
                  <c:v>2.0798209404304799</c:v>
                </c:pt>
                <c:pt idx="1023">
                  <c:v>2.0723496708112901</c:v>
                </c:pt>
                <c:pt idx="1024">
                  <c:v>2.0670057860261699</c:v>
                </c:pt>
                <c:pt idx="1025">
                  <c:v>2.0599748398108799</c:v>
                </c:pt>
                <c:pt idx="1026">
                  <c:v>2.0526247060821499</c:v>
                </c:pt>
                <c:pt idx="1027">
                  <c:v>2.0443601223244601</c:v>
                </c:pt>
                <c:pt idx="1028">
                  <c:v>2.03762931086951</c:v>
                </c:pt>
                <c:pt idx="1029">
                  <c:v>2.0312632571870499</c:v>
                </c:pt>
                <c:pt idx="1030">
                  <c:v>2.0239930289068102</c:v>
                </c:pt>
                <c:pt idx="1031">
                  <c:v>2.0158094162992901</c:v>
                </c:pt>
                <c:pt idx="1032">
                  <c:v>2.0090572507965501</c:v>
                </c:pt>
                <c:pt idx="1033">
                  <c:v>2.0011021186788698</c:v>
                </c:pt>
                <c:pt idx="1034">
                  <c:v>1.9936027373884</c:v>
                </c:pt>
                <c:pt idx="1035">
                  <c:v>1.98783080653816</c:v>
                </c:pt>
                <c:pt idx="1036">
                  <c:v>1.98007347849837</c:v>
                </c:pt>
                <c:pt idx="1037">
                  <c:v>1.9733573684160099</c:v>
                </c:pt>
                <c:pt idx="1038">
                  <c:v>1.9657311105340001</c:v>
                </c:pt>
                <c:pt idx="1039">
                  <c:v>1.96091146777439</c:v>
                </c:pt>
                <c:pt idx="1040">
                  <c:v>1.95352349610898</c:v>
                </c:pt>
                <c:pt idx="1041">
                  <c:v>1.9442473553796</c:v>
                </c:pt>
                <c:pt idx="1042">
                  <c:v>1.9358101302342601</c:v>
                </c:pt>
                <c:pt idx="1043">
                  <c:v>1.9297883489007599</c:v>
                </c:pt>
                <c:pt idx="1044">
                  <c:v>1.92217245039886</c:v>
                </c:pt>
                <c:pt idx="1045">
                  <c:v>1.91491699192301</c:v>
                </c:pt>
                <c:pt idx="1046">
                  <c:v>1.90772950439642</c:v>
                </c:pt>
                <c:pt idx="1047">
                  <c:v>1.9018840079661099</c:v>
                </c:pt>
                <c:pt idx="1048">
                  <c:v>1.8969956894748901</c:v>
                </c:pt>
                <c:pt idx="1049">
                  <c:v>1.8930613770809099</c:v>
                </c:pt>
                <c:pt idx="1050">
                  <c:v>1.88861571899184</c:v>
                </c:pt>
                <c:pt idx="1051">
                  <c:v>1.88228466330396</c:v>
                </c:pt>
                <c:pt idx="1052">
                  <c:v>1.87661078543279</c:v>
                </c:pt>
                <c:pt idx="1053">
                  <c:v>1.87003362836644</c:v>
                </c:pt>
                <c:pt idx="1054">
                  <c:v>1.8640138887334401</c:v>
                </c:pt>
                <c:pt idx="1055">
                  <c:v>1.8594333526190601</c:v>
                </c:pt>
                <c:pt idx="1056">
                  <c:v>1.85512965033093</c:v>
                </c:pt>
                <c:pt idx="1057">
                  <c:v>1.8499233882669299</c:v>
                </c:pt>
                <c:pt idx="1058">
                  <c:v>1.8451816758835999</c:v>
                </c:pt>
                <c:pt idx="1059">
                  <c:v>1.84061166769806</c:v>
                </c:pt>
                <c:pt idx="1060">
                  <c:v>1.8351404838333201</c:v>
                </c:pt>
                <c:pt idx="1061">
                  <c:v>1.83013073117742</c:v>
                </c:pt>
                <c:pt idx="1062">
                  <c:v>1.8241190850342199</c:v>
                </c:pt>
                <c:pt idx="1063">
                  <c:v>1.81768999202669</c:v>
                </c:pt>
                <c:pt idx="1064">
                  <c:v>1.8120145878555101</c:v>
                </c:pt>
                <c:pt idx="1065">
                  <c:v>1.80542563766968</c:v>
                </c:pt>
                <c:pt idx="1066">
                  <c:v>1.7987986147541</c:v>
                </c:pt>
                <c:pt idx="1067">
                  <c:v>1.7935075157750999</c:v>
                </c:pt>
                <c:pt idx="1068">
                  <c:v>1.7871073006243801</c:v>
                </c:pt>
                <c:pt idx="1069">
                  <c:v>1.78018523418968</c:v>
                </c:pt>
                <c:pt idx="1070">
                  <c:v>1.7721506348640299</c:v>
                </c:pt>
                <c:pt idx="1071">
                  <c:v>1.7643629547498301</c:v>
                </c:pt>
                <c:pt idx="1072">
                  <c:v>1.7568299297457499</c:v>
                </c:pt>
                <c:pt idx="1073">
                  <c:v>1.7480858968591599</c:v>
                </c:pt>
                <c:pt idx="1074">
                  <c:v>1.73969611726563</c:v>
                </c:pt>
                <c:pt idx="1075">
                  <c:v>1.7318553837926201</c:v>
                </c:pt>
                <c:pt idx="1076">
                  <c:v>1.72456703604234</c:v>
                </c:pt>
                <c:pt idx="1077">
                  <c:v>1.71694869449068</c:v>
                </c:pt>
                <c:pt idx="1078">
                  <c:v>1.70978543574689</c:v>
                </c:pt>
                <c:pt idx="1079">
                  <c:v>1.70336966436504</c:v>
                </c:pt>
                <c:pt idx="1080">
                  <c:v>1.6959439638888101</c:v>
                </c:pt>
                <c:pt idx="1081">
                  <c:v>1.68789870220055</c:v>
                </c:pt>
                <c:pt idx="1082">
                  <c:v>1.6806906710498599</c:v>
                </c:pt>
                <c:pt idx="1083">
                  <c:v>1.6731496116526401</c:v>
                </c:pt>
                <c:pt idx="1084">
                  <c:v>1.66606340762148</c:v>
                </c:pt>
                <c:pt idx="1085">
                  <c:v>1.6601209582529901</c:v>
                </c:pt>
                <c:pt idx="1086">
                  <c:v>1.6533695650702001</c:v>
                </c:pt>
                <c:pt idx="1087">
                  <c:v>1.64805757876583</c:v>
                </c:pt>
                <c:pt idx="1088">
                  <c:v>1.6421332639850199</c:v>
                </c:pt>
                <c:pt idx="1089">
                  <c:v>1.6362777448070001</c:v>
                </c:pt>
                <c:pt idx="1090">
                  <c:v>1.631374576339</c:v>
                </c:pt>
                <c:pt idx="1091">
                  <c:v>1.62576044264459</c:v>
                </c:pt>
                <c:pt idx="1092">
                  <c:v>1.62188082349155</c:v>
                </c:pt>
                <c:pt idx="1093">
                  <c:v>1.61680923076764</c:v>
                </c:pt>
                <c:pt idx="1094">
                  <c:v>1.6106291498374701</c:v>
                </c:pt>
                <c:pt idx="1095">
                  <c:v>1.6074559116448099</c:v>
                </c:pt>
                <c:pt idx="1096">
                  <c:v>1.60270242630622</c:v>
                </c:pt>
                <c:pt idx="1097">
                  <c:v>1.59733487491554</c:v>
                </c:pt>
                <c:pt idx="1098">
                  <c:v>1.59233346556231</c:v>
                </c:pt>
                <c:pt idx="1099">
                  <c:v>1.5867186276042</c:v>
                </c:pt>
                <c:pt idx="1100">
                  <c:v>1.58117221196506</c:v>
                </c:pt>
                <c:pt idx="1101">
                  <c:v>1.5762822866886299</c:v>
                </c:pt>
                <c:pt idx="1102">
                  <c:v>1.57137004174504</c:v>
                </c:pt>
                <c:pt idx="1103">
                  <c:v>1.56643300350838</c:v>
                </c:pt>
                <c:pt idx="1104">
                  <c:v>1.5619556438768301</c:v>
                </c:pt>
                <c:pt idx="1105">
                  <c:v>1.5569629323101</c:v>
                </c:pt>
                <c:pt idx="1106">
                  <c:v>1.55194373292258</c:v>
                </c:pt>
                <c:pt idx="1107">
                  <c:v>1.5469893881346699</c:v>
                </c:pt>
                <c:pt idx="1108">
                  <c:v>1.54043323279184</c:v>
                </c:pt>
                <c:pt idx="1109">
                  <c:v>1.5337356544493199</c:v>
                </c:pt>
                <c:pt idx="1110">
                  <c:v>1.52885957501867</c:v>
                </c:pt>
                <c:pt idx="1111">
                  <c:v>1.52071995163227</c:v>
                </c:pt>
                <c:pt idx="1112">
                  <c:v>1.51184513798468</c:v>
                </c:pt>
                <c:pt idx="1113">
                  <c:v>1.5056662524515201</c:v>
                </c:pt>
                <c:pt idx="1114">
                  <c:v>1.4990637355326899</c:v>
                </c:pt>
                <c:pt idx="1115">
                  <c:v>1.4932113448203701</c:v>
                </c:pt>
                <c:pt idx="1116">
                  <c:v>1.4863454565865599</c:v>
                </c:pt>
                <c:pt idx="1117">
                  <c:v>1.4787514277443501</c:v>
                </c:pt>
                <c:pt idx="1118">
                  <c:v>1.47081480638075</c:v>
                </c:pt>
                <c:pt idx="1119">
                  <c:v>1.46508404989713</c:v>
                </c:pt>
                <c:pt idx="1120">
                  <c:v>1.45971504057289</c:v>
                </c:pt>
                <c:pt idx="1121">
                  <c:v>1.45392369228401</c:v>
                </c:pt>
                <c:pt idx="1122">
                  <c:v>1.4480010263842</c:v>
                </c:pt>
                <c:pt idx="1123">
                  <c:v>1.44125693361985</c:v>
                </c:pt>
                <c:pt idx="1124">
                  <c:v>1.4365270511493899</c:v>
                </c:pt>
                <c:pt idx="1125">
                  <c:v>1.43098295616083</c:v>
                </c:pt>
                <c:pt idx="1126">
                  <c:v>1.42550964817948</c:v>
                </c:pt>
                <c:pt idx="1127">
                  <c:v>1.4210808197193801</c:v>
                </c:pt>
                <c:pt idx="1128">
                  <c:v>1.4159423019152899</c:v>
                </c:pt>
                <c:pt idx="1129">
                  <c:v>1.41135768170722</c:v>
                </c:pt>
                <c:pt idx="1130">
                  <c:v>1.40664510254965</c:v>
                </c:pt>
                <c:pt idx="1131">
                  <c:v>1.4019039503277799</c:v>
                </c:pt>
                <c:pt idx="1132">
                  <c:v>1.39732687775424</c:v>
                </c:pt>
                <c:pt idx="1133">
                  <c:v>1.39105522071418</c:v>
                </c:pt>
                <c:pt idx="1134">
                  <c:v>1.38739173111907</c:v>
                </c:pt>
                <c:pt idx="1135">
                  <c:v>1.38301784291851</c:v>
                </c:pt>
                <c:pt idx="1136">
                  <c:v>1.3792065700851499</c:v>
                </c:pt>
                <c:pt idx="1137">
                  <c:v>1.3742944352108599</c:v>
                </c:pt>
                <c:pt idx="1138">
                  <c:v>1.3691532248243501</c:v>
                </c:pt>
                <c:pt idx="1139">
                  <c:v>1.36378560516133</c:v>
                </c:pt>
                <c:pt idx="1140">
                  <c:v>1.35906649475412</c:v>
                </c:pt>
                <c:pt idx="1141">
                  <c:v>1.3539267027058799</c:v>
                </c:pt>
                <c:pt idx="1142">
                  <c:v>1.3497354879772601</c:v>
                </c:pt>
                <c:pt idx="1143">
                  <c:v>1.3447373846208199</c:v>
                </c:pt>
                <c:pt idx="1144">
                  <c:v>1.3397093587175499</c:v>
                </c:pt>
                <c:pt idx="1145">
                  <c:v>1.3344541014817</c:v>
                </c:pt>
                <c:pt idx="1146">
                  <c:v>1.3296598063598</c:v>
                </c:pt>
                <c:pt idx="1147">
                  <c:v>1.32316997733981</c:v>
                </c:pt>
                <c:pt idx="1148">
                  <c:v>1.3186020686269899</c:v>
                </c:pt>
                <c:pt idx="1149">
                  <c:v>1.31410425245889</c:v>
                </c:pt>
                <c:pt idx="1150">
                  <c:v>1.3092861069864901</c:v>
                </c:pt>
                <c:pt idx="1151">
                  <c:v>1.30453388177841</c:v>
                </c:pt>
                <c:pt idx="1152">
                  <c:v>1.29876873462066</c:v>
                </c:pt>
                <c:pt idx="1153">
                  <c:v>1.2922796879229199</c:v>
                </c:pt>
                <c:pt idx="1154">
                  <c:v>1.28682346411224</c:v>
                </c:pt>
                <c:pt idx="1155">
                  <c:v>1.2807440444923399</c:v>
                </c:pt>
                <c:pt idx="1156">
                  <c:v>1.27570108731545</c:v>
                </c:pt>
                <c:pt idx="1157">
                  <c:v>1.2694490185079701</c:v>
                </c:pt>
                <c:pt idx="1158">
                  <c:v>1.2646224675822699</c:v>
                </c:pt>
                <c:pt idx="1159">
                  <c:v>1.2590800569144101</c:v>
                </c:pt>
                <c:pt idx="1160">
                  <c:v>1.2521286287950699</c:v>
                </c:pt>
                <c:pt idx="1161">
                  <c:v>1.2456225563400101</c:v>
                </c:pt>
                <c:pt idx="1162">
                  <c:v>1.2384879697418201</c:v>
                </c:pt>
                <c:pt idx="1163">
                  <c:v>1.2307200145386099</c:v>
                </c:pt>
                <c:pt idx="1164">
                  <c:v>1.2230978951767</c:v>
                </c:pt>
                <c:pt idx="1165">
                  <c:v>1.21474131116113</c:v>
                </c:pt>
                <c:pt idx="1166">
                  <c:v>1.2066231020984</c:v>
                </c:pt>
                <c:pt idx="1167">
                  <c:v>1.1977632773754801</c:v>
                </c:pt>
                <c:pt idx="1168">
                  <c:v>1.18963256686812</c:v>
                </c:pt>
                <c:pt idx="1169">
                  <c:v>1.18046808467529</c:v>
                </c:pt>
                <c:pt idx="1170">
                  <c:v>1.1693836419420001</c:v>
                </c:pt>
                <c:pt idx="1171">
                  <c:v>1.1577446894182</c:v>
                </c:pt>
                <c:pt idx="1172">
                  <c:v>1.14672318085174</c:v>
                </c:pt>
                <c:pt idx="1173">
                  <c:v>1.13671906473818</c:v>
                </c:pt>
                <c:pt idx="1174">
                  <c:v>1.12567149289803</c:v>
                </c:pt>
                <c:pt idx="1175">
                  <c:v>1.11681423884805</c:v>
                </c:pt>
                <c:pt idx="1176">
                  <c:v>1.1071188100396601</c:v>
                </c:pt>
                <c:pt idx="1177">
                  <c:v>1.09804846071009</c:v>
                </c:pt>
                <c:pt idx="1178">
                  <c:v>1.0878418942183501</c:v>
                </c:pt>
                <c:pt idx="1179">
                  <c:v>1.07835639800181</c:v>
                </c:pt>
                <c:pt idx="1180">
                  <c:v>1.07037940276576</c:v>
                </c:pt>
                <c:pt idx="1181">
                  <c:v>1.06156605951984</c:v>
                </c:pt>
                <c:pt idx="1182">
                  <c:v>1.05367137890366</c:v>
                </c:pt>
                <c:pt idx="1183">
                  <c:v>1.0457259317327501</c:v>
                </c:pt>
                <c:pt idx="1184">
                  <c:v>1.0370445701076401</c:v>
                </c:pt>
                <c:pt idx="1185">
                  <c:v>1.0274230331695</c:v>
                </c:pt>
                <c:pt idx="1186">
                  <c:v>1.018624140519</c:v>
                </c:pt>
                <c:pt idx="1187">
                  <c:v>1.0111380325541599</c:v>
                </c:pt>
                <c:pt idx="1188">
                  <c:v>1.00292231096645</c:v>
                </c:pt>
                <c:pt idx="1189">
                  <c:v>0.99485635972512498</c:v>
                </c:pt>
                <c:pt idx="1190">
                  <c:v>0.98664365578239599</c:v>
                </c:pt>
                <c:pt idx="1191">
                  <c:v>0.97935866213397105</c:v>
                </c:pt>
                <c:pt idx="1192">
                  <c:v>0.97094953702475695</c:v>
                </c:pt>
                <c:pt idx="1193">
                  <c:v>0.96327721239227804</c:v>
                </c:pt>
                <c:pt idx="1194">
                  <c:v>0.95545342282508605</c:v>
                </c:pt>
                <c:pt idx="1195">
                  <c:v>0.94640224842115905</c:v>
                </c:pt>
                <c:pt idx="1196">
                  <c:v>0.93944324573018201</c:v>
                </c:pt>
                <c:pt idx="1197">
                  <c:v>0.93067278855820501</c:v>
                </c:pt>
                <c:pt idx="1198">
                  <c:v>0.92459313631914097</c:v>
                </c:pt>
                <c:pt idx="1199">
                  <c:v>0.91817930828984995</c:v>
                </c:pt>
                <c:pt idx="1200">
                  <c:v>0.91142693255430096</c:v>
                </c:pt>
                <c:pt idx="1201">
                  <c:v>0.90521749728922996</c:v>
                </c:pt>
                <c:pt idx="1202">
                  <c:v>0.89828010195212205</c:v>
                </c:pt>
                <c:pt idx="1203">
                  <c:v>0.89159254778094998</c:v>
                </c:pt>
                <c:pt idx="1204">
                  <c:v>0.88368361260397899</c:v>
                </c:pt>
                <c:pt idx="1205">
                  <c:v>0.87660681798011097</c:v>
                </c:pt>
                <c:pt idx="1206">
                  <c:v>0.87016754094626203</c:v>
                </c:pt>
                <c:pt idx="1207">
                  <c:v>0.85976298921972905</c:v>
                </c:pt>
                <c:pt idx="1208">
                  <c:v>0.85134156058520705</c:v>
                </c:pt>
                <c:pt idx="1209">
                  <c:v>0.84452883734084605</c:v>
                </c:pt>
                <c:pt idx="1210">
                  <c:v>0.83786502421671905</c:v>
                </c:pt>
                <c:pt idx="1211">
                  <c:v>0.83096059490990304</c:v>
                </c:pt>
                <c:pt idx="1212">
                  <c:v>0.82449741441656099</c:v>
                </c:pt>
                <c:pt idx="1213">
                  <c:v>0.81700976327895403</c:v>
                </c:pt>
                <c:pt idx="1214">
                  <c:v>0.81142989779431296</c:v>
                </c:pt>
                <c:pt idx="1215">
                  <c:v>0.80512762220590495</c:v>
                </c:pt>
                <c:pt idx="1216">
                  <c:v>0.79760418383687504</c:v>
                </c:pt>
                <c:pt idx="1217">
                  <c:v>0.79100772887563797</c:v>
                </c:pt>
                <c:pt idx="1218">
                  <c:v>0.78514705875402102</c:v>
                </c:pt>
                <c:pt idx="1219">
                  <c:v>0.78012888051612905</c:v>
                </c:pt>
                <c:pt idx="1220">
                  <c:v>0.77370041152649205</c:v>
                </c:pt>
                <c:pt idx="1221">
                  <c:v>0.76722116189957901</c:v>
                </c:pt>
                <c:pt idx="1222">
                  <c:v>0.76078869166583096</c:v>
                </c:pt>
                <c:pt idx="1223">
                  <c:v>0.75518889336053696</c:v>
                </c:pt>
                <c:pt idx="1224">
                  <c:v>0.750528890527978</c:v>
                </c:pt>
                <c:pt idx="1225">
                  <c:v>0.74338847026676702</c:v>
                </c:pt>
                <c:pt idx="1226">
                  <c:v>0.737083877636735</c:v>
                </c:pt>
                <c:pt idx="1227">
                  <c:v>0.73093064451833201</c:v>
                </c:pt>
                <c:pt idx="1228">
                  <c:v>0.72640343297002596</c:v>
                </c:pt>
                <c:pt idx="1229">
                  <c:v>0.72184642363516704</c:v>
                </c:pt>
                <c:pt idx="1230">
                  <c:v>0.71814191477701195</c:v>
                </c:pt>
                <c:pt idx="1231">
                  <c:v>0.71205661419302402</c:v>
                </c:pt>
                <c:pt idx="1232">
                  <c:v>0.70769315632640994</c:v>
                </c:pt>
                <c:pt idx="1233">
                  <c:v>0.70359280364160404</c:v>
                </c:pt>
                <c:pt idx="1234">
                  <c:v>0.69985654863211599</c:v>
                </c:pt>
                <c:pt idx="1235">
                  <c:v>0.69579953549930396</c:v>
                </c:pt>
                <c:pt idx="1236">
                  <c:v>0.69180850918676995</c:v>
                </c:pt>
                <c:pt idx="1237">
                  <c:v>0.68719741118494004</c:v>
                </c:pt>
                <c:pt idx="1238">
                  <c:v>0.68304090136623496</c:v>
                </c:pt>
                <c:pt idx="1239">
                  <c:v>0.67934467331697701</c:v>
                </c:pt>
                <c:pt idx="1240">
                  <c:v>0.67591406550766098</c:v>
                </c:pt>
                <c:pt idx="1241">
                  <c:v>0.67236076850575199</c:v>
                </c:pt>
                <c:pt idx="1242">
                  <c:v>0.66740944082549103</c:v>
                </c:pt>
                <c:pt idx="1243">
                  <c:v>0.66487224872008599</c:v>
                </c:pt>
                <c:pt idx="1244">
                  <c:v>0.66113681834722504</c:v>
                </c:pt>
                <c:pt idx="1245">
                  <c:v>0.65707952034663497</c:v>
                </c:pt>
                <c:pt idx="1246">
                  <c:v>0.65524574055629503</c:v>
                </c:pt>
                <c:pt idx="1247">
                  <c:v>0.65232035656601495</c:v>
                </c:pt>
                <c:pt idx="1248">
                  <c:v>0.64937186964458904</c:v>
                </c:pt>
                <c:pt idx="1249">
                  <c:v>0.64610361362234803</c:v>
                </c:pt>
                <c:pt idx="1250">
                  <c:v>0.643401702395758</c:v>
                </c:pt>
                <c:pt idx="1251">
                  <c:v>0.63911246370123997</c:v>
                </c:pt>
                <c:pt idx="1252">
                  <c:v>0.63528070605711295</c:v>
                </c:pt>
                <c:pt idx="1253">
                  <c:v>0.63171240254143102</c:v>
                </c:pt>
                <c:pt idx="1254">
                  <c:v>0.62811595170755397</c:v>
                </c:pt>
                <c:pt idx="1255">
                  <c:v>0.62596174925591597</c:v>
                </c:pt>
                <c:pt idx="1256">
                  <c:v>0.62329871688925897</c:v>
                </c:pt>
                <c:pt idx="1257">
                  <c:v>0.62061286794292003</c:v>
                </c:pt>
                <c:pt idx="1258">
                  <c:v>0.61751130279224598</c:v>
                </c:pt>
                <c:pt idx="1259">
                  <c:v>0.61369759979996896</c:v>
                </c:pt>
                <c:pt idx="1260">
                  <c:v>0.61024665623455898</c:v>
                </c:pt>
                <c:pt idx="1261">
                  <c:v>0.60804051703108497</c:v>
                </c:pt>
                <c:pt idx="1262">
                  <c:v>0.60493466687700304</c:v>
                </c:pt>
                <c:pt idx="1263">
                  <c:v>0.60298208682141197</c:v>
                </c:pt>
                <c:pt idx="1264">
                  <c:v>0.60111235331597801</c:v>
                </c:pt>
                <c:pt idx="1265">
                  <c:v>0.59785502978788996</c:v>
                </c:pt>
                <c:pt idx="1266">
                  <c:v>0.59437575897708295</c:v>
                </c:pt>
                <c:pt idx="1267">
                  <c:v>0.59106659584304899</c:v>
                </c:pt>
                <c:pt idx="1268">
                  <c:v>0.58792840515975597</c:v>
                </c:pt>
                <c:pt idx="1269">
                  <c:v>0.58496103969732505</c:v>
                </c:pt>
                <c:pt idx="1270">
                  <c:v>0.58196853025269302</c:v>
                </c:pt>
                <c:pt idx="1271">
                  <c:v>0.57699133167679795</c:v>
                </c:pt>
                <c:pt idx="1272">
                  <c:v>0.57324683603107496</c:v>
                </c:pt>
                <c:pt idx="1273">
                  <c:v>0.56878573385736297</c:v>
                </c:pt>
                <c:pt idx="1274">
                  <c:v>0.565658723287917</c:v>
                </c:pt>
                <c:pt idx="1275">
                  <c:v>0.56240812552292996</c:v>
                </c:pt>
                <c:pt idx="1276">
                  <c:v>0.55962109276384697</c:v>
                </c:pt>
                <c:pt idx="1277">
                  <c:v>0.55593109795541595</c:v>
                </c:pt>
                <c:pt idx="1278">
                  <c:v>0.55260434930076396</c:v>
                </c:pt>
                <c:pt idx="1279">
                  <c:v>0.54934837166804995</c:v>
                </c:pt>
                <c:pt idx="1280">
                  <c:v>0.54724411919879701</c:v>
                </c:pt>
                <c:pt idx="1281">
                  <c:v>0.54512407260307905</c:v>
                </c:pt>
                <c:pt idx="1282">
                  <c:v>0.54239838906472104</c:v>
                </c:pt>
                <c:pt idx="1283">
                  <c:v>0.53906438134804802</c:v>
                </c:pt>
                <c:pt idx="1284">
                  <c:v>0.53688223394469203</c:v>
                </c:pt>
                <c:pt idx="1285">
                  <c:v>0.53438991029479599</c:v>
                </c:pt>
                <c:pt idx="1286">
                  <c:v>0.53138732297740998</c:v>
                </c:pt>
                <c:pt idx="1287">
                  <c:v>0.52983240166779999</c:v>
                </c:pt>
                <c:pt idx="1288">
                  <c:v>0.52571624645718296</c:v>
                </c:pt>
                <c:pt idx="1289">
                  <c:v>0.522940610897493</c:v>
                </c:pt>
                <c:pt idx="1290">
                  <c:v>0.51925958956707596</c:v>
                </c:pt>
                <c:pt idx="1291">
                  <c:v>0.51633216527774894</c:v>
                </c:pt>
                <c:pt idx="1292">
                  <c:v>0.51436106944730597</c:v>
                </c:pt>
                <c:pt idx="1293">
                  <c:v>0.51168840144510197</c:v>
                </c:pt>
                <c:pt idx="1294">
                  <c:v>0.50781949582477404</c:v>
                </c:pt>
                <c:pt idx="1295">
                  <c:v>0.50558582833834198</c:v>
                </c:pt>
                <c:pt idx="1296">
                  <c:v>0.50411775655331503</c:v>
                </c:pt>
                <c:pt idx="1297">
                  <c:v>0.502637108795011</c:v>
                </c:pt>
                <c:pt idx="1298">
                  <c:v>0.50084894627958298</c:v>
                </c:pt>
                <c:pt idx="1299">
                  <c:v>0.49836356646630597</c:v>
                </c:pt>
              </c:numCache>
            </c:numRef>
          </c:val>
          <c:smooth val="0"/>
          <c:extLst>
            <c:ext xmlns:c16="http://schemas.microsoft.com/office/drawing/2014/chart" uri="{C3380CC4-5D6E-409C-BE32-E72D297353CC}">
              <c16:uniqueId val="{00000000-C3B2-4E42-B873-4738B05B9001}"/>
            </c:ext>
          </c:extLst>
        </c:ser>
        <c:ser>
          <c:idx val="5"/>
          <c:order val="1"/>
          <c:spPr>
            <a:ln w="28575" cap="rnd">
              <a:solidFill>
                <a:schemeClr val="accent6"/>
              </a:solidFill>
              <a:round/>
            </a:ln>
            <a:effectLst/>
          </c:spPr>
          <c:marker>
            <c:symbol val="none"/>
          </c:marker>
          <c:val>
            <c:numRef>
              <c:f>'exp17'!$G$43:$G$2454</c:f>
              <c:numCache>
                <c:formatCode>General</c:formatCode>
                <c:ptCount val="2412"/>
                <c:pt idx="0">
                  <c:v>8.8070777374767104</c:v>
                </c:pt>
                <c:pt idx="1">
                  <c:v>8.7097343397706108</c:v>
                </c:pt>
                <c:pt idx="2">
                  <c:v>8.6128226634080196</c:v>
                </c:pt>
                <c:pt idx="3">
                  <c:v>8.5164498345497499</c:v>
                </c:pt>
                <c:pt idx="4">
                  <c:v>8.4208829362837498</c:v>
                </c:pt>
                <c:pt idx="5">
                  <c:v>8.3260846776190593</c:v>
                </c:pt>
                <c:pt idx="6">
                  <c:v>8.2323922690637001</c:v>
                </c:pt>
                <c:pt idx="7">
                  <c:v>8.1403400292791694</c:v>
                </c:pt>
                <c:pt idx="8">
                  <c:v>8.0501744211660995</c:v>
                </c:pt>
                <c:pt idx="9">
                  <c:v>7.9628291461399696</c:v>
                </c:pt>
                <c:pt idx="10">
                  <c:v>7.8760044743972601</c:v>
                </c:pt>
                <c:pt idx="11">
                  <c:v>7.7933007871819902</c:v>
                </c:pt>
                <c:pt idx="12">
                  <c:v>7.7122250803326198</c:v>
                </c:pt>
                <c:pt idx="13">
                  <c:v>7.6341186678547102</c:v>
                </c:pt>
                <c:pt idx="14">
                  <c:v>7.5575783034131101</c:v>
                </c:pt>
                <c:pt idx="15">
                  <c:v>7.4836746655835302</c:v>
                </c:pt>
                <c:pt idx="16">
                  <c:v>7.41267369650748</c:v>
                </c:pt>
                <c:pt idx="17">
                  <c:v>7.3453460787097198</c:v>
                </c:pt>
                <c:pt idx="18">
                  <c:v>7.2799050206225999</c:v>
                </c:pt>
                <c:pt idx="19">
                  <c:v>7.2163455040243196</c:v>
                </c:pt>
                <c:pt idx="20">
                  <c:v>7.1547552800571799</c:v>
                </c:pt>
                <c:pt idx="21">
                  <c:v>7.0961860635351401</c:v>
                </c:pt>
                <c:pt idx="22">
                  <c:v>7.0414055179356598</c:v>
                </c:pt>
                <c:pt idx="23">
                  <c:v>6.9878536995200102</c:v>
                </c:pt>
                <c:pt idx="24">
                  <c:v>6.9354279720319703</c:v>
                </c:pt>
                <c:pt idx="25">
                  <c:v>6.8851999660894903</c:v>
                </c:pt>
                <c:pt idx="26">
                  <c:v>6.8378468918281197</c:v>
                </c:pt>
                <c:pt idx="27">
                  <c:v>6.7923668917873599</c:v>
                </c:pt>
                <c:pt idx="28">
                  <c:v>6.7483645404857198</c:v>
                </c:pt>
                <c:pt idx="29">
                  <c:v>6.7069104369150203</c:v>
                </c:pt>
                <c:pt idx="30">
                  <c:v>6.6662302546132199</c:v>
                </c:pt>
                <c:pt idx="31">
                  <c:v>6.6266058527401297</c:v>
                </c:pt>
                <c:pt idx="32">
                  <c:v>6.5898832787416799</c:v>
                </c:pt>
                <c:pt idx="33">
                  <c:v>6.5549810712318797</c:v>
                </c:pt>
                <c:pt idx="34">
                  <c:v>6.5232569818770498</c:v>
                </c:pt>
                <c:pt idx="35">
                  <c:v>6.4928464392658602</c:v>
                </c:pt>
                <c:pt idx="36">
                  <c:v>6.4654062073896101</c:v>
                </c:pt>
                <c:pt idx="37">
                  <c:v>6.4404383516640102</c:v>
                </c:pt>
                <c:pt idx="38">
                  <c:v>6.4148946052189597</c:v>
                </c:pt>
                <c:pt idx="39">
                  <c:v>6.3913221532629603</c:v>
                </c:pt>
                <c:pt idx="40">
                  <c:v>6.3692278533883204</c:v>
                </c:pt>
                <c:pt idx="41">
                  <c:v>6.3494796408977496</c:v>
                </c:pt>
                <c:pt idx="42">
                  <c:v>6.3312849245682203</c:v>
                </c:pt>
                <c:pt idx="43">
                  <c:v>6.3140518435701196</c:v>
                </c:pt>
                <c:pt idx="44">
                  <c:v>6.2981644867781998</c:v>
                </c:pt>
                <c:pt idx="45">
                  <c:v>6.2821465803123999</c:v>
                </c:pt>
                <c:pt idx="46">
                  <c:v>6.2675694934791801</c:v>
                </c:pt>
                <c:pt idx="47">
                  <c:v>6.2545272669406504</c:v>
                </c:pt>
                <c:pt idx="48">
                  <c:v>6.2421308881236</c:v>
                </c:pt>
                <c:pt idx="49">
                  <c:v>6.2304755037842003</c:v>
                </c:pt>
                <c:pt idx="50">
                  <c:v>6.2230882779347398</c:v>
                </c:pt>
                <c:pt idx="51">
                  <c:v>6.2145691113172896</c:v>
                </c:pt>
                <c:pt idx="52">
                  <c:v>6.2069698825784601</c:v>
                </c:pt>
                <c:pt idx="53">
                  <c:v>6.2008748288233599</c:v>
                </c:pt>
                <c:pt idx="54">
                  <c:v>6.1950055522575003</c:v>
                </c:pt>
                <c:pt idx="55">
                  <c:v>6.18956162827231</c:v>
                </c:pt>
                <c:pt idx="56">
                  <c:v>6.1849313785800897</c:v>
                </c:pt>
                <c:pt idx="57">
                  <c:v>6.1812082071483898</c:v>
                </c:pt>
                <c:pt idx="58">
                  <c:v>6.17672691064476</c:v>
                </c:pt>
                <c:pt idx="59">
                  <c:v>6.1734493251894298</c:v>
                </c:pt>
                <c:pt idx="60">
                  <c:v>6.1709830294945602</c:v>
                </c:pt>
                <c:pt idx="61">
                  <c:v>6.1689270453485996</c:v>
                </c:pt>
                <c:pt idx="62">
                  <c:v>6.1664927960642304</c:v>
                </c:pt>
                <c:pt idx="63">
                  <c:v>6.16387764563222</c:v>
                </c:pt>
                <c:pt idx="64">
                  <c:v>6.1608829876338396</c:v>
                </c:pt>
                <c:pt idx="65">
                  <c:v>6.1584839840967298</c:v>
                </c:pt>
                <c:pt idx="66">
                  <c:v>6.1565863260440796</c:v>
                </c:pt>
                <c:pt idx="67">
                  <c:v>6.1547019123559101</c:v>
                </c:pt>
                <c:pt idx="68">
                  <c:v>6.1527265291429298</c:v>
                </c:pt>
                <c:pt idx="69">
                  <c:v>6.1528154026576498</c:v>
                </c:pt>
                <c:pt idx="70">
                  <c:v>6.1534971830978797</c:v>
                </c:pt>
                <c:pt idx="71">
                  <c:v>6.1546726643120904</c:v>
                </c:pt>
                <c:pt idx="72">
                  <c:v>6.1567284767811996</c:v>
                </c:pt>
                <c:pt idx="73">
                  <c:v>6.1596656767805698</c:v>
                </c:pt>
                <c:pt idx="74">
                  <c:v>6.1618175470043601</c:v>
                </c:pt>
                <c:pt idx="75">
                  <c:v>6.1646505575726396</c:v>
                </c:pt>
                <c:pt idx="76">
                  <c:v>6.1663960718067798</c:v>
                </c:pt>
                <c:pt idx="77">
                  <c:v>6.1683322678198698</c:v>
                </c:pt>
                <c:pt idx="78">
                  <c:v>6.1720230085114798</c:v>
                </c:pt>
                <c:pt idx="79">
                  <c:v>6.1747262112801096</c:v>
                </c:pt>
                <c:pt idx="80">
                  <c:v>6.1768319894436798</c:v>
                </c:pt>
                <c:pt idx="81">
                  <c:v>6.1797186020440797</c:v>
                </c:pt>
                <c:pt idx="82">
                  <c:v>6.1824069930377803</c:v>
                </c:pt>
                <c:pt idx="83">
                  <c:v>6.1865581735028004</c:v>
                </c:pt>
                <c:pt idx="84">
                  <c:v>6.1897212449458898</c:v>
                </c:pt>
                <c:pt idx="85">
                  <c:v>6.1928817166118799</c:v>
                </c:pt>
                <c:pt idx="86">
                  <c:v>6.1951539845388304</c:v>
                </c:pt>
                <c:pt idx="87">
                  <c:v>6.1981080838854803</c:v>
                </c:pt>
                <c:pt idx="88">
                  <c:v>6.2016456313559098</c:v>
                </c:pt>
                <c:pt idx="89">
                  <c:v>6.2041973423830896</c:v>
                </c:pt>
                <c:pt idx="90">
                  <c:v>6.2071374073199701</c:v>
                </c:pt>
                <c:pt idx="91">
                  <c:v>6.2108526803742103</c:v>
                </c:pt>
                <c:pt idx="92">
                  <c:v>6.2148514308256697</c:v>
                </c:pt>
                <c:pt idx="93">
                  <c:v>6.2193344186582902</c:v>
                </c:pt>
                <c:pt idx="94">
                  <c:v>6.2225309655438297</c:v>
                </c:pt>
                <c:pt idx="95">
                  <c:v>6.2275798170243704</c:v>
                </c:pt>
                <c:pt idx="96">
                  <c:v>6.2321282526196198</c:v>
                </c:pt>
                <c:pt idx="97">
                  <c:v>6.2359827537994201</c:v>
                </c:pt>
                <c:pt idx="98">
                  <c:v>6.2405109916028101</c:v>
                </c:pt>
                <c:pt idx="99">
                  <c:v>6.2451231003099901</c:v>
                </c:pt>
                <c:pt idx="100">
                  <c:v>6.2483493356075401</c:v>
                </c:pt>
                <c:pt idx="101">
                  <c:v>6.2524451426691403</c:v>
                </c:pt>
                <c:pt idx="102">
                  <c:v>6.2555491753085297</c:v>
                </c:pt>
                <c:pt idx="103">
                  <c:v>6.25844644865749</c:v>
                </c:pt>
                <c:pt idx="104">
                  <c:v>6.2614282091616698</c:v>
                </c:pt>
                <c:pt idx="105">
                  <c:v>6.2648866444750597</c:v>
                </c:pt>
                <c:pt idx="106">
                  <c:v>6.2689218826633004</c:v>
                </c:pt>
                <c:pt idx="107">
                  <c:v>6.27167295497597</c:v>
                </c:pt>
                <c:pt idx="108">
                  <c:v>6.2755841827139696</c:v>
                </c:pt>
                <c:pt idx="109">
                  <c:v>6.2782063025445503</c:v>
                </c:pt>
                <c:pt idx="110">
                  <c:v>6.2807159080294896</c:v>
                </c:pt>
                <c:pt idx="111">
                  <c:v>6.2831137270619903</c:v>
                </c:pt>
                <c:pt idx="112">
                  <c:v>6.2866730187067299</c:v>
                </c:pt>
                <c:pt idx="113">
                  <c:v>6.2896304569704604</c:v>
                </c:pt>
                <c:pt idx="114">
                  <c:v>6.2905151519275897</c:v>
                </c:pt>
                <c:pt idx="115">
                  <c:v>6.2940375846367997</c:v>
                </c:pt>
                <c:pt idx="116">
                  <c:v>6.2961774992697199</c:v>
                </c:pt>
                <c:pt idx="117">
                  <c:v>6.29840606553228</c:v>
                </c:pt>
                <c:pt idx="118">
                  <c:v>6.3016030294445304</c:v>
                </c:pt>
                <c:pt idx="119">
                  <c:v>6.3042005802694199</c:v>
                </c:pt>
                <c:pt idx="120">
                  <c:v>6.3064902336721804</c:v>
                </c:pt>
                <c:pt idx="121">
                  <c:v>6.3083763918873403</c:v>
                </c:pt>
                <c:pt idx="122">
                  <c:v>6.3090807684724401</c:v>
                </c:pt>
                <c:pt idx="123">
                  <c:v>6.3110557878836602</c:v>
                </c:pt>
                <c:pt idx="124">
                  <c:v>6.31263194548416</c:v>
                </c:pt>
                <c:pt idx="125">
                  <c:v>6.3138035139851896</c:v>
                </c:pt>
                <c:pt idx="126">
                  <c:v>6.3145738079837797</c:v>
                </c:pt>
                <c:pt idx="127">
                  <c:v>6.3161145970513202</c:v>
                </c:pt>
                <c:pt idx="128">
                  <c:v>6.3169537145024499</c:v>
                </c:pt>
                <c:pt idx="129">
                  <c:v>6.3176832390359996</c:v>
                </c:pt>
                <c:pt idx="130">
                  <c:v>6.3186973385253404</c:v>
                </c:pt>
                <c:pt idx="131">
                  <c:v>6.31842818720901</c:v>
                </c:pt>
                <c:pt idx="132">
                  <c:v>6.3195222817241197</c:v>
                </c:pt>
                <c:pt idx="133">
                  <c:v>6.3196312294318302</c:v>
                </c:pt>
                <c:pt idx="134">
                  <c:v>6.3194362909548998</c:v>
                </c:pt>
                <c:pt idx="135">
                  <c:v>6.3194345330131503</c:v>
                </c:pt>
                <c:pt idx="136">
                  <c:v>6.3197255821380498</c:v>
                </c:pt>
                <c:pt idx="137">
                  <c:v>6.3197210166915303</c:v>
                </c:pt>
                <c:pt idx="138">
                  <c:v>6.3195171772326102</c:v>
                </c:pt>
                <c:pt idx="139">
                  <c:v>6.3181354646091101</c:v>
                </c:pt>
                <c:pt idx="140">
                  <c:v>6.3163647128655898</c:v>
                </c:pt>
                <c:pt idx="141">
                  <c:v>6.3153796512863201</c:v>
                </c:pt>
                <c:pt idx="142">
                  <c:v>6.3135133316060799</c:v>
                </c:pt>
                <c:pt idx="143">
                  <c:v>6.3106640476727804</c:v>
                </c:pt>
                <c:pt idx="144">
                  <c:v>6.3078134741295102</c:v>
                </c:pt>
                <c:pt idx="145">
                  <c:v>6.3054528839494104</c:v>
                </c:pt>
                <c:pt idx="146">
                  <c:v>6.3047563293371098</c:v>
                </c:pt>
                <c:pt idx="147">
                  <c:v>6.3033741534417302</c:v>
                </c:pt>
                <c:pt idx="148">
                  <c:v>6.3020842715957297</c:v>
                </c:pt>
                <c:pt idx="149">
                  <c:v>6.3018689869148803</c:v>
                </c:pt>
                <c:pt idx="150">
                  <c:v>6.30057365057817</c:v>
                </c:pt>
                <c:pt idx="151">
                  <c:v>6.2993753981545204</c:v>
                </c:pt>
                <c:pt idx="152">
                  <c:v>6.2987635353757101</c:v>
                </c:pt>
                <c:pt idx="153">
                  <c:v>6.2994268048816897</c:v>
                </c:pt>
                <c:pt idx="154">
                  <c:v>6.2997962470467197</c:v>
                </c:pt>
                <c:pt idx="155">
                  <c:v>6.2997728498795604</c:v>
                </c:pt>
                <c:pt idx="156">
                  <c:v>6.2996517406250199</c:v>
                </c:pt>
                <c:pt idx="157">
                  <c:v>6.2979612199228399</c:v>
                </c:pt>
                <c:pt idx="158">
                  <c:v>6.29617184855526</c:v>
                </c:pt>
                <c:pt idx="159">
                  <c:v>6.2949662133119997</c:v>
                </c:pt>
                <c:pt idx="160">
                  <c:v>6.2938549625748896</c:v>
                </c:pt>
                <c:pt idx="161">
                  <c:v>6.2923496126681604</c:v>
                </c:pt>
                <c:pt idx="162">
                  <c:v>6.2907461403032698</c:v>
                </c:pt>
                <c:pt idx="163">
                  <c:v>6.2877651896772404</c:v>
                </c:pt>
                <c:pt idx="164">
                  <c:v>6.2866371381695902</c:v>
                </c:pt>
                <c:pt idx="165">
                  <c:v>6.2841277391391897</c:v>
                </c:pt>
                <c:pt idx="166">
                  <c:v>6.2814199810751701</c:v>
                </c:pt>
                <c:pt idx="167">
                  <c:v>6.2783188339748</c:v>
                </c:pt>
                <c:pt idx="168">
                  <c:v>6.2760005283320801</c:v>
                </c:pt>
                <c:pt idx="169">
                  <c:v>6.2730937150500496</c:v>
                </c:pt>
                <c:pt idx="170">
                  <c:v>6.2698902849577696</c:v>
                </c:pt>
                <c:pt idx="171">
                  <c:v>6.2658050195484298</c:v>
                </c:pt>
                <c:pt idx="172">
                  <c:v>6.2623125615281001</c:v>
                </c:pt>
                <c:pt idx="173">
                  <c:v>6.2591156399904202</c:v>
                </c:pt>
                <c:pt idx="174">
                  <c:v>6.2563127890868397</c:v>
                </c:pt>
                <c:pt idx="175">
                  <c:v>6.2542949273760398</c:v>
                </c:pt>
                <c:pt idx="176">
                  <c:v>6.2513012976330797</c:v>
                </c:pt>
                <c:pt idx="177">
                  <c:v>6.2480187935245297</c:v>
                </c:pt>
                <c:pt idx="178">
                  <c:v>6.2443529422868496</c:v>
                </c:pt>
                <c:pt idx="179">
                  <c:v>6.2409830093842604</c:v>
                </c:pt>
                <c:pt idx="180">
                  <c:v>6.2378136528515702</c:v>
                </c:pt>
                <c:pt idx="181">
                  <c:v>6.23435513760516</c:v>
                </c:pt>
                <c:pt idx="182">
                  <c:v>6.2310967603963796</c:v>
                </c:pt>
                <c:pt idx="183">
                  <c:v>6.2263780659260499</c:v>
                </c:pt>
                <c:pt idx="184">
                  <c:v>6.2226494582541001</c:v>
                </c:pt>
                <c:pt idx="185">
                  <c:v>6.2200055590602998</c:v>
                </c:pt>
                <c:pt idx="186">
                  <c:v>6.2166835371859799</c:v>
                </c:pt>
                <c:pt idx="187">
                  <c:v>6.211995903689</c:v>
                </c:pt>
                <c:pt idx="188">
                  <c:v>6.2090787032419898</c:v>
                </c:pt>
                <c:pt idx="189">
                  <c:v>6.2057838746720799</c:v>
                </c:pt>
                <c:pt idx="190">
                  <c:v>6.20318599140706</c:v>
                </c:pt>
                <c:pt idx="191">
                  <c:v>6.2002055226704602</c:v>
                </c:pt>
                <c:pt idx="192">
                  <c:v>6.1970356961266804</c:v>
                </c:pt>
                <c:pt idx="193">
                  <c:v>6.19436420968111</c:v>
                </c:pt>
                <c:pt idx="194">
                  <c:v>6.1919016985084001</c:v>
                </c:pt>
                <c:pt idx="195">
                  <c:v>6.1894502153970503</c:v>
                </c:pt>
                <c:pt idx="196">
                  <c:v>6.18534180564897</c:v>
                </c:pt>
                <c:pt idx="197">
                  <c:v>6.18212198691716</c:v>
                </c:pt>
                <c:pt idx="198">
                  <c:v>6.1773407027896399</c:v>
                </c:pt>
                <c:pt idx="199">
                  <c:v>6.1736522793558199</c:v>
                </c:pt>
                <c:pt idx="200">
                  <c:v>6.16811562805505</c:v>
                </c:pt>
                <c:pt idx="201">
                  <c:v>6.1630811351653101</c:v>
                </c:pt>
                <c:pt idx="202">
                  <c:v>6.1573770868982596</c:v>
                </c:pt>
                <c:pt idx="203">
                  <c:v>6.1519813377487704</c:v>
                </c:pt>
                <c:pt idx="204">
                  <c:v>6.1471815464034396</c:v>
                </c:pt>
                <c:pt idx="205">
                  <c:v>6.14180591953762</c:v>
                </c:pt>
                <c:pt idx="206">
                  <c:v>6.1372257759502302</c:v>
                </c:pt>
                <c:pt idx="207">
                  <c:v>6.1331456916332296</c:v>
                </c:pt>
                <c:pt idx="208">
                  <c:v>6.1274101939992702</c:v>
                </c:pt>
                <c:pt idx="209">
                  <c:v>6.12227453429524</c:v>
                </c:pt>
                <c:pt idx="210">
                  <c:v>6.1162656444897596</c:v>
                </c:pt>
                <c:pt idx="211">
                  <c:v>6.1104615084540201</c:v>
                </c:pt>
                <c:pt idx="212">
                  <c:v>6.1040796263596198</c:v>
                </c:pt>
                <c:pt idx="213">
                  <c:v>6.0967337058106299</c:v>
                </c:pt>
                <c:pt idx="214">
                  <c:v>6.0899909753783099</c:v>
                </c:pt>
                <c:pt idx="215">
                  <c:v>6.0821838158282304</c:v>
                </c:pt>
                <c:pt idx="216">
                  <c:v>6.0746810503081798</c:v>
                </c:pt>
                <c:pt idx="217">
                  <c:v>6.0680806324864998</c:v>
                </c:pt>
                <c:pt idx="218">
                  <c:v>6.0594439160471198</c:v>
                </c:pt>
                <c:pt idx="219">
                  <c:v>6.0518074792038297</c:v>
                </c:pt>
                <c:pt idx="220">
                  <c:v>6.0449731690804898</c:v>
                </c:pt>
                <c:pt idx="221">
                  <c:v>6.0384495309184203</c:v>
                </c:pt>
                <c:pt idx="222">
                  <c:v>6.0315505908271101</c:v>
                </c:pt>
                <c:pt idx="223">
                  <c:v>6.02545680546024</c:v>
                </c:pt>
                <c:pt idx="224">
                  <c:v>6.01869646572721</c:v>
                </c:pt>
                <c:pt idx="225">
                  <c:v>6.0116627556217601</c:v>
                </c:pt>
                <c:pt idx="226">
                  <c:v>6.00591546387151</c:v>
                </c:pt>
                <c:pt idx="227">
                  <c:v>5.9995987104194297</c:v>
                </c:pt>
                <c:pt idx="228">
                  <c:v>5.9931987464285497</c:v>
                </c:pt>
                <c:pt idx="229">
                  <c:v>5.9878900422305303</c:v>
                </c:pt>
                <c:pt idx="230">
                  <c:v>5.98083560092741</c:v>
                </c:pt>
                <c:pt idx="231">
                  <c:v>5.97576693272259</c:v>
                </c:pt>
                <c:pt idx="232">
                  <c:v>5.9697433153966699</c:v>
                </c:pt>
                <c:pt idx="233">
                  <c:v>5.9642271967356502</c:v>
                </c:pt>
                <c:pt idx="234">
                  <c:v>5.95755486668335</c:v>
                </c:pt>
                <c:pt idx="235">
                  <c:v>5.9508993274740396</c:v>
                </c:pt>
                <c:pt idx="236">
                  <c:v>5.9455338553006403</c:v>
                </c:pt>
                <c:pt idx="237">
                  <c:v>5.9400852079958897</c:v>
                </c:pt>
                <c:pt idx="238">
                  <c:v>5.9328889496267596</c:v>
                </c:pt>
                <c:pt idx="239">
                  <c:v>5.9274681525201904</c:v>
                </c:pt>
                <c:pt idx="240">
                  <c:v>5.9217655482930098</c:v>
                </c:pt>
                <c:pt idx="241">
                  <c:v>5.9169606978609899</c:v>
                </c:pt>
                <c:pt idx="242">
                  <c:v>5.9114881520158198</c:v>
                </c:pt>
                <c:pt idx="243">
                  <c:v>5.90426874751057</c:v>
                </c:pt>
                <c:pt idx="244">
                  <c:v>5.8989298537014401</c:v>
                </c:pt>
                <c:pt idx="245">
                  <c:v>5.8940033040844098</c:v>
                </c:pt>
                <c:pt idx="246">
                  <c:v>5.8881121066450799</c:v>
                </c:pt>
                <c:pt idx="247">
                  <c:v>5.8827235983874999</c:v>
                </c:pt>
                <c:pt idx="248">
                  <c:v>5.8775433286251904</c:v>
                </c:pt>
                <c:pt idx="249">
                  <c:v>5.8719802136995503</c:v>
                </c:pt>
                <c:pt idx="250">
                  <c:v>5.8665247616325003</c:v>
                </c:pt>
                <c:pt idx="251">
                  <c:v>5.8595128311981304</c:v>
                </c:pt>
                <c:pt idx="252">
                  <c:v>5.8542710593479104</c:v>
                </c:pt>
                <c:pt idx="253">
                  <c:v>5.8485519070156498</c:v>
                </c:pt>
                <c:pt idx="254">
                  <c:v>5.8419573112683603</c:v>
                </c:pt>
                <c:pt idx="255">
                  <c:v>5.8356642813347799</c:v>
                </c:pt>
                <c:pt idx="256">
                  <c:v>5.8285996821545503</c:v>
                </c:pt>
                <c:pt idx="257">
                  <c:v>5.8208612192857396</c:v>
                </c:pt>
                <c:pt idx="258">
                  <c:v>5.81480477993337</c:v>
                </c:pt>
                <c:pt idx="259">
                  <c:v>5.8093530046578099</c:v>
                </c:pt>
                <c:pt idx="260">
                  <c:v>5.8029429514642104</c:v>
                </c:pt>
                <c:pt idx="261">
                  <c:v>5.7962548142953603</c:v>
                </c:pt>
                <c:pt idx="262">
                  <c:v>5.7899752228227896</c:v>
                </c:pt>
                <c:pt idx="263">
                  <c:v>5.7838065420583602</c:v>
                </c:pt>
                <c:pt idx="264">
                  <c:v>5.7779470128782897</c:v>
                </c:pt>
                <c:pt idx="265">
                  <c:v>5.77191083773047</c:v>
                </c:pt>
                <c:pt idx="266">
                  <c:v>5.7659862332644503</c:v>
                </c:pt>
                <c:pt idx="267">
                  <c:v>5.7607644259713497</c:v>
                </c:pt>
                <c:pt idx="268">
                  <c:v>5.7557592250661198</c:v>
                </c:pt>
                <c:pt idx="269">
                  <c:v>5.7502756562448303</c:v>
                </c:pt>
                <c:pt idx="270">
                  <c:v>5.7457801575748801</c:v>
                </c:pt>
                <c:pt idx="271">
                  <c:v>5.7414981451410103</c:v>
                </c:pt>
                <c:pt idx="272">
                  <c:v>5.7377233042969999</c:v>
                </c:pt>
                <c:pt idx="273">
                  <c:v>5.7332784517275899</c:v>
                </c:pt>
                <c:pt idx="274">
                  <c:v>5.7281624424144004</c:v>
                </c:pt>
                <c:pt idx="275">
                  <c:v>5.7228641680469998</c:v>
                </c:pt>
                <c:pt idx="276">
                  <c:v>5.7175790069389096</c:v>
                </c:pt>
                <c:pt idx="277">
                  <c:v>5.7112243040091704</c:v>
                </c:pt>
                <c:pt idx="278">
                  <c:v>5.7052747714716698</c:v>
                </c:pt>
                <c:pt idx="279">
                  <c:v>5.6993381376559196</c:v>
                </c:pt>
                <c:pt idx="280">
                  <c:v>5.6933121879437403</c:v>
                </c:pt>
                <c:pt idx="281">
                  <c:v>5.6872882417042296</c:v>
                </c:pt>
                <c:pt idx="282">
                  <c:v>5.6827399334010398</c:v>
                </c:pt>
                <c:pt idx="283">
                  <c:v>5.67849026174967</c:v>
                </c:pt>
                <c:pt idx="284">
                  <c:v>5.6733669147617096</c:v>
                </c:pt>
                <c:pt idx="285">
                  <c:v>5.6686463440102104</c:v>
                </c:pt>
                <c:pt idx="286">
                  <c:v>5.6636403221145803</c:v>
                </c:pt>
                <c:pt idx="287">
                  <c:v>5.6575631687575703</c:v>
                </c:pt>
                <c:pt idx="288">
                  <c:v>5.6523793925041099</c:v>
                </c:pt>
                <c:pt idx="289">
                  <c:v>5.6471105267715203</c:v>
                </c:pt>
                <c:pt idx="290">
                  <c:v>5.6416594722448101</c:v>
                </c:pt>
                <c:pt idx="291">
                  <c:v>5.63592727625681</c:v>
                </c:pt>
                <c:pt idx="292">
                  <c:v>5.6298164055640596</c:v>
                </c:pt>
                <c:pt idx="293">
                  <c:v>5.6245044029169398</c:v>
                </c:pt>
                <c:pt idx="294">
                  <c:v>5.6181251903450198</c:v>
                </c:pt>
                <c:pt idx="295">
                  <c:v>5.61312641552027</c:v>
                </c:pt>
                <c:pt idx="296">
                  <c:v>5.6091172907607403</c:v>
                </c:pt>
                <c:pt idx="297">
                  <c:v>5.6053100556767204</c:v>
                </c:pt>
                <c:pt idx="298">
                  <c:v>5.6017060977161801</c:v>
                </c:pt>
                <c:pt idx="299">
                  <c:v>5.5983071297213796</c:v>
                </c:pt>
                <c:pt idx="300">
                  <c:v>5.5957965950897899</c:v>
                </c:pt>
                <c:pt idx="301">
                  <c:v>5.5918221739556904</c:v>
                </c:pt>
                <c:pt idx="302">
                  <c:v>5.5877564800941597</c:v>
                </c:pt>
                <c:pt idx="303">
                  <c:v>5.5831073841686703</c:v>
                </c:pt>
                <c:pt idx="304">
                  <c:v>5.5797391823280504</c:v>
                </c:pt>
                <c:pt idx="305">
                  <c:v>5.5757930797289204</c:v>
                </c:pt>
                <c:pt idx="306">
                  <c:v>5.5709759522202704</c:v>
                </c:pt>
                <c:pt idx="307">
                  <c:v>5.5660715543594899</c:v>
                </c:pt>
                <c:pt idx="308">
                  <c:v>5.5616697887971096</c:v>
                </c:pt>
                <c:pt idx="309">
                  <c:v>5.5562044878282197</c:v>
                </c:pt>
                <c:pt idx="310">
                  <c:v>5.5488864490552299</c:v>
                </c:pt>
                <c:pt idx="311">
                  <c:v>5.5441294312635403</c:v>
                </c:pt>
                <c:pt idx="312">
                  <c:v>5.5385067450020804</c:v>
                </c:pt>
                <c:pt idx="313">
                  <c:v>5.5321107128177802</c:v>
                </c:pt>
                <c:pt idx="314">
                  <c:v>5.5242629370595102</c:v>
                </c:pt>
                <c:pt idx="315">
                  <c:v>5.5172243207070402</c:v>
                </c:pt>
                <c:pt idx="316">
                  <c:v>5.50961415689759</c:v>
                </c:pt>
                <c:pt idx="317">
                  <c:v>5.5028993807489401</c:v>
                </c:pt>
                <c:pt idx="318">
                  <c:v>5.4967815114991403</c:v>
                </c:pt>
                <c:pt idx="319">
                  <c:v>5.4896964673651096</c:v>
                </c:pt>
                <c:pt idx="320">
                  <c:v>5.4827193983127396</c:v>
                </c:pt>
                <c:pt idx="321">
                  <c:v>5.4756578496525004</c:v>
                </c:pt>
                <c:pt idx="322">
                  <c:v>5.4684125685451503</c:v>
                </c:pt>
                <c:pt idx="323">
                  <c:v>5.4605871359979599</c:v>
                </c:pt>
                <c:pt idx="324">
                  <c:v>5.4527670430938304</c:v>
                </c:pt>
                <c:pt idx="325">
                  <c:v>5.4442704265194903</c:v>
                </c:pt>
                <c:pt idx="326">
                  <c:v>5.4370575454979697</c:v>
                </c:pt>
                <c:pt idx="327">
                  <c:v>5.4297536405928</c:v>
                </c:pt>
                <c:pt idx="328">
                  <c:v>5.4215784713269199</c:v>
                </c:pt>
                <c:pt idx="329">
                  <c:v>5.4134128802925803</c:v>
                </c:pt>
                <c:pt idx="330">
                  <c:v>5.4042772966715296</c:v>
                </c:pt>
                <c:pt idx="331">
                  <c:v>5.3964213025038097</c:v>
                </c:pt>
                <c:pt idx="332">
                  <c:v>5.3854380583521397</c:v>
                </c:pt>
                <c:pt idx="333">
                  <c:v>5.3755446777193301</c:v>
                </c:pt>
                <c:pt idx="334">
                  <c:v>5.3662563461554598</c:v>
                </c:pt>
                <c:pt idx="335">
                  <c:v>5.3569803802148996</c:v>
                </c:pt>
                <c:pt idx="336">
                  <c:v>5.3464437106491998</c:v>
                </c:pt>
                <c:pt idx="337">
                  <c:v>5.33543739478249</c:v>
                </c:pt>
                <c:pt idx="338">
                  <c:v>5.3256264043761004</c:v>
                </c:pt>
                <c:pt idx="339">
                  <c:v>5.3138791573595796</c:v>
                </c:pt>
                <c:pt idx="340">
                  <c:v>5.3043106366454804</c:v>
                </c:pt>
                <c:pt idx="341">
                  <c:v>5.2932006137652703</c:v>
                </c:pt>
                <c:pt idx="342">
                  <c:v>5.2826951722730104</c:v>
                </c:pt>
                <c:pt idx="343">
                  <c:v>5.2722091310661403</c:v>
                </c:pt>
                <c:pt idx="344">
                  <c:v>5.2612376147369702</c:v>
                </c:pt>
                <c:pt idx="345">
                  <c:v>5.2515562595602203</c:v>
                </c:pt>
                <c:pt idx="346">
                  <c:v>5.2414034982275997</c:v>
                </c:pt>
                <c:pt idx="347">
                  <c:v>5.23028880497752</c:v>
                </c:pt>
                <c:pt idx="348">
                  <c:v>5.2199774049659</c:v>
                </c:pt>
                <c:pt idx="349">
                  <c:v>5.2104627315386196</c:v>
                </c:pt>
                <c:pt idx="350">
                  <c:v>5.2016494520223899</c:v>
                </c:pt>
                <c:pt idx="351">
                  <c:v>5.1920662903495503</c:v>
                </c:pt>
                <c:pt idx="352">
                  <c:v>5.1817133288236104</c:v>
                </c:pt>
                <c:pt idx="353">
                  <c:v>5.1716704128078197</c:v>
                </c:pt>
                <c:pt idx="354">
                  <c:v>5.1635099735458798</c:v>
                </c:pt>
                <c:pt idx="355">
                  <c:v>5.1552752239209703</c:v>
                </c:pt>
                <c:pt idx="356">
                  <c:v>5.1455899359800199</c:v>
                </c:pt>
                <c:pt idx="357">
                  <c:v>5.1348458370072096</c:v>
                </c:pt>
                <c:pt idx="358">
                  <c:v>5.1247074787434999</c:v>
                </c:pt>
                <c:pt idx="359">
                  <c:v>5.1149814522526897</c:v>
                </c:pt>
                <c:pt idx="360">
                  <c:v>5.1054680681796203</c:v>
                </c:pt>
                <c:pt idx="361">
                  <c:v>5.0956799039916696</c:v>
                </c:pt>
                <c:pt idx="362">
                  <c:v>5.0858042007478703</c:v>
                </c:pt>
                <c:pt idx="363">
                  <c:v>5.0758460449680696</c:v>
                </c:pt>
                <c:pt idx="364">
                  <c:v>5.0658013957004897</c:v>
                </c:pt>
                <c:pt idx="365">
                  <c:v>5.05508453031094</c:v>
                </c:pt>
                <c:pt idx="366">
                  <c:v>5.0441877465891602</c:v>
                </c:pt>
                <c:pt idx="367">
                  <c:v>5.0333031945189797</c:v>
                </c:pt>
                <c:pt idx="368">
                  <c:v>5.0234118996428503</c:v>
                </c:pt>
                <c:pt idx="369">
                  <c:v>5.0134376951014596</c:v>
                </c:pt>
                <c:pt idx="370">
                  <c:v>5.0035768834765699</c:v>
                </c:pt>
                <c:pt idx="371">
                  <c:v>4.9921672804892596</c:v>
                </c:pt>
                <c:pt idx="372">
                  <c:v>4.9821539919179498</c:v>
                </c:pt>
                <c:pt idx="373">
                  <c:v>4.9701041840994504</c:v>
                </c:pt>
                <c:pt idx="374">
                  <c:v>4.9587553922363004</c:v>
                </c:pt>
                <c:pt idx="375">
                  <c:v>4.9473224104478604</c:v>
                </c:pt>
                <c:pt idx="376">
                  <c:v>4.9348336376653004</c:v>
                </c:pt>
                <c:pt idx="377">
                  <c:v>4.9222707612974599</c:v>
                </c:pt>
                <c:pt idx="378">
                  <c:v>4.9084569450746702</c:v>
                </c:pt>
                <c:pt idx="379">
                  <c:v>4.89623375611969</c:v>
                </c:pt>
                <c:pt idx="380">
                  <c:v>4.8839373254151299</c:v>
                </c:pt>
                <c:pt idx="381">
                  <c:v>4.8721520450373603</c:v>
                </c:pt>
                <c:pt idx="382">
                  <c:v>4.8601919603962003</c:v>
                </c:pt>
                <c:pt idx="383">
                  <c:v>4.8473635852292096</c:v>
                </c:pt>
                <c:pt idx="384">
                  <c:v>4.8336698493024199</c:v>
                </c:pt>
                <c:pt idx="385">
                  <c:v>4.8212610491541499</c:v>
                </c:pt>
                <c:pt idx="386">
                  <c:v>4.8082817345203699</c:v>
                </c:pt>
                <c:pt idx="387">
                  <c:v>4.79590604566856</c:v>
                </c:pt>
                <c:pt idx="388">
                  <c:v>4.7824719910530904</c:v>
                </c:pt>
                <c:pt idx="389">
                  <c:v>4.7695497439953298</c:v>
                </c:pt>
                <c:pt idx="390">
                  <c:v>4.7561538443734896</c:v>
                </c:pt>
                <c:pt idx="391">
                  <c:v>4.7445373540085196</c:v>
                </c:pt>
                <c:pt idx="392">
                  <c:v>4.7319487863694398</c:v>
                </c:pt>
                <c:pt idx="393">
                  <c:v>4.7195613999705399</c:v>
                </c:pt>
                <c:pt idx="394">
                  <c:v>4.7068868892495601</c:v>
                </c:pt>
                <c:pt idx="395">
                  <c:v>4.69363473271033</c:v>
                </c:pt>
                <c:pt idx="396">
                  <c:v>4.6812765720512797</c:v>
                </c:pt>
                <c:pt idx="397">
                  <c:v>4.6689341969549396</c:v>
                </c:pt>
                <c:pt idx="398">
                  <c:v>4.6578801166154697</c:v>
                </c:pt>
                <c:pt idx="399">
                  <c:v>4.6456686086022803</c:v>
                </c:pt>
                <c:pt idx="400">
                  <c:v>4.6328850680342599</c:v>
                </c:pt>
                <c:pt idx="401">
                  <c:v>4.6205050667857197</c:v>
                </c:pt>
                <c:pt idx="402">
                  <c:v>4.6076527410529504</c:v>
                </c:pt>
                <c:pt idx="403">
                  <c:v>4.5947143399239199</c:v>
                </c:pt>
                <c:pt idx="404">
                  <c:v>4.5809996692078201</c:v>
                </c:pt>
                <c:pt idx="405">
                  <c:v>4.56631266772425</c:v>
                </c:pt>
                <c:pt idx="406">
                  <c:v>4.5533967354765901</c:v>
                </c:pt>
                <c:pt idx="407">
                  <c:v>4.5393242237926898</c:v>
                </c:pt>
                <c:pt idx="408">
                  <c:v>4.5238896278086802</c:v>
                </c:pt>
                <c:pt idx="409">
                  <c:v>4.5094459208514897</c:v>
                </c:pt>
                <c:pt idx="410">
                  <c:v>4.4953195232173204</c:v>
                </c:pt>
                <c:pt idx="411">
                  <c:v>4.4801272137756296</c:v>
                </c:pt>
                <c:pt idx="412">
                  <c:v>4.46729630630327</c:v>
                </c:pt>
                <c:pt idx="413">
                  <c:v>4.45378870841449</c:v>
                </c:pt>
                <c:pt idx="414">
                  <c:v>4.4391106869530796</c:v>
                </c:pt>
                <c:pt idx="415">
                  <c:v>4.4257222909696399</c:v>
                </c:pt>
                <c:pt idx="416">
                  <c:v>4.41206782438947</c:v>
                </c:pt>
                <c:pt idx="417">
                  <c:v>4.3981439067935497</c:v>
                </c:pt>
                <c:pt idx="418">
                  <c:v>4.3848274093246102</c:v>
                </c:pt>
                <c:pt idx="419">
                  <c:v>4.3725083716165498</c:v>
                </c:pt>
                <c:pt idx="420">
                  <c:v>4.35972381674374</c:v>
                </c:pt>
                <c:pt idx="421">
                  <c:v>4.3468591133746299</c:v>
                </c:pt>
                <c:pt idx="422">
                  <c:v>4.3346963126263098</c:v>
                </c:pt>
                <c:pt idx="423">
                  <c:v>4.3223538702600601</c:v>
                </c:pt>
                <c:pt idx="424">
                  <c:v>4.3095340168843403</c:v>
                </c:pt>
                <c:pt idx="425">
                  <c:v>4.2974115313595203</c:v>
                </c:pt>
                <c:pt idx="426">
                  <c:v>4.2821644397959702</c:v>
                </c:pt>
                <c:pt idx="427">
                  <c:v>4.2670118461945004</c:v>
                </c:pt>
                <c:pt idx="428">
                  <c:v>4.2511834648358002</c:v>
                </c:pt>
                <c:pt idx="429">
                  <c:v>4.23594405388691</c:v>
                </c:pt>
                <c:pt idx="430">
                  <c:v>4.22031811406511</c:v>
                </c:pt>
                <c:pt idx="431">
                  <c:v>4.20537669852202</c:v>
                </c:pt>
                <c:pt idx="432">
                  <c:v>4.1921071314008502</c:v>
                </c:pt>
                <c:pt idx="433">
                  <c:v>4.1774768034767797</c:v>
                </c:pt>
                <c:pt idx="434">
                  <c:v>4.16343968269614</c:v>
                </c:pt>
                <c:pt idx="435">
                  <c:v>4.1512733889308802</c:v>
                </c:pt>
                <c:pt idx="436">
                  <c:v>4.1393175513475704</c:v>
                </c:pt>
                <c:pt idx="437">
                  <c:v>4.1267823405814603</c:v>
                </c:pt>
                <c:pt idx="438">
                  <c:v>4.1149414246057301</c:v>
                </c:pt>
                <c:pt idx="439">
                  <c:v>4.1032031208106599</c:v>
                </c:pt>
                <c:pt idx="440">
                  <c:v>4.0926403551752903</c:v>
                </c:pt>
                <c:pt idx="441">
                  <c:v>4.0810119145337103</c:v>
                </c:pt>
                <c:pt idx="442">
                  <c:v>4.0708508759032602</c:v>
                </c:pt>
                <c:pt idx="443">
                  <c:v>4.0599081216827599</c:v>
                </c:pt>
                <c:pt idx="444">
                  <c:v>4.0505286092038997</c:v>
                </c:pt>
                <c:pt idx="445">
                  <c:v>4.0403643169258103</c:v>
                </c:pt>
                <c:pt idx="446">
                  <c:v>4.0301960743393597</c:v>
                </c:pt>
                <c:pt idx="447">
                  <c:v>4.0196328856168204</c:v>
                </c:pt>
                <c:pt idx="448">
                  <c:v>4.0093572923974197</c:v>
                </c:pt>
                <c:pt idx="449">
                  <c:v>3.99760904767491</c:v>
                </c:pt>
                <c:pt idx="450">
                  <c:v>3.9870338901585201</c:v>
                </c:pt>
                <c:pt idx="451">
                  <c:v>3.9757722538828899</c:v>
                </c:pt>
                <c:pt idx="452">
                  <c:v>3.96352407753754</c:v>
                </c:pt>
                <c:pt idx="453">
                  <c:v>3.9527381683470302</c:v>
                </c:pt>
                <c:pt idx="454">
                  <c:v>3.9420513608108601</c:v>
                </c:pt>
                <c:pt idx="455">
                  <c:v>3.9298009629567101</c:v>
                </c:pt>
                <c:pt idx="456">
                  <c:v>3.9168615388833001</c:v>
                </c:pt>
                <c:pt idx="457">
                  <c:v>3.90342830960439</c:v>
                </c:pt>
                <c:pt idx="458">
                  <c:v>3.8893035246252201</c:v>
                </c:pt>
                <c:pt idx="459">
                  <c:v>3.8762529486100701</c:v>
                </c:pt>
                <c:pt idx="460">
                  <c:v>3.86546787682413</c:v>
                </c:pt>
                <c:pt idx="461">
                  <c:v>3.85410363278005</c:v>
                </c:pt>
                <c:pt idx="462">
                  <c:v>3.84353345279703</c:v>
                </c:pt>
                <c:pt idx="463">
                  <c:v>3.8323778422469101</c:v>
                </c:pt>
                <c:pt idx="464">
                  <c:v>3.8215152126055099</c:v>
                </c:pt>
                <c:pt idx="465">
                  <c:v>3.8114376174917699</c:v>
                </c:pt>
                <c:pt idx="466">
                  <c:v>3.7998832360322101</c:v>
                </c:pt>
                <c:pt idx="467">
                  <c:v>3.7881332532155998</c:v>
                </c:pt>
                <c:pt idx="468">
                  <c:v>3.7763742263878699</c:v>
                </c:pt>
                <c:pt idx="469">
                  <c:v>3.7641192184629002</c:v>
                </c:pt>
                <c:pt idx="470">
                  <c:v>3.7508763650981001</c:v>
                </c:pt>
                <c:pt idx="471">
                  <c:v>3.73958611447636</c:v>
                </c:pt>
                <c:pt idx="472">
                  <c:v>3.7290762229471501</c:v>
                </c:pt>
                <c:pt idx="473">
                  <c:v>3.71640329192069</c:v>
                </c:pt>
                <c:pt idx="474">
                  <c:v>3.7056717117069402</c:v>
                </c:pt>
                <c:pt idx="475">
                  <c:v>3.69414079318241</c:v>
                </c:pt>
                <c:pt idx="476">
                  <c:v>3.6830789265353601</c:v>
                </c:pt>
                <c:pt idx="477">
                  <c:v>3.67229258188314</c:v>
                </c:pt>
                <c:pt idx="478">
                  <c:v>3.6612005065877899</c:v>
                </c:pt>
                <c:pt idx="479">
                  <c:v>3.6490173986699999</c:v>
                </c:pt>
                <c:pt idx="480">
                  <c:v>3.6363337585547302</c:v>
                </c:pt>
                <c:pt idx="481">
                  <c:v>3.6231460278924899</c:v>
                </c:pt>
                <c:pt idx="482">
                  <c:v>3.6103351871870699</c:v>
                </c:pt>
                <c:pt idx="483">
                  <c:v>3.5997618114355499</c:v>
                </c:pt>
                <c:pt idx="484">
                  <c:v>3.5875152996439201</c:v>
                </c:pt>
                <c:pt idx="485">
                  <c:v>3.5755465475780701</c:v>
                </c:pt>
                <c:pt idx="486">
                  <c:v>3.5642505157715099</c:v>
                </c:pt>
                <c:pt idx="487">
                  <c:v>3.5527480171676098</c:v>
                </c:pt>
                <c:pt idx="488">
                  <c:v>3.5410341953476001</c:v>
                </c:pt>
                <c:pt idx="489">
                  <c:v>3.52951003537135</c:v>
                </c:pt>
                <c:pt idx="490">
                  <c:v>3.5167950391668801</c:v>
                </c:pt>
                <c:pt idx="491">
                  <c:v>3.5056260950391702</c:v>
                </c:pt>
                <c:pt idx="492">
                  <c:v>3.4938546231041498</c:v>
                </c:pt>
                <c:pt idx="493">
                  <c:v>3.4823588510616799</c:v>
                </c:pt>
                <c:pt idx="494">
                  <c:v>3.4704527674232599</c:v>
                </c:pt>
                <c:pt idx="495">
                  <c:v>3.4581351518333099</c:v>
                </c:pt>
                <c:pt idx="496">
                  <c:v>3.4459875514585701</c:v>
                </c:pt>
                <c:pt idx="497">
                  <c:v>3.4342081237279798</c:v>
                </c:pt>
                <c:pt idx="498">
                  <c:v>3.4220239481578698</c:v>
                </c:pt>
                <c:pt idx="499">
                  <c:v>3.4093334852959298</c:v>
                </c:pt>
                <c:pt idx="500">
                  <c:v>3.3977057767632899</c:v>
                </c:pt>
                <c:pt idx="501">
                  <c:v>3.3863543270207401</c:v>
                </c:pt>
                <c:pt idx="502">
                  <c:v>3.37556790928376</c:v>
                </c:pt>
                <c:pt idx="503">
                  <c:v>3.3640756391866198</c:v>
                </c:pt>
                <c:pt idx="504">
                  <c:v>3.3526574252941201</c:v>
                </c:pt>
                <c:pt idx="505">
                  <c:v>3.3411168167149001</c:v>
                </c:pt>
                <c:pt idx="506">
                  <c:v>3.3299448655782302</c:v>
                </c:pt>
                <c:pt idx="507">
                  <c:v>3.3178717312388502</c:v>
                </c:pt>
                <c:pt idx="508">
                  <c:v>3.3067618144565598</c:v>
                </c:pt>
                <c:pt idx="509">
                  <c:v>3.2943642697710298</c:v>
                </c:pt>
                <c:pt idx="510">
                  <c:v>3.2819516652047702</c:v>
                </c:pt>
                <c:pt idx="511">
                  <c:v>3.2710931516218902</c:v>
                </c:pt>
                <c:pt idx="512">
                  <c:v>3.2604209516897198</c:v>
                </c:pt>
                <c:pt idx="513">
                  <c:v>3.2483679857849301</c:v>
                </c:pt>
                <c:pt idx="514">
                  <c:v>3.2371867265901102</c:v>
                </c:pt>
                <c:pt idx="515">
                  <c:v>3.2257048390877801</c:v>
                </c:pt>
                <c:pt idx="516">
                  <c:v>3.2144033777419199</c:v>
                </c:pt>
                <c:pt idx="517">
                  <c:v>3.2027986035907001</c:v>
                </c:pt>
                <c:pt idx="518">
                  <c:v>3.1899038344672901</c:v>
                </c:pt>
                <c:pt idx="519">
                  <c:v>3.1764092732977001</c:v>
                </c:pt>
                <c:pt idx="520">
                  <c:v>3.16289591329565</c:v>
                </c:pt>
                <c:pt idx="521">
                  <c:v>3.1502498685371298</c:v>
                </c:pt>
                <c:pt idx="522">
                  <c:v>3.1369039585782099</c:v>
                </c:pt>
                <c:pt idx="523">
                  <c:v>3.1222671194084799</c:v>
                </c:pt>
                <c:pt idx="524">
                  <c:v>3.108194993009</c:v>
                </c:pt>
                <c:pt idx="525">
                  <c:v>3.0945864443686699</c:v>
                </c:pt>
                <c:pt idx="526">
                  <c:v>3.0797728442431</c:v>
                </c:pt>
                <c:pt idx="527">
                  <c:v>3.0656056325253802</c:v>
                </c:pt>
                <c:pt idx="528">
                  <c:v>3.0500336650501101</c:v>
                </c:pt>
                <c:pt idx="529">
                  <c:v>3.03560266863744</c:v>
                </c:pt>
                <c:pt idx="530">
                  <c:v>3.0205560073825799</c:v>
                </c:pt>
                <c:pt idx="531">
                  <c:v>3.0063604324223099</c:v>
                </c:pt>
                <c:pt idx="532">
                  <c:v>2.9929125966551</c:v>
                </c:pt>
                <c:pt idx="533">
                  <c:v>2.9794341033854699</c:v>
                </c:pt>
                <c:pt idx="534">
                  <c:v>2.96425372619683</c:v>
                </c:pt>
                <c:pt idx="535">
                  <c:v>2.95079345410229</c:v>
                </c:pt>
                <c:pt idx="536">
                  <c:v>2.9354412301253898</c:v>
                </c:pt>
                <c:pt idx="537">
                  <c:v>2.9206338505286702</c:v>
                </c:pt>
                <c:pt idx="538">
                  <c:v>2.9059817666205299</c:v>
                </c:pt>
                <c:pt idx="539">
                  <c:v>2.8918792782257099</c:v>
                </c:pt>
                <c:pt idx="540">
                  <c:v>2.8757876609815098</c:v>
                </c:pt>
                <c:pt idx="541">
                  <c:v>2.8603422772217399</c:v>
                </c:pt>
                <c:pt idx="542">
                  <c:v>2.8439805563865002</c:v>
                </c:pt>
                <c:pt idx="543">
                  <c:v>2.8271790249494702</c:v>
                </c:pt>
                <c:pt idx="544">
                  <c:v>2.8102214116459701</c:v>
                </c:pt>
                <c:pt idx="545">
                  <c:v>2.7927178845387499</c:v>
                </c:pt>
                <c:pt idx="546">
                  <c:v>2.77407935523917</c:v>
                </c:pt>
                <c:pt idx="547">
                  <c:v>2.75538336531489</c:v>
                </c:pt>
                <c:pt idx="548">
                  <c:v>2.7367247331269899</c:v>
                </c:pt>
                <c:pt idx="549">
                  <c:v>2.71801500407109</c:v>
                </c:pt>
                <c:pt idx="550">
                  <c:v>2.6961181374390502</c:v>
                </c:pt>
                <c:pt idx="551">
                  <c:v>2.6760230460713998</c:v>
                </c:pt>
                <c:pt idx="552">
                  <c:v>2.65557545308278</c:v>
                </c:pt>
                <c:pt idx="553">
                  <c:v>2.6354566726746298</c:v>
                </c:pt>
                <c:pt idx="554">
                  <c:v>2.6160616584532601</c:v>
                </c:pt>
                <c:pt idx="555">
                  <c:v>2.5945455704356002</c:v>
                </c:pt>
                <c:pt idx="556">
                  <c:v>2.57463511575452</c:v>
                </c:pt>
                <c:pt idx="557">
                  <c:v>2.5530016115129199</c:v>
                </c:pt>
                <c:pt idx="558">
                  <c:v>2.5313040954659698</c:v>
                </c:pt>
                <c:pt idx="559">
                  <c:v>2.5109144206892302</c:v>
                </c:pt>
                <c:pt idx="560">
                  <c:v>2.4901723366626798</c:v>
                </c:pt>
                <c:pt idx="561">
                  <c:v>2.4699528580191501</c:v>
                </c:pt>
                <c:pt idx="562">
                  <c:v>2.4489828543760601</c:v>
                </c:pt>
                <c:pt idx="563">
                  <c:v>2.4268599155375199</c:v>
                </c:pt>
                <c:pt idx="564">
                  <c:v>2.40436296001478</c:v>
                </c:pt>
                <c:pt idx="565">
                  <c:v>2.3823696940455101</c:v>
                </c:pt>
                <c:pt idx="566">
                  <c:v>2.36216369187057</c:v>
                </c:pt>
                <c:pt idx="567">
                  <c:v>2.3408134150873399</c:v>
                </c:pt>
                <c:pt idx="568">
                  <c:v>2.3200819317442498</c:v>
                </c:pt>
                <c:pt idx="569">
                  <c:v>2.2991857515238801</c:v>
                </c:pt>
                <c:pt idx="570">
                  <c:v>2.2790902699668201</c:v>
                </c:pt>
                <c:pt idx="571">
                  <c:v>2.2572548336623499</c:v>
                </c:pt>
                <c:pt idx="572">
                  <c:v>2.2359331413575099</c:v>
                </c:pt>
                <c:pt idx="573">
                  <c:v>2.2139552493089498</c:v>
                </c:pt>
                <c:pt idx="574">
                  <c:v>2.19268694939568</c:v>
                </c:pt>
                <c:pt idx="575">
                  <c:v>2.1729056703474101</c:v>
                </c:pt>
                <c:pt idx="576">
                  <c:v>2.15246244402304</c:v>
                </c:pt>
                <c:pt idx="577">
                  <c:v>2.1311560225568398</c:v>
                </c:pt>
                <c:pt idx="578">
                  <c:v>2.1096718776750998</c:v>
                </c:pt>
                <c:pt idx="579">
                  <c:v>2.0888910693305802</c:v>
                </c:pt>
                <c:pt idx="580">
                  <c:v>2.06782628977964</c:v>
                </c:pt>
                <c:pt idx="581">
                  <c:v>2.0483453335056598</c:v>
                </c:pt>
                <c:pt idx="582">
                  <c:v>2.0282918116528101</c:v>
                </c:pt>
                <c:pt idx="583">
                  <c:v>2.0080571024144098</c:v>
                </c:pt>
                <c:pt idx="584">
                  <c:v>1.9876344555016101</c:v>
                </c:pt>
                <c:pt idx="585">
                  <c:v>1.9670411888391801</c:v>
                </c:pt>
                <c:pt idx="586">
                  <c:v>1.94568549710552</c:v>
                </c:pt>
                <c:pt idx="587">
                  <c:v>1.9261074095433599</c:v>
                </c:pt>
                <c:pt idx="588">
                  <c:v>1.90860362062954</c:v>
                </c:pt>
                <c:pt idx="589">
                  <c:v>1.8899430034637901</c:v>
                </c:pt>
                <c:pt idx="590">
                  <c:v>1.8719927211221701</c:v>
                </c:pt>
                <c:pt idx="591">
                  <c:v>1.8553411516901099</c:v>
                </c:pt>
                <c:pt idx="592">
                  <c:v>1.83822570431574</c:v>
                </c:pt>
                <c:pt idx="593">
                  <c:v>1.8223014916349001</c:v>
                </c:pt>
                <c:pt idx="594">
                  <c:v>1.80629708882118</c:v>
                </c:pt>
                <c:pt idx="595">
                  <c:v>1.7891411039359899</c:v>
                </c:pt>
                <c:pt idx="596">
                  <c:v>1.7714112172357299</c:v>
                </c:pt>
                <c:pt idx="597">
                  <c:v>1.75477399649251</c:v>
                </c:pt>
                <c:pt idx="598">
                  <c:v>1.73834874481653</c:v>
                </c:pt>
                <c:pt idx="599">
                  <c:v>1.7206677891612301</c:v>
                </c:pt>
                <c:pt idx="600">
                  <c:v>1.7041725030122901</c:v>
                </c:pt>
                <c:pt idx="601">
                  <c:v>1.6861251747677899</c:v>
                </c:pt>
                <c:pt idx="602">
                  <c:v>1.6687661618457299</c:v>
                </c:pt>
                <c:pt idx="603">
                  <c:v>1.65200761752392</c:v>
                </c:pt>
                <c:pt idx="604">
                  <c:v>1.63379413256061</c:v>
                </c:pt>
                <c:pt idx="605">
                  <c:v>1.61833928515062</c:v>
                </c:pt>
                <c:pt idx="606">
                  <c:v>1.6016350610280199</c:v>
                </c:pt>
                <c:pt idx="607">
                  <c:v>1.58553697240494</c:v>
                </c:pt>
                <c:pt idx="608">
                  <c:v>1.5690641247556101</c:v>
                </c:pt>
                <c:pt idx="609">
                  <c:v>1.55269647210365</c:v>
                </c:pt>
                <c:pt idx="610">
                  <c:v>1.53750931994259</c:v>
                </c:pt>
                <c:pt idx="611">
                  <c:v>1.52282845966845</c:v>
                </c:pt>
                <c:pt idx="612">
                  <c:v>1.5060132530685799</c:v>
                </c:pt>
                <c:pt idx="613">
                  <c:v>1.4900864718968001</c:v>
                </c:pt>
                <c:pt idx="614">
                  <c:v>1.4740746131534399</c:v>
                </c:pt>
                <c:pt idx="615">
                  <c:v>1.46052100824162</c:v>
                </c:pt>
                <c:pt idx="616">
                  <c:v>1.4454254509747799</c:v>
                </c:pt>
                <c:pt idx="617">
                  <c:v>1.4300496404266601</c:v>
                </c:pt>
                <c:pt idx="618">
                  <c:v>1.4149801188875299</c:v>
                </c:pt>
                <c:pt idx="619">
                  <c:v>1.4005159127704601</c:v>
                </c:pt>
                <c:pt idx="620">
                  <c:v>1.38656226131049</c:v>
                </c:pt>
                <c:pt idx="621">
                  <c:v>1.3722367681009799</c:v>
                </c:pt>
                <c:pt idx="622">
                  <c:v>1.3580327382694199</c:v>
                </c:pt>
                <c:pt idx="623">
                  <c:v>1.34374468590306</c:v>
                </c:pt>
                <c:pt idx="624">
                  <c:v>1.3283936901098199</c:v>
                </c:pt>
                <c:pt idx="625">
                  <c:v>1.3147145431362399</c:v>
                </c:pt>
                <c:pt idx="626">
                  <c:v>1.2983136527953101</c:v>
                </c:pt>
                <c:pt idx="627">
                  <c:v>1.28603310440552</c:v>
                </c:pt>
                <c:pt idx="628">
                  <c:v>1.27260295134099</c:v>
                </c:pt>
                <c:pt idx="629">
                  <c:v>1.2613462106576401</c:v>
                </c:pt>
                <c:pt idx="630">
                  <c:v>1.24747206566867</c:v>
                </c:pt>
                <c:pt idx="631">
                  <c:v>1.2340047169125501</c:v>
                </c:pt>
                <c:pt idx="632">
                  <c:v>1.2185964295790701</c:v>
                </c:pt>
                <c:pt idx="633">
                  <c:v>1.2035820205605501</c:v>
                </c:pt>
                <c:pt idx="634">
                  <c:v>1.18847640931445</c:v>
                </c:pt>
                <c:pt idx="635">
                  <c:v>1.17425530698737</c:v>
                </c:pt>
                <c:pt idx="636">
                  <c:v>1.16023654610046</c:v>
                </c:pt>
                <c:pt idx="637">
                  <c:v>1.14553490725291</c:v>
                </c:pt>
                <c:pt idx="638">
                  <c:v>1.1310306444204801</c:v>
                </c:pt>
                <c:pt idx="639">
                  <c:v>1.1162327785778501</c:v>
                </c:pt>
                <c:pt idx="640">
                  <c:v>1.1016343998083</c:v>
                </c:pt>
                <c:pt idx="641">
                  <c:v>1.0873299049651499</c:v>
                </c:pt>
                <c:pt idx="642">
                  <c:v>1.07293223595132</c:v>
                </c:pt>
                <c:pt idx="643">
                  <c:v>1.05736410570815</c:v>
                </c:pt>
                <c:pt idx="644">
                  <c:v>1.04149713408841</c:v>
                </c:pt>
                <c:pt idx="645">
                  <c:v>1.0263150100162199</c:v>
                </c:pt>
                <c:pt idx="646">
                  <c:v>1.0097653418294901</c:v>
                </c:pt>
                <c:pt idx="647">
                  <c:v>0.99487510611881302</c:v>
                </c:pt>
                <c:pt idx="648">
                  <c:v>0.98096905780278199</c:v>
                </c:pt>
                <c:pt idx="649">
                  <c:v>0.96618155893647995</c:v>
                </c:pt>
                <c:pt idx="650">
                  <c:v>0.95070703956541502</c:v>
                </c:pt>
                <c:pt idx="651">
                  <c:v>0.93425204575566101</c:v>
                </c:pt>
                <c:pt idx="652">
                  <c:v>0.92092235594663396</c:v>
                </c:pt>
                <c:pt idx="653">
                  <c:v>0.90622942453575595</c:v>
                </c:pt>
                <c:pt idx="654">
                  <c:v>0.89271000516976995</c:v>
                </c:pt>
                <c:pt idx="655">
                  <c:v>0.87762990135072305</c:v>
                </c:pt>
                <c:pt idx="656">
                  <c:v>0.86509884091492395</c:v>
                </c:pt>
                <c:pt idx="657">
                  <c:v>0.85052567557122805</c:v>
                </c:pt>
                <c:pt idx="658">
                  <c:v>0.83772260000934096</c:v>
                </c:pt>
                <c:pt idx="659">
                  <c:v>0.82591981693834304</c:v>
                </c:pt>
                <c:pt idx="660">
                  <c:v>0.81207718045606303</c:v>
                </c:pt>
                <c:pt idx="661">
                  <c:v>0.80000721620569404</c:v>
                </c:pt>
                <c:pt idx="662">
                  <c:v>0.79069895549698199</c:v>
                </c:pt>
                <c:pt idx="663">
                  <c:v>0.77750345178357405</c:v>
                </c:pt>
                <c:pt idx="664">
                  <c:v>0.766376411986877</c:v>
                </c:pt>
                <c:pt idx="665">
                  <c:v>0.75635243057424395</c:v>
                </c:pt>
                <c:pt idx="666">
                  <c:v>0.74763190807403301</c:v>
                </c:pt>
                <c:pt idx="667">
                  <c:v>0.73895238777847605</c:v>
                </c:pt>
                <c:pt idx="668">
                  <c:v>0.73031227793103004</c:v>
                </c:pt>
                <c:pt idx="669">
                  <c:v>0.72229640490634395</c:v>
                </c:pt>
                <c:pt idx="670">
                  <c:v>0.71412588219027795</c:v>
                </c:pt>
                <c:pt idx="671">
                  <c:v>0.70903326326015303</c:v>
                </c:pt>
                <c:pt idx="672">
                  <c:v>0.70125776687143904</c:v>
                </c:pt>
                <c:pt idx="673">
                  <c:v>0.69362042413868497</c:v>
                </c:pt>
                <c:pt idx="674">
                  <c:v>0.68592708984517803</c:v>
                </c:pt>
                <c:pt idx="675">
                  <c:v>0.68043563459370304</c:v>
                </c:pt>
                <c:pt idx="676">
                  <c:v>0.67313978024778498</c:v>
                </c:pt>
                <c:pt idx="677">
                  <c:v>0.66706614552866506</c:v>
                </c:pt>
                <c:pt idx="678">
                  <c:v>0.66163549968819901</c:v>
                </c:pt>
                <c:pt idx="679">
                  <c:v>0.65616188294331201</c:v>
                </c:pt>
                <c:pt idx="680">
                  <c:v>0.65015595594201403</c:v>
                </c:pt>
                <c:pt idx="681">
                  <c:v>0.64381157448752901</c:v>
                </c:pt>
                <c:pt idx="682">
                  <c:v>0.63761645908890097</c:v>
                </c:pt>
                <c:pt idx="683">
                  <c:v>0.63274803623724396</c:v>
                </c:pt>
                <c:pt idx="684">
                  <c:v>0.62695711202934901</c:v>
                </c:pt>
                <c:pt idx="685">
                  <c:v>0.62141700794511101</c:v>
                </c:pt>
                <c:pt idx="686">
                  <c:v>0.61485838506163604</c:v>
                </c:pt>
                <c:pt idx="687">
                  <c:v>0.60962086948878702</c:v>
                </c:pt>
                <c:pt idx="688">
                  <c:v>0.60287549933913598</c:v>
                </c:pt>
                <c:pt idx="689">
                  <c:v>0.59774819416951397</c:v>
                </c:pt>
                <c:pt idx="690">
                  <c:v>0.59464151973861801</c:v>
                </c:pt>
                <c:pt idx="691">
                  <c:v>0.58955185941628596</c:v>
                </c:pt>
                <c:pt idx="692">
                  <c:v>0.58540568632006695</c:v>
                </c:pt>
                <c:pt idx="693">
                  <c:v>0.58112913663064902</c:v>
                </c:pt>
                <c:pt idx="694">
                  <c:v>0.57672120079348399</c:v>
                </c:pt>
                <c:pt idx="695">
                  <c:v>0.57296406090115004</c:v>
                </c:pt>
                <c:pt idx="696">
                  <c:v>0.56800128845645703</c:v>
                </c:pt>
                <c:pt idx="697">
                  <c:v>0.56358930594896095</c:v>
                </c:pt>
                <c:pt idx="698">
                  <c:v>0.55933560157536599</c:v>
                </c:pt>
                <c:pt idx="699">
                  <c:v>0.55504950079041304</c:v>
                </c:pt>
                <c:pt idx="700">
                  <c:v>0.55239707967733898</c:v>
                </c:pt>
                <c:pt idx="701">
                  <c:v>0.54835071764477905</c:v>
                </c:pt>
                <c:pt idx="702">
                  <c:v>0.54437226060453603</c:v>
                </c:pt>
                <c:pt idx="703">
                  <c:v>0.54065720789508998</c:v>
                </c:pt>
                <c:pt idx="704">
                  <c:v>0.53769730950954597</c:v>
                </c:pt>
                <c:pt idx="705">
                  <c:v>0.53324296131757198</c:v>
                </c:pt>
                <c:pt idx="706">
                  <c:v>0.53012494476493099</c:v>
                </c:pt>
                <c:pt idx="707">
                  <c:v>0.52580928877136801</c:v>
                </c:pt>
                <c:pt idx="708">
                  <c:v>0.52194938726783202</c:v>
                </c:pt>
                <c:pt idx="709">
                  <c:v>0.51815600752075597</c:v>
                </c:pt>
                <c:pt idx="710">
                  <c:v>0.51472378897816196</c:v>
                </c:pt>
                <c:pt idx="711">
                  <c:v>0.51008818642099696</c:v>
                </c:pt>
                <c:pt idx="712">
                  <c:v>0.50728041815910996</c:v>
                </c:pt>
                <c:pt idx="713">
                  <c:v>0.50356750643667503</c:v>
                </c:pt>
                <c:pt idx="714">
                  <c:v>0.49933349689925299</c:v>
                </c:pt>
              </c:numCache>
            </c:numRef>
          </c:val>
          <c:smooth val="0"/>
          <c:extLst>
            <c:ext xmlns:c16="http://schemas.microsoft.com/office/drawing/2014/chart" uri="{C3380CC4-5D6E-409C-BE32-E72D297353CC}">
              <c16:uniqueId val="{00000001-C3B2-4E42-B873-4738B05B9001}"/>
            </c:ext>
          </c:extLst>
        </c:ser>
        <c:ser>
          <c:idx val="6"/>
          <c:order val="2"/>
          <c:spPr>
            <a:ln w="28575" cap="rnd">
              <a:solidFill>
                <a:schemeClr val="accent1">
                  <a:lumMod val="60000"/>
                </a:schemeClr>
              </a:solidFill>
              <a:round/>
            </a:ln>
            <a:effectLst/>
          </c:spPr>
          <c:marker>
            <c:symbol val="none"/>
          </c:marker>
          <c:val>
            <c:numRef>
              <c:f>'exp17'!$H$43:$H$2454</c:f>
              <c:numCache>
                <c:formatCode>General</c:formatCode>
                <c:ptCount val="2412"/>
                <c:pt idx="0">
                  <c:v>8.4676992451720405</c:v>
                </c:pt>
                <c:pt idx="1">
                  <c:v>8.3700617586511097</c:v>
                </c:pt>
                <c:pt idx="2">
                  <c:v>8.2730642372133705</c:v>
                </c:pt>
                <c:pt idx="3">
                  <c:v>8.1768046977165092</c:v>
                </c:pt>
                <c:pt idx="4">
                  <c:v>8.0812475403159496</c:v>
                </c:pt>
                <c:pt idx="5">
                  <c:v>7.9866393476152302</c:v>
                </c:pt>
                <c:pt idx="6">
                  <c:v>7.8932083735084202</c:v>
                </c:pt>
                <c:pt idx="7">
                  <c:v>7.8015860203599603</c:v>
                </c:pt>
                <c:pt idx="8">
                  <c:v>7.7118195200839104</c:v>
                </c:pt>
                <c:pt idx="9">
                  <c:v>7.6231793753162602</c:v>
                </c:pt>
                <c:pt idx="10">
                  <c:v>7.5372923067811701</c:v>
                </c:pt>
                <c:pt idx="11">
                  <c:v>7.4543225473608299</c:v>
                </c:pt>
                <c:pt idx="12">
                  <c:v>7.3721912434940302</c:v>
                </c:pt>
                <c:pt idx="13">
                  <c:v>7.2942998934186596</c:v>
                </c:pt>
                <c:pt idx="14">
                  <c:v>7.2190584808271696</c:v>
                </c:pt>
                <c:pt idx="15">
                  <c:v>7.14644794174579</c:v>
                </c:pt>
                <c:pt idx="16">
                  <c:v>7.0756604411375799</c:v>
                </c:pt>
                <c:pt idx="17">
                  <c:v>7.0076631547590802</c:v>
                </c:pt>
                <c:pt idx="18">
                  <c:v>6.94292967791419</c:v>
                </c:pt>
                <c:pt idx="19">
                  <c:v>6.8789949439490199</c:v>
                </c:pt>
                <c:pt idx="20">
                  <c:v>6.8170201289505696</c:v>
                </c:pt>
                <c:pt idx="21">
                  <c:v>6.7591497902573403</c:v>
                </c:pt>
                <c:pt idx="22">
                  <c:v>6.7015393554369496</c:v>
                </c:pt>
                <c:pt idx="23">
                  <c:v>6.64869521106825</c:v>
                </c:pt>
                <c:pt idx="24">
                  <c:v>6.5989226441910596</c:v>
                </c:pt>
                <c:pt idx="25">
                  <c:v>6.5498645175542602</c:v>
                </c:pt>
                <c:pt idx="26">
                  <c:v>6.5021904220161897</c:v>
                </c:pt>
                <c:pt idx="27">
                  <c:v>6.45933611838365</c:v>
                </c:pt>
                <c:pt idx="28">
                  <c:v>6.4156021576964299</c:v>
                </c:pt>
                <c:pt idx="29">
                  <c:v>6.3727450240880597</c:v>
                </c:pt>
                <c:pt idx="30">
                  <c:v>6.3326188281702303</c:v>
                </c:pt>
                <c:pt idx="31">
                  <c:v>6.2958018184398803</c:v>
                </c:pt>
                <c:pt idx="32">
                  <c:v>6.2606116553123501</c:v>
                </c:pt>
                <c:pt idx="33">
                  <c:v>6.2284237897544497</c:v>
                </c:pt>
                <c:pt idx="34">
                  <c:v>6.1972680407032597</c:v>
                </c:pt>
                <c:pt idx="35">
                  <c:v>6.1696938430400099</c:v>
                </c:pt>
                <c:pt idx="36">
                  <c:v>6.1433206962411004</c:v>
                </c:pt>
                <c:pt idx="37">
                  <c:v>6.1182383295745302</c:v>
                </c:pt>
                <c:pt idx="38">
                  <c:v>6.0964968597696396</c:v>
                </c:pt>
                <c:pt idx="39">
                  <c:v>6.0775956377279696</c:v>
                </c:pt>
                <c:pt idx="40">
                  <c:v>6.0590710970521204</c:v>
                </c:pt>
                <c:pt idx="41">
                  <c:v>6.0432721821203899</c:v>
                </c:pt>
                <c:pt idx="42">
                  <c:v>6.0282231844566301</c:v>
                </c:pt>
                <c:pt idx="43">
                  <c:v>6.0152986353693496</c:v>
                </c:pt>
                <c:pt idx="44">
                  <c:v>6.0032204748911102</c:v>
                </c:pt>
                <c:pt idx="45">
                  <c:v>5.99138423568058</c:v>
                </c:pt>
                <c:pt idx="46">
                  <c:v>5.9805733444545499</c:v>
                </c:pt>
                <c:pt idx="47">
                  <c:v>5.97010116235215</c:v>
                </c:pt>
                <c:pt idx="48">
                  <c:v>5.9602687463512698</c:v>
                </c:pt>
                <c:pt idx="49">
                  <c:v>5.9497975311283202</c:v>
                </c:pt>
                <c:pt idx="50">
                  <c:v>5.9415336810194201</c:v>
                </c:pt>
                <c:pt idx="51">
                  <c:v>5.9321309683210499</c:v>
                </c:pt>
                <c:pt idx="52">
                  <c:v>5.9251191202109403</c:v>
                </c:pt>
                <c:pt idx="53">
                  <c:v>5.9179475777667498</c:v>
                </c:pt>
                <c:pt idx="54">
                  <c:v>5.91228174784729</c:v>
                </c:pt>
                <c:pt idx="55">
                  <c:v>5.9073352930801297</c:v>
                </c:pt>
                <c:pt idx="56">
                  <c:v>5.9015385155566502</c:v>
                </c:pt>
                <c:pt idx="57">
                  <c:v>5.8969491933524703</c:v>
                </c:pt>
                <c:pt idx="58">
                  <c:v>5.8931685537926999</c:v>
                </c:pt>
                <c:pt idx="59">
                  <c:v>5.8896113515160797</c:v>
                </c:pt>
                <c:pt idx="60">
                  <c:v>5.8867612253920596</c:v>
                </c:pt>
                <c:pt idx="61">
                  <c:v>5.88363777044923</c:v>
                </c:pt>
                <c:pt idx="62">
                  <c:v>5.8813223879410801</c:v>
                </c:pt>
                <c:pt idx="63">
                  <c:v>5.8805014331485301</c:v>
                </c:pt>
                <c:pt idx="64">
                  <c:v>5.87891642108589</c:v>
                </c:pt>
                <c:pt idx="65">
                  <c:v>5.8786225242971</c:v>
                </c:pt>
                <c:pt idx="66">
                  <c:v>5.8796137374060304</c:v>
                </c:pt>
                <c:pt idx="67">
                  <c:v>5.8795308919424203</c:v>
                </c:pt>
                <c:pt idx="68">
                  <c:v>5.8801327639716696</c:v>
                </c:pt>
                <c:pt idx="69">
                  <c:v>5.8797555794918201</c:v>
                </c:pt>
                <c:pt idx="70">
                  <c:v>5.8807539754637403</c:v>
                </c:pt>
                <c:pt idx="71">
                  <c:v>5.8815583694210103</c:v>
                </c:pt>
                <c:pt idx="72">
                  <c:v>5.8814806208954904</c:v>
                </c:pt>
                <c:pt idx="73">
                  <c:v>5.8817990395858697</c:v>
                </c:pt>
                <c:pt idx="74">
                  <c:v>5.8830028423522798</c:v>
                </c:pt>
                <c:pt idx="75">
                  <c:v>5.88430572872526</c:v>
                </c:pt>
                <c:pt idx="76">
                  <c:v>5.8853123334787396</c:v>
                </c:pt>
                <c:pt idx="77">
                  <c:v>5.8862202532416896</c:v>
                </c:pt>
                <c:pt idx="78">
                  <c:v>5.8888883268236798</c:v>
                </c:pt>
                <c:pt idx="79">
                  <c:v>5.8902769931899099</c:v>
                </c:pt>
                <c:pt idx="80">
                  <c:v>5.8930339060544297</c:v>
                </c:pt>
                <c:pt idx="81">
                  <c:v>5.89608457541501</c:v>
                </c:pt>
                <c:pt idx="82">
                  <c:v>5.8984447005475298</c:v>
                </c:pt>
                <c:pt idx="83">
                  <c:v>5.9011888389345097</c:v>
                </c:pt>
                <c:pt idx="84">
                  <c:v>5.9046099387059003</c:v>
                </c:pt>
                <c:pt idx="85">
                  <c:v>5.9067504574235397</c:v>
                </c:pt>
                <c:pt idx="86">
                  <c:v>5.9101572502895401</c:v>
                </c:pt>
                <c:pt idx="87">
                  <c:v>5.9131670989427496</c:v>
                </c:pt>
                <c:pt idx="88">
                  <c:v>5.91567821631243</c:v>
                </c:pt>
                <c:pt idx="89">
                  <c:v>5.9184757521330598</c:v>
                </c:pt>
                <c:pt idx="90">
                  <c:v>5.9203838832390403</c:v>
                </c:pt>
                <c:pt idx="91">
                  <c:v>5.9223778039871204</c:v>
                </c:pt>
                <c:pt idx="92">
                  <c:v>5.9250489830750404</c:v>
                </c:pt>
                <c:pt idx="93">
                  <c:v>5.9268265429521003</c:v>
                </c:pt>
                <c:pt idx="94">
                  <c:v>5.9290833024568297</c:v>
                </c:pt>
                <c:pt idx="95">
                  <c:v>5.9328978754574297</c:v>
                </c:pt>
                <c:pt idx="96">
                  <c:v>5.9353275251234496</c:v>
                </c:pt>
                <c:pt idx="97">
                  <c:v>5.9377478146782501</c:v>
                </c:pt>
                <c:pt idx="98">
                  <c:v>5.9398685001120697</c:v>
                </c:pt>
                <c:pt idx="99">
                  <c:v>5.9431574637113798</c:v>
                </c:pt>
                <c:pt idx="100">
                  <c:v>5.9451644806557304</c:v>
                </c:pt>
                <c:pt idx="101">
                  <c:v>5.9471606808612503</c:v>
                </c:pt>
                <c:pt idx="102">
                  <c:v>5.9500297353726204</c:v>
                </c:pt>
                <c:pt idx="103">
                  <c:v>5.9530864716952001</c:v>
                </c:pt>
                <c:pt idx="104">
                  <c:v>5.9553499424671301</c:v>
                </c:pt>
                <c:pt idx="105">
                  <c:v>5.9578971152522699</c:v>
                </c:pt>
                <c:pt idx="106">
                  <c:v>5.9606294937857998</c:v>
                </c:pt>
                <c:pt idx="107">
                  <c:v>5.9632528219632803</c:v>
                </c:pt>
                <c:pt idx="108">
                  <c:v>5.96606289993366</c:v>
                </c:pt>
                <c:pt idx="109">
                  <c:v>5.9674898519236104</c:v>
                </c:pt>
                <c:pt idx="110">
                  <c:v>5.9680261935616601</c:v>
                </c:pt>
                <c:pt idx="111">
                  <c:v>5.9691402485316001</c:v>
                </c:pt>
                <c:pt idx="112">
                  <c:v>5.9706385124618899</c:v>
                </c:pt>
                <c:pt idx="113">
                  <c:v>5.9735999878917596</c:v>
                </c:pt>
                <c:pt idx="114">
                  <c:v>5.9754758431779997</c:v>
                </c:pt>
                <c:pt idx="115">
                  <c:v>5.9771477035911698</c:v>
                </c:pt>
                <c:pt idx="116">
                  <c:v>5.9788153060877702</c:v>
                </c:pt>
                <c:pt idx="117">
                  <c:v>5.98008765156876</c:v>
                </c:pt>
                <c:pt idx="118">
                  <c:v>5.98164425409289</c:v>
                </c:pt>
                <c:pt idx="119">
                  <c:v>5.9829937373020901</c:v>
                </c:pt>
                <c:pt idx="120">
                  <c:v>5.9829633929750097</c:v>
                </c:pt>
                <c:pt idx="121">
                  <c:v>5.9834135616428297</c:v>
                </c:pt>
                <c:pt idx="122">
                  <c:v>5.98287901973743</c:v>
                </c:pt>
                <c:pt idx="123">
                  <c:v>5.9827302723626303</c:v>
                </c:pt>
                <c:pt idx="124">
                  <c:v>5.9826777208356603</c:v>
                </c:pt>
                <c:pt idx="125">
                  <c:v>5.9833071435602498</c:v>
                </c:pt>
                <c:pt idx="126">
                  <c:v>5.9837343479498797</c:v>
                </c:pt>
                <c:pt idx="127">
                  <c:v>5.9835705549010099</c:v>
                </c:pt>
                <c:pt idx="128">
                  <c:v>5.9839919282825802</c:v>
                </c:pt>
                <c:pt idx="129">
                  <c:v>5.9842122584355497</c:v>
                </c:pt>
                <c:pt idx="130">
                  <c:v>5.9842335814632204</c:v>
                </c:pt>
                <c:pt idx="131">
                  <c:v>5.9844462620242602</c:v>
                </c:pt>
                <c:pt idx="132">
                  <c:v>5.98553452289012</c:v>
                </c:pt>
                <c:pt idx="133">
                  <c:v>5.9847592092359196</c:v>
                </c:pt>
                <c:pt idx="134">
                  <c:v>5.98447465410477</c:v>
                </c:pt>
                <c:pt idx="135">
                  <c:v>5.9843875974711898</c:v>
                </c:pt>
                <c:pt idx="136">
                  <c:v>5.98303063404627</c:v>
                </c:pt>
                <c:pt idx="137">
                  <c:v>5.9824540600154199</c:v>
                </c:pt>
                <c:pt idx="138">
                  <c:v>5.9812931740245503</c:v>
                </c:pt>
                <c:pt idx="139">
                  <c:v>5.98101767788628</c:v>
                </c:pt>
                <c:pt idx="140">
                  <c:v>5.9804474969397896</c:v>
                </c:pt>
                <c:pt idx="141">
                  <c:v>5.9792875076654699</c:v>
                </c:pt>
                <c:pt idx="142">
                  <c:v>5.9798893644680096</c:v>
                </c:pt>
                <c:pt idx="143">
                  <c:v>5.9803869023175302</c:v>
                </c:pt>
                <c:pt idx="144">
                  <c:v>5.98029001442388</c:v>
                </c:pt>
                <c:pt idx="145">
                  <c:v>5.9794086150577197</c:v>
                </c:pt>
                <c:pt idx="146">
                  <c:v>5.9803854047678797</c:v>
                </c:pt>
                <c:pt idx="147">
                  <c:v>5.9812627830749099</c:v>
                </c:pt>
                <c:pt idx="148">
                  <c:v>5.9811560046799297</c:v>
                </c:pt>
                <c:pt idx="149">
                  <c:v>5.9788849317470296</c:v>
                </c:pt>
                <c:pt idx="150">
                  <c:v>5.9759271858996401</c:v>
                </c:pt>
                <c:pt idx="151">
                  <c:v>5.9732637941642901</c:v>
                </c:pt>
                <c:pt idx="152">
                  <c:v>5.9707957927748998</c:v>
                </c:pt>
                <c:pt idx="153">
                  <c:v>5.9679349756495101</c:v>
                </c:pt>
                <c:pt idx="154">
                  <c:v>5.9651720339543397</c:v>
                </c:pt>
                <c:pt idx="155">
                  <c:v>5.9626046314367898</c:v>
                </c:pt>
                <c:pt idx="156">
                  <c:v>5.95954259893709</c:v>
                </c:pt>
                <c:pt idx="157">
                  <c:v>5.9556935940933302</c:v>
                </c:pt>
                <c:pt idx="158">
                  <c:v>5.95322154750456</c:v>
                </c:pt>
                <c:pt idx="159">
                  <c:v>5.9497730820779999</c:v>
                </c:pt>
                <c:pt idx="160">
                  <c:v>5.9464333094987696</c:v>
                </c:pt>
                <c:pt idx="161">
                  <c:v>5.9427125388710396</c:v>
                </c:pt>
                <c:pt idx="162">
                  <c:v>5.9386085410630898</c:v>
                </c:pt>
                <c:pt idx="163">
                  <c:v>5.93549544922584</c:v>
                </c:pt>
                <c:pt idx="164">
                  <c:v>5.9325852160761503</c:v>
                </c:pt>
                <c:pt idx="165">
                  <c:v>5.9301765298476203</c:v>
                </c:pt>
                <c:pt idx="166">
                  <c:v>5.9275823942471497</c:v>
                </c:pt>
                <c:pt idx="167">
                  <c:v>5.9246044902276704</c:v>
                </c:pt>
                <c:pt idx="168">
                  <c:v>5.9221248322726696</c:v>
                </c:pt>
                <c:pt idx="169">
                  <c:v>5.9190657399154603</c:v>
                </c:pt>
                <c:pt idx="170">
                  <c:v>5.91582055206724</c:v>
                </c:pt>
                <c:pt idx="171">
                  <c:v>5.9130782849823103</c:v>
                </c:pt>
                <c:pt idx="172">
                  <c:v>5.9102462447191098</c:v>
                </c:pt>
                <c:pt idx="173">
                  <c:v>5.9076170262252301</c:v>
                </c:pt>
                <c:pt idx="174">
                  <c:v>5.9063651677729503</c:v>
                </c:pt>
                <c:pt idx="175">
                  <c:v>5.90443069159475</c:v>
                </c:pt>
                <c:pt idx="176">
                  <c:v>5.9033778860837298</c:v>
                </c:pt>
                <c:pt idx="177">
                  <c:v>5.9027166169812801</c:v>
                </c:pt>
                <c:pt idx="178">
                  <c:v>5.9008757622223396</c:v>
                </c:pt>
                <c:pt idx="179">
                  <c:v>5.8989339745432101</c:v>
                </c:pt>
                <c:pt idx="180">
                  <c:v>5.8965948575920599</c:v>
                </c:pt>
                <c:pt idx="181">
                  <c:v>5.89424723644363</c:v>
                </c:pt>
                <c:pt idx="182">
                  <c:v>5.8912085938638903</c:v>
                </c:pt>
                <c:pt idx="183">
                  <c:v>5.8889490418234001</c:v>
                </c:pt>
                <c:pt idx="184">
                  <c:v>5.8867857369941303</c:v>
                </c:pt>
                <c:pt idx="185">
                  <c:v>5.8842295311363602</c:v>
                </c:pt>
                <c:pt idx="186">
                  <c:v>5.8821689528060501</c:v>
                </c:pt>
                <c:pt idx="187">
                  <c:v>5.8799185544051404</c:v>
                </c:pt>
                <c:pt idx="188">
                  <c:v>5.8767942648974296</c:v>
                </c:pt>
                <c:pt idx="189">
                  <c:v>5.8755413732609298</c:v>
                </c:pt>
                <c:pt idx="190">
                  <c:v>5.8743932822014502</c:v>
                </c:pt>
                <c:pt idx="191">
                  <c:v>5.8752092136265297</c:v>
                </c:pt>
                <c:pt idx="192">
                  <c:v>5.8739681854662802</c:v>
                </c:pt>
                <c:pt idx="193">
                  <c:v>5.8737069805174196</c:v>
                </c:pt>
                <c:pt idx="194">
                  <c:v>5.8720781707135696</c:v>
                </c:pt>
                <c:pt idx="195">
                  <c:v>5.8709416730405097</c:v>
                </c:pt>
                <c:pt idx="196">
                  <c:v>5.8701979112398197</c:v>
                </c:pt>
                <c:pt idx="197">
                  <c:v>5.8701416344243098</c:v>
                </c:pt>
                <c:pt idx="198">
                  <c:v>5.8704839683718504</c:v>
                </c:pt>
                <c:pt idx="199">
                  <c:v>5.8700439339972199</c:v>
                </c:pt>
                <c:pt idx="200">
                  <c:v>5.8699994200651</c:v>
                </c:pt>
                <c:pt idx="201">
                  <c:v>5.86769863132377</c:v>
                </c:pt>
                <c:pt idx="202">
                  <c:v>5.8671622482648402</c:v>
                </c:pt>
                <c:pt idx="203">
                  <c:v>5.8653559463097302</c:v>
                </c:pt>
                <c:pt idx="204">
                  <c:v>5.86296690892169</c:v>
                </c:pt>
                <c:pt idx="205">
                  <c:v>5.8592071165733701</c:v>
                </c:pt>
                <c:pt idx="206">
                  <c:v>5.8556493801144702</c:v>
                </c:pt>
                <c:pt idx="207">
                  <c:v>5.8517060291345198</c:v>
                </c:pt>
                <c:pt idx="208">
                  <c:v>5.8483543887064604</c:v>
                </c:pt>
                <c:pt idx="209">
                  <c:v>5.8432759734875903</c:v>
                </c:pt>
                <c:pt idx="210">
                  <c:v>5.8375619577111397</c:v>
                </c:pt>
                <c:pt idx="211">
                  <c:v>5.8329436134714596</c:v>
                </c:pt>
                <c:pt idx="212">
                  <c:v>5.8297073560295898</c:v>
                </c:pt>
                <c:pt idx="213">
                  <c:v>5.8253458739711501</c:v>
                </c:pt>
                <c:pt idx="214">
                  <c:v>5.8199630446201098</c:v>
                </c:pt>
                <c:pt idx="215">
                  <c:v>5.8141453592426799</c:v>
                </c:pt>
                <c:pt idx="216">
                  <c:v>5.8115924251345596</c:v>
                </c:pt>
                <c:pt idx="217">
                  <c:v>5.8074506868788003</c:v>
                </c:pt>
                <c:pt idx="218">
                  <c:v>5.8052342329200801</c:v>
                </c:pt>
                <c:pt idx="219">
                  <c:v>5.8030101997311396</c:v>
                </c:pt>
                <c:pt idx="220">
                  <c:v>5.7999330794219803</c:v>
                </c:pt>
                <c:pt idx="221">
                  <c:v>5.7984862691074799</c:v>
                </c:pt>
                <c:pt idx="222">
                  <c:v>5.7959819470084497</c:v>
                </c:pt>
                <c:pt idx="223">
                  <c:v>5.7936363236486796</c:v>
                </c:pt>
                <c:pt idx="224">
                  <c:v>5.7899177933957704</c:v>
                </c:pt>
                <c:pt idx="225">
                  <c:v>5.78849693985181</c:v>
                </c:pt>
                <c:pt idx="226">
                  <c:v>5.7867530820880297</c:v>
                </c:pt>
                <c:pt idx="227">
                  <c:v>5.7848787887366697</c:v>
                </c:pt>
                <c:pt idx="228">
                  <c:v>5.7829469349551399</c:v>
                </c:pt>
                <c:pt idx="229">
                  <c:v>5.7803087142455496</c:v>
                </c:pt>
                <c:pt idx="230">
                  <c:v>5.7776857626957199</c:v>
                </c:pt>
                <c:pt idx="231">
                  <c:v>5.7744883119122603</c:v>
                </c:pt>
                <c:pt idx="232">
                  <c:v>5.7704561648689197</c:v>
                </c:pt>
                <c:pt idx="233">
                  <c:v>5.7675225536405499</c:v>
                </c:pt>
                <c:pt idx="234">
                  <c:v>5.7645781587749898</c:v>
                </c:pt>
                <c:pt idx="235">
                  <c:v>5.7605944782403498</c:v>
                </c:pt>
                <c:pt idx="236">
                  <c:v>5.7569587469083201</c:v>
                </c:pt>
                <c:pt idx="237">
                  <c:v>5.7519779573049403</c:v>
                </c:pt>
                <c:pt idx="238">
                  <c:v>5.7471360911305096</c:v>
                </c:pt>
                <c:pt idx="239">
                  <c:v>5.7411275443471599</c:v>
                </c:pt>
                <c:pt idx="240">
                  <c:v>5.7345755006635901</c:v>
                </c:pt>
                <c:pt idx="241">
                  <c:v>5.7285306386202501</c:v>
                </c:pt>
                <c:pt idx="242">
                  <c:v>5.7232701016442702</c:v>
                </c:pt>
                <c:pt idx="243">
                  <c:v>5.7179434041145303</c:v>
                </c:pt>
                <c:pt idx="244">
                  <c:v>5.71195819451194</c:v>
                </c:pt>
                <c:pt idx="245">
                  <c:v>5.7060388716942896</c:v>
                </c:pt>
                <c:pt idx="246">
                  <c:v>5.7004183650438902</c:v>
                </c:pt>
                <c:pt idx="247">
                  <c:v>5.69338340068854</c:v>
                </c:pt>
                <c:pt idx="248">
                  <c:v>5.68756648120696</c:v>
                </c:pt>
                <c:pt idx="249">
                  <c:v>5.6822445550511196</c:v>
                </c:pt>
                <c:pt idx="250">
                  <c:v>5.6755611465985503</c:v>
                </c:pt>
                <c:pt idx="251">
                  <c:v>5.6698795062059197</c:v>
                </c:pt>
                <c:pt idx="252">
                  <c:v>5.66313119691356</c:v>
                </c:pt>
                <c:pt idx="253">
                  <c:v>5.6587483308572697</c:v>
                </c:pt>
                <c:pt idx="254">
                  <c:v>5.65271473135153</c:v>
                </c:pt>
                <c:pt idx="255">
                  <c:v>5.6469859977955696</c:v>
                </c:pt>
                <c:pt idx="256">
                  <c:v>5.64040359819891</c:v>
                </c:pt>
                <c:pt idx="257">
                  <c:v>5.6353273064279801</c:v>
                </c:pt>
                <c:pt idx="258">
                  <c:v>5.6303036843638701</c:v>
                </c:pt>
                <c:pt idx="259">
                  <c:v>5.6243862515077403</c:v>
                </c:pt>
                <c:pt idx="260">
                  <c:v>5.6189822736493404</c:v>
                </c:pt>
                <c:pt idx="261">
                  <c:v>5.6144621591049901</c:v>
                </c:pt>
                <c:pt idx="262">
                  <c:v>5.6108567762867896</c:v>
                </c:pt>
                <c:pt idx="263">
                  <c:v>5.6072789557779297</c:v>
                </c:pt>
                <c:pt idx="264">
                  <c:v>5.6024111494078497</c:v>
                </c:pt>
                <c:pt idx="265">
                  <c:v>5.5992179709738403</c:v>
                </c:pt>
                <c:pt idx="266">
                  <c:v>5.5959991402502798</c:v>
                </c:pt>
                <c:pt idx="267">
                  <c:v>5.5924575422696101</c:v>
                </c:pt>
                <c:pt idx="268">
                  <c:v>5.5905304746104401</c:v>
                </c:pt>
                <c:pt idx="269">
                  <c:v>5.5872760831565396</c:v>
                </c:pt>
                <c:pt idx="270">
                  <c:v>5.5846109824275398</c:v>
                </c:pt>
                <c:pt idx="271">
                  <c:v>5.5825749984988198</c:v>
                </c:pt>
                <c:pt idx="272">
                  <c:v>5.5798241380951596</c:v>
                </c:pt>
                <c:pt idx="273">
                  <c:v>5.5763383255955903</c:v>
                </c:pt>
                <c:pt idx="274">
                  <c:v>5.5732483475077803</c:v>
                </c:pt>
                <c:pt idx="275">
                  <c:v>5.57065023025116</c:v>
                </c:pt>
                <c:pt idx="276">
                  <c:v>5.5674091111569002</c:v>
                </c:pt>
                <c:pt idx="277">
                  <c:v>5.5633228399575696</c:v>
                </c:pt>
                <c:pt idx="278">
                  <c:v>5.5601415187220198</c:v>
                </c:pt>
                <c:pt idx="279">
                  <c:v>5.5563881243231901</c:v>
                </c:pt>
                <c:pt idx="280">
                  <c:v>5.5541938634574297</c:v>
                </c:pt>
                <c:pt idx="281">
                  <c:v>5.5512934280776998</c:v>
                </c:pt>
                <c:pt idx="282">
                  <c:v>5.5482253890983397</c:v>
                </c:pt>
                <c:pt idx="283">
                  <c:v>5.5450495299799298</c:v>
                </c:pt>
                <c:pt idx="284">
                  <c:v>5.5417113055712397</c:v>
                </c:pt>
                <c:pt idx="285">
                  <c:v>5.5393204082475203</c:v>
                </c:pt>
                <c:pt idx="286">
                  <c:v>5.5352674410689202</c:v>
                </c:pt>
                <c:pt idx="287">
                  <c:v>5.5324829692488597</c:v>
                </c:pt>
                <c:pt idx="288">
                  <c:v>5.5293947051291896</c:v>
                </c:pt>
                <c:pt idx="289">
                  <c:v>5.5273693423403598</c:v>
                </c:pt>
                <c:pt idx="290">
                  <c:v>5.5237440141973</c:v>
                </c:pt>
                <c:pt idx="291">
                  <c:v>5.5212529654219802</c:v>
                </c:pt>
                <c:pt idx="292">
                  <c:v>5.5179930422236296</c:v>
                </c:pt>
                <c:pt idx="293">
                  <c:v>5.5151868698258699</c:v>
                </c:pt>
                <c:pt idx="294">
                  <c:v>5.5104271648275898</c:v>
                </c:pt>
                <c:pt idx="295">
                  <c:v>5.5055104432519899</c:v>
                </c:pt>
                <c:pt idx="296">
                  <c:v>5.5032650814323603</c:v>
                </c:pt>
                <c:pt idx="297">
                  <c:v>5.5001035337786304</c:v>
                </c:pt>
                <c:pt idx="298">
                  <c:v>5.4975990048868901</c:v>
                </c:pt>
                <c:pt idx="299">
                  <c:v>5.4947569983273601</c:v>
                </c:pt>
                <c:pt idx="300">
                  <c:v>5.49377592564261</c:v>
                </c:pt>
                <c:pt idx="301">
                  <c:v>5.4923156215200102</c:v>
                </c:pt>
                <c:pt idx="302">
                  <c:v>5.4911926024872004</c:v>
                </c:pt>
                <c:pt idx="303">
                  <c:v>5.4893926092721097</c:v>
                </c:pt>
                <c:pt idx="304">
                  <c:v>5.4879176692974196</c:v>
                </c:pt>
                <c:pt idx="305">
                  <c:v>5.4849731291889601</c:v>
                </c:pt>
                <c:pt idx="306">
                  <c:v>5.4835020947235096</c:v>
                </c:pt>
                <c:pt idx="307">
                  <c:v>5.4817620645777598</c:v>
                </c:pt>
                <c:pt idx="308">
                  <c:v>5.4791922719869</c:v>
                </c:pt>
                <c:pt idx="309">
                  <c:v>5.4773348389064598</c:v>
                </c:pt>
                <c:pt idx="310">
                  <c:v>5.4739415695395799</c:v>
                </c:pt>
                <c:pt idx="311">
                  <c:v>5.47180220302441</c:v>
                </c:pt>
                <c:pt idx="312">
                  <c:v>5.4684386823684399</c:v>
                </c:pt>
                <c:pt idx="313">
                  <c:v>5.4656536185995002</c:v>
                </c:pt>
                <c:pt idx="314">
                  <c:v>5.4617503974582204</c:v>
                </c:pt>
                <c:pt idx="315">
                  <c:v>5.4581489265129903</c:v>
                </c:pt>
                <c:pt idx="316">
                  <c:v>5.4535267552505902</c:v>
                </c:pt>
                <c:pt idx="317">
                  <c:v>5.4498621563512097</c:v>
                </c:pt>
                <c:pt idx="318">
                  <c:v>5.4470379676781704</c:v>
                </c:pt>
                <c:pt idx="319">
                  <c:v>5.4433471883633304</c:v>
                </c:pt>
                <c:pt idx="320">
                  <c:v>5.4393896128216896</c:v>
                </c:pt>
                <c:pt idx="321">
                  <c:v>5.4352371484479702</c:v>
                </c:pt>
                <c:pt idx="322">
                  <c:v>5.4307684304935702</c:v>
                </c:pt>
                <c:pt idx="323">
                  <c:v>5.4265925271172799</c:v>
                </c:pt>
                <c:pt idx="324">
                  <c:v>5.4223462802871998</c:v>
                </c:pt>
                <c:pt idx="325">
                  <c:v>5.4179390670440801</c:v>
                </c:pt>
                <c:pt idx="326">
                  <c:v>5.4137419448695896</c:v>
                </c:pt>
                <c:pt idx="327">
                  <c:v>5.4089819705614897</c:v>
                </c:pt>
                <c:pt idx="328">
                  <c:v>5.4045312018727403</c:v>
                </c:pt>
                <c:pt idx="329">
                  <c:v>5.3996331697302198</c:v>
                </c:pt>
                <c:pt idx="330">
                  <c:v>5.3940453657075498</c:v>
                </c:pt>
                <c:pt idx="331">
                  <c:v>5.38882747335132</c:v>
                </c:pt>
                <c:pt idx="332">
                  <c:v>5.3853815544138799</c:v>
                </c:pt>
                <c:pt idx="333">
                  <c:v>5.38051201395385</c:v>
                </c:pt>
                <c:pt idx="334">
                  <c:v>5.3771484844051898</c:v>
                </c:pt>
                <c:pt idx="335">
                  <c:v>5.3743093575444201</c:v>
                </c:pt>
                <c:pt idx="336">
                  <c:v>5.3711879298355596</c:v>
                </c:pt>
                <c:pt idx="337">
                  <c:v>5.3682618669195898</c:v>
                </c:pt>
                <c:pt idx="338">
                  <c:v>5.3634737622167803</c:v>
                </c:pt>
                <c:pt idx="339">
                  <c:v>5.3599452989034102</c:v>
                </c:pt>
                <c:pt idx="340">
                  <c:v>5.35550412081363</c:v>
                </c:pt>
                <c:pt idx="341">
                  <c:v>5.3517035169741796</c:v>
                </c:pt>
                <c:pt idx="342">
                  <c:v>5.3479810670897097</c:v>
                </c:pt>
                <c:pt idx="343">
                  <c:v>5.3428945546929301</c:v>
                </c:pt>
                <c:pt idx="344">
                  <c:v>5.3384823429945598</c:v>
                </c:pt>
                <c:pt idx="345">
                  <c:v>5.3340356479015103</c:v>
                </c:pt>
                <c:pt idx="346">
                  <c:v>5.3273702260965496</c:v>
                </c:pt>
                <c:pt idx="347">
                  <c:v>5.32132476542857</c:v>
                </c:pt>
                <c:pt idx="348">
                  <c:v>5.3161698855890798</c:v>
                </c:pt>
                <c:pt idx="349">
                  <c:v>5.3105735135529404</c:v>
                </c:pt>
                <c:pt idx="350">
                  <c:v>5.3050869972269696</c:v>
                </c:pt>
                <c:pt idx="351">
                  <c:v>5.30003379978917</c:v>
                </c:pt>
                <c:pt idx="352">
                  <c:v>5.2943709357772102</c:v>
                </c:pt>
                <c:pt idx="353">
                  <c:v>5.2880218291493897</c:v>
                </c:pt>
                <c:pt idx="354">
                  <c:v>5.28153640077515</c:v>
                </c:pt>
                <c:pt idx="355">
                  <c:v>5.2756820651706704</c:v>
                </c:pt>
                <c:pt idx="356">
                  <c:v>5.2692838855481501</c:v>
                </c:pt>
                <c:pt idx="357">
                  <c:v>5.2618485244048401</c:v>
                </c:pt>
                <c:pt idx="358">
                  <c:v>5.2548583426648898</c:v>
                </c:pt>
                <c:pt idx="359">
                  <c:v>5.2475028787636004</c:v>
                </c:pt>
                <c:pt idx="360">
                  <c:v>5.2418169956965599</c:v>
                </c:pt>
                <c:pt idx="361">
                  <c:v>5.2361053761864502</c:v>
                </c:pt>
                <c:pt idx="362">
                  <c:v>5.2290941338484203</c:v>
                </c:pt>
                <c:pt idx="363">
                  <c:v>5.2218024891998001</c:v>
                </c:pt>
                <c:pt idx="364">
                  <c:v>5.2145181088376802</c:v>
                </c:pt>
                <c:pt idx="365">
                  <c:v>5.2075007764186099</c:v>
                </c:pt>
                <c:pt idx="366">
                  <c:v>5.2025009221644396</c:v>
                </c:pt>
                <c:pt idx="367">
                  <c:v>5.1963537499564199</c:v>
                </c:pt>
                <c:pt idx="368">
                  <c:v>5.1899367578331397</c:v>
                </c:pt>
                <c:pt idx="369">
                  <c:v>5.1818942120013398</c:v>
                </c:pt>
                <c:pt idx="370">
                  <c:v>5.1742197891508601</c:v>
                </c:pt>
                <c:pt idx="371">
                  <c:v>5.1649673985445004</c:v>
                </c:pt>
                <c:pt idx="372">
                  <c:v>5.15566981919015</c:v>
                </c:pt>
                <c:pt idx="373">
                  <c:v>5.1448159324089104</c:v>
                </c:pt>
                <c:pt idx="374">
                  <c:v>5.1373174360880096</c:v>
                </c:pt>
                <c:pt idx="375">
                  <c:v>5.1294293279360401</c:v>
                </c:pt>
                <c:pt idx="376">
                  <c:v>5.1219263398547303</c:v>
                </c:pt>
                <c:pt idx="377">
                  <c:v>5.1160884392878403</c:v>
                </c:pt>
                <c:pt idx="378">
                  <c:v>5.1079862689864601</c:v>
                </c:pt>
                <c:pt idx="379">
                  <c:v>5.1009886277777996</c:v>
                </c:pt>
                <c:pt idx="380">
                  <c:v>5.0929192163788999</c:v>
                </c:pt>
                <c:pt idx="381">
                  <c:v>5.08629205040243</c:v>
                </c:pt>
                <c:pt idx="382">
                  <c:v>5.0795891681247696</c:v>
                </c:pt>
                <c:pt idx="383">
                  <c:v>5.0711874458235302</c:v>
                </c:pt>
                <c:pt idx="384">
                  <c:v>5.0628353723466102</c:v>
                </c:pt>
                <c:pt idx="385">
                  <c:v>5.0542353440256003</c:v>
                </c:pt>
                <c:pt idx="386">
                  <c:v>5.0464959737914397</c:v>
                </c:pt>
                <c:pt idx="387">
                  <c:v>5.03739865794729</c:v>
                </c:pt>
                <c:pt idx="388">
                  <c:v>5.0281478269137398</c:v>
                </c:pt>
                <c:pt idx="389">
                  <c:v>5.0169082658121997</c:v>
                </c:pt>
                <c:pt idx="390">
                  <c:v>5.0078506849703297</c:v>
                </c:pt>
                <c:pt idx="391">
                  <c:v>4.9989640454834099</c:v>
                </c:pt>
                <c:pt idx="392">
                  <c:v>4.9899049623612601</c:v>
                </c:pt>
                <c:pt idx="393">
                  <c:v>4.9805844499250496</c:v>
                </c:pt>
                <c:pt idx="394">
                  <c:v>4.9714583713528198</c:v>
                </c:pt>
                <c:pt idx="395">
                  <c:v>4.9626572448346904</c:v>
                </c:pt>
                <c:pt idx="396">
                  <c:v>4.9550648122397698</c:v>
                </c:pt>
                <c:pt idx="397">
                  <c:v>4.9473536040000798</c:v>
                </c:pt>
                <c:pt idx="398">
                  <c:v>4.9397138388704498</c:v>
                </c:pt>
                <c:pt idx="399">
                  <c:v>4.9322783008575701</c:v>
                </c:pt>
                <c:pt idx="400">
                  <c:v>4.9260231407373301</c:v>
                </c:pt>
                <c:pt idx="401">
                  <c:v>4.9192241655842901</c:v>
                </c:pt>
                <c:pt idx="402">
                  <c:v>4.9136137610602901</c:v>
                </c:pt>
                <c:pt idx="403">
                  <c:v>4.9066774085535396</c:v>
                </c:pt>
                <c:pt idx="404">
                  <c:v>4.8988170617367501</c:v>
                </c:pt>
                <c:pt idx="405">
                  <c:v>4.8918530518598899</c:v>
                </c:pt>
                <c:pt idx="406">
                  <c:v>4.8834454338241997</c:v>
                </c:pt>
                <c:pt idx="407">
                  <c:v>4.8762027001272896</c:v>
                </c:pt>
                <c:pt idx="408">
                  <c:v>4.8676666754130604</c:v>
                </c:pt>
                <c:pt idx="409">
                  <c:v>4.8604598466311302</c:v>
                </c:pt>
                <c:pt idx="410">
                  <c:v>4.8538716933839501</c:v>
                </c:pt>
                <c:pt idx="411">
                  <c:v>4.84734438365453</c:v>
                </c:pt>
                <c:pt idx="412">
                  <c:v>4.8417689771517596</c:v>
                </c:pt>
                <c:pt idx="413">
                  <c:v>4.83603918305639</c:v>
                </c:pt>
                <c:pt idx="414">
                  <c:v>4.8309032412761796</c:v>
                </c:pt>
                <c:pt idx="415">
                  <c:v>4.8253108273982601</c:v>
                </c:pt>
                <c:pt idx="416">
                  <c:v>4.8208842611931102</c:v>
                </c:pt>
                <c:pt idx="417">
                  <c:v>4.8152089522519796</c:v>
                </c:pt>
                <c:pt idx="418">
                  <c:v>4.8107084141601302</c:v>
                </c:pt>
                <c:pt idx="419">
                  <c:v>4.8064930956828897</c:v>
                </c:pt>
                <c:pt idx="420">
                  <c:v>4.8019007849453201</c:v>
                </c:pt>
                <c:pt idx="421">
                  <c:v>4.7972040603894097</c:v>
                </c:pt>
                <c:pt idx="422">
                  <c:v>4.7947119379933802</c:v>
                </c:pt>
                <c:pt idx="423">
                  <c:v>4.7908543089094797</c:v>
                </c:pt>
                <c:pt idx="424">
                  <c:v>4.7886949956307197</c:v>
                </c:pt>
                <c:pt idx="425">
                  <c:v>4.7860271245485997</c:v>
                </c:pt>
                <c:pt idx="426">
                  <c:v>4.7827251933430803</c:v>
                </c:pt>
                <c:pt idx="427">
                  <c:v>4.7801334949247396</c:v>
                </c:pt>
                <c:pt idx="428">
                  <c:v>4.7765663791291804</c:v>
                </c:pt>
                <c:pt idx="429">
                  <c:v>4.77398274988286</c:v>
                </c:pt>
                <c:pt idx="430">
                  <c:v>4.7710088255891101</c:v>
                </c:pt>
                <c:pt idx="431">
                  <c:v>4.7671558391873301</c:v>
                </c:pt>
                <c:pt idx="432">
                  <c:v>4.7629252615006701</c:v>
                </c:pt>
                <c:pt idx="433">
                  <c:v>4.7579863274539704</c:v>
                </c:pt>
                <c:pt idx="434">
                  <c:v>4.7540512716724601</c:v>
                </c:pt>
                <c:pt idx="435">
                  <c:v>4.75056849515805</c:v>
                </c:pt>
                <c:pt idx="436">
                  <c:v>4.7474339208514396</c:v>
                </c:pt>
                <c:pt idx="437">
                  <c:v>4.7433260556204502</c:v>
                </c:pt>
                <c:pt idx="438">
                  <c:v>4.7387811209858697</c:v>
                </c:pt>
                <c:pt idx="439">
                  <c:v>4.7343282822132604</c:v>
                </c:pt>
                <c:pt idx="440">
                  <c:v>4.7300250452017503</c:v>
                </c:pt>
                <c:pt idx="441">
                  <c:v>4.7253897371215201</c:v>
                </c:pt>
                <c:pt idx="442">
                  <c:v>4.7221319604725798</c:v>
                </c:pt>
                <c:pt idx="443">
                  <c:v>4.7187605204540297</c:v>
                </c:pt>
                <c:pt idx="444">
                  <c:v>4.7149469245811897</c:v>
                </c:pt>
                <c:pt idx="445">
                  <c:v>4.7123600754965702</c:v>
                </c:pt>
                <c:pt idx="446">
                  <c:v>4.7082803085076304</c:v>
                </c:pt>
                <c:pt idx="447">
                  <c:v>4.7057288254641598</c:v>
                </c:pt>
                <c:pt idx="448">
                  <c:v>4.7023254786331501</c:v>
                </c:pt>
                <c:pt idx="449">
                  <c:v>4.6999943730006803</c:v>
                </c:pt>
                <c:pt idx="450">
                  <c:v>4.69748005418995</c:v>
                </c:pt>
                <c:pt idx="451">
                  <c:v>4.6952639923192701</c:v>
                </c:pt>
                <c:pt idx="452">
                  <c:v>4.6937248359132697</c:v>
                </c:pt>
                <c:pt idx="453">
                  <c:v>4.6918290613013296</c:v>
                </c:pt>
                <c:pt idx="454">
                  <c:v>4.6898042742481199</c:v>
                </c:pt>
                <c:pt idx="455">
                  <c:v>4.6861950998814699</c:v>
                </c:pt>
                <c:pt idx="456">
                  <c:v>4.6831335559541998</c:v>
                </c:pt>
                <c:pt idx="457">
                  <c:v>4.6802275995881102</c:v>
                </c:pt>
                <c:pt idx="458">
                  <c:v>4.6769319257812496</c:v>
                </c:pt>
                <c:pt idx="459">
                  <c:v>4.6729563009896999</c:v>
                </c:pt>
                <c:pt idx="460">
                  <c:v>4.6697153712619901</c:v>
                </c:pt>
                <c:pt idx="461">
                  <c:v>4.6642768760629796</c:v>
                </c:pt>
                <c:pt idx="462">
                  <c:v>4.6594361849518098</c:v>
                </c:pt>
                <c:pt idx="463">
                  <c:v>4.6543201541669799</c:v>
                </c:pt>
                <c:pt idx="464">
                  <c:v>4.6483621022733104</c:v>
                </c:pt>
                <c:pt idx="465">
                  <c:v>4.6431537667202702</c:v>
                </c:pt>
                <c:pt idx="466">
                  <c:v>4.6366827922552796</c:v>
                </c:pt>
                <c:pt idx="467">
                  <c:v>4.6314929449778797</c:v>
                </c:pt>
                <c:pt idx="468">
                  <c:v>4.62628952493478</c:v>
                </c:pt>
                <c:pt idx="469">
                  <c:v>4.6209301188518301</c:v>
                </c:pt>
                <c:pt idx="470">
                  <c:v>4.6152213528857597</c:v>
                </c:pt>
                <c:pt idx="471">
                  <c:v>4.60930196899234</c:v>
                </c:pt>
                <c:pt idx="472">
                  <c:v>4.6032378095271396</c:v>
                </c:pt>
                <c:pt idx="473">
                  <c:v>4.6001272354561999</c:v>
                </c:pt>
                <c:pt idx="474">
                  <c:v>4.5959772537967396</c:v>
                </c:pt>
                <c:pt idx="475">
                  <c:v>4.5921019123325397</c:v>
                </c:pt>
                <c:pt idx="476">
                  <c:v>4.58733745021138</c:v>
                </c:pt>
                <c:pt idx="477">
                  <c:v>4.5830507914941299</c:v>
                </c:pt>
                <c:pt idx="478">
                  <c:v>4.5785371968846498</c:v>
                </c:pt>
                <c:pt idx="479">
                  <c:v>4.5738573648790304</c:v>
                </c:pt>
                <c:pt idx="480">
                  <c:v>4.5693575521343597</c:v>
                </c:pt>
                <c:pt idx="481">
                  <c:v>4.5641258259921997</c:v>
                </c:pt>
                <c:pt idx="482">
                  <c:v>4.5592129925141496</c:v>
                </c:pt>
                <c:pt idx="483">
                  <c:v>4.5550132374445402</c:v>
                </c:pt>
                <c:pt idx="484">
                  <c:v>4.55035273784432</c:v>
                </c:pt>
                <c:pt idx="485">
                  <c:v>4.54591125993527</c:v>
                </c:pt>
                <c:pt idx="486">
                  <c:v>4.5402231553304198</c:v>
                </c:pt>
                <c:pt idx="487">
                  <c:v>4.5345291522350104</c:v>
                </c:pt>
                <c:pt idx="488">
                  <c:v>4.5281241545867097</c:v>
                </c:pt>
                <c:pt idx="489">
                  <c:v>4.5232131102224997</c:v>
                </c:pt>
                <c:pt idx="490">
                  <c:v>4.5180288520571601</c:v>
                </c:pt>
                <c:pt idx="491">
                  <c:v>4.5111885044174604</c:v>
                </c:pt>
                <c:pt idx="492">
                  <c:v>4.5050013104297904</c:v>
                </c:pt>
                <c:pt idx="493">
                  <c:v>4.4989758067515098</c:v>
                </c:pt>
                <c:pt idx="494">
                  <c:v>4.4940858276559199</c:v>
                </c:pt>
                <c:pt idx="495">
                  <c:v>4.4876405118912697</c:v>
                </c:pt>
                <c:pt idx="496">
                  <c:v>4.48080389979848</c:v>
                </c:pt>
                <c:pt idx="497">
                  <c:v>4.4752055281201999</c:v>
                </c:pt>
                <c:pt idx="498">
                  <c:v>4.4692050825954501</c:v>
                </c:pt>
                <c:pt idx="499">
                  <c:v>4.4648113282193798</c:v>
                </c:pt>
                <c:pt idx="500">
                  <c:v>4.4597517390855304</c:v>
                </c:pt>
                <c:pt idx="501">
                  <c:v>4.4548240541462301</c:v>
                </c:pt>
                <c:pt idx="502">
                  <c:v>4.4499028759987098</c:v>
                </c:pt>
                <c:pt idx="503">
                  <c:v>4.4440556181949598</c:v>
                </c:pt>
                <c:pt idx="504">
                  <c:v>4.4381763217251002</c:v>
                </c:pt>
                <c:pt idx="505">
                  <c:v>4.4332125251682601</c:v>
                </c:pt>
                <c:pt idx="506">
                  <c:v>4.4275635521684604</c:v>
                </c:pt>
                <c:pt idx="507">
                  <c:v>4.4219292398264303</c:v>
                </c:pt>
                <c:pt idx="508">
                  <c:v>4.4163740147862898</c:v>
                </c:pt>
                <c:pt idx="509">
                  <c:v>4.41118552558396</c:v>
                </c:pt>
                <c:pt idx="510">
                  <c:v>4.4062074441326002</c:v>
                </c:pt>
                <c:pt idx="511">
                  <c:v>4.4008647290950904</c:v>
                </c:pt>
                <c:pt idx="512">
                  <c:v>4.39566093818138</c:v>
                </c:pt>
                <c:pt idx="513">
                  <c:v>4.3916420866380799</c:v>
                </c:pt>
                <c:pt idx="514">
                  <c:v>4.3868637525701804</c:v>
                </c:pt>
                <c:pt idx="515">
                  <c:v>4.3833364073232302</c:v>
                </c:pt>
                <c:pt idx="516">
                  <c:v>4.3786094663309898</c:v>
                </c:pt>
                <c:pt idx="517">
                  <c:v>4.3734337702105996</c:v>
                </c:pt>
                <c:pt idx="518">
                  <c:v>4.36930148826377</c:v>
                </c:pt>
                <c:pt idx="519">
                  <c:v>4.3643848815812296</c:v>
                </c:pt>
                <c:pt idx="520">
                  <c:v>4.3593213761810903</c:v>
                </c:pt>
                <c:pt idx="521">
                  <c:v>4.3544039324971902</c:v>
                </c:pt>
                <c:pt idx="522">
                  <c:v>4.3494760553636302</c:v>
                </c:pt>
                <c:pt idx="523">
                  <c:v>4.3442046222813904</c:v>
                </c:pt>
                <c:pt idx="524">
                  <c:v>4.3392847379766097</c:v>
                </c:pt>
                <c:pt idx="525">
                  <c:v>4.3331818266030702</c:v>
                </c:pt>
                <c:pt idx="526">
                  <c:v>4.3279510439055997</c:v>
                </c:pt>
                <c:pt idx="527">
                  <c:v>4.3221876401041097</c:v>
                </c:pt>
                <c:pt idx="528">
                  <c:v>4.3171204090171402</c:v>
                </c:pt>
                <c:pt idx="529">
                  <c:v>4.3119662242752002</c:v>
                </c:pt>
                <c:pt idx="530">
                  <c:v>4.3074739346507398</c:v>
                </c:pt>
                <c:pt idx="531">
                  <c:v>4.3029372316728702</c:v>
                </c:pt>
                <c:pt idx="532">
                  <c:v>4.2984312201014703</c:v>
                </c:pt>
                <c:pt idx="533">
                  <c:v>4.2926754923260297</c:v>
                </c:pt>
                <c:pt idx="534">
                  <c:v>4.2866275218402397</c:v>
                </c:pt>
                <c:pt idx="535">
                  <c:v>4.2822077690880302</c:v>
                </c:pt>
                <c:pt idx="536">
                  <c:v>4.2778366662198701</c:v>
                </c:pt>
                <c:pt idx="537">
                  <c:v>4.27380177364335</c:v>
                </c:pt>
                <c:pt idx="538">
                  <c:v>4.2685157860836398</c:v>
                </c:pt>
                <c:pt idx="539">
                  <c:v>4.2641740252603899</c:v>
                </c:pt>
                <c:pt idx="540">
                  <c:v>4.2589106827740899</c:v>
                </c:pt>
                <c:pt idx="541">
                  <c:v>4.25567226512098</c:v>
                </c:pt>
                <c:pt idx="542">
                  <c:v>4.2517735037635598</c:v>
                </c:pt>
                <c:pt idx="543">
                  <c:v>4.2463999172026101</c:v>
                </c:pt>
                <c:pt idx="544">
                  <c:v>4.2410234032463503</c:v>
                </c:pt>
                <c:pt idx="545">
                  <c:v>4.2355934183953998</c:v>
                </c:pt>
                <c:pt idx="546">
                  <c:v>4.2303397759162999</c:v>
                </c:pt>
                <c:pt idx="547">
                  <c:v>4.2234902508447298</c:v>
                </c:pt>
                <c:pt idx="548">
                  <c:v>4.2171752885198801</c:v>
                </c:pt>
                <c:pt idx="549">
                  <c:v>4.2109662220273201</c:v>
                </c:pt>
                <c:pt idx="550">
                  <c:v>4.2060839407030599</c:v>
                </c:pt>
                <c:pt idx="551">
                  <c:v>4.2004929630143302</c:v>
                </c:pt>
                <c:pt idx="552">
                  <c:v>4.1951309039919797</c:v>
                </c:pt>
                <c:pt idx="553">
                  <c:v>4.1894194512105196</c:v>
                </c:pt>
                <c:pt idx="554">
                  <c:v>4.1862417085450998</c:v>
                </c:pt>
                <c:pt idx="555">
                  <c:v>4.1818360523724802</c:v>
                </c:pt>
                <c:pt idx="556">
                  <c:v>4.1780927563616101</c:v>
                </c:pt>
                <c:pt idx="557">
                  <c:v>4.1739554793355396</c:v>
                </c:pt>
                <c:pt idx="558">
                  <c:v>4.1692128450943304</c:v>
                </c:pt>
                <c:pt idx="559">
                  <c:v>4.1657603395170399</c:v>
                </c:pt>
                <c:pt idx="560">
                  <c:v>4.1621050453040302</c:v>
                </c:pt>
                <c:pt idx="561">
                  <c:v>4.1576203258819104</c:v>
                </c:pt>
                <c:pt idx="562">
                  <c:v>4.1541622337658302</c:v>
                </c:pt>
                <c:pt idx="563">
                  <c:v>4.1512133604434798</c:v>
                </c:pt>
                <c:pt idx="564">
                  <c:v>4.1473224307088303</c:v>
                </c:pt>
                <c:pt idx="565">
                  <c:v>4.1439687951675799</c:v>
                </c:pt>
                <c:pt idx="566">
                  <c:v>4.14062534085555</c:v>
                </c:pt>
                <c:pt idx="567">
                  <c:v>4.1365821344239597</c:v>
                </c:pt>
                <c:pt idx="568">
                  <c:v>4.1326447791271201</c:v>
                </c:pt>
                <c:pt idx="569">
                  <c:v>4.1280467791543298</c:v>
                </c:pt>
                <c:pt idx="570">
                  <c:v>4.1236382329473402</c:v>
                </c:pt>
                <c:pt idx="571">
                  <c:v>4.1202517502270402</c:v>
                </c:pt>
                <c:pt idx="572">
                  <c:v>4.1168681904261497</c:v>
                </c:pt>
                <c:pt idx="573">
                  <c:v>4.1139734064996301</c:v>
                </c:pt>
                <c:pt idx="574">
                  <c:v>4.1097426655570404</c:v>
                </c:pt>
                <c:pt idx="575">
                  <c:v>4.1048705345034202</c:v>
                </c:pt>
                <c:pt idx="576">
                  <c:v>4.1005841579983304</c:v>
                </c:pt>
                <c:pt idx="577">
                  <c:v>4.09617192456877</c:v>
                </c:pt>
                <c:pt idx="578">
                  <c:v>4.0927486785279301</c:v>
                </c:pt>
                <c:pt idx="579">
                  <c:v>4.0891878877110397</c:v>
                </c:pt>
                <c:pt idx="580">
                  <c:v>4.0849426626551599</c:v>
                </c:pt>
                <c:pt idx="581">
                  <c:v>4.0796993787321902</c:v>
                </c:pt>
                <c:pt idx="582">
                  <c:v>4.0762613210180403</c:v>
                </c:pt>
                <c:pt idx="583">
                  <c:v>4.0707769123433701</c:v>
                </c:pt>
                <c:pt idx="584">
                  <c:v>4.0673514203340302</c:v>
                </c:pt>
                <c:pt idx="585">
                  <c:v>4.0633247398880101</c:v>
                </c:pt>
                <c:pt idx="586">
                  <c:v>4.0607100049921403</c:v>
                </c:pt>
                <c:pt idx="587">
                  <c:v>4.05525398849404</c:v>
                </c:pt>
                <c:pt idx="588">
                  <c:v>4.0517890494462598</c:v>
                </c:pt>
                <c:pt idx="589">
                  <c:v>4.0458151946042999</c:v>
                </c:pt>
                <c:pt idx="590">
                  <c:v>4.0410028668366804</c:v>
                </c:pt>
                <c:pt idx="591">
                  <c:v>4.0369920249632498</c:v>
                </c:pt>
                <c:pt idx="592">
                  <c:v>4.0325601855555604</c:v>
                </c:pt>
                <c:pt idx="593">
                  <c:v>4.0286281262836399</c:v>
                </c:pt>
                <c:pt idx="594">
                  <c:v>4.0245273074767303</c:v>
                </c:pt>
                <c:pt idx="595">
                  <c:v>4.0205815267944596</c:v>
                </c:pt>
                <c:pt idx="596">
                  <c:v>4.0163109580045298</c:v>
                </c:pt>
                <c:pt idx="597">
                  <c:v>4.0127115438941603</c:v>
                </c:pt>
                <c:pt idx="598">
                  <c:v>4.00904290880551</c:v>
                </c:pt>
                <c:pt idx="599">
                  <c:v>4.0054302044353003</c:v>
                </c:pt>
                <c:pt idx="600">
                  <c:v>4.0022905510998701</c:v>
                </c:pt>
                <c:pt idx="601">
                  <c:v>3.9992463261011499</c:v>
                </c:pt>
                <c:pt idx="602">
                  <c:v>3.99609903450343</c:v>
                </c:pt>
                <c:pt idx="603">
                  <c:v>3.9909688153494498</c:v>
                </c:pt>
                <c:pt idx="604">
                  <c:v>3.9874298140278599</c:v>
                </c:pt>
                <c:pt idx="605">
                  <c:v>3.9825398002957701</c:v>
                </c:pt>
                <c:pt idx="606">
                  <c:v>3.9787949365342001</c:v>
                </c:pt>
                <c:pt idx="607">
                  <c:v>3.9742785108773102</c:v>
                </c:pt>
                <c:pt idx="608">
                  <c:v>3.9712960849179102</c:v>
                </c:pt>
                <c:pt idx="609">
                  <c:v>3.9668648885301998</c:v>
                </c:pt>
                <c:pt idx="610">
                  <c:v>3.9638647716443001</c:v>
                </c:pt>
                <c:pt idx="611">
                  <c:v>3.9594753083052501</c:v>
                </c:pt>
                <c:pt idx="612">
                  <c:v>3.9558363721046002</c:v>
                </c:pt>
                <c:pt idx="613">
                  <c:v>3.9519210405119698</c:v>
                </c:pt>
                <c:pt idx="614">
                  <c:v>3.9489871583830198</c:v>
                </c:pt>
                <c:pt idx="615">
                  <c:v>3.9454739769086</c:v>
                </c:pt>
                <c:pt idx="616">
                  <c:v>3.94268141023429</c:v>
                </c:pt>
                <c:pt idx="617">
                  <c:v>3.9392127848300902</c:v>
                </c:pt>
                <c:pt idx="618">
                  <c:v>3.93559133874991</c:v>
                </c:pt>
                <c:pt idx="619">
                  <c:v>3.9332801316413901</c:v>
                </c:pt>
                <c:pt idx="620">
                  <c:v>3.9301501613396299</c:v>
                </c:pt>
                <c:pt idx="621">
                  <c:v>3.9263157101074699</c:v>
                </c:pt>
                <c:pt idx="622">
                  <c:v>3.92161566227034</c:v>
                </c:pt>
                <c:pt idx="623">
                  <c:v>3.9186197132318599</c:v>
                </c:pt>
                <c:pt idx="624">
                  <c:v>3.91576211596893</c:v>
                </c:pt>
                <c:pt idx="625">
                  <c:v>3.9121638329500898</c:v>
                </c:pt>
                <c:pt idx="626">
                  <c:v>3.9099427646970999</c:v>
                </c:pt>
                <c:pt idx="627">
                  <c:v>3.9076332166128802</c:v>
                </c:pt>
                <c:pt idx="628">
                  <c:v>3.9047422937376299</c:v>
                </c:pt>
                <c:pt idx="629">
                  <c:v>3.9023167184934802</c:v>
                </c:pt>
                <c:pt idx="630">
                  <c:v>3.8997868944469198</c:v>
                </c:pt>
                <c:pt idx="631">
                  <c:v>3.8973493738516201</c:v>
                </c:pt>
                <c:pt idx="632">
                  <c:v>3.8936749045165202</c:v>
                </c:pt>
                <c:pt idx="633">
                  <c:v>3.8907416648298199</c:v>
                </c:pt>
                <c:pt idx="634">
                  <c:v>3.8874342756627498</c:v>
                </c:pt>
                <c:pt idx="635">
                  <c:v>3.8851481215860701</c:v>
                </c:pt>
                <c:pt idx="636">
                  <c:v>3.8831012086915799</c:v>
                </c:pt>
                <c:pt idx="637">
                  <c:v>3.8801491467206</c:v>
                </c:pt>
                <c:pt idx="638">
                  <c:v>3.8771870643715398</c:v>
                </c:pt>
                <c:pt idx="639">
                  <c:v>3.8738291982622499</c:v>
                </c:pt>
                <c:pt idx="640">
                  <c:v>3.8713973986608399</c:v>
                </c:pt>
                <c:pt idx="641">
                  <c:v>3.8694818695220601</c:v>
                </c:pt>
                <c:pt idx="642">
                  <c:v>3.8673010799354599</c:v>
                </c:pt>
                <c:pt idx="643">
                  <c:v>3.8648690455755901</c:v>
                </c:pt>
                <c:pt idx="644">
                  <c:v>3.8629157946835799</c:v>
                </c:pt>
                <c:pt idx="645">
                  <c:v>3.85902401238384</c:v>
                </c:pt>
                <c:pt idx="646">
                  <c:v>3.8560950305591999</c:v>
                </c:pt>
                <c:pt idx="647">
                  <c:v>3.8518358502671202</c:v>
                </c:pt>
                <c:pt idx="648">
                  <c:v>3.8483135158822801</c:v>
                </c:pt>
                <c:pt idx="649">
                  <c:v>3.8441925009011402</c:v>
                </c:pt>
                <c:pt idx="650">
                  <c:v>3.8398911940182998</c:v>
                </c:pt>
                <c:pt idx="651">
                  <c:v>3.8352842846675901</c:v>
                </c:pt>
                <c:pt idx="652">
                  <c:v>3.8311693652318599</c:v>
                </c:pt>
                <c:pt idx="653">
                  <c:v>3.8292338954405798</c:v>
                </c:pt>
                <c:pt idx="654">
                  <c:v>3.8266695839479299</c:v>
                </c:pt>
                <c:pt idx="655">
                  <c:v>3.82415219386067</c:v>
                </c:pt>
                <c:pt idx="656">
                  <c:v>3.82111927741727</c:v>
                </c:pt>
                <c:pt idx="657">
                  <c:v>3.8187160360100001</c:v>
                </c:pt>
                <c:pt idx="658">
                  <c:v>3.81444605922003</c:v>
                </c:pt>
                <c:pt idx="659">
                  <c:v>3.8111453779188502</c:v>
                </c:pt>
                <c:pt idx="660">
                  <c:v>3.80733909529437</c:v>
                </c:pt>
                <c:pt idx="661">
                  <c:v>3.8053202784422302</c:v>
                </c:pt>
                <c:pt idx="662">
                  <c:v>3.80251166029921</c:v>
                </c:pt>
                <c:pt idx="663">
                  <c:v>3.8015203955748702</c:v>
                </c:pt>
                <c:pt idx="664">
                  <c:v>3.7982889007136098</c:v>
                </c:pt>
                <c:pt idx="665">
                  <c:v>3.7951336108496201</c:v>
                </c:pt>
                <c:pt idx="666">
                  <c:v>3.7904361675537701</c:v>
                </c:pt>
                <c:pt idx="667">
                  <c:v>3.7877867605776001</c:v>
                </c:pt>
                <c:pt idx="668">
                  <c:v>3.78531164011188</c:v>
                </c:pt>
                <c:pt idx="669">
                  <c:v>3.7817117929136801</c:v>
                </c:pt>
                <c:pt idx="670">
                  <c:v>3.7775208754045302</c:v>
                </c:pt>
                <c:pt idx="671">
                  <c:v>3.77206171002784</c:v>
                </c:pt>
                <c:pt idx="672">
                  <c:v>3.7681158230056502</c:v>
                </c:pt>
                <c:pt idx="673">
                  <c:v>3.7642217790701098</c:v>
                </c:pt>
                <c:pt idx="674">
                  <c:v>3.7618454812500901</c:v>
                </c:pt>
                <c:pt idx="675">
                  <c:v>3.7589046619283</c:v>
                </c:pt>
                <c:pt idx="676">
                  <c:v>3.7555758591254298</c:v>
                </c:pt>
                <c:pt idx="677">
                  <c:v>3.7530326071270999</c:v>
                </c:pt>
                <c:pt idx="678">
                  <c:v>3.7507233414385599</c:v>
                </c:pt>
                <c:pt idx="679">
                  <c:v>3.74832347731975</c:v>
                </c:pt>
                <c:pt idx="680">
                  <c:v>3.7451601237185899</c:v>
                </c:pt>
                <c:pt idx="681">
                  <c:v>3.7419355686226998</c:v>
                </c:pt>
                <c:pt idx="682">
                  <c:v>3.7385578829125499</c:v>
                </c:pt>
                <c:pt idx="683">
                  <c:v>3.7346417029616998</c:v>
                </c:pt>
                <c:pt idx="684">
                  <c:v>3.7325277287466698</c:v>
                </c:pt>
                <c:pt idx="685">
                  <c:v>3.72857379243549</c:v>
                </c:pt>
                <c:pt idx="686">
                  <c:v>3.7244888269146998</c:v>
                </c:pt>
                <c:pt idx="687">
                  <c:v>3.7206122092575402</c:v>
                </c:pt>
                <c:pt idx="688">
                  <c:v>3.7166997650648299</c:v>
                </c:pt>
                <c:pt idx="689">
                  <c:v>3.7131560277159799</c:v>
                </c:pt>
                <c:pt idx="690">
                  <c:v>3.7094176227407001</c:v>
                </c:pt>
                <c:pt idx="691">
                  <c:v>3.7070583192754198</c:v>
                </c:pt>
                <c:pt idx="692">
                  <c:v>3.7038465198776098</c:v>
                </c:pt>
                <c:pt idx="693">
                  <c:v>3.70043911703771</c:v>
                </c:pt>
                <c:pt idx="694">
                  <c:v>3.69654163975579</c:v>
                </c:pt>
                <c:pt idx="695">
                  <c:v>3.6920367418062101</c:v>
                </c:pt>
                <c:pt idx="696">
                  <c:v>3.6885940603735299</c:v>
                </c:pt>
                <c:pt idx="697">
                  <c:v>3.6858595104773699</c:v>
                </c:pt>
                <c:pt idx="698">
                  <c:v>3.6819413384835098</c:v>
                </c:pt>
                <c:pt idx="699">
                  <c:v>3.6782434773674701</c:v>
                </c:pt>
                <c:pt idx="700">
                  <c:v>3.6744409859568901</c:v>
                </c:pt>
                <c:pt idx="701">
                  <c:v>3.6716984978908398</c:v>
                </c:pt>
                <c:pt idx="702">
                  <c:v>3.6688852206431402</c:v>
                </c:pt>
                <c:pt idx="703">
                  <c:v>3.6653885903975501</c:v>
                </c:pt>
                <c:pt idx="704">
                  <c:v>3.66263924721471</c:v>
                </c:pt>
                <c:pt idx="705">
                  <c:v>3.6586592845758399</c:v>
                </c:pt>
                <c:pt idx="706">
                  <c:v>3.6560403284839902</c:v>
                </c:pt>
                <c:pt idx="707">
                  <c:v>3.65366957924499</c:v>
                </c:pt>
                <c:pt idx="708">
                  <c:v>3.6524995317195699</c:v>
                </c:pt>
                <c:pt idx="709">
                  <c:v>3.6501959686071301</c:v>
                </c:pt>
                <c:pt idx="710">
                  <c:v>3.6467016733806901</c:v>
                </c:pt>
                <c:pt idx="711">
                  <c:v>3.6434651048726998</c:v>
                </c:pt>
                <c:pt idx="712">
                  <c:v>3.6406061367907099</c:v>
                </c:pt>
                <c:pt idx="713">
                  <c:v>3.6389988020230102</c:v>
                </c:pt>
                <c:pt idx="714">
                  <c:v>3.6364102401690701</c:v>
                </c:pt>
                <c:pt idx="715">
                  <c:v>3.6338157920399401</c:v>
                </c:pt>
                <c:pt idx="716">
                  <c:v>3.6314547650671098</c:v>
                </c:pt>
                <c:pt idx="717">
                  <c:v>3.62950716523717</c:v>
                </c:pt>
                <c:pt idx="718">
                  <c:v>3.62644134368007</c:v>
                </c:pt>
                <c:pt idx="719">
                  <c:v>3.6254049509955699</c:v>
                </c:pt>
                <c:pt idx="720">
                  <c:v>3.6234873660959499</c:v>
                </c:pt>
                <c:pt idx="721">
                  <c:v>3.6214073083040001</c:v>
                </c:pt>
                <c:pt idx="722">
                  <c:v>3.6186774486594802</c:v>
                </c:pt>
                <c:pt idx="723">
                  <c:v>3.6168672279854599</c:v>
                </c:pt>
                <c:pt idx="724">
                  <c:v>3.6149973784489999</c:v>
                </c:pt>
                <c:pt idx="725">
                  <c:v>3.6145426607842901</c:v>
                </c:pt>
                <c:pt idx="726">
                  <c:v>3.6124815306180902</c:v>
                </c:pt>
                <c:pt idx="727">
                  <c:v>3.6104805856131499</c:v>
                </c:pt>
                <c:pt idx="728">
                  <c:v>3.6070468803648099</c:v>
                </c:pt>
                <c:pt idx="729">
                  <c:v>3.6045499627189801</c:v>
                </c:pt>
                <c:pt idx="730">
                  <c:v>3.6027961493187899</c:v>
                </c:pt>
                <c:pt idx="731">
                  <c:v>3.6020241899720302</c:v>
                </c:pt>
                <c:pt idx="732">
                  <c:v>3.6007721782722499</c:v>
                </c:pt>
                <c:pt idx="733">
                  <c:v>3.5982968018917001</c:v>
                </c:pt>
                <c:pt idx="734">
                  <c:v>3.5958761851299901</c:v>
                </c:pt>
                <c:pt idx="735">
                  <c:v>3.5945470683491401</c:v>
                </c:pt>
                <c:pt idx="736">
                  <c:v>3.5930518761318799</c:v>
                </c:pt>
                <c:pt idx="737">
                  <c:v>3.5901729198211201</c:v>
                </c:pt>
                <c:pt idx="738">
                  <c:v>3.5899216726535399</c:v>
                </c:pt>
                <c:pt idx="739">
                  <c:v>3.58741747937027</c:v>
                </c:pt>
                <c:pt idx="740">
                  <c:v>3.5853131646238201</c:v>
                </c:pt>
                <c:pt idx="741">
                  <c:v>3.5840048187315698</c:v>
                </c:pt>
                <c:pt idx="742">
                  <c:v>3.5828618740122402</c:v>
                </c:pt>
                <c:pt idx="743">
                  <c:v>3.5809120676634301</c:v>
                </c:pt>
                <c:pt idx="744">
                  <c:v>3.57968808257323</c:v>
                </c:pt>
                <c:pt idx="745">
                  <c:v>3.5776324958979702</c:v>
                </c:pt>
                <c:pt idx="746">
                  <c:v>3.57537892558129</c:v>
                </c:pt>
                <c:pt idx="747">
                  <c:v>3.5722403760566102</c:v>
                </c:pt>
                <c:pt idx="748">
                  <c:v>3.5714192937907701</c:v>
                </c:pt>
                <c:pt idx="749">
                  <c:v>3.5699083783197398</c:v>
                </c:pt>
                <c:pt idx="750">
                  <c:v>3.5694819211261399</c:v>
                </c:pt>
                <c:pt idx="751">
                  <c:v>3.5683012708316402</c:v>
                </c:pt>
                <c:pt idx="752">
                  <c:v>3.5670886906186898</c:v>
                </c:pt>
                <c:pt idx="753">
                  <c:v>3.5657025312183901</c:v>
                </c:pt>
                <c:pt idx="754">
                  <c:v>3.5646538279523599</c:v>
                </c:pt>
                <c:pt idx="755">
                  <c:v>3.5648622605610898</c:v>
                </c:pt>
                <c:pt idx="756">
                  <c:v>3.5653355975805399</c:v>
                </c:pt>
                <c:pt idx="757">
                  <c:v>3.5651101089019899</c:v>
                </c:pt>
                <c:pt idx="758">
                  <c:v>3.5633086537587899</c:v>
                </c:pt>
                <c:pt idx="759">
                  <c:v>3.5629260051391598</c:v>
                </c:pt>
                <c:pt idx="760">
                  <c:v>3.5617779334544801</c:v>
                </c:pt>
                <c:pt idx="761">
                  <c:v>3.5592325445968802</c:v>
                </c:pt>
                <c:pt idx="762">
                  <c:v>3.5573827702831502</c:v>
                </c:pt>
                <c:pt idx="763">
                  <c:v>3.5561099985039499</c:v>
                </c:pt>
                <c:pt idx="764">
                  <c:v>3.5536771069231898</c:v>
                </c:pt>
                <c:pt idx="765">
                  <c:v>3.5517141270797401</c:v>
                </c:pt>
                <c:pt idx="766">
                  <c:v>3.5494789102584599</c:v>
                </c:pt>
                <c:pt idx="767">
                  <c:v>3.5470210419978199</c:v>
                </c:pt>
                <c:pt idx="768">
                  <c:v>3.54514556842833</c:v>
                </c:pt>
                <c:pt idx="769">
                  <c:v>3.5432757140130202</c:v>
                </c:pt>
                <c:pt idx="770">
                  <c:v>3.5420154734359799</c:v>
                </c:pt>
                <c:pt idx="771">
                  <c:v>3.5398786170786098</c:v>
                </c:pt>
                <c:pt idx="772">
                  <c:v>3.5383542840210298</c:v>
                </c:pt>
                <c:pt idx="773">
                  <c:v>3.5378536601223298</c:v>
                </c:pt>
                <c:pt idx="774">
                  <c:v>3.5377321348454398</c:v>
                </c:pt>
                <c:pt idx="775">
                  <c:v>3.5361025180232</c:v>
                </c:pt>
                <c:pt idx="776">
                  <c:v>3.5340762696257801</c:v>
                </c:pt>
                <c:pt idx="777">
                  <c:v>3.5328397537918002</c:v>
                </c:pt>
                <c:pt idx="778">
                  <c:v>3.5309277365189802</c:v>
                </c:pt>
                <c:pt idx="779">
                  <c:v>3.5303826849935498</c:v>
                </c:pt>
                <c:pt idx="780">
                  <c:v>3.5282525060591099</c:v>
                </c:pt>
                <c:pt idx="781">
                  <c:v>3.5269703232521801</c:v>
                </c:pt>
                <c:pt idx="782">
                  <c:v>3.5236525104976599</c:v>
                </c:pt>
                <c:pt idx="783">
                  <c:v>3.5224470807059598</c:v>
                </c:pt>
                <c:pt idx="784">
                  <c:v>3.51924412566607</c:v>
                </c:pt>
                <c:pt idx="785">
                  <c:v>3.51554342577443</c:v>
                </c:pt>
                <c:pt idx="786">
                  <c:v>3.5146300023531598</c:v>
                </c:pt>
                <c:pt idx="787">
                  <c:v>3.5115648642515001</c:v>
                </c:pt>
                <c:pt idx="788">
                  <c:v>3.5087104302171799</c:v>
                </c:pt>
                <c:pt idx="789">
                  <c:v>3.50607024969224</c:v>
                </c:pt>
                <c:pt idx="790">
                  <c:v>3.5033347370971</c:v>
                </c:pt>
                <c:pt idx="791">
                  <c:v>3.5005153930692701</c:v>
                </c:pt>
                <c:pt idx="792">
                  <c:v>3.4976206941004699</c:v>
                </c:pt>
                <c:pt idx="793">
                  <c:v>3.4939862358175802</c:v>
                </c:pt>
                <c:pt idx="794">
                  <c:v>3.4912123376657598</c:v>
                </c:pt>
                <c:pt idx="795">
                  <c:v>3.48808633427578</c:v>
                </c:pt>
                <c:pt idx="796">
                  <c:v>3.4859814978458901</c:v>
                </c:pt>
                <c:pt idx="797">
                  <c:v>3.4837642147572199</c:v>
                </c:pt>
                <c:pt idx="798">
                  <c:v>3.4818202649318599</c:v>
                </c:pt>
                <c:pt idx="799">
                  <c:v>3.4785621095485899</c:v>
                </c:pt>
                <c:pt idx="800">
                  <c:v>3.4764490341621701</c:v>
                </c:pt>
                <c:pt idx="801">
                  <c:v>3.4743331887496902</c:v>
                </c:pt>
                <c:pt idx="802">
                  <c:v>3.4708338769876201</c:v>
                </c:pt>
                <c:pt idx="803">
                  <c:v>3.4675550574857299</c:v>
                </c:pt>
                <c:pt idx="804">
                  <c:v>3.4642973205223502</c:v>
                </c:pt>
                <c:pt idx="805">
                  <c:v>3.4616738235928701</c:v>
                </c:pt>
                <c:pt idx="806">
                  <c:v>3.45931084619275</c:v>
                </c:pt>
                <c:pt idx="807">
                  <c:v>3.4572267546212001</c:v>
                </c:pt>
                <c:pt idx="808">
                  <c:v>3.45454120887901</c:v>
                </c:pt>
                <c:pt idx="809">
                  <c:v>3.45062968988156</c:v>
                </c:pt>
                <c:pt idx="810">
                  <c:v>3.4477933389844799</c:v>
                </c:pt>
                <c:pt idx="811">
                  <c:v>3.44552298533026</c:v>
                </c:pt>
                <c:pt idx="812">
                  <c:v>3.4430540388315198</c:v>
                </c:pt>
                <c:pt idx="813">
                  <c:v>3.4396743528514899</c:v>
                </c:pt>
                <c:pt idx="814">
                  <c:v>3.4370628075678198</c:v>
                </c:pt>
                <c:pt idx="815">
                  <c:v>3.4339928863264801</c:v>
                </c:pt>
                <c:pt idx="816">
                  <c:v>3.43168441481034</c:v>
                </c:pt>
                <c:pt idx="817">
                  <c:v>3.4283803831235899</c:v>
                </c:pt>
                <c:pt idx="818">
                  <c:v>3.42482081243041</c:v>
                </c:pt>
                <c:pt idx="819">
                  <c:v>3.4226484476568002</c:v>
                </c:pt>
                <c:pt idx="820">
                  <c:v>3.4194989494893502</c:v>
                </c:pt>
                <c:pt idx="821">
                  <c:v>3.4161577785322699</c:v>
                </c:pt>
                <c:pt idx="822">
                  <c:v>3.41397917735324</c:v>
                </c:pt>
                <c:pt idx="823">
                  <c:v>3.4108181456279398</c:v>
                </c:pt>
                <c:pt idx="824">
                  <c:v>3.4085225461129198</c:v>
                </c:pt>
                <c:pt idx="825">
                  <c:v>3.4073425607588099</c:v>
                </c:pt>
                <c:pt idx="826">
                  <c:v>3.4051423257299902</c:v>
                </c:pt>
                <c:pt idx="827">
                  <c:v>3.4025807862759301</c:v>
                </c:pt>
                <c:pt idx="828">
                  <c:v>3.4006229407273199</c:v>
                </c:pt>
                <c:pt idx="829">
                  <c:v>3.3979163601387898</c:v>
                </c:pt>
                <c:pt idx="830">
                  <c:v>3.39626606654</c:v>
                </c:pt>
                <c:pt idx="831">
                  <c:v>3.3945042855393499</c:v>
                </c:pt>
                <c:pt idx="832">
                  <c:v>3.3931749208137001</c:v>
                </c:pt>
                <c:pt idx="833">
                  <c:v>3.3916135865799499</c:v>
                </c:pt>
                <c:pt idx="834">
                  <c:v>3.39191305019876</c:v>
                </c:pt>
                <c:pt idx="835">
                  <c:v>3.39013858282767</c:v>
                </c:pt>
                <c:pt idx="836">
                  <c:v>3.3891967353502599</c:v>
                </c:pt>
                <c:pt idx="837">
                  <c:v>3.3872668631227301</c:v>
                </c:pt>
                <c:pt idx="838">
                  <c:v>3.3858568161574301</c:v>
                </c:pt>
                <c:pt idx="839">
                  <c:v>3.3849058549947002</c:v>
                </c:pt>
                <c:pt idx="840">
                  <c:v>3.3833441444744699</c:v>
                </c:pt>
                <c:pt idx="841">
                  <c:v>3.3821390893026502</c:v>
                </c:pt>
                <c:pt idx="842">
                  <c:v>3.3823654159814698</c:v>
                </c:pt>
                <c:pt idx="843">
                  <c:v>3.3816878653728701</c:v>
                </c:pt>
                <c:pt idx="844">
                  <c:v>3.3821718688700901</c:v>
                </c:pt>
                <c:pt idx="845">
                  <c:v>3.38207400909402</c:v>
                </c:pt>
                <c:pt idx="846">
                  <c:v>3.3815562711745302</c:v>
                </c:pt>
                <c:pt idx="847">
                  <c:v>3.38057120722566</c:v>
                </c:pt>
                <c:pt idx="848">
                  <c:v>3.38006934187873</c:v>
                </c:pt>
                <c:pt idx="849">
                  <c:v>3.3793294634102198</c:v>
                </c:pt>
                <c:pt idx="850">
                  <c:v>3.3788469755050299</c:v>
                </c:pt>
                <c:pt idx="851">
                  <c:v>3.3789151251537501</c:v>
                </c:pt>
                <c:pt idx="852">
                  <c:v>3.3784692889108601</c:v>
                </c:pt>
                <c:pt idx="853">
                  <c:v>3.37681820723021</c:v>
                </c:pt>
                <c:pt idx="854">
                  <c:v>3.3733949640295902</c:v>
                </c:pt>
                <c:pt idx="855">
                  <c:v>3.3721127020328301</c:v>
                </c:pt>
                <c:pt idx="856">
                  <c:v>3.3715141803117099</c:v>
                </c:pt>
                <c:pt idx="857">
                  <c:v>3.3706364956210502</c:v>
                </c:pt>
                <c:pt idx="858">
                  <c:v>3.3687081516927599</c:v>
                </c:pt>
                <c:pt idx="859">
                  <c:v>3.36777438251461</c:v>
                </c:pt>
                <c:pt idx="860">
                  <c:v>3.3671500931666198</c:v>
                </c:pt>
                <c:pt idx="861">
                  <c:v>3.3667768594887</c:v>
                </c:pt>
                <c:pt idx="862">
                  <c:v>3.36549208451834</c:v>
                </c:pt>
                <c:pt idx="863">
                  <c:v>3.3648726627249999</c:v>
                </c:pt>
                <c:pt idx="864">
                  <c:v>3.3642921400257402</c:v>
                </c:pt>
                <c:pt idx="865">
                  <c:v>3.36369682677917</c:v>
                </c:pt>
                <c:pt idx="866">
                  <c:v>3.3636512994368801</c:v>
                </c:pt>
                <c:pt idx="867">
                  <c:v>3.3631873741470701</c:v>
                </c:pt>
                <c:pt idx="868">
                  <c:v>3.36331861520843</c:v>
                </c:pt>
                <c:pt idx="869">
                  <c:v>3.3626938690555002</c:v>
                </c:pt>
                <c:pt idx="870">
                  <c:v>3.3639322768380202</c:v>
                </c:pt>
                <c:pt idx="871">
                  <c:v>3.3631452692647898</c:v>
                </c:pt>
                <c:pt idx="872">
                  <c:v>3.3623859077238598</c:v>
                </c:pt>
                <c:pt idx="873">
                  <c:v>3.3609990975116499</c:v>
                </c:pt>
                <c:pt idx="874">
                  <c:v>3.3578477308704899</c:v>
                </c:pt>
                <c:pt idx="875">
                  <c:v>3.3559067945363998</c:v>
                </c:pt>
                <c:pt idx="876">
                  <c:v>3.3542251947406201</c:v>
                </c:pt>
                <c:pt idx="877">
                  <c:v>3.3523868853786301</c:v>
                </c:pt>
                <c:pt idx="878">
                  <c:v>3.3493744163272599</c:v>
                </c:pt>
                <c:pt idx="879">
                  <c:v>3.3468822267859699</c:v>
                </c:pt>
                <c:pt idx="880">
                  <c:v>3.3436239098891098</c:v>
                </c:pt>
                <c:pt idx="881">
                  <c:v>3.34187644997747</c:v>
                </c:pt>
                <c:pt idx="882">
                  <c:v>3.3399697064837102</c:v>
                </c:pt>
                <c:pt idx="883">
                  <c:v>3.3386737942274398</c:v>
                </c:pt>
                <c:pt idx="884">
                  <c:v>3.3378020249923201</c:v>
                </c:pt>
                <c:pt idx="885">
                  <c:v>3.3364589017001398</c:v>
                </c:pt>
                <c:pt idx="886">
                  <c:v>3.33518256702855</c:v>
                </c:pt>
                <c:pt idx="887">
                  <c:v>3.3337403516052402</c:v>
                </c:pt>
                <c:pt idx="888">
                  <c:v>3.3321044779331399</c:v>
                </c:pt>
                <c:pt idx="889">
                  <c:v>3.3303375677974101</c:v>
                </c:pt>
                <c:pt idx="890">
                  <c:v>3.3305736360160001</c:v>
                </c:pt>
                <c:pt idx="891">
                  <c:v>3.3295710668374698</c:v>
                </c:pt>
                <c:pt idx="892">
                  <c:v>3.3280908745958899</c:v>
                </c:pt>
                <c:pt idx="893">
                  <c:v>3.3256681449464298</c:v>
                </c:pt>
                <c:pt idx="894">
                  <c:v>3.3237057084895798</c:v>
                </c:pt>
                <c:pt idx="895">
                  <c:v>3.3214568826981501</c:v>
                </c:pt>
                <c:pt idx="896">
                  <c:v>3.3175737028230401</c:v>
                </c:pt>
                <c:pt idx="897">
                  <c:v>3.3124361348620099</c:v>
                </c:pt>
                <c:pt idx="898">
                  <c:v>3.3098012529309599</c:v>
                </c:pt>
                <c:pt idx="899">
                  <c:v>3.3065088160839999</c:v>
                </c:pt>
                <c:pt idx="900">
                  <c:v>3.3043998245190398</c:v>
                </c:pt>
                <c:pt idx="901">
                  <c:v>3.3022044557416002</c:v>
                </c:pt>
                <c:pt idx="902">
                  <c:v>3.2986436474995799</c:v>
                </c:pt>
                <c:pt idx="903">
                  <c:v>3.2944966638032702</c:v>
                </c:pt>
                <c:pt idx="904">
                  <c:v>3.2901528082057201</c:v>
                </c:pt>
                <c:pt idx="905">
                  <c:v>3.28616834549771</c:v>
                </c:pt>
                <c:pt idx="906">
                  <c:v>3.28244866976608</c:v>
                </c:pt>
                <c:pt idx="907">
                  <c:v>3.2784516796613001</c:v>
                </c:pt>
                <c:pt idx="908">
                  <c:v>3.2739416321161898</c:v>
                </c:pt>
                <c:pt idx="909">
                  <c:v>3.26921657792187</c:v>
                </c:pt>
                <c:pt idx="910">
                  <c:v>3.2655325460965199</c:v>
                </c:pt>
                <c:pt idx="911">
                  <c:v>3.2619158204563798</c:v>
                </c:pt>
                <c:pt idx="912">
                  <c:v>3.2588438473935999</c:v>
                </c:pt>
                <c:pt idx="913">
                  <c:v>3.25561731062106</c:v>
                </c:pt>
                <c:pt idx="914">
                  <c:v>3.2532091134495502</c:v>
                </c:pt>
                <c:pt idx="915">
                  <c:v>3.2498072965145801</c:v>
                </c:pt>
                <c:pt idx="916">
                  <c:v>3.2474765370107899</c:v>
                </c:pt>
                <c:pt idx="917">
                  <c:v>3.2436616321468699</c:v>
                </c:pt>
                <c:pt idx="918">
                  <c:v>3.2408374044406898</c:v>
                </c:pt>
                <c:pt idx="919">
                  <c:v>3.23783344885554</c:v>
                </c:pt>
                <c:pt idx="920">
                  <c:v>3.2343681909069901</c:v>
                </c:pt>
                <c:pt idx="921">
                  <c:v>3.2304156675151998</c:v>
                </c:pt>
                <c:pt idx="922">
                  <c:v>3.2274661414813299</c:v>
                </c:pt>
                <c:pt idx="923">
                  <c:v>3.2222952449615399</c:v>
                </c:pt>
                <c:pt idx="924">
                  <c:v>3.2180684937939801</c:v>
                </c:pt>
                <c:pt idx="925">
                  <c:v>3.2145953971292101</c:v>
                </c:pt>
                <c:pt idx="926">
                  <c:v>3.2115125807282898</c:v>
                </c:pt>
                <c:pt idx="927">
                  <c:v>3.2074395379189302</c:v>
                </c:pt>
                <c:pt idx="928">
                  <c:v>3.2035575944254702</c:v>
                </c:pt>
                <c:pt idx="929">
                  <c:v>3.1986615057212502</c:v>
                </c:pt>
                <c:pt idx="930">
                  <c:v>3.1938264717651799</c:v>
                </c:pt>
                <c:pt idx="931">
                  <c:v>3.1901341532163299</c:v>
                </c:pt>
                <c:pt idx="932">
                  <c:v>3.18436503597639</c:v>
                </c:pt>
                <c:pt idx="933">
                  <c:v>3.1811479225510699</c:v>
                </c:pt>
                <c:pt idx="934">
                  <c:v>3.1771323866065102</c:v>
                </c:pt>
                <c:pt idx="935">
                  <c:v>3.1733021971661399</c:v>
                </c:pt>
                <c:pt idx="936">
                  <c:v>3.16928802626837</c:v>
                </c:pt>
                <c:pt idx="937">
                  <c:v>3.1655263456179101</c:v>
                </c:pt>
                <c:pt idx="938">
                  <c:v>3.1615826382788699</c:v>
                </c:pt>
                <c:pt idx="939">
                  <c:v>3.1604028785873401</c:v>
                </c:pt>
                <c:pt idx="940">
                  <c:v>3.1574034971606402</c:v>
                </c:pt>
                <c:pt idx="941">
                  <c:v>3.15447610246007</c:v>
                </c:pt>
                <c:pt idx="942">
                  <c:v>3.1511031955649198</c:v>
                </c:pt>
                <c:pt idx="943">
                  <c:v>3.1476347119198</c:v>
                </c:pt>
                <c:pt idx="944">
                  <c:v>3.1441321265341502</c:v>
                </c:pt>
                <c:pt idx="945">
                  <c:v>3.1409374398410499</c:v>
                </c:pt>
                <c:pt idx="946">
                  <c:v>3.13631725979302</c:v>
                </c:pt>
                <c:pt idx="947">
                  <c:v>3.1324756847508999</c:v>
                </c:pt>
                <c:pt idx="948">
                  <c:v>3.1271207434669002</c:v>
                </c:pt>
                <c:pt idx="949">
                  <c:v>3.12273571138953</c:v>
                </c:pt>
                <c:pt idx="950">
                  <c:v>3.1185818925845101</c:v>
                </c:pt>
                <c:pt idx="951">
                  <c:v>3.1147000854828599</c:v>
                </c:pt>
                <c:pt idx="952">
                  <c:v>3.1102205414025401</c:v>
                </c:pt>
                <c:pt idx="953">
                  <c:v>3.1064753587079901</c:v>
                </c:pt>
                <c:pt idx="954">
                  <c:v>3.1019207749586202</c:v>
                </c:pt>
                <c:pt idx="955">
                  <c:v>3.0972035901240602</c:v>
                </c:pt>
                <c:pt idx="956">
                  <c:v>3.09227750243693</c:v>
                </c:pt>
                <c:pt idx="957">
                  <c:v>3.0864248113862298</c:v>
                </c:pt>
                <c:pt idx="958">
                  <c:v>3.0805290586156899</c:v>
                </c:pt>
                <c:pt idx="959">
                  <c:v>3.0769057823994701</c:v>
                </c:pt>
                <c:pt idx="960">
                  <c:v>3.07250760492076</c:v>
                </c:pt>
                <c:pt idx="961">
                  <c:v>3.0671906747803899</c:v>
                </c:pt>
                <c:pt idx="962">
                  <c:v>3.0619846475090502</c:v>
                </c:pt>
                <c:pt idx="963">
                  <c:v>3.0581235115283101</c:v>
                </c:pt>
                <c:pt idx="964">
                  <c:v>3.05516892576316</c:v>
                </c:pt>
                <c:pt idx="965">
                  <c:v>3.0528442328677698</c:v>
                </c:pt>
                <c:pt idx="966">
                  <c:v>3.0508438983719399</c:v>
                </c:pt>
                <c:pt idx="967">
                  <c:v>3.0491999027971599</c:v>
                </c:pt>
                <c:pt idx="968">
                  <c:v>3.0468289782218498</c:v>
                </c:pt>
                <c:pt idx="969">
                  <c:v>3.0439867262588902</c:v>
                </c:pt>
                <c:pt idx="970">
                  <c:v>3.0420061207820401</c:v>
                </c:pt>
                <c:pt idx="971">
                  <c:v>3.0392993825102201</c:v>
                </c:pt>
                <c:pt idx="972">
                  <c:v>3.03627597419726</c:v>
                </c:pt>
                <c:pt idx="973">
                  <c:v>3.0341291050111501</c:v>
                </c:pt>
                <c:pt idx="974">
                  <c:v>3.0313606679233001</c:v>
                </c:pt>
                <c:pt idx="975">
                  <c:v>3.0292527555319602</c:v>
                </c:pt>
                <c:pt idx="976">
                  <c:v>3.02759887196641</c:v>
                </c:pt>
                <c:pt idx="977">
                  <c:v>3.0264878359168801</c:v>
                </c:pt>
                <c:pt idx="978">
                  <c:v>3.02476738027294</c:v>
                </c:pt>
                <c:pt idx="979">
                  <c:v>3.0237706014718402</c:v>
                </c:pt>
                <c:pt idx="980">
                  <c:v>3.0213273870597699</c:v>
                </c:pt>
                <c:pt idx="981">
                  <c:v>3.0196309587089298</c:v>
                </c:pt>
                <c:pt idx="982">
                  <c:v>3.0179465205793199</c:v>
                </c:pt>
                <c:pt idx="983">
                  <c:v>3.0155601413932902</c:v>
                </c:pt>
                <c:pt idx="984">
                  <c:v>3.01408121723665</c:v>
                </c:pt>
                <c:pt idx="985">
                  <c:v>3.01224177285886</c:v>
                </c:pt>
                <c:pt idx="986">
                  <c:v>3.0115329164698101</c:v>
                </c:pt>
                <c:pt idx="987">
                  <c:v>3.0107565619824501</c:v>
                </c:pt>
                <c:pt idx="988">
                  <c:v>3.00966812554055</c:v>
                </c:pt>
                <c:pt idx="989">
                  <c:v>3.0093224583234299</c:v>
                </c:pt>
                <c:pt idx="990">
                  <c:v>3.0080828425544301</c:v>
                </c:pt>
                <c:pt idx="991">
                  <c:v>3.0071257136031</c:v>
                </c:pt>
                <c:pt idx="992">
                  <c:v>3.0054161338182301</c:v>
                </c:pt>
                <c:pt idx="993">
                  <c:v>3.0033220816866399</c:v>
                </c:pt>
                <c:pt idx="994">
                  <c:v>3.0013844526126401</c:v>
                </c:pt>
                <c:pt idx="995">
                  <c:v>2.9993520576830202</c:v>
                </c:pt>
                <c:pt idx="996">
                  <c:v>2.99849457541172</c:v>
                </c:pt>
                <c:pt idx="997">
                  <c:v>2.9965554179568299</c:v>
                </c:pt>
                <c:pt idx="998">
                  <c:v>2.9956924417196502</c:v>
                </c:pt>
                <c:pt idx="999">
                  <c:v>2.9949193019082698</c:v>
                </c:pt>
                <c:pt idx="1000">
                  <c:v>2.99403842815981</c:v>
                </c:pt>
                <c:pt idx="1001">
                  <c:v>2.9926467354060402</c:v>
                </c:pt>
                <c:pt idx="1002">
                  <c:v>2.9896603281158098</c:v>
                </c:pt>
                <c:pt idx="1003">
                  <c:v>2.98793483779651</c:v>
                </c:pt>
                <c:pt idx="1004">
                  <c:v>2.9851017263760702</c:v>
                </c:pt>
                <c:pt idx="1005">
                  <c:v>2.9829055045599202</c:v>
                </c:pt>
                <c:pt idx="1006">
                  <c:v>2.9813957246688001</c:v>
                </c:pt>
                <c:pt idx="1007">
                  <c:v>2.9804387299423998</c:v>
                </c:pt>
                <c:pt idx="1008">
                  <c:v>2.9777232401526499</c:v>
                </c:pt>
                <c:pt idx="1009">
                  <c:v>2.9762608878163301</c:v>
                </c:pt>
                <c:pt idx="1010">
                  <c:v>2.9739323399020101</c:v>
                </c:pt>
                <c:pt idx="1011">
                  <c:v>2.97292956434532</c:v>
                </c:pt>
                <c:pt idx="1012">
                  <c:v>2.9719942180315502</c:v>
                </c:pt>
                <c:pt idx="1013">
                  <c:v>2.97036925849407</c:v>
                </c:pt>
                <c:pt idx="1014">
                  <c:v>2.9686173688490798</c:v>
                </c:pt>
                <c:pt idx="1015">
                  <c:v>2.9681059858444301</c:v>
                </c:pt>
                <c:pt idx="1016">
                  <c:v>2.96609549942719</c:v>
                </c:pt>
                <c:pt idx="1017">
                  <c:v>2.9651612217805701</c:v>
                </c:pt>
                <c:pt idx="1018">
                  <c:v>2.9625313516446101</c:v>
                </c:pt>
                <c:pt idx="1019">
                  <c:v>2.9580601128560402</c:v>
                </c:pt>
                <c:pt idx="1020">
                  <c:v>2.95367301809183</c:v>
                </c:pt>
                <c:pt idx="1021">
                  <c:v>2.9506820398798501</c:v>
                </c:pt>
                <c:pt idx="1022">
                  <c:v>2.94781801491694</c:v>
                </c:pt>
                <c:pt idx="1023">
                  <c:v>2.9439303619719999</c:v>
                </c:pt>
                <c:pt idx="1024">
                  <c:v>2.9396139393471201</c:v>
                </c:pt>
                <c:pt idx="1025">
                  <c:v>2.9346587595226601</c:v>
                </c:pt>
                <c:pt idx="1026">
                  <c:v>2.9307335016687701</c:v>
                </c:pt>
                <c:pt idx="1027">
                  <c:v>2.92657651932945</c:v>
                </c:pt>
                <c:pt idx="1028">
                  <c:v>2.9223622108604199</c:v>
                </c:pt>
                <c:pt idx="1029">
                  <c:v>2.9180632489002098</c:v>
                </c:pt>
                <c:pt idx="1030">
                  <c:v>2.91424195806899</c:v>
                </c:pt>
                <c:pt idx="1031">
                  <c:v>2.9101281579577001</c:v>
                </c:pt>
                <c:pt idx="1032">
                  <c:v>2.9065083808488099</c:v>
                </c:pt>
                <c:pt idx="1033">
                  <c:v>2.90177827279734</c:v>
                </c:pt>
                <c:pt idx="1034">
                  <c:v>2.89643419890439</c:v>
                </c:pt>
                <c:pt idx="1035">
                  <c:v>2.8920195644001301</c:v>
                </c:pt>
                <c:pt idx="1036">
                  <c:v>2.8885331123602001</c:v>
                </c:pt>
                <c:pt idx="1037">
                  <c:v>2.88324616631385</c:v>
                </c:pt>
                <c:pt idx="1038">
                  <c:v>2.8799095980846401</c:v>
                </c:pt>
                <c:pt idx="1039">
                  <c:v>2.8745116842575502</c:v>
                </c:pt>
                <c:pt idx="1040">
                  <c:v>2.86881509472158</c:v>
                </c:pt>
                <c:pt idx="1041">
                  <c:v>2.8633074707331398</c:v>
                </c:pt>
                <c:pt idx="1042">
                  <c:v>2.8592287966467</c:v>
                </c:pt>
                <c:pt idx="1043">
                  <c:v>2.8554576029102798</c:v>
                </c:pt>
                <c:pt idx="1044">
                  <c:v>2.8523494388378499</c:v>
                </c:pt>
                <c:pt idx="1045">
                  <c:v>2.8480737145628199</c:v>
                </c:pt>
                <c:pt idx="1046">
                  <c:v>2.8432942754417398</c:v>
                </c:pt>
                <c:pt idx="1047">
                  <c:v>2.8381567804030898</c:v>
                </c:pt>
                <c:pt idx="1048">
                  <c:v>2.8344890417925899</c:v>
                </c:pt>
                <c:pt idx="1049">
                  <c:v>2.83062418930631</c:v>
                </c:pt>
                <c:pt idx="1050">
                  <c:v>2.8276010497181399</c:v>
                </c:pt>
                <c:pt idx="1051">
                  <c:v>2.8224449278216301</c:v>
                </c:pt>
                <c:pt idx="1052">
                  <c:v>2.81825888441122</c:v>
                </c:pt>
                <c:pt idx="1053">
                  <c:v>2.81495501177882</c:v>
                </c:pt>
                <c:pt idx="1054">
                  <c:v>2.8110574418227698</c:v>
                </c:pt>
                <c:pt idx="1055">
                  <c:v>2.8063737874753998</c:v>
                </c:pt>
                <c:pt idx="1056">
                  <c:v>2.8037888096516101</c:v>
                </c:pt>
                <c:pt idx="1057">
                  <c:v>2.80075060984545</c:v>
                </c:pt>
                <c:pt idx="1058">
                  <c:v>2.7962256450714098</c:v>
                </c:pt>
                <c:pt idx="1059">
                  <c:v>2.7928010053975099</c:v>
                </c:pt>
                <c:pt idx="1060">
                  <c:v>2.7890862043842</c:v>
                </c:pt>
                <c:pt idx="1061">
                  <c:v>2.7870905944098499</c:v>
                </c:pt>
                <c:pt idx="1062">
                  <c:v>2.7837518424102798</c:v>
                </c:pt>
                <c:pt idx="1063">
                  <c:v>2.7795350260230598</c:v>
                </c:pt>
                <c:pt idx="1064">
                  <c:v>2.77495128399074</c:v>
                </c:pt>
                <c:pt idx="1065">
                  <c:v>2.7710502657140901</c:v>
                </c:pt>
                <c:pt idx="1066">
                  <c:v>2.7674787941864798</c:v>
                </c:pt>
                <c:pt idx="1067">
                  <c:v>2.76343660321802</c:v>
                </c:pt>
                <c:pt idx="1068">
                  <c:v>2.7604067811009898</c:v>
                </c:pt>
                <c:pt idx="1069">
                  <c:v>2.7576425667199498</c:v>
                </c:pt>
                <c:pt idx="1070">
                  <c:v>2.7545280930069098</c:v>
                </c:pt>
                <c:pt idx="1071">
                  <c:v>2.7503778654211302</c:v>
                </c:pt>
                <c:pt idx="1072">
                  <c:v>2.74730738694827</c:v>
                </c:pt>
                <c:pt idx="1073">
                  <c:v>2.7433582533364498</c:v>
                </c:pt>
                <c:pt idx="1074">
                  <c:v>2.7403377528127302</c:v>
                </c:pt>
                <c:pt idx="1075">
                  <c:v>2.73667647555243</c:v>
                </c:pt>
                <c:pt idx="1076">
                  <c:v>2.73384793705746</c:v>
                </c:pt>
                <c:pt idx="1077">
                  <c:v>2.7316124348406401</c:v>
                </c:pt>
                <c:pt idx="1078">
                  <c:v>2.7296475678973802</c:v>
                </c:pt>
                <c:pt idx="1079">
                  <c:v>2.72789293996893</c:v>
                </c:pt>
                <c:pt idx="1080">
                  <c:v>2.7253244910944701</c:v>
                </c:pt>
                <c:pt idx="1081">
                  <c:v>2.7239597129416899</c:v>
                </c:pt>
                <c:pt idx="1082">
                  <c:v>2.7210708279931302</c:v>
                </c:pt>
                <c:pt idx="1083">
                  <c:v>2.7180093196239401</c:v>
                </c:pt>
                <c:pt idx="1084">
                  <c:v>2.7131017047847701</c:v>
                </c:pt>
                <c:pt idx="1085">
                  <c:v>2.70893071342257</c:v>
                </c:pt>
                <c:pt idx="1086">
                  <c:v>2.70464323439362</c:v>
                </c:pt>
                <c:pt idx="1087">
                  <c:v>2.70066927745451</c:v>
                </c:pt>
                <c:pt idx="1088">
                  <c:v>2.6972186764288399</c:v>
                </c:pt>
                <c:pt idx="1089">
                  <c:v>2.6927475633199198</c:v>
                </c:pt>
                <c:pt idx="1090">
                  <c:v>2.6887756317294</c:v>
                </c:pt>
                <c:pt idx="1091">
                  <c:v>2.68395306543764</c:v>
                </c:pt>
                <c:pt idx="1092">
                  <c:v>2.67969229497464</c:v>
                </c:pt>
                <c:pt idx="1093">
                  <c:v>2.67426509200105</c:v>
                </c:pt>
                <c:pt idx="1094">
                  <c:v>2.6704042645260202</c:v>
                </c:pt>
                <c:pt idx="1095">
                  <c:v>2.6663892000248</c:v>
                </c:pt>
                <c:pt idx="1096">
                  <c:v>2.6637421019552998</c:v>
                </c:pt>
                <c:pt idx="1097">
                  <c:v>2.6599777120424299</c:v>
                </c:pt>
                <c:pt idx="1098">
                  <c:v>2.65710655536079</c:v>
                </c:pt>
                <c:pt idx="1099">
                  <c:v>2.6537335273617</c:v>
                </c:pt>
                <c:pt idx="1100">
                  <c:v>2.6494706737247302</c:v>
                </c:pt>
                <c:pt idx="1101">
                  <c:v>2.6450984198563501</c:v>
                </c:pt>
                <c:pt idx="1102">
                  <c:v>2.63963480385876</c:v>
                </c:pt>
                <c:pt idx="1103">
                  <c:v>2.6358250026169499</c:v>
                </c:pt>
                <c:pt idx="1104">
                  <c:v>2.6337557754306902</c:v>
                </c:pt>
                <c:pt idx="1105">
                  <c:v>2.6304010328716698</c:v>
                </c:pt>
                <c:pt idx="1106">
                  <c:v>2.6275438576638699</c:v>
                </c:pt>
                <c:pt idx="1107">
                  <c:v>2.6243350107986601</c:v>
                </c:pt>
                <c:pt idx="1108">
                  <c:v>2.6215323048674</c:v>
                </c:pt>
                <c:pt idx="1109">
                  <c:v>2.6188663843887099</c:v>
                </c:pt>
                <c:pt idx="1110">
                  <c:v>2.61671998163885</c:v>
                </c:pt>
                <c:pt idx="1111">
                  <c:v>2.61354758751395</c:v>
                </c:pt>
                <c:pt idx="1112">
                  <c:v>2.6105236299356598</c:v>
                </c:pt>
                <c:pt idx="1113">
                  <c:v>2.6066842170535698</c:v>
                </c:pt>
                <c:pt idx="1114">
                  <c:v>2.6032655125767299</c:v>
                </c:pt>
                <c:pt idx="1115">
                  <c:v>2.5982812798986101</c:v>
                </c:pt>
                <c:pt idx="1116">
                  <c:v>2.5940766565157798</c:v>
                </c:pt>
                <c:pt idx="1117">
                  <c:v>2.5906205175667898</c:v>
                </c:pt>
                <c:pt idx="1118">
                  <c:v>2.58708210255848</c:v>
                </c:pt>
                <c:pt idx="1119">
                  <c:v>2.5844262086290799</c:v>
                </c:pt>
                <c:pt idx="1120">
                  <c:v>2.58043539204122</c:v>
                </c:pt>
                <c:pt idx="1121">
                  <c:v>2.5759697501471601</c:v>
                </c:pt>
                <c:pt idx="1122">
                  <c:v>2.5711160775556299</c:v>
                </c:pt>
                <c:pt idx="1123">
                  <c:v>2.56736707618562</c:v>
                </c:pt>
                <c:pt idx="1124">
                  <c:v>2.5626653200653302</c:v>
                </c:pt>
                <c:pt idx="1125">
                  <c:v>2.5579869799801198</c:v>
                </c:pt>
                <c:pt idx="1126">
                  <c:v>2.55459391029942</c:v>
                </c:pt>
                <c:pt idx="1127">
                  <c:v>2.5510814169502001</c:v>
                </c:pt>
                <c:pt idx="1128">
                  <c:v>2.5482443088954398</c:v>
                </c:pt>
                <c:pt idx="1129">
                  <c:v>2.5445796439234498</c:v>
                </c:pt>
                <c:pt idx="1130">
                  <c:v>2.5420552987190899</c:v>
                </c:pt>
                <c:pt idx="1131">
                  <c:v>2.5394668359341299</c:v>
                </c:pt>
                <c:pt idx="1132">
                  <c:v>2.5364915276954498</c:v>
                </c:pt>
                <c:pt idx="1133">
                  <c:v>2.5336479896321999</c:v>
                </c:pt>
                <c:pt idx="1134">
                  <c:v>2.52910484091682</c:v>
                </c:pt>
                <c:pt idx="1135">
                  <c:v>2.5250892150040198</c:v>
                </c:pt>
                <c:pt idx="1136">
                  <c:v>2.5205078381421</c:v>
                </c:pt>
                <c:pt idx="1137">
                  <c:v>2.5183526213586802</c:v>
                </c:pt>
                <c:pt idx="1138">
                  <c:v>2.5153067320174398</c:v>
                </c:pt>
                <c:pt idx="1139">
                  <c:v>2.5114325627298202</c:v>
                </c:pt>
                <c:pt idx="1140">
                  <c:v>2.50839319687304</c:v>
                </c:pt>
                <c:pt idx="1141">
                  <c:v>2.50486991007917</c:v>
                </c:pt>
                <c:pt idx="1142">
                  <c:v>2.5027630923343498</c:v>
                </c:pt>
                <c:pt idx="1143">
                  <c:v>2.4995335669618699</c:v>
                </c:pt>
                <c:pt idx="1144">
                  <c:v>2.4978285451590598</c:v>
                </c:pt>
                <c:pt idx="1145">
                  <c:v>2.49492069931628</c:v>
                </c:pt>
                <c:pt idx="1146">
                  <c:v>2.4952018901207298</c:v>
                </c:pt>
                <c:pt idx="1147">
                  <c:v>2.4926410812978301</c:v>
                </c:pt>
                <c:pt idx="1148">
                  <c:v>2.49085837431632</c:v>
                </c:pt>
                <c:pt idx="1149">
                  <c:v>2.4890121606789299</c:v>
                </c:pt>
                <c:pt idx="1150">
                  <c:v>2.48643289949531</c:v>
                </c:pt>
                <c:pt idx="1151">
                  <c:v>2.4848112303047798</c:v>
                </c:pt>
                <c:pt idx="1152">
                  <c:v>2.4834656231827599</c:v>
                </c:pt>
                <c:pt idx="1153">
                  <c:v>2.48158689309526</c:v>
                </c:pt>
                <c:pt idx="1154">
                  <c:v>2.4794900392027701</c:v>
                </c:pt>
                <c:pt idx="1155">
                  <c:v>2.47818223093038</c:v>
                </c:pt>
                <c:pt idx="1156">
                  <c:v>2.4769120400109599</c:v>
                </c:pt>
                <c:pt idx="1157">
                  <c:v>2.4765219574712298</c:v>
                </c:pt>
                <c:pt idx="1158">
                  <c:v>2.4749524307678801</c:v>
                </c:pt>
                <c:pt idx="1159">
                  <c:v>2.4751808024392399</c:v>
                </c:pt>
                <c:pt idx="1160">
                  <c:v>2.47326273227916</c:v>
                </c:pt>
                <c:pt idx="1161">
                  <c:v>2.4703165360619201</c:v>
                </c:pt>
                <c:pt idx="1162">
                  <c:v>2.4690864813943101</c:v>
                </c:pt>
                <c:pt idx="1163">
                  <c:v>2.4656057872902202</c:v>
                </c:pt>
                <c:pt idx="1164">
                  <c:v>2.4628643815775901</c:v>
                </c:pt>
                <c:pt idx="1165">
                  <c:v>2.4605604435477999</c:v>
                </c:pt>
                <c:pt idx="1166">
                  <c:v>2.45858791475758</c:v>
                </c:pt>
                <c:pt idx="1167">
                  <c:v>2.4563229671793598</c:v>
                </c:pt>
                <c:pt idx="1168">
                  <c:v>2.4539046616995299</c:v>
                </c:pt>
                <c:pt idx="1169">
                  <c:v>2.45149964358089</c:v>
                </c:pt>
                <c:pt idx="1170">
                  <c:v>2.4493540565357499</c:v>
                </c:pt>
                <c:pt idx="1171">
                  <c:v>2.44729249633727</c:v>
                </c:pt>
                <c:pt idx="1172">
                  <c:v>2.44412913446138</c:v>
                </c:pt>
                <c:pt idx="1173">
                  <c:v>2.4424941861654901</c:v>
                </c:pt>
                <c:pt idx="1174">
                  <c:v>2.4403312973497799</c:v>
                </c:pt>
                <c:pt idx="1175">
                  <c:v>2.4384292265789198</c:v>
                </c:pt>
                <c:pt idx="1176">
                  <c:v>2.4348836217651999</c:v>
                </c:pt>
                <c:pt idx="1177">
                  <c:v>2.43220931155737</c:v>
                </c:pt>
                <c:pt idx="1178">
                  <c:v>2.4285320581146701</c:v>
                </c:pt>
                <c:pt idx="1179">
                  <c:v>2.4264926125859501</c:v>
                </c:pt>
                <c:pt idx="1180">
                  <c:v>2.4246465993170401</c:v>
                </c:pt>
                <c:pt idx="1181">
                  <c:v>2.42134051730311</c:v>
                </c:pt>
                <c:pt idx="1182">
                  <c:v>2.4184128697149201</c:v>
                </c:pt>
                <c:pt idx="1183">
                  <c:v>2.4154887920012902</c:v>
                </c:pt>
                <c:pt idx="1184">
                  <c:v>2.4127371450020498</c:v>
                </c:pt>
                <c:pt idx="1185">
                  <c:v>2.40915156191739</c:v>
                </c:pt>
                <c:pt idx="1186">
                  <c:v>2.4054873864887498</c:v>
                </c:pt>
                <c:pt idx="1187">
                  <c:v>2.40424621980815</c:v>
                </c:pt>
                <c:pt idx="1188">
                  <c:v>2.40119170972046</c:v>
                </c:pt>
                <c:pt idx="1189">
                  <c:v>2.3992378865566999</c:v>
                </c:pt>
                <c:pt idx="1190">
                  <c:v>2.3973007491755798</c:v>
                </c:pt>
                <c:pt idx="1191">
                  <c:v>2.3954657474278198</c:v>
                </c:pt>
                <c:pt idx="1192">
                  <c:v>2.3935296287164101</c:v>
                </c:pt>
                <c:pt idx="1193">
                  <c:v>2.3911986541519799</c:v>
                </c:pt>
                <c:pt idx="1194">
                  <c:v>2.3881011226648901</c:v>
                </c:pt>
                <c:pt idx="1195">
                  <c:v>2.3850130807534402</c:v>
                </c:pt>
                <c:pt idx="1196">
                  <c:v>2.3829438443739099</c:v>
                </c:pt>
                <c:pt idx="1197">
                  <c:v>2.38037784980405</c:v>
                </c:pt>
                <c:pt idx="1198">
                  <c:v>2.3776516204815299</c:v>
                </c:pt>
                <c:pt idx="1199">
                  <c:v>2.3760711723521699</c:v>
                </c:pt>
                <c:pt idx="1200">
                  <c:v>2.3749047931080201</c:v>
                </c:pt>
                <c:pt idx="1201">
                  <c:v>2.3741189942087</c:v>
                </c:pt>
                <c:pt idx="1202">
                  <c:v>2.3720787784241701</c:v>
                </c:pt>
                <c:pt idx="1203">
                  <c:v>2.3702291436516001</c:v>
                </c:pt>
                <c:pt idx="1204">
                  <c:v>2.3678336031268201</c:v>
                </c:pt>
                <c:pt idx="1205">
                  <c:v>2.36635613606123</c:v>
                </c:pt>
                <c:pt idx="1206">
                  <c:v>2.3651307305421101</c:v>
                </c:pt>
                <c:pt idx="1207">
                  <c:v>2.3629569990921602</c:v>
                </c:pt>
                <c:pt idx="1208">
                  <c:v>2.3623123474036198</c:v>
                </c:pt>
                <c:pt idx="1209">
                  <c:v>2.36114967086883</c:v>
                </c:pt>
                <c:pt idx="1210">
                  <c:v>2.3595986023045099</c:v>
                </c:pt>
                <c:pt idx="1211">
                  <c:v>2.3566548046729299</c:v>
                </c:pt>
                <c:pt idx="1212">
                  <c:v>2.3550081028203098</c:v>
                </c:pt>
                <c:pt idx="1213">
                  <c:v>2.35341320419505</c:v>
                </c:pt>
                <c:pt idx="1214">
                  <c:v>2.3512506852609301</c:v>
                </c:pt>
                <c:pt idx="1215">
                  <c:v>2.3506262258066601</c:v>
                </c:pt>
                <c:pt idx="1216">
                  <c:v>2.3490242840665001</c:v>
                </c:pt>
                <c:pt idx="1217">
                  <c:v>2.3484022467218</c:v>
                </c:pt>
                <c:pt idx="1218">
                  <c:v>2.3487895500556299</c:v>
                </c:pt>
                <c:pt idx="1219">
                  <c:v>2.34837140745715</c:v>
                </c:pt>
                <c:pt idx="1220">
                  <c:v>2.3471494052279702</c:v>
                </c:pt>
                <c:pt idx="1221">
                  <c:v>2.3463535312051902</c:v>
                </c:pt>
                <c:pt idx="1222">
                  <c:v>2.34638216804436</c:v>
                </c:pt>
                <c:pt idx="1223">
                  <c:v>2.3449267795686102</c:v>
                </c:pt>
                <c:pt idx="1224">
                  <c:v>2.3450145579556598</c:v>
                </c:pt>
                <c:pt idx="1225">
                  <c:v>2.3436560194559801</c:v>
                </c:pt>
                <c:pt idx="1226">
                  <c:v>2.34345717929904</c:v>
                </c:pt>
                <c:pt idx="1227">
                  <c:v>2.34284831048187</c:v>
                </c:pt>
                <c:pt idx="1228">
                  <c:v>2.3430099744446098</c:v>
                </c:pt>
                <c:pt idx="1229">
                  <c:v>2.34302196214569</c:v>
                </c:pt>
                <c:pt idx="1230">
                  <c:v>2.3439106770989002</c:v>
                </c:pt>
                <c:pt idx="1231">
                  <c:v>2.3421880379000801</c:v>
                </c:pt>
                <c:pt idx="1232">
                  <c:v>2.3410128340741201</c:v>
                </c:pt>
                <c:pt idx="1233">
                  <c:v>2.3404205572191001</c:v>
                </c:pt>
                <c:pt idx="1234">
                  <c:v>2.3408330674645499</c:v>
                </c:pt>
                <c:pt idx="1235">
                  <c:v>2.33909015035041</c:v>
                </c:pt>
                <c:pt idx="1236">
                  <c:v>2.3382509217046201</c:v>
                </c:pt>
                <c:pt idx="1237">
                  <c:v>2.3372973771335599</c:v>
                </c:pt>
                <c:pt idx="1238">
                  <c:v>2.33673709338672</c:v>
                </c:pt>
                <c:pt idx="1239">
                  <c:v>2.3361271534592798</c:v>
                </c:pt>
                <c:pt idx="1240">
                  <c:v>2.33443803738861</c:v>
                </c:pt>
                <c:pt idx="1241">
                  <c:v>2.3333675346110101</c:v>
                </c:pt>
                <c:pt idx="1242">
                  <c:v>2.3327465161980698</c:v>
                </c:pt>
                <c:pt idx="1243">
                  <c:v>2.3310556128933602</c:v>
                </c:pt>
                <c:pt idx="1244">
                  <c:v>2.33118917177192</c:v>
                </c:pt>
                <c:pt idx="1245">
                  <c:v>2.3305486435757299</c:v>
                </c:pt>
                <c:pt idx="1246">
                  <c:v>2.3289081414698001</c:v>
                </c:pt>
                <c:pt idx="1247">
                  <c:v>2.3276159136531498</c:v>
                </c:pt>
                <c:pt idx="1248">
                  <c:v>2.32512278670238</c:v>
                </c:pt>
                <c:pt idx="1249">
                  <c:v>2.3233735931841601</c:v>
                </c:pt>
                <c:pt idx="1250">
                  <c:v>2.31995541670973</c:v>
                </c:pt>
                <c:pt idx="1251">
                  <c:v>2.3168746616115001</c:v>
                </c:pt>
                <c:pt idx="1252">
                  <c:v>2.3130059772005902</c:v>
                </c:pt>
                <c:pt idx="1253">
                  <c:v>2.3094335227996101</c:v>
                </c:pt>
                <c:pt idx="1254">
                  <c:v>2.30532046088272</c:v>
                </c:pt>
                <c:pt idx="1255">
                  <c:v>2.3001816674784799</c:v>
                </c:pt>
                <c:pt idx="1256">
                  <c:v>2.2962979426607002</c:v>
                </c:pt>
                <c:pt idx="1257">
                  <c:v>2.2933455537455201</c:v>
                </c:pt>
                <c:pt idx="1258">
                  <c:v>2.2917756814080699</c:v>
                </c:pt>
                <c:pt idx="1259">
                  <c:v>2.2878357474083999</c:v>
                </c:pt>
                <c:pt idx="1260">
                  <c:v>2.2843739148300699</c:v>
                </c:pt>
                <c:pt idx="1261">
                  <c:v>2.28149141425201</c:v>
                </c:pt>
                <c:pt idx="1262">
                  <c:v>2.2790543298999002</c:v>
                </c:pt>
                <c:pt idx="1263">
                  <c:v>2.2761600062244098</c:v>
                </c:pt>
                <c:pt idx="1264">
                  <c:v>2.2748222295525702</c:v>
                </c:pt>
                <c:pt idx="1265">
                  <c:v>2.2724553613001</c:v>
                </c:pt>
                <c:pt idx="1266">
                  <c:v>2.2692349318644598</c:v>
                </c:pt>
                <c:pt idx="1267">
                  <c:v>2.2648878011065201</c:v>
                </c:pt>
                <c:pt idx="1268">
                  <c:v>2.2611877627229502</c:v>
                </c:pt>
                <c:pt idx="1269">
                  <c:v>2.2560555357635002</c:v>
                </c:pt>
                <c:pt idx="1270">
                  <c:v>2.2514884848536298</c:v>
                </c:pt>
                <c:pt idx="1271">
                  <c:v>2.2462040139617701</c:v>
                </c:pt>
                <c:pt idx="1272">
                  <c:v>2.2409860518484499</c:v>
                </c:pt>
                <c:pt idx="1273">
                  <c:v>2.2360924485549298</c:v>
                </c:pt>
                <c:pt idx="1274">
                  <c:v>2.2316367889231001</c:v>
                </c:pt>
                <c:pt idx="1275">
                  <c:v>2.2276903346497998</c:v>
                </c:pt>
                <c:pt idx="1276">
                  <c:v>2.22338870711586</c:v>
                </c:pt>
                <c:pt idx="1277">
                  <c:v>2.2195990129207699</c:v>
                </c:pt>
                <c:pt idx="1278">
                  <c:v>2.21647360690794</c:v>
                </c:pt>
                <c:pt idx="1279">
                  <c:v>2.2136472095167599</c:v>
                </c:pt>
                <c:pt idx="1280">
                  <c:v>2.21015517182183</c:v>
                </c:pt>
                <c:pt idx="1281">
                  <c:v>2.2065205704983399</c:v>
                </c:pt>
                <c:pt idx="1282">
                  <c:v>2.2028188534683499</c:v>
                </c:pt>
                <c:pt idx="1283">
                  <c:v>2.1996203710796101</c:v>
                </c:pt>
                <c:pt idx="1284">
                  <c:v>2.1956480552661199</c:v>
                </c:pt>
                <c:pt idx="1285">
                  <c:v>2.1945596839974399</c:v>
                </c:pt>
                <c:pt idx="1286">
                  <c:v>2.1926206751828099</c:v>
                </c:pt>
                <c:pt idx="1287">
                  <c:v>2.1901358753960798</c:v>
                </c:pt>
                <c:pt idx="1288">
                  <c:v>2.1865325672542002</c:v>
                </c:pt>
                <c:pt idx="1289">
                  <c:v>2.18439903143459</c:v>
                </c:pt>
                <c:pt idx="1290">
                  <c:v>2.1821543715840099</c:v>
                </c:pt>
                <c:pt idx="1291">
                  <c:v>2.1789939621721901</c:v>
                </c:pt>
                <c:pt idx="1292">
                  <c:v>2.1759284368167799</c:v>
                </c:pt>
                <c:pt idx="1293">
                  <c:v>2.1733336380914499</c:v>
                </c:pt>
                <c:pt idx="1294">
                  <c:v>2.1708535967093798</c:v>
                </c:pt>
                <c:pt idx="1295">
                  <c:v>2.1695437368662001</c:v>
                </c:pt>
                <c:pt idx="1296">
                  <c:v>2.16676789221806</c:v>
                </c:pt>
                <c:pt idx="1297">
                  <c:v>2.1650791293464202</c:v>
                </c:pt>
                <c:pt idx="1298">
                  <c:v>2.1636196023050802</c:v>
                </c:pt>
                <c:pt idx="1299">
                  <c:v>2.1619751354843801</c:v>
                </c:pt>
                <c:pt idx="1300">
                  <c:v>2.1614162382656099</c:v>
                </c:pt>
                <c:pt idx="1301">
                  <c:v>2.1610827585289298</c:v>
                </c:pt>
                <c:pt idx="1302">
                  <c:v>2.1606452243649001</c:v>
                </c:pt>
                <c:pt idx="1303">
                  <c:v>2.1609857677867201</c:v>
                </c:pt>
                <c:pt idx="1304">
                  <c:v>2.1601395797322498</c:v>
                </c:pt>
                <c:pt idx="1305">
                  <c:v>2.15909669871058</c:v>
                </c:pt>
                <c:pt idx="1306">
                  <c:v>2.1568711512986698</c:v>
                </c:pt>
                <c:pt idx="1307">
                  <c:v>2.15454097334651</c:v>
                </c:pt>
                <c:pt idx="1308">
                  <c:v>2.1526872144339202</c:v>
                </c:pt>
                <c:pt idx="1309">
                  <c:v>2.1509218153390299</c:v>
                </c:pt>
                <c:pt idx="1310">
                  <c:v>2.1495960232898201</c:v>
                </c:pt>
                <c:pt idx="1311">
                  <c:v>2.1474238131204002</c:v>
                </c:pt>
                <c:pt idx="1312">
                  <c:v>2.1450412175908</c:v>
                </c:pt>
                <c:pt idx="1313">
                  <c:v>2.1443745243475001</c:v>
                </c:pt>
                <c:pt idx="1314">
                  <c:v>2.1411917945226899</c:v>
                </c:pt>
                <c:pt idx="1315">
                  <c:v>2.13832204499665</c:v>
                </c:pt>
                <c:pt idx="1316">
                  <c:v>2.1361337209916802</c:v>
                </c:pt>
                <c:pt idx="1317">
                  <c:v>2.13247520972135</c:v>
                </c:pt>
                <c:pt idx="1318">
                  <c:v>2.13002665635431</c:v>
                </c:pt>
                <c:pt idx="1319">
                  <c:v>2.1260285857231098</c:v>
                </c:pt>
                <c:pt idx="1320">
                  <c:v>2.1225906718296002</c:v>
                </c:pt>
                <c:pt idx="1321">
                  <c:v>2.1190137278444698</c:v>
                </c:pt>
                <c:pt idx="1322">
                  <c:v>2.1157626265837601</c:v>
                </c:pt>
                <c:pt idx="1323">
                  <c:v>2.11143179857664</c:v>
                </c:pt>
                <c:pt idx="1324">
                  <c:v>2.1072052152826402</c:v>
                </c:pt>
                <c:pt idx="1325">
                  <c:v>2.1034192230388902</c:v>
                </c:pt>
                <c:pt idx="1326">
                  <c:v>2.1004108024114898</c:v>
                </c:pt>
                <c:pt idx="1327">
                  <c:v>2.0977118163124202</c:v>
                </c:pt>
                <c:pt idx="1328">
                  <c:v>2.0951412924519199</c:v>
                </c:pt>
                <c:pt idx="1329">
                  <c:v>2.0924247467494599</c:v>
                </c:pt>
                <c:pt idx="1330">
                  <c:v>2.0904217554756399</c:v>
                </c:pt>
                <c:pt idx="1331">
                  <c:v>2.0882100103977499</c:v>
                </c:pt>
                <c:pt idx="1332">
                  <c:v>2.0863997309000801</c:v>
                </c:pt>
                <c:pt idx="1333">
                  <c:v>2.08266321552644</c:v>
                </c:pt>
                <c:pt idx="1334">
                  <c:v>2.08059520061523</c:v>
                </c:pt>
                <c:pt idx="1335">
                  <c:v>2.0772349971954802</c:v>
                </c:pt>
                <c:pt idx="1336">
                  <c:v>2.0740771754444398</c:v>
                </c:pt>
                <c:pt idx="1337">
                  <c:v>2.0715490333934601</c:v>
                </c:pt>
                <c:pt idx="1338">
                  <c:v>2.06878869102353</c:v>
                </c:pt>
                <c:pt idx="1339">
                  <c:v>2.0653035990370401</c:v>
                </c:pt>
                <c:pt idx="1340">
                  <c:v>2.0619811481538801</c:v>
                </c:pt>
                <c:pt idx="1341">
                  <c:v>2.0604975852537</c:v>
                </c:pt>
                <c:pt idx="1342">
                  <c:v>2.0578663048616899</c:v>
                </c:pt>
                <c:pt idx="1343">
                  <c:v>2.05366017927857</c:v>
                </c:pt>
                <c:pt idx="1344">
                  <c:v>2.0522004969810199</c:v>
                </c:pt>
                <c:pt idx="1345">
                  <c:v>2.0510477785993899</c:v>
                </c:pt>
                <c:pt idx="1346">
                  <c:v>2.0496988111971701</c:v>
                </c:pt>
                <c:pt idx="1347">
                  <c:v>2.0466555469892702</c:v>
                </c:pt>
                <c:pt idx="1348">
                  <c:v>2.0433386820494701</c:v>
                </c:pt>
                <c:pt idx="1349">
                  <c:v>2.0403917613471001</c:v>
                </c:pt>
                <c:pt idx="1350">
                  <c:v>2.0387503780301799</c:v>
                </c:pt>
                <c:pt idx="1351">
                  <c:v>2.0363590640460698</c:v>
                </c:pt>
                <c:pt idx="1352">
                  <c:v>2.0327755109355201</c:v>
                </c:pt>
                <c:pt idx="1353">
                  <c:v>2.0306462835672798</c:v>
                </c:pt>
                <c:pt idx="1354">
                  <c:v>2.0275866230798401</c:v>
                </c:pt>
                <c:pt idx="1355">
                  <c:v>2.02415564916548</c:v>
                </c:pt>
                <c:pt idx="1356">
                  <c:v>2.0206195441051</c:v>
                </c:pt>
                <c:pt idx="1357">
                  <c:v>2.0169301828893702</c:v>
                </c:pt>
                <c:pt idx="1358">
                  <c:v>2.0158916062455501</c:v>
                </c:pt>
                <c:pt idx="1359">
                  <c:v>2.0135628852487701</c:v>
                </c:pt>
                <c:pt idx="1360">
                  <c:v>2.0135026096036501</c:v>
                </c:pt>
                <c:pt idx="1361">
                  <c:v>2.0125143399715202</c:v>
                </c:pt>
                <c:pt idx="1362">
                  <c:v>2.0111983796423698</c:v>
                </c:pt>
                <c:pt idx="1363">
                  <c:v>2.0107688856263199</c:v>
                </c:pt>
                <c:pt idx="1364">
                  <c:v>2.0089754919060798</c:v>
                </c:pt>
                <c:pt idx="1365">
                  <c:v>2.0069680308824198</c:v>
                </c:pt>
                <c:pt idx="1366">
                  <c:v>2.0063935061060199</c:v>
                </c:pt>
                <c:pt idx="1367">
                  <c:v>2.0059252045126201</c:v>
                </c:pt>
                <c:pt idx="1368">
                  <c:v>2.0041278954966502</c:v>
                </c:pt>
                <c:pt idx="1369">
                  <c:v>2.0028287116855998</c:v>
                </c:pt>
                <c:pt idx="1370">
                  <c:v>2.0014744751461802</c:v>
                </c:pt>
                <c:pt idx="1371">
                  <c:v>2.0004646091947098</c:v>
                </c:pt>
                <c:pt idx="1372">
                  <c:v>2.0001119046526101</c:v>
                </c:pt>
                <c:pt idx="1373">
                  <c:v>1.99809540475268</c:v>
                </c:pt>
                <c:pt idx="1374">
                  <c:v>1.99729560752345</c:v>
                </c:pt>
                <c:pt idx="1375">
                  <c:v>1.99551910187646</c:v>
                </c:pt>
                <c:pt idx="1376">
                  <c:v>1.9935187340818099</c:v>
                </c:pt>
                <c:pt idx="1377">
                  <c:v>1.9911110248013899</c:v>
                </c:pt>
                <c:pt idx="1378">
                  <c:v>1.9905015817187499</c:v>
                </c:pt>
                <c:pt idx="1379">
                  <c:v>1.9894986563791399</c:v>
                </c:pt>
                <c:pt idx="1380">
                  <c:v>1.9885441796387799</c:v>
                </c:pt>
                <c:pt idx="1381">
                  <c:v>1.98758080007431</c:v>
                </c:pt>
                <c:pt idx="1382">
                  <c:v>1.98451822820729</c:v>
                </c:pt>
                <c:pt idx="1383">
                  <c:v>1.9834417303492</c:v>
                </c:pt>
                <c:pt idx="1384">
                  <c:v>1.9803333716263001</c:v>
                </c:pt>
                <c:pt idx="1385">
                  <c:v>1.9769164306962801</c:v>
                </c:pt>
                <c:pt idx="1386">
                  <c:v>1.97450690259249</c:v>
                </c:pt>
                <c:pt idx="1387">
                  <c:v>1.9693484452813199</c:v>
                </c:pt>
                <c:pt idx="1388">
                  <c:v>1.96696581904816</c:v>
                </c:pt>
                <c:pt idx="1389">
                  <c:v>1.9645565248569601</c:v>
                </c:pt>
                <c:pt idx="1390">
                  <c:v>1.9620331088109499</c:v>
                </c:pt>
                <c:pt idx="1391">
                  <c:v>1.9605417977419699</c:v>
                </c:pt>
                <c:pt idx="1392">
                  <c:v>1.95846237693637</c:v>
                </c:pt>
                <c:pt idx="1393">
                  <c:v>1.9575538904560399</c:v>
                </c:pt>
                <c:pt idx="1394">
                  <c:v>1.95561572373555</c:v>
                </c:pt>
                <c:pt idx="1395">
                  <c:v>1.9539551760703</c:v>
                </c:pt>
                <c:pt idx="1396">
                  <c:v>1.9527250993012999</c:v>
                </c:pt>
                <c:pt idx="1397">
                  <c:v>1.95152587296171</c:v>
                </c:pt>
                <c:pt idx="1398">
                  <c:v>1.9510664663025601</c:v>
                </c:pt>
                <c:pt idx="1399">
                  <c:v>1.94991924642653</c:v>
                </c:pt>
                <c:pt idx="1400">
                  <c:v>1.9480857123056301</c:v>
                </c:pt>
                <c:pt idx="1401">
                  <c:v>1.94754457401598</c:v>
                </c:pt>
                <c:pt idx="1402">
                  <c:v>1.9469841500234599</c:v>
                </c:pt>
                <c:pt idx="1403">
                  <c:v>1.9454040709023499</c:v>
                </c:pt>
                <c:pt idx="1404">
                  <c:v>1.9449690510151301</c:v>
                </c:pt>
                <c:pt idx="1405">
                  <c:v>1.94319913017197</c:v>
                </c:pt>
                <c:pt idx="1406">
                  <c:v>1.9416306691779801</c:v>
                </c:pt>
                <c:pt idx="1407">
                  <c:v>1.9412483474790401</c:v>
                </c:pt>
                <c:pt idx="1408">
                  <c:v>1.9409581055573</c:v>
                </c:pt>
                <c:pt idx="1409">
                  <c:v>1.93982153201395</c:v>
                </c:pt>
                <c:pt idx="1410">
                  <c:v>1.93835535834682</c:v>
                </c:pt>
                <c:pt idx="1411">
                  <c:v>1.9369709461186499</c:v>
                </c:pt>
                <c:pt idx="1412">
                  <c:v>1.9372505382665299</c:v>
                </c:pt>
                <c:pt idx="1413">
                  <c:v>1.93497223925017</c:v>
                </c:pt>
                <c:pt idx="1414">
                  <c:v>1.9331436476839401</c:v>
                </c:pt>
                <c:pt idx="1415">
                  <c:v>1.93046099624512</c:v>
                </c:pt>
                <c:pt idx="1416">
                  <c:v>1.9273260285339799</c:v>
                </c:pt>
                <c:pt idx="1417">
                  <c:v>1.92390054382205</c:v>
                </c:pt>
                <c:pt idx="1418">
                  <c:v>1.92203218459289</c:v>
                </c:pt>
                <c:pt idx="1419">
                  <c:v>1.91867664972401</c:v>
                </c:pt>
                <c:pt idx="1420">
                  <c:v>1.9155106566534299</c:v>
                </c:pt>
                <c:pt idx="1421">
                  <c:v>1.9136568255761399</c:v>
                </c:pt>
                <c:pt idx="1422">
                  <c:v>1.9104312077368799</c:v>
                </c:pt>
                <c:pt idx="1423">
                  <c:v>1.9084952838498599</c:v>
                </c:pt>
                <c:pt idx="1424">
                  <c:v>1.9071168096828099</c:v>
                </c:pt>
                <c:pt idx="1425">
                  <c:v>1.9044698119317001</c:v>
                </c:pt>
                <c:pt idx="1426">
                  <c:v>1.9031774154259899</c:v>
                </c:pt>
                <c:pt idx="1427">
                  <c:v>1.90045227901333</c:v>
                </c:pt>
                <c:pt idx="1428">
                  <c:v>1.8964257545209899</c:v>
                </c:pt>
                <c:pt idx="1429">
                  <c:v>1.8935865579120601</c:v>
                </c:pt>
                <c:pt idx="1430">
                  <c:v>1.8910265363543</c:v>
                </c:pt>
                <c:pt idx="1431">
                  <c:v>1.88842195928391</c:v>
                </c:pt>
                <c:pt idx="1432">
                  <c:v>1.8854239152396901</c:v>
                </c:pt>
                <c:pt idx="1433">
                  <c:v>1.88184299189684</c:v>
                </c:pt>
                <c:pt idx="1434">
                  <c:v>1.8786528060665599</c:v>
                </c:pt>
                <c:pt idx="1435">
                  <c:v>1.87703720285602</c:v>
                </c:pt>
                <c:pt idx="1436">
                  <c:v>1.8749026829470901</c:v>
                </c:pt>
                <c:pt idx="1437">
                  <c:v>1.8728054346121299</c:v>
                </c:pt>
                <c:pt idx="1438">
                  <c:v>1.8715912841368401</c:v>
                </c:pt>
                <c:pt idx="1439">
                  <c:v>1.8711588685399201</c:v>
                </c:pt>
                <c:pt idx="1440">
                  <c:v>1.8706649021239701</c:v>
                </c:pt>
                <c:pt idx="1441">
                  <c:v>1.86855518499995</c:v>
                </c:pt>
                <c:pt idx="1442">
                  <c:v>1.8684744284260399</c:v>
                </c:pt>
                <c:pt idx="1443">
                  <c:v>1.8682002801106199</c:v>
                </c:pt>
                <c:pt idx="1444">
                  <c:v>1.86764520343685</c:v>
                </c:pt>
                <c:pt idx="1445">
                  <c:v>1.86690040756028</c:v>
                </c:pt>
                <c:pt idx="1446">
                  <c:v>1.86615243379521</c:v>
                </c:pt>
                <c:pt idx="1447">
                  <c:v>1.8643045012747801</c:v>
                </c:pt>
                <c:pt idx="1448">
                  <c:v>1.8636220210882399</c:v>
                </c:pt>
                <c:pt idx="1449">
                  <c:v>1.86289503581252</c:v>
                </c:pt>
                <c:pt idx="1450">
                  <c:v>1.8610368775019399</c:v>
                </c:pt>
                <c:pt idx="1451">
                  <c:v>1.8602636655118101</c:v>
                </c:pt>
                <c:pt idx="1452">
                  <c:v>1.8582117825590601</c:v>
                </c:pt>
                <c:pt idx="1453">
                  <c:v>1.8573872029559499</c:v>
                </c:pt>
                <c:pt idx="1454">
                  <c:v>1.85561963572009</c:v>
                </c:pt>
                <c:pt idx="1455">
                  <c:v>1.8537584708798001</c:v>
                </c:pt>
                <c:pt idx="1456">
                  <c:v>1.8515103310498999</c:v>
                </c:pt>
                <c:pt idx="1457">
                  <c:v>1.8503395277855701</c:v>
                </c:pt>
                <c:pt idx="1458">
                  <c:v>1.8475612839568101</c:v>
                </c:pt>
                <c:pt idx="1459">
                  <c:v>1.8471452221272999</c:v>
                </c:pt>
                <c:pt idx="1460">
                  <c:v>1.8465995357924101</c:v>
                </c:pt>
                <c:pt idx="1461">
                  <c:v>1.84595314134095</c:v>
                </c:pt>
                <c:pt idx="1462">
                  <c:v>1.8448141212343401</c:v>
                </c:pt>
                <c:pt idx="1463">
                  <c:v>1.84382181616223</c:v>
                </c:pt>
                <c:pt idx="1464">
                  <c:v>1.8415540702593001</c:v>
                </c:pt>
                <c:pt idx="1465">
                  <c:v>1.8400071754651099</c:v>
                </c:pt>
                <c:pt idx="1466">
                  <c:v>1.83659936096603</c:v>
                </c:pt>
                <c:pt idx="1467">
                  <c:v>1.83530474775498</c:v>
                </c:pt>
                <c:pt idx="1468">
                  <c:v>1.83360366780088</c:v>
                </c:pt>
                <c:pt idx="1469">
                  <c:v>1.8307575325686201</c:v>
                </c:pt>
                <c:pt idx="1470">
                  <c:v>1.8281124113023599</c:v>
                </c:pt>
                <c:pt idx="1471">
                  <c:v>1.82484009572054</c:v>
                </c:pt>
                <c:pt idx="1472">
                  <c:v>1.82262675494268</c:v>
                </c:pt>
                <c:pt idx="1473">
                  <c:v>1.8199341209159301</c:v>
                </c:pt>
                <c:pt idx="1474">
                  <c:v>1.8169358651455201</c:v>
                </c:pt>
                <c:pt idx="1475">
                  <c:v>1.81458350100557</c:v>
                </c:pt>
                <c:pt idx="1476">
                  <c:v>1.8112001905195301</c:v>
                </c:pt>
                <c:pt idx="1477">
                  <c:v>1.8072800326324201</c:v>
                </c:pt>
                <c:pt idx="1478">
                  <c:v>1.8062803966441701</c:v>
                </c:pt>
                <c:pt idx="1479">
                  <c:v>1.8035524496727799</c:v>
                </c:pt>
                <c:pt idx="1480">
                  <c:v>1.80175939663954</c:v>
                </c:pt>
                <c:pt idx="1481">
                  <c:v>1.7994942642543299</c:v>
                </c:pt>
                <c:pt idx="1482">
                  <c:v>1.79731915508059</c:v>
                </c:pt>
                <c:pt idx="1483">
                  <c:v>1.7930599563106799</c:v>
                </c:pt>
                <c:pt idx="1484">
                  <c:v>1.79099324563104</c:v>
                </c:pt>
                <c:pt idx="1485">
                  <c:v>1.7859190403838601</c:v>
                </c:pt>
                <c:pt idx="1486">
                  <c:v>1.7833742729055799</c:v>
                </c:pt>
                <c:pt idx="1487">
                  <c:v>1.7790203173424</c:v>
                </c:pt>
                <c:pt idx="1488">
                  <c:v>1.7761645964637101</c:v>
                </c:pt>
                <c:pt idx="1489">
                  <c:v>1.77398375192516</c:v>
                </c:pt>
                <c:pt idx="1490">
                  <c:v>1.7719608463922401</c:v>
                </c:pt>
                <c:pt idx="1491">
                  <c:v>1.7706413996749499</c:v>
                </c:pt>
                <c:pt idx="1492">
                  <c:v>1.7683778091840501</c:v>
                </c:pt>
                <c:pt idx="1493">
                  <c:v>1.7668491069054399</c:v>
                </c:pt>
                <c:pt idx="1494">
                  <c:v>1.7641089131051599</c:v>
                </c:pt>
                <c:pt idx="1495">
                  <c:v>1.7613001195993501</c:v>
                </c:pt>
                <c:pt idx="1496">
                  <c:v>1.7588419769022501</c:v>
                </c:pt>
                <c:pt idx="1497">
                  <c:v>1.7564284667661301</c:v>
                </c:pt>
                <c:pt idx="1498">
                  <c:v>1.7550546388311601</c:v>
                </c:pt>
                <c:pt idx="1499">
                  <c:v>1.7524209608779</c:v>
                </c:pt>
                <c:pt idx="1500">
                  <c:v>1.7513527064819301</c:v>
                </c:pt>
                <c:pt idx="1501">
                  <c:v>1.74830208540103</c:v>
                </c:pt>
                <c:pt idx="1502">
                  <c:v>1.74484727481876</c:v>
                </c:pt>
                <c:pt idx="1503">
                  <c:v>1.7412407033891699</c:v>
                </c:pt>
                <c:pt idx="1504">
                  <c:v>1.73908656176468</c:v>
                </c:pt>
                <c:pt idx="1505">
                  <c:v>1.7351878551945199</c:v>
                </c:pt>
                <c:pt idx="1506">
                  <c:v>1.7316753957892199</c:v>
                </c:pt>
                <c:pt idx="1507">
                  <c:v>1.7283311760925599</c:v>
                </c:pt>
                <c:pt idx="1508">
                  <c:v>1.7241894806860401</c:v>
                </c:pt>
                <c:pt idx="1509">
                  <c:v>1.7206407661996199</c:v>
                </c:pt>
                <c:pt idx="1510">
                  <c:v>1.71817305170804</c:v>
                </c:pt>
                <c:pt idx="1511">
                  <c:v>1.71459409918415</c:v>
                </c:pt>
                <c:pt idx="1512">
                  <c:v>1.71018473324355</c:v>
                </c:pt>
                <c:pt idx="1513">
                  <c:v>1.7071661219585801</c:v>
                </c:pt>
                <c:pt idx="1514">
                  <c:v>1.70227350293393</c:v>
                </c:pt>
                <c:pt idx="1515">
                  <c:v>1.6987690607761301</c:v>
                </c:pt>
                <c:pt idx="1516">
                  <c:v>1.69528054230661</c:v>
                </c:pt>
                <c:pt idx="1517">
                  <c:v>1.6930674054408299</c:v>
                </c:pt>
                <c:pt idx="1518">
                  <c:v>1.6896397329541899</c:v>
                </c:pt>
                <c:pt idx="1519">
                  <c:v>1.68764199678562</c:v>
                </c:pt>
                <c:pt idx="1520">
                  <c:v>1.6847874205397499</c:v>
                </c:pt>
                <c:pt idx="1521">
                  <c:v>1.6815455989670101</c:v>
                </c:pt>
                <c:pt idx="1522">
                  <c:v>1.6788104033436499</c:v>
                </c:pt>
                <c:pt idx="1523">
                  <c:v>1.6771145134516701</c:v>
                </c:pt>
                <c:pt idx="1524">
                  <c:v>1.6744663984557999</c:v>
                </c:pt>
                <c:pt idx="1525">
                  <c:v>1.67188283611192</c:v>
                </c:pt>
                <c:pt idx="1526">
                  <c:v>1.6683385087878699</c:v>
                </c:pt>
                <c:pt idx="1527">
                  <c:v>1.6644507168187499</c:v>
                </c:pt>
                <c:pt idx="1528">
                  <c:v>1.6606672862045999</c:v>
                </c:pt>
                <c:pt idx="1529">
                  <c:v>1.6571718676700899</c:v>
                </c:pt>
                <c:pt idx="1530">
                  <c:v>1.6522241358232199</c:v>
                </c:pt>
                <c:pt idx="1531">
                  <c:v>1.64810734210461</c:v>
                </c:pt>
                <c:pt idx="1532">
                  <c:v>1.6441798738012701</c:v>
                </c:pt>
                <c:pt idx="1533">
                  <c:v>1.6384623060263099</c:v>
                </c:pt>
                <c:pt idx="1534">
                  <c:v>1.6355779418923899</c:v>
                </c:pt>
                <c:pt idx="1535">
                  <c:v>1.63110321512388</c:v>
                </c:pt>
                <c:pt idx="1536">
                  <c:v>1.6264111174859199</c:v>
                </c:pt>
                <c:pt idx="1537">
                  <c:v>1.6206707786494701</c:v>
                </c:pt>
                <c:pt idx="1538">
                  <c:v>1.61753710786149</c:v>
                </c:pt>
                <c:pt idx="1539">
                  <c:v>1.61308310051796</c:v>
                </c:pt>
                <c:pt idx="1540">
                  <c:v>1.6090901698687401</c:v>
                </c:pt>
                <c:pt idx="1541">
                  <c:v>1.60612004261549</c:v>
                </c:pt>
                <c:pt idx="1542">
                  <c:v>1.6019890357584801</c:v>
                </c:pt>
                <c:pt idx="1543">
                  <c:v>1.5976318409764201</c:v>
                </c:pt>
                <c:pt idx="1544">
                  <c:v>1.59412598897439</c:v>
                </c:pt>
                <c:pt idx="1545">
                  <c:v>1.5897915802581</c:v>
                </c:pt>
                <c:pt idx="1546">
                  <c:v>1.5864023248099799</c:v>
                </c:pt>
                <c:pt idx="1547">
                  <c:v>1.58279132269738</c:v>
                </c:pt>
                <c:pt idx="1548">
                  <c:v>1.5803660237427299</c:v>
                </c:pt>
                <c:pt idx="1549">
                  <c:v>1.5766266971205001</c:v>
                </c:pt>
                <c:pt idx="1550">
                  <c:v>1.5723933377282999</c:v>
                </c:pt>
                <c:pt idx="1551">
                  <c:v>1.56910760693181</c:v>
                </c:pt>
                <c:pt idx="1552">
                  <c:v>1.56473091656814</c:v>
                </c:pt>
                <c:pt idx="1553">
                  <c:v>1.5594558944482</c:v>
                </c:pt>
                <c:pt idx="1554">
                  <c:v>1.5549869743887801</c:v>
                </c:pt>
                <c:pt idx="1555">
                  <c:v>1.5496174886896401</c:v>
                </c:pt>
                <c:pt idx="1556">
                  <c:v>1.54641594179792</c:v>
                </c:pt>
                <c:pt idx="1557">
                  <c:v>1.54223092710932</c:v>
                </c:pt>
                <c:pt idx="1558">
                  <c:v>1.53832434608369</c:v>
                </c:pt>
                <c:pt idx="1559">
                  <c:v>1.53404170603368</c:v>
                </c:pt>
                <c:pt idx="1560">
                  <c:v>1.5293224631597699</c:v>
                </c:pt>
                <c:pt idx="1561">
                  <c:v>1.52578251859111</c:v>
                </c:pt>
                <c:pt idx="1562">
                  <c:v>1.5223034993287901</c:v>
                </c:pt>
                <c:pt idx="1563">
                  <c:v>1.5209552147390599</c:v>
                </c:pt>
                <c:pt idx="1564">
                  <c:v>1.5170062042378401</c:v>
                </c:pt>
                <c:pt idx="1565">
                  <c:v>1.5124905412240399</c:v>
                </c:pt>
                <c:pt idx="1566">
                  <c:v>1.5081236566142</c:v>
                </c:pt>
                <c:pt idx="1567">
                  <c:v>1.5041711647531799</c:v>
                </c:pt>
                <c:pt idx="1568">
                  <c:v>1.50036042902377</c:v>
                </c:pt>
                <c:pt idx="1569">
                  <c:v>1.49506884178521</c:v>
                </c:pt>
                <c:pt idx="1570">
                  <c:v>1.49047027848879</c:v>
                </c:pt>
                <c:pt idx="1571">
                  <c:v>1.4862700808103</c:v>
                </c:pt>
                <c:pt idx="1572">
                  <c:v>1.4828286614528401</c:v>
                </c:pt>
                <c:pt idx="1573">
                  <c:v>1.47884615952337</c:v>
                </c:pt>
                <c:pt idx="1574">
                  <c:v>1.47332695637525</c:v>
                </c:pt>
                <c:pt idx="1575">
                  <c:v>1.4685696706431499</c:v>
                </c:pt>
                <c:pt idx="1576">
                  <c:v>1.4655260219183099</c:v>
                </c:pt>
                <c:pt idx="1577">
                  <c:v>1.46199877388474</c:v>
                </c:pt>
                <c:pt idx="1578">
                  <c:v>1.4584189181684499</c:v>
                </c:pt>
                <c:pt idx="1579">
                  <c:v>1.4550969101011599</c:v>
                </c:pt>
                <c:pt idx="1580">
                  <c:v>1.4514190166983401</c:v>
                </c:pt>
                <c:pt idx="1581">
                  <c:v>1.44821676423295</c:v>
                </c:pt>
                <c:pt idx="1582">
                  <c:v>1.4443517809937001</c:v>
                </c:pt>
                <c:pt idx="1583">
                  <c:v>1.44000604046884</c:v>
                </c:pt>
                <c:pt idx="1584">
                  <c:v>1.43726611790017</c:v>
                </c:pt>
                <c:pt idx="1585">
                  <c:v>1.43548324029743</c:v>
                </c:pt>
                <c:pt idx="1586">
                  <c:v>1.43261645515005</c:v>
                </c:pt>
                <c:pt idx="1587">
                  <c:v>1.42939226850394</c:v>
                </c:pt>
                <c:pt idx="1588">
                  <c:v>1.42597489801556</c:v>
                </c:pt>
                <c:pt idx="1589">
                  <c:v>1.42433012610181</c:v>
                </c:pt>
                <c:pt idx="1590">
                  <c:v>1.4217633913769201</c:v>
                </c:pt>
                <c:pt idx="1591">
                  <c:v>1.4191905992340399</c:v>
                </c:pt>
                <c:pt idx="1592">
                  <c:v>1.41591598597683</c:v>
                </c:pt>
                <c:pt idx="1593">
                  <c:v>1.41374185933381</c:v>
                </c:pt>
                <c:pt idx="1594">
                  <c:v>1.40991784861291</c:v>
                </c:pt>
                <c:pt idx="1595">
                  <c:v>1.40665500766026</c:v>
                </c:pt>
                <c:pt idx="1596">
                  <c:v>1.4031619406803599</c:v>
                </c:pt>
                <c:pt idx="1597">
                  <c:v>1.3996254632468399</c:v>
                </c:pt>
                <c:pt idx="1598">
                  <c:v>1.3964459436069501</c:v>
                </c:pt>
                <c:pt idx="1599">
                  <c:v>1.39210080390335</c:v>
                </c:pt>
                <c:pt idx="1600">
                  <c:v>1.3895506160355</c:v>
                </c:pt>
                <c:pt idx="1601">
                  <c:v>1.3870868984427001</c:v>
                </c:pt>
                <c:pt idx="1602">
                  <c:v>1.3858380846948199</c:v>
                </c:pt>
                <c:pt idx="1603">
                  <c:v>1.38211430042337</c:v>
                </c:pt>
                <c:pt idx="1604">
                  <c:v>1.3782257727337801</c:v>
                </c:pt>
                <c:pt idx="1605">
                  <c:v>1.37499836632562</c:v>
                </c:pt>
                <c:pt idx="1606">
                  <c:v>1.3719217960668499</c:v>
                </c:pt>
                <c:pt idx="1607">
                  <c:v>1.3691167368767401</c:v>
                </c:pt>
                <c:pt idx="1608">
                  <c:v>1.3668010199871701</c:v>
                </c:pt>
                <c:pt idx="1609">
                  <c:v>1.3644165294314301</c:v>
                </c:pt>
                <c:pt idx="1610">
                  <c:v>1.3628052150143799</c:v>
                </c:pt>
                <c:pt idx="1611">
                  <c:v>1.3597125893064199</c:v>
                </c:pt>
                <c:pt idx="1612">
                  <c:v>1.35679558066651</c:v>
                </c:pt>
                <c:pt idx="1613">
                  <c:v>1.35355028385059</c:v>
                </c:pt>
                <c:pt idx="1614">
                  <c:v>1.34995568106752</c:v>
                </c:pt>
                <c:pt idx="1615">
                  <c:v>1.3480083278972199</c:v>
                </c:pt>
                <c:pt idx="1616">
                  <c:v>1.3464872007433699</c:v>
                </c:pt>
                <c:pt idx="1617">
                  <c:v>1.3426689236784299</c:v>
                </c:pt>
                <c:pt idx="1618">
                  <c:v>1.34024105881468</c:v>
                </c:pt>
                <c:pt idx="1619">
                  <c:v>1.3374538454654501</c:v>
                </c:pt>
                <c:pt idx="1620">
                  <c:v>1.3335541758359</c:v>
                </c:pt>
                <c:pt idx="1621">
                  <c:v>1.3314655027056399</c:v>
                </c:pt>
                <c:pt idx="1622">
                  <c:v>1.3282295446741901</c:v>
                </c:pt>
                <c:pt idx="1623">
                  <c:v>1.3257804482492199</c:v>
                </c:pt>
                <c:pt idx="1624">
                  <c:v>1.32345925701545</c:v>
                </c:pt>
                <c:pt idx="1625">
                  <c:v>1.32099385502475</c:v>
                </c:pt>
                <c:pt idx="1626">
                  <c:v>1.3179066532558099</c:v>
                </c:pt>
                <c:pt idx="1627">
                  <c:v>1.3167280595175099</c:v>
                </c:pt>
                <c:pt idx="1628">
                  <c:v>1.3141678330219799</c:v>
                </c:pt>
                <c:pt idx="1629">
                  <c:v>1.3119919037321499</c:v>
                </c:pt>
                <c:pt idx="1630">
                  <c:v>1.3084962232959201</c:v>
                </c:pt>
                <c:pt idx="1631">
                  <c:v>1.3056123316142101</c:v>
                </c:pt>
                <c:pt idx="1632">
                  <c:v>1.30329932914266</c:v>
                </c:pt>
                <c:pt idx="1633">
                  <c:v>1.3017144483677701</c:v>
                </c:pt>
                <c:pt idx="1634">
                  <c:v>1.29917832649595</c:v>
                </c:pt>
                <c:pt idx="1635">
                  <c:v>1.29651322660938</c:v>
                </c:pt>
                <c:pt idx="1636">
                  <c:v>1.29313987402827</c:v>
                </c:pt>
                <c:pt idx="1637">
                  <c:v>1.2910720791232499</c:v>
                </c:pt>
                <c:pt idx="1638">
                  <c:v>1.28821534788175</c:v>
                </c:pt>
                <c:pt idx="1639">
                  <c:v>1.2859616860513701</c:v>
                </c:pt>
                <c:pt idx="1640">
                  <c:v>1.2837598446195</c:v>
                </c:pt>
                <c:pt idx="1641">
                  <c:v>1.2823146855902501</c:v>
                </c:pt>
                <c:pt idx="1642">
                  <c:v>1.2802274429559899</c:v>
                </c:pt>
                <c:pt idx="1643">
                  <c:v>1.2772474246010601</c:v>
                </c:pt>
                <c:pt idx="1644">
                  <c:v>1.27548571315103</c:v>
                </c:pt>
                <c:pt idx="1645">
                  <c:v>1.2717977294002101</c:v>
                </c:pt>
                <c:pt idx="1646">
                  <c:v>1.26946124644233</c:v>
                </c:pt>
                <c:pt idx="1647">
                  <c:v>1.2671382499538999</c:v>
                </c:pt>
                <c:pt idx="1648">
                  <c:v>1.2650007567322501</c:v>
                </c:pt>
                <c:pt idx="1649">
                  <c:v>1.2618865358579601</c:v>
                </c:pt>
                <c:pt idx="1650">
                  <c:v>1.2603608263742401</c:v>
                </c:pt>
                <c:pt idx="1651">
                  <c:v>1.25742937824123</c:v>
                </c:pt>
                <c:pt idx="1652">
                  <c:v>1.25465604162519</c:v>
                </c:pt>
                <c:pt idx="1653">
                  <c:v>1.25158464306099</c:v>
                </c:pt>
                <c:pt idx="1654">
                  <c:v>1.2487890709563301</c:v>
                </c:pt>
                <c:pt idx="1655">
                  <c:v>1.24652406591423</c:v>
                </c:pt>
                <c:pt idx="1656">
                  <c:v>1.2437441865796199</c:v>
                </c:pt>
                <c:pt idx="1657">
                  <c:v>1.24122520871803</c:v>
                </c:pt>
                <c:pt idx="1658">
                  <c:v>1.2382563378667599</c:v>
                </c:pt>
                <c:pt idx="1659">
                  <c:v>1.2356198752799401</c:v>
                </c:pt>
                <c:pt idx="1660">
                  <c:v>1.2331342050393399</c:v>
                </c:pt>
                <c:pt idx="1661">
                  <c:v>1.22955246669996</c:v>
                </c:pt>
                <c:pt idx="1662">
                  <c:v>1.2273609577617799</c:v>
                </c:pt>
                <c:pt idx="1663">
                  <c:v>1.22432819056204</c:v>
                </c:pt>
                <c:pt idx="1664">
                  <c:v>1.2229827869941701</c:v>
                </c:pt>
                <c:pt idx="1665">
                  <c:v>1.2207793150409401</c:v>
                </c:pt>
                <c:pt idx="1666">
                  <c:v>1.21804243496231</c:v>
                </c:pt>
                <c:pt idx="1667">
                  <c:v>1.21706918689015</c:v>
                </c:pt>
                <c:pt idx="1668">
                  <c:v>1.2140838679696799</c:v>
                </c:pt>
                <c:pt idx="1669">
                  <c:v>1.2122076081236399</c:v>
                </c:pt>
                <c:pt idx="1670">
                  <c:v>1.20905908833255</c:v>
                </c:pt>
                <c:pt idx="1671">
                  <c:v>1.2068631985765399</c:v>
                </c:pt>
                <c:pt idx="1672">
                  <c:v>1.2036415382629699</c:v>
                </c:pt>
                <c:pt idx="1673">
                  <c:v>1.2006350439025</c:v>
                </c:pt>
                <c:pt idx="1674">
                  <c:v>1.1983301554857999</c:v>
                </c:pt>
                <c:pt idx="1675">
                  <c:v>1.19484062034211</c:v>
                </c:pt>
                <c:pt idx="1676">
                  <c:v>1.18974959718008</c:v>
                </c:pt>
                <c:pt idx="1677">
                  <c:v>1.1858266907600099</c:v>
                </c:pt>
                <c:pt idx="1678">
                  <c:v>1.18233182144954</c:v>
                </c:pt>
                <c:pt idx="1679">
                  <c:v>1.17937098896661</c:v>
                </c:pt>
                <c:pt idx="1680">
                  <c:v>1.17427587272477</c:v>
                </c:pt>
                <c:pt idx="1681">
                  <c:v>1.1710102032669401</c:v>
                </c:pt>
                <c:pt idx="1682">
                  <c:v>1.168377576937</c:v>
                </c:pt>
                <c:pt idx="1683">
                  <c:v>1.16554686658856</c:v>
                </c:pt>
                <c:pt idx="1684">
                  <c:v>1.1629840861101199</c:v>
                </c:pt>
                <c:pt idx="1685">
                  <c:v>1.1599580717828699</c:v>
                </c:pt>
                <c:pt idx="1686">
                  <c:v>1.15831095999873</c:v>
                </c:pt>
                <c:pt idx="1687">
                  <c:v>1.15655413733544</c:v>
                </c:pt>
                <c:pt idx="1688">
                  <c:v>1.15478768367859</c:v>
                </c:pt>
                <c:pt idx="1689">
                  <c:v>1.15272431744828</c:v>
                </c:pt>
                <c:pt idx="1690">
                  <c:v>1.1503469803236399</c:v>
                </c:pt>
                <c:pt idx="1691">
                  <c:v>1.1473021326341499</c:v>
                </c:pt>
                <c:pt idx="1692">
                  <c:v>1.1447932251720301</c:v>
                </c:pt>
                <c:pt idx="1693">
                  <c:v>1.1408819890767099</c:v>
                </c:pt>
                <c:pt idx="1694">
                  <c:v>1.1378121582363201</c:v>
                </c:pt>
                <c:pt idx="1695">
                  <c:v>1.1346619116272301</c:v>
                </c:pt>
                <c:pt idx="1696">
                  <c:v>1.1311879609650699</c:v>
                </c:pt>
                <c:pt idx="1697">
                  <c:v>1.1271774356814599</c:v>
                </c:pt>
                <c:pt idx="1698">
                  <c:v>1.1246164152118601</c:v>
                </c:pt>
                <c:pt idx="1699">
                  <c:v>1.1205992007057799</c:v>
                </c:pt>
                <c:pt idx="1700">
                  <c:v>1.1180481420145301</c:v>
                </c:pt>
                <c:pt idx="1701">
                  <c:v>1.1161118834202799</c:v>
                </c:pt>
                <c:pt idx="1702">
                  <c:v>1.1144603284752299</c:v>
                </c:pt>
                <c:pt idx="1703">
                  <c:v>1.1119578780224999</c:v>
                </c:pt>
                <c:pt idx="1704">
                  <c:v>1.1107092004929999</c:v>
                </c:pt>
                <c:pt idx="1705">
                  <c:v>1.1079614962148501</c:v>
                </c:pt>
                <c:pt idx="1706">
                  <c:v>1.1056204637351801</c:v>
                </c:pt>
                <c:pt idx="1707">
                  <c:v>1.1034461256571699</c:v>
                </c:pt>
                <c:pt idx="1708">
                  <c:v>1.1007017729992099</c:v>
                </c:pt>
                <c:pt idx="1709">
                  <c:v>1.09687527115622</c:v>
                </c:pt>
                <c:pt idx="1710">
                  <c:v>1.09507881609729</c:v>
                </c:pt>
                <c:pt idx="1711">
                  <c:v>1.0920129773779601</c:v>
                </c:pt>
                <c:pt idx="1712">
                  <c:v>1.0894150986496101</c:v>
                </c:pt>
                <c:pt idx="1713">
                  <c:v>1.0866938068632499</c:v>
                </c:pt>
                <c:pt idx="1714">
                  <c:v>1.08415980290624</c:v>
                </c:pt>
                <c:pt idx="1715">
                  <c:v>1.08024665736445</c:v>
                </c:pt>
                <c:pt idx="1716">
                  <c:v>1.07688610241529</c:v>
                </c:pt>
                <c:pt idx="1717">
                  <c:v>1.0719396999934001</c:v>
                </c:pt>
                <c:pt idx="1718">
                  <c:v>1.0689518797762501</c:v>
                </c:pt>
                <c:pt idx="1719">
                  <c:v>1.06560386580531</c:v>
                </c:pt>
                <c:pt idx="1720">
                  <c:v>1.06231362063937</c:v>
                </c:pt>
                <c:pt idx="1721">
                  <c:v>1.0588094910041299</c:v>
                </c:pt>
                <c:pt idx="1722">
                  <c:v>1.0563190486438401</c:v>
                </c:pt>
                <c:pt idx="1723">
                  <c:v>1.0529129679772899</c:v>
                </c:pt>
                <c:pt idx="1724">
                  <c:v>1.0503295791508001</c:v>
                </c:pt>
                <c:pt idx="1725">
                  <c:v>1.04752208121489</c:v>
                </c:pt>
                <c:pt idx="1726">
                  <c:v>1.0454030384478601</c:v>
                </c:pt>
                <c:pt idx="1727">
                  <c:v>1.0421535214476201</c:v>
                </c:pt>
                <c:pt idx="1728">
                  <c:v>1.0404188802274701</c:v>
                </c:pt>
                <c:pt idx="1729">
                  <c:v>1.03704629956669</c:v>
                </c:pt>
                <c:pt idx="1730">
                  <c:v>1.0336318538900999</c:v>
                </c:pt>
                <c:pt idx="1731">
                  <c:v>1.02979269365596</c:v>
                </c:pt>
                <c:pt idx="1732">
                  <c:v>1.02654657084594</c:v>
                </c:pt>
                <c:pt idx="1733">
                  <c:v>1.0224579181132301</c:v>
                </c:pt>
                <c:pt idx="1734">
                  <c:v>1.01837581217494</c:v>
                </c:pt>
                <c:pt idx="1735">
                  <c:v>1.01639926396272</c:v>
                </c:pt>
                <c:pt idx="1736">
                  <c:v>1.01356655729572</c:v>
                </c:pt>
                <c:pt idx="1737">
                  <c:v>1.0108967296906799</c:v>
                </c:pt>
                <c:pt idx="1738">
                  <c:v>1.0083564870425601</c:v>
                </c:pt>
                <c:pt idx="1739">
                  <c:v>1.0055712323299799</c:v>
                </c:pt>
                <c:pt idx="1740">
                  <c:v>1.00327431695341</c:v>
                </c:pt>
                <c:pt idx="1741">
                  <c:v>0.99996539028862097</c:v>
                </c:pt>
                <c:pt idx="1742">
                  <c:v>0.998409038940827</c:v>
                </c:pt>
                <c:pt idx="1743">
                  <c:v>0.99558120987340704</c:v>
                </c:pt>
                <c:pt idx="1744">
                  <c:v>0.99355376997000899</c:v>
                </c:pt>
                <c:pt idx="1745">
                  <c:v>0.99075935099449697</c:v>
                </c:pt>
                <c:pt idx="1746">
                  <c:v>0.98866241674294797</c:v>
                </c:pt>
                <c:pt idx="1747">
                  <c:v>0.987337010539867</c:v>
                </c:pt>
                <c:pt idx="1748">
                  <c:v>0.98551352636523404</c:v>
                </c:pt>
                <c:pt idx="1749">
                  <c:v>0.98463275131941497</c:v>
                </c:pt>
                <c:pt idx="1750">
                  <c:v>0.98294921320159101</c:v>
                </c:pt>
                <c:pt idx="1751">
                  <c:v>0.98236404073309802</c:v>
                </c:pt>
                <c:pt idx="1752">
                  <c:v>0.98052240424009696</c:v>
                </c:pt>
                <c:pt idx="1753">
                  <c:v>0.98005233119667301</c:v>
                </c:pt>
                <c:pt idx="1754">
                  <c:v>0.97841591762734503</c:v>
                </c:pt>
                <c:pt idx="1755">
                  <c:v>0.97733727414452498</c:v>
                </c:pt>
                <c:pt idx="1756">
                  <c:v>0.97536863991703804</c:v>
                </c:pt>
                <c:pt idx="1757">
                  <c:v>0.97424821334577805</c:v>
                </c:pt>
                <c:pt idx="1758">
                  <c:v>0.97189864343249399</c:v>
                </c:pt>
                <c:pt idx="1759">
                  <c:v>0.968928504031912</c:v>
                </c:pt>
                <c:pt idx="1760">
                  <c:v>0.96561759458184204</c:v>
                </c:pt>
                <c:pt idx="1761">
                  <c:v>0.96363133701758696</c:v>
                </c:pt>
                <c:pt idx="1762">
                  <c:v>0.96138166739123498</c:v>
                </c:pt>
                <c:pt idx="1763">
                  <c:v>0.95656889623261898</c:v>
                </c:pt>
                <c:pt idx="1764">
                  <c:v>0.95369349688036498</c:v>
                </c:pt>
                <c:pt idx="1765">
                  <c:v>0.94982593599275</c:v>
                </c:pt>
                <c:pt idx="1766">
                  <c:v>0.94623197822147298</c:v>
                </c:pt>
                <c:pt idx="1767">
                  <c:v>0.94264660687692603</c:v>
                </c:pt>
                <c:pt idx="1768">
                  <c:v>0.939137779043827</c:v>
                </c:pt>
                <c:pt idx="1769">
                  <c:v>0.93647016715308296</c:v>
                </c:pt>
                <c:pt idx="1770">
                  <c:v>0.93253521862914601</c:v>
                </c:pt>
                <c:pt idx="1771">
                  <c:v>0.92834957065586798</c:v>
                </c:pt>
                <c:pt idx="1772">
                  <c:v>0.92519474263399104</c:v>
                </c:pt>
                <c:pt idx="1773">
                  <c:v>0.92167903155543696</c:v>
                </c:pt>
                <c:pt idx="1774">
                  <c:v>0.918079129468925</c:v>
                </c:pt>
                <c:pt idx="1775">
                  <c:v>0.91580938255186095</c:v>
                </c:pt>
                <c:pt idx="1776">
                  <c:v>0.91335391137167898</c:v>
                </c:pt>
                <c:pt idx="1777">
                  <c:v>0.90987482432826405</c:v>
                </c:pt>
                <c:pt idx="1778">
                  <c:v>0.90664798112828704</c:v>
                </c:pt>
                <c:pt idx="1779">
                  <c:v>0.90383791972745997</c:v>
                </c:pt>
                <c:pt idx="1780">
                  <c:v>0.90198358017314595</c:v>
                </c:pt>
                <c:pt idx="1781">
                  <c:v>0.89919198499041997</c:v>
                </c:pt>
                <c:pt idx="1782">
                  <c:v>0.89678929049607303</c:v>
                </c:pt>
                <c:pt idx="1783">
                  <c:v>0.89497618878103802</c:v>
                </c:pt>
                <c:pt idx="1784">
                  <c:v>0.89246615387466799</c:v>
                </c:pt>
                <c:pt idx="1785">
                  <c:v>0.89116769577004296</c:v>
                </c:pt>
                <c:pt idx="1786">
                  <c:v>0.88971356637159904</c:v>
                </c:pt>
                <c:pt idx="1787">
                  <c:v>0.88766539646431197</c:v>
                </c:pt>
                <c:pt idx="1788">
                  <c:v>0.885019625932014</c:v>
                </c:pt>
                <c:pt idx="1789">
                  <c:v>0.88231699602731095</c:v>
                </c:pt>
                <c:pt idx="1790">
                  <c:v>0.87922698847856295</c:v>
                </c:pt>
                <c:pt idx="1791">
                  <c:v>0.87729461063089698</c:v>
                </c:pt>
                <c:pt idx="1792">
                  <c:v>0.87347168184021595</c:v>
                </c:pt>
                <c:pt idx="1793">
                  <c:v>0.87183325719433102</c:v>
                </c:pt>
                <c:pt idx="1794">
                  <c:v>0.87036732939233497</c:v>
                </c:pt>
                <c:pt idx="1795">
                  <c:v>0.86771548612927296</c:v>
                </c:pt>
                <c:pt idx="1796">
                  <c:v>0.86518825117617504</c:v>
                </c:pt>
                <c:pt idx="1797">
                  <c:v>0.86193938013125404</c:v>
                </c:pt>
                <c:pt idx="1798">
                  <c:v>0.85866746733048205</c:v>
                </c:pt>
                <c:pt idx="1799">
                  <c:v>0.85639154013410301</c:v>
                </c:pt>
                <c:pt idx="1800">
                  <c:v>0.85295802350195904</c:v>
                </c:pt>
                <c:pt idx="1801">
                  <c:v>0.85011510325405504</c:v>
                </c:pt>
                <c:pt idx="1802">
                  <c:v>0.84638675674532304</c:v>
                </c:pt>
                <c:pt idx="1803">
                  <c:v>0.84378617921775001</c:v>
                </c:pt>
                <c:pt idx="1804">
                  <c:v>0.84056683811833399</c:v>
                </c:pt>
                <c:pt idx="1805">
                  <c:v>0.83780051665158495</c:v>
                </c:pt>
                <c:pt idx="1806">
                  <c:v>0.83585305662204001</c:v>
                </c:pt>
                <c:pt idx="1807">
                  <c:v>0.83271857838888097</c:v>
                </c:pt>
                <c:pt idx="1808">
                  <c:v>0.82917973192530203</c:v>
                </c:pt>
                <c:pt idx="1809">
                  <c:v>0.82583135781444506</c:v>
                </c:pt>
                <c:pt idx="1810">
                  <c:v>0.824389664256446</c:v>
                </c:pt>
                <c:pt idx="1811">
                  <c:v>0.82196576027920099</c:v>
                </c:pt>
                <c:pt idx="1812">
                  <c:v>0.81854533110219696</c:v>
                </c:pt>
                <c:pt idx="1813">
                  <c:v>0.81571421685965695</c:v>
                </c:pt>
                <c:pt idx="1814">
                  <c:v>0.81257663805942504</c:v>
                </c:pt>
                <c:pt idx="1815">
                  <c:v>0.80925578793567399</c:v>
                </c:pt>
                <c:pt idx="1816">
                  <c:v>0.80546543008211902</c:v>
                </c:pt>
                <c:pt idx="1817">
                  <c:v>0.80350401414970896</c:v>
                </c:pt>
                <c:pt idx="1818">
                  <c:v>0.80026296179553003</c:v>
                </c:pt>
                <c:pt idx="1819">
                  <c:v>0.79835655438518704</c:v>
                </c:pt>
                <c:pt idx="1820">
                  <c:v>0.79559988268862303</c:v>
                </c:pt>
                <c:pt idx="1821">
                  <c:v>0.79329235998872905</c:v>
                </c:pt>
                <c:pt idx="1822">
                  <c:v>0.79051051149232499</c:v>
                </c:pt>
                <c:pt idx="1823">
                  <c:v>0.78703173029162998</c:v>
                </c:pt>
                <c:pt idx="1824">
                  <c:v>0.78455547689937999</c:v>
                </c:pt>
                <c:pt idx="1825">
                  <c:v>0.78196536287522</c:v>
                </c:pt>
                <c:pt idx="1826">
                  <c:v>0.77976421735212997</c:v>
                </c:pt>
                <c:pt idx="1827">
                  <c:v>0.77875616691879901</c:v>
                </c:pt>
                <c:pt idx="1828">
                  <c:v>0.77643199958177</c:v>
                </c:pt>
                <c:pt idx="1829">
                  <c:v>0.77418976277277496</c:v>
                </c:pt>
                <c:pt idx="1830">
                  <c:v>0.77319453592058496</c:v>
                </c:pt>
                <c:pt idx="1831">
                  <c:v>0.77114331156715898</c:v>
                </c:pt>
                <c:pt idx="1832">
                  <c:v>0.76945008633717504</c:v>
                </c:pt>
                <c:pt idx="1833">
                  <c:v>0.76736345241915704</c:v>
                </c:pt>
                <c:pt idx="1834">
                  <c:v>0.76616979230337701</c:v>
                </c:pt>
                <c:pt idx="1835">
                  <c:v>0.76483516168226495</c:v>
                </c:pt>
                <c:pt idx="1836">
                  <c:v>0.76293779483510304</c:v>
                </c:pt>
                <c:pt idx="1837">
                  <c:v>0.76127111106747203</c:v>
                </c:pt>
                <c:pt idx="1838">
                  <c:v>0.75899179624352597</c:v>
                </c:pt>
                <c:pt idx="1839">
                  <c:v>0.75767658619984302</c:v>
                </c:pt>
                <c:pt idx="1840">
                  <c:v>0.75497210424479899</c:v>
                </c:pt>
                <c:pt idx="1841">
                  <c:v>0.75313861770569002</c:v>
                </c:pt>
                <c:pt idx="1842">
                  <c:v>0.75085003861979505</c:v>
                </c:pt>
                <c:pt idx="1843">
                  <c:v>0.74793711369284499</c:v>
                </c:pt>
                <c:pt idx="1844">
                  <c:v>0.74648172650064404</c:v>
                </c:pt>
                <c:pt idx="1845">
                  <c:v>0.74438476882419702</c:v>
                </c:pt>
                <c:pt idx="1846">
                  <c:v>0.74177542586936196</c:v>
                </c:pt>
                <c:pt idx="1847">
                  <c:v>0.73905979846819603</c:v>
                </c:pt>
                <c:pt idx="1848">
                  <c:v>0.73578967874823797</c:v>
                </c:pt>
                <c:pt idx="1849">
                  <c:v>0.73311802365842005</c:v>
                </c:pt>
                <c:pt idx="1850">
                  <c:v>0.73015470598710197</c:v>
                </c:pt>
                <c:pt idx="1851">
                  <c:v>0.726326106484946</c:v>
                </c:pt>
                <c:pt idx="1852">
                  <c:v>0.72438999207646104</c:v>
                </c:pt>
                <c:pt idx="1853">
                  <c:v>0.720591712677077</c:v>
                </c:pt>
                <c:pt idx="1854">
                  <c:v>0.71955592339608998</c:v>
                </c:pt>
                <c:pt idx="1855">
                  <c:v>0.71674359253334896</c:v>
                </c:pt>
                <c:pt idx="1856">
                  <c:v>0.71412568446591795</c:v>
                </c:pt>
                <c:pt idx="1857">
                  <c:v>0.71154750501581698</c:v>
                </c:pt>
                <c:pt idx="1858">
                  <c:v>0.70835685393293402</c:v>
                </c:pt>
                <c:pt idx="1859">
                  <c:v>0.70621568695278603</c:v>
                </c:pt>
                <c:pt idx="1860">
                  <c:v>0.70367792438619603</c:v>
                </c:pt>
                <c:pt idx="1861">
                  <c:v>0.70223068337234995</c:v>
                </c:pt>
                <c:pt idx="1862">
                  <c:v>0.70081373134813196</c:v>
                </c:pt>
                <c:pt idx="1863">
                  <c:v>0.69736805611859398</c:v>
                </c:pt>
                <c:pt idx="1864">
                  <c:v>0.695173963048206</c:v>
                </c:pt>
                <c:pt idx="1865">
                  <c:v>0.693442764111872</c:v>
                </c:pt>
                <c:pt idx="1866">
                  <c:v>0.68984566275410797</c:v>
                </c:pt>
                <c:pt idx="1867">
                  <c:v>0.68749869794729002</c:v>
                </c:pt>
                <c:pt idx="1868">
                  <c:v>0.68524512091950496</c:v>
                </c:pt>
                <c:pt idx="1869">
                  <c:v>0.68280334774454299</c:v>
                </c:pt>
                <c:pt idx="1870">
                  <c:v>0.68020809656853898</c:v>
                </c:pt>
                <c:pt idx="1871">
                  <c:v>0.67760685175684998</c:v>
                </c:pt>
                <c:pt idx="1872">
                  <c:v>0.67544650204665402</c:v>
                </c:pt>
                <c:pt idx="1873">
                  <c:v>0.67287559553814802</c:v>
                </c:pt>
                <c:pt idx="1874">
                  <c:v>0.66962715060365596</c:v>
                </c:pt>
                <c:pt idx="1875">
                  <c:v>0.66732156928264996</c:v>
                </c:pt>
                <c:pt idx="1876">
                  <c:v>0.66494869532195999</c:v>
                </c:pt>
                <c:pt idx="1877">
                  <c:v>0.66403176997886104</c:v>
                </c:pt>
                <c:pt idx="1878">
                  <c:v>0.66124467244072205</c:v>
                </c:pt>
                <c:pt idx="1879">
                  <c:v>0.65986576732402402</c:v>
                </c:pt>
                <c:pt idx="1880">
                  <c:v>0.65806918798166303</c:v>
                </c:pt>
                <c:pt idx="1881">
                  <c:v>0.65602829026215004</c:v>
                </c:pt>
                <c:pt idx="1882">
                  <c:v>0.65417119756349595</c:v>
                </c:pt>
                <c:pt idx="1883">
                  <c:v>0.651500813084819</c:v>
                </c:pt>
                <c:pt idx="1884">
                  <c:v>0.64912545246602704</c:v>
                </c:pt>
                <c:pt idx="1885">
                  <c:v>0.64700885968983701</c:v>
                </c:pt>
                <c:pt idx="1886">
                  <c:v>0.64605621707120398</c:v>
                </c:pt>
                <c:pt idx="1887">
                  <c:v>0.64351969657196095</c:v>
                </c:pt>
                <c:pt idx="1888">
                  <c:v>0.64215693613479896</c:v>
                </c:pt>
                <c:pt idx="1889">
                  <c:v>0.63973292984812202</c:v>
                </c:pt>
                <c:pt idx="1890">
                  <c:v>0.63788503763673599</c:v>
                </c:pt>
                <c:pt idx="1891">
                  <c:v>0.63783098240189295</c:v>
                </c:pt>
                <c:pt idx="1892">
                  <c:v>0.63527926682147695</c:v>
                </c:pt>
                <c:pt idx="1893">
                  <c:v>0.63458343660387695</c:v>
                </c:pt>
                <c:pt idx="1894">
                  <c:v>0.63279544004774702</c:v>
                </c:pt>
                <c:pt idx="1895">
                  <c:v>0.63246659485928602</c:v>
                </c:pt>
                <c:pt idx="1896">
                  <c:v>0.63169953878054796</c:v>
                </c:pt>
                <c:pt idx="1897">
                  <c:v>0.631440003037539</c:v>
                </c:pt>
                <c:pt idx="1898">
                  <c:v>0.63009742112887601</c:v>
                </c:pt>
                <c:pt idx="1899">
                  <c:v>0.62853599480733302</c:v>
                </c:pt>
                <c:pt idx="1900">
                  <c:v>0.62824110843601</c:v>
                </c:pt>
                <c:pt idx="1901">
                  <c:v>0.62563068883315698</c:v>
                </c:pt>
                <c:pt idx="1902">
                  <c:v>0.624791902187668</c:v>
                </c:pt>
                <c:pt idx="1903">
                  <c:v>0.62341432662264795</c:v>
                </c:pt>
                <c:pt idx="1904">
                  <c:v>0.62278547685680197</c:v>
                </c:pt>
                <c:pt idx="1905">
                  <c:v>0.62201064494622205</c:v>
                </c:pt>
                <c:pt idx="1906">
                  <c:v>0.62161720009162102</c:v>
                </c:pt>
                <c:pt idx="1907">
                  <c:v>0.62201445684003598</c:v>
                </c:pt>
                <c:pt idx="1908">
                  <c:v>0.62114131306367304</c:v>
                </c:pt>
                <c:pt idx="1909">
                  <c:v>0.61957533673780296</c:v>
                </c:pt>
                <c:pt idx="1910">
                  <c:v>0.61741419176165802</c:v>
                </c:pt>
                <c:pt idx="1911">
                  <c:v>0.61706133667386098</c:v>
                </c:pt>
                <c:pt idx="1912">
                  <c:v>0.61659551688208702</c:v>
                </c:pt>
                <c:pt idx="1913">
                  <c:v>0.61679512760584398</c:v>
                </c:pt>
                <c:pt idx="1914">
                  <c:v>0.61667303989996303</c:v>
                </c:pt>
                <c:pt idx="1915">
                  <c:v>0.61578222046484099</c:v>
                </c:pt>
                <c:pt idx="1916">
                  <c:v>0.61496729381294701</c:v>
                </c:pt>
                <c:pt idx="1917">
                  <c:v>0.61450040366599101</c:v>
                </c:pt>
                <c:pt idx="1918">
                  <c:v>0.61478420660366995</c:v>
                </c:pt>
                <c:pt idx="1919">
                  <c:v>0.614188537673239</c:v>
                </c:pt>
                <c:pt idx="1920">
                  <c:v>0.61352726771254396</c:v>
                </c:pt>
                <c:pt idx="1921">
                  <c:v>0.613013195288026</c:v>
                </c:pt>
                <c:pt idx="1922">
                  <c:v>0.61219560322644895</c:v>
                </c:pt>
                <c:pt idx="1923">
                  <c:v>0.61117173144445402</c:v>
                </c:pt>
                <c:pt idx="1924">
                  <c:v>0.60937052174237505</c:v>
                </c:pt>
                <c:pt idx="1925">
                  <c:v>0.60832244379152101</c:v>
                </c:pt>
                <c:pt idx="1926">
                  <c:v>0.60778685132324295</c:v>
                </c:pt>
                <c:pt idx="1927">
                  <c:v>0.60665715701452105</c:v>
                </c:pt>
                <c:pt idx="1928">
                  <c:v>0.60623039691333802</c:v>
                </c:pt>
                <c:pt idx="1929">
                  <c:v>0.60535076718827596</c:v>
                </c:pt>
                <c:pt idx="1930">
                  <c:v>0.60554463732970498</c:v>
                </c:pt>
                <c:pt idx="1931">
                  <c:v>0.60470738004203195</c:v>
                </c:pt>
                <c:pt idx="1932">
                  <c:v>0.60460130883828</c:v>
                </c:pt>
                <c:pt idx="1933">
                  <c:v>0.60309894697482802</c:v>
                </c:pt>
                <c:pt idx="1934">
                  <c:v>0.60295873693769597</c:v>
                </c:pt>
                <c:pt idx="1935">
                  <c:v>0.60170124455864504</c:v>
                </c:pt>
                <c:pt idx="1936">
                  <c:v>0.60094336293001105</c:v>
                </c:pt>
                <c:pt idx="1937">
                  <c:v>0.60041782483481898</c:v>
                </c:pt>
                <c:pt idx="1938">
                  <c:v>0.59969190325736998</c:v>
                </c:pt>
                <c:pt idx="1939">
                  <c:v>0.59961943762327596</c:v>
                </c:pt>
                <c:pt idx="1940">
                  <c:v>0.59969785360191696</c:v>
                </c:pt>
                <c:pt idx="1941">
                  <c:v>0.59868809896571895</c:v>
                </c:pt>
                <c:pt idx="1942">
                  <c:v>0.59786894638569799</c:v>
                </c:pt>
                <c:pt idx="1943">
                  <c:v>0.59674428246628797</c:v>
                </c:pt>
                <c:pt idx="1944">
                  <c:v>0.59557255337931803</c:v>
                </c:pt>
                <c:pt idx="1945">
                  <c:v>0.59449974637643599</c:v>
                </c:pt>
                <c:pt idx="1946">
                  <c:v>0.59253827140048898</c:v>
                </c:pt>
                <c:pt idx="1947">
                  <c:v>0.59144656909594295</c:v>
                </c:pt>
                <c:pt idx="1948">
                  <c:v>0.58978010067905995</c:v>
                </c:pt>
                <c:pt idx="1949">
                  <c:v>0.58738260219874805</c:v>
                </c:pt>
                <c:pt idx="1950">
                  <c:v>0.58538000950390001</c:v>
                </c:pt>
                <c:pt idx="1951">
                  <c:v>0.58351595305640103</c:v>
                </c:pt>
                <c:pt idx="1952">
                  <c:v>0.58231738791246002</c:v>
                </c:pt>
                <c:pt idx="1953">
                  <c:v>0.58089547990483803</c:v>
                </c:pt>
                <c:pt idx="1954">
                  <c:v>0.57930417049986804</c:v>
                </c:pt>
                <c:pt idx="1955">
                  <c:v>0.578170955481629</c:v>
                </c:pt>
                <c:pt idx="1956">
                  <c:v>0.577472699367646</c:v>
                </c:pt>
                <c:pt idx="1957">
                  <c:v>0.57576398284183194</c:v>
                </c:pt>
                <c:pt idx="1958">
                  <c:v>0.57456430878343701</c:v>
                </c:pt>
                <c:pt idx="1959">
                  <c:v>0.57317028855593699</c:v>
                </c:pt>
                <c:pt idx="1960">
                  <c:v>0.572047375079204</c:v>
                </c:pt>
                <c:pt idx="1961">
                  <c:v>0.57014337341532895</c:v>
                </c:pt>
                <c:pt idx="1962">
                  <c:v>0.56884819327952596</c:v>
                </c:pt>
                <c:pt idx="1963">
                  <c:v>0.56801306007378305</c:v>
                </c:pt>
                <c:pt idx="1964">
                  <c:v>0.56800358099183101</c:v>
                </c:pt>
                <c:pt idx="1965">
                  <c:v>0.56740107285716102</c:v>
                </c:pt>
                <c:pt idx="1966">
                  <c:v>0.56766688196907999</c:v>
                </c:pt>
                <c:pt idx="1967">
                  <c:v>0.56623554591427305</c:v>
                </c:pt>
                <c:pt idx="1968">
                  <c:v>0.566267524571896</c:v>
                </c:pt>
                <c:pt idx="1969">
                  <c:v>0.56636903956516804</c:v>
                </c:pt>
                <c:pt idx="1970">
                  <c:v>0.566527352454961</c:v>
                </c:pt>
                <c:pt idx="1971">
                  <c:v>0.56666095649961601</c:v>
                </c:pt>
                <c:pt idx="1972">
                  <c:v>0.56737437834857996</c:v>
                </c:pt>
                <c:pt idx="1973">
                  <c:v>0.56585070140238103</c:v>
                </c:pt>
                <c:pt idx="1974">
                  <c:v>0.56557763948121198</c:v>
                </c:pt>
                <c:pt idx="1975">
                  <c:v>0.56438379084729995</c:v>
                </c:pt>
                <c:pt idx="1976">
                  <c:v>0.56338300833881905</c:v>
                </c:pt>
                <c:pt idx="1977">
                  <c:v>0.56193147295935597</c:v>
                </c:pt>
                <c:pt idx="1978">
                  <c:v>0.56054735252466104</c:v>
                </c:pt>
                <c:pt idx="1979">
                  <c:v>0.55927367079624601</c:v>
                </c:pt>
                <c:pt idx="1980">
                  <c:v>0.55819977200724902</c:v>
                </c:pt>
                <c:pt idx="1981">
                  <c:v>0.55781298736991802</c:v>
                </c:pt>
                <c:pt idx="1982">
                  <c:v>0.55740315138553798</c:v>
                </c:pt>
                <c:pt idx="1983">
                  <c:v>0.55728277135962201</c:v>
                </c:pt>
                <c:pt idx="1984">
                  <c:v>0.55701195311232898</c:v>
                </c:pt>
                <c:pt idx="1985">
                  <c:v>0.55509425201552098</c:v>
                </c:pt>
                <c:pt idx="1986">
                  <c:v>0.55551100474012105</c:v>
                </c:pt>
                <c:pt idx="1987">
                  <c:v>0.55460355071886303</c:v>
                </c:pt>
                <c:pt idx="1988">
                  <c:v>0.55424294849174205</c:v>
                </c:pt>
                <c:pt idx="1989">
                  <c:v>0.55385089985452496</c:v>
                </c:pt>
                <c:pt idx="1990">
                  <c:v>0.55349928463477405</c:v>
                </c:pt>
                <c:pt idx="1991">
                  <c:v>0.55305604942667197</c:v>
                </c:pt>
                <c:pt idx="1992">
                  <c:v>0.55174965221426497</c:v>
                </c:pt>
                <c:pt idx="1993">
                  <c:v>0.55150346407761097</c:v>
                </c:pt>
                <c:pt idx="1994">
                  <c:v>0.55052658977855096</c:v>
                </c:pt>
                <c:pt idx="1995">
                  <c:v>0.55108995453824405</c:v>
                </c:pt>
                <c:pt idx="1996">
                  <c:v>0.54990255516954401</c:v>
                </c:pt>
                <c:pt idx="1997">
                  <c:v>0.549149736041599</c:v>
                </c:pt>
                <c:pt idx="1998">
                  <c:v>0.54858738334356005</c:v>
                </c:pt>
                <c:pt idx="1999">
                  <c:v>0.54685907301051695</c:v>
                </c:pt>
                <c:pt idx="2000">
                  <c:v>0.54657983060573401</c:v>
                </c:pt>
                <c:pt idx="2001">
                  <c:v>0.54520437503833497</c:v>
                </c:pt>
                <c:pt idx="2002">
                  <c:v>0.54481706848829803</c:v>
                </c:pt>
                <c:pt idx="2003">
                  <c:v>0.54419023447463899</c:v>
                </c:pt>
                <c:pt idx="2004">
                  <c:v>0.54264074914536897</c:v>
                </c:pt>
                <c:pt idx="2005">
                  <c:v>0.54195866356502698</c:v>
                </c:pt>
                <c:pt idx="2006">
                  <c:v>0.54066470536289402</c:v>
                </c:pt>
                <c:pt idx="2007">
                  <c:v>0.53930001582073905</c:v>
                </c:pt>
                <c:pt idx="2008">
                  <c:v>0.538575676726607</c:v>
                </c:pt>
                <c:pt idx="2009">
                  <c:v>0.53804336146969001</c:v>
                </c:pt>
                <c:pt idx="2010">
                  <c:v>0.53697707317111298</c:v>
                </c:pt>
                <c:pt idx="2011">
                  <c:v>0.53506138410358794</c:v>
                </c:pt>
                <c:pt idx="2012">
                  <c:v>0.5339157878288</c:v>
                </c:pt>
                <c:pt idx="2013">
                  <c:v>0.53276018115681301</c:v>
                </c:pt>
                <c:pt idx="2014">
                  <c:v>0.530521361118521</c:v>
                </c:pt>
                <c:pt idx="2015">
                  <c:v>0.52812915308350605</c:v>
                </c:pt>
                <c:pt idx="2016">
                  <c:v>0.52605573218218304</c:v>
                </c:pt>
                <c:pt idx="2017">
                  <c:v>0.52447108426213196</c:v>
                </c:pt>
                <c:pt idx="2018">
                  <c:v>0.52296067515660005</c:v>
                </c:pt>
                <c:pt idx="2019">
                  <c:v>0.52134097896422604</c:v>
                </c:pt>
                <c:pt idx="2020">
                  <c:v>0.52029964068110401</c:v>
                </c:pt>
                <c:pt idx="2021">
                  <c:v>0.51983708762104996</c:v>
                </c:pt>
                <c:pt idx="2022">
                  <c:v>0.518980917057424</c:v>
                </c:pt>
                <c:pt idx="2023">
                  <c:v>0.51782423094965002</c:v>
                </c:pt>
                <c:pt idx="2024">
                  <c:v>0.51656278397379396</c:v>
                </c:pt>
                <c:pt idx="2025">
                  <c:v>0.51588292401700298</c:v>
                </c:pt>
                <c:pt idx="2026">
                  <c:v>0.51458414229622995</c:v>
                </c:pt>
                <c:pt idx="2027">
                  <c:v>0.51437152750871895</c:v>
                </c:pt>
                <c:pt idx="2028">
                  <c:v>0.51348122512426098</c:v>
                </c:pt>
                <c:pt idx="2029">
                  <c:v>0.51268702560023405</c:v>
                </c:pt>
                <c:pt idx="2030">
                  <c:v>0.51139474191227396</c:v>
                </c:pt>
                <c:pt idx="2031">
                  <c:v>0.50960298439990903</c:v>
                </c:pt>
                <c:pt idx="2032">
                  <c:v>0.50794060918207395</c:v>
                </c:pt>
                <c:pt idx="2033">
                  <c:v>0.50578652151374204</c:v>
                </c:pt>
                <c:pt idx="2034">
                  <c:v>0.50489006224940203</c:v>
                </c:pt>
                <c:pt idx="2035">
                  <c:v>0.502957915849365</c:v>
                </c:pt>
                <c:pt idx="2036">
                  <c:v>0.50205108894832295</c:v>
                </c:pt>
                <c:pt idx="2037">
                  <c:v>0.50186553473373496</c:v>
                </c:pt>
                <c:pt idx="2038">
                  <c:v>0.50089421861549799</c:v>
                </c:pt>
                <c:pt idx="2039">
                  <c:v>0.500410383870036</c:v>
                </c:pt>
                <c:pt idx="2040">
                  <c:v>0.49942023237554201</c:v>
                </c:pt>
              </c:numCache>
            </c:numRef>
          </c:val>
          <c:smooth val="0"/>
          <c:extLst>
            <c:ext xmlns:c16="http://schemas.microsoft.com/office/drawing/2014/chart" uri="{C3380CC4-5D6E-409C-BE32-E72D297353CC}">
              <c16:uniqueId val="{00000002-C3B2-4E42-B873-4738B05B9001}"/>
            </c:ext>
          </c:extLst>
        </c:ser>
        <c:ser>
          <c:idx val="7"/>
          <c:order val="3"/>
          <c:spPr>
            <a:ln w="28575" cap="rnd">
              <a:solidFill>
                <a:schemeClr val="accent2">
                  <a:lumMod val="60000"/>
                </a:schemeClr>
              </a:solidFill>
              <a:round/>
            </a:ln>
            <a:effectLst/>
          </c:spPr>
          <c:marker>
            <c:symbol val="none"/>
          </c:marker>
          <c:val>
            <c:numRef>
              <c:f>'exp17'!$I$43:$I$2454</c:f>
              <c:numCache>
                <c:formatCode>General</c:formatCode>
                <c:ptCount val="2412"/>
                <c:pt idx="0">
                  <c:v>8.5337711989020608</c:v>
                </c:pt>
                <c:pt idx="1">
                  <c:v>8.4370159788256007</c:v>
                </c:pt>
                <c:pt idx="2">
                  <c:v>8.3407840276021705</c:v>
                </c:pt>
                <c:pt idx="3">
                  <c:v>8.24488527158951</c:v>
                </c:pt>
                <c:pt idx="4">
                  <c:v>8.1494861508300804</c:v>
                </c:pt>
                <c:pt idx="5">
                  <c:v>8.0548433221763798</c:v>
                </c:pt>
                <c:pt idx="6">
                  <c:v>7.9610060508952003</c:v>
                </c:pt>
                <c:pt idx="7">
                  <c:v>7.8681189537055198</c:v>
                </c:pt>
                <c:pt idx="8">
                  <c:v>7.7771075804797798</c:v>
                </c:pt>
                <c:pt idx="9">
                  <c:v>7.6884192355352496</c:v>
                </c:pt>
                <c:pt idx="10">
                  <c:v>7.6027021624176996</c:v>
                </c:pt>
                <c:pt idx="11">
                  <c:v>7.5179655968480601</c:v>
                </c:pt>
                <c:pt idx="12">
                  <c:v>7.4366371039587804</c:v>
                </c:pt>
                <c:pt idx="13">
                  <c:v>7.3569134625007999</c:v>
                </c:pt>
                <c:pt idx="14">
                  <c:v>7.2796478124363597</c:v>
                </c:pt>
                <c:pt idx="15">
                  <c:v>7.2057975899236704</c:v>
                </c:pt>
                <c:pt idx="16">
                  <c:v>7.1351443561658296</c:v>
                </c:pt>
                <c:pt idx="17">
                  <c:v>7.0662965210422097</c:v>
                </c:pt>
                <c:pt idx="18">
                  <c:v>7.0009006810425403</c:v>
                </c:pt>
                <c:pt idx="19">
                  <c:v>6.9372854282474998</c:v>
                </c:pt>
                <c:pt idx="20">
                  <c:v>6.87582445878573</c:v>
                </c:pt>
                <c:pt idx="21">
                  <c:v>6.8172935791064502</c:v>
                </c:pt>
                <c:pt idx="22">
                  <c:v>6.7618715012557997</c:v>
                </c:pt>
                <c:pt idx="23">
                  <c:v>6.7082720802310201</c:v>
                </c:pt>
                <c:pt idx="24">
                  <c:v>6.6551089882701602</c:v>
                </c:pt>
                <c:pt idx="25">
                  <c:v>6.6046394302535898</c:v>
                </c:pt>
                <c:pt idx="26">
                  <c:v>6.5560656901835399</c:v>
                </c:pt>
                <c:pt idx="27">
                  <c:v>6.5107565399347802</c:v>
                </c:pt>
                <c:pt idx="28">
                  <c:v>6.4666311480129002</c:v>
                </c:pt>
                <c:pt idx="29">
                  <c:v>6.4229900856526898</c:v>
                </c:pt>
                <c:pt idx="30">
                  <c:v>6.3833644360505497</c:v>
                </c:pt>
                <c:pt idx="31">
                  <c:v>6.3456827009835797</c:v>
                </c:pt>
                <c:pt idx="32">
                  <c:v>6.3084653881974502</c:v>
                </c:pt>
                <c:pt idx="33">
                  <c:v>6.2736688999976797</c:v>
                </c:pt>
                <c:pt idx="34">
                  <c:v>6.2401086778921604</c:v>
                </c:pt>
                <c:pt idx="35">
                  <c:v>6.2102242357789903</c:v>
                </c:pt>
                <c:pt idx="36">
                  <c:v>6.18038148194508</c:v>
                </c:pt>
                <c:pt idx="37">
                  <c:v>6.1512684341752601</c:v>
                </c:pt>
                <c:pt idx="38">
                  <c:v>6.1241450497851799</c:v>
                </c:pt>
                <c:pt idx="39">
                  <c:v>6.10146186260567</c:v>
                </c:pt>
                <c:pt idx="40">
                  <c:v>6.0789802226669396</c:v>
                </c:pt>
                <c:pt idx="41">
                  <c:v>6.0580646509266396</c:v>
                </c:pt>
                <c:pt idx="42">
                  <c:v>6.0376289316762097</c:v>
                </c:pt>
                <c:pt idx="43">
                  <c:v>6.0196272973427396</c:v>
                </c:pt>
                <c:pt idx="44">
                  <c:v>6.0034674005806501</c:v>
                </c:pt>
                <c:pt idx="45">
                  <c:v>5.9889490366259697</c:v>
                </c:pt>
                <c:pt idx="46">
                  <c:v>5.97409982152237</c:v>
                </c:pt>
                <c:pt idx="47">
                  <c:v>5.9614657993040803</c:v>
                </c:pt>
                <c:pt idx="48">
                  <c:v>5.94800129787592</c:v>
                </c:pt>
                <c:pt idx="49">
                  <c:v>5.9359631406548896</c:v>
                </c:pt>
                <c:pt idx="50">
                  <c:v>5.9251531074853796</c:v>
                </c:pt>
                <c:pt idx="51">
                  <c:v>5.9165436166971199</c:v>
                </c:pt>
                <c:pt idx="52">
                  <c:v>5.9092504253307796</c:v>
                </c:pt>
                <c:pt idx="53">
                  <c:v>5.90199503892274</c:v>
                </c:pt>
                <c:pt idx="54">
                  <c:v>5.8960444047339804</c:v>
                </c:pt>
                <c:pt idx="55">
                  <c:v>5.8910059952397997</c:v>
                </c:pt>
                <c:pt idx="56">
                  <c:v>5.8859910307774301</c:v>
                </c:pt>
                <c:pt idx="57">
                  <c:v>5.8826654720946499</c:v>
                </c:pt>
                <c:pt idx="58">
                  <c:v>5.8802454171398502</c:v>
                </c:pt>
                <c:pt idx="59">
                  <c:v>5.8788274175274902</c:v>
                </c:pt>
                <c:pt idx="60">
                  <c:v>5.8760557106015598</c:v>
                </c:pt>
                <c:pt idx="61">
                  <c:v>5.8736901638917001</c:v>
                </c:pt>
                <c:pt idx="62">
                  <c:v>5.8709471903917496</c:v>
                </c:pt>
                <c:pt idx="63">
                  <c:v>5.8709606773622802</c:v>
                </c:pt>
                <c:pt idx="64">
                  <c:v>5.8700079133359004</c:v>
                </c:pt>
                <c:pt idx="65">
                  <c:v>5.8687749054910698</c:v>
                </c:pt>
                <c:pt idx="66">
                  <c:v>5.8682397523155503</c:v>
                </c:pt>
                <c:pt idx="67">
                  <c:v>5.8682067533482698</c:v>
                </c:pt>
                <c:pt idx="68">
                  <c:v>5.8692619083553303</c:v>
                </c:pt>
                <c:pt idx="69">
                  <c:v>5.8711088968298899</c:v>
                </c:pt>
                <c:pt idx="70">
                  <c:v>5.8725723222835002</c:v>
                </c:pt>
                <c:pt idx="71">
                  <c:v>5.87374263646762</c:v>
                </c:pt>
                <c:pt idx="72">
                  <c:v>5.8751135433301203</c:v>
                </c:pt>
                <c:pt idx="73">
                  <c:v>5.8770692773924402</c:v>
                </c:pt>
                <c:pt idx="74">
                  <c:v>5.8798104723342899</c:v>
                </c:pt>
                <c:pt idx="75">
                  <c:v>5.8826476990451102</c:v>
                </c:pt>
                <c:pt idx="76">
                  <c:v>5.88538392065281</c:v>
                </c:pt>
                <c:pt idx="77">
                  <c:v>5.8879193623483097</c:v>
                </c:pt>
                <c:pt idx="78">
                  <c:v>5.8915325650122803</c:v>
                </c:pt>
                <c:pt idx="79">
                  <c:v>5.8945531323376397</c:v>
                </c:pt>
                <c:pt idx="80">
                  <c:v>5.8975718493683598</c:v>
                </c:pt>
                <c:pt idx="81">
                  <c:v>5.8994092401178104</c:v>
                </c:pt>
                <c:pt idx="82">
                  <c:v>5.90144052041554</c:v>
                </c:pt>
                <c:pt idx="83">
                  <c:v>5.90513175155768</c:v>
                </c:pt>
                <c:pt idx="84">
                  <c:v>5.9097934026202497</c:v>
                </c:pt>
                <c:pt idx="85">
                  <c:v>5.9136592305719899</c:v>
                </c:pt>
                <c:pt idx="86">
                  <c:v>5.9176143295792301</c:v>
                </c:pt>
                <c:pt idx="87">
                  <c:v>5.9224407185379198</c:v>
                </c:pt>
                <c:pt idx="88">
                  <c:v>5.9275499333423003</c:v>
                </c:pt>
                <c:pt idx="89">
                  <c:v>5.9306868970548896</c:v>
                </c:pt>
                <c:pt idx="90">
                  <c:v>5.93508284033532</c:v>
                </c:pt>
                <c:pt idx="91">
                  <c:v>5.9395620111394303</c:v>
                </c:pt>
                <c:pt idx="92">
                  <c:v>5.9448100877940604</c:v>
                </c:pt>
                <c:pt idx="93">
                  <c:v>5.9495537649346097</c:v>
                </c:pt>
                <c:pt idx="94">
                  <c:v>5.9551623857838596</c:v>
                </c:pt>
                <c:pt idx="95">
                  <c:v>5.9605579830901103</c:v>
                </c:pt>
                <c:pt idx="96">
                  <c:v>5.9645651691222499</c:v>
                </c:pt>
                <c:pt idx="97">
                  <c:v>5.9691452045537696</c:v>
                </c:pt>
                <c:pt idx="98">
                  <c:v>5.97498426852228</c:v>
                </c:pt>
                <c:pt idx="99">
                  <c:v>5.9794313066031801</c:v>
                </c:pt>
                <c:pt idx="100">
                  <c:v>5.9838597214263496</c:v>
                </c:pt>
                <c:pt idx="101">
                  <c:v>5.9881713934734302</c:v>
                </c:pt>
                <c:pt idx="102">
                  <c:v>5.9933464850004201</c:v>
                </c:pt>
                <c:pt idx="103">
                  <c:v>5.9984068117707299</c:v>
                </c:pt>
                <c:pt idx="104">
                  <c:v>6.0031558781761101</c:v>
                </c:pt>
                <c:pt idx="105">
                  <c:v>6.0078892156058403</c:v>
                </c:pt>
                <c:pt idx="106">
                  <c:v>6.0117240020903804</c:v>
                </c:pt>
                <c:pt idx="107">
                  <c:v>6.0165222179580402</c:v>
                </c:pt>
                <c:pt idx="108">
                  <c:v>6.0212053293858601</c:v>
                </c:pt>
                <c:pt idx="109">
                  <c:v>6.0245975764566397</c:v>
                </c:pt>
                <c:pt idx="110">
                  <c:v>6.0275796681416898</c:v>
                </c:pt>
                <c:pt idx="111">
                  <c:v>6.0305465602619401</c:v>
                </c:pt>
                <c:pt idx="112">
                  <c:v>6.0325171219852498</c:v>
                </c:pt>
                <c:pt idx="113">
                  <c:v>6.0356502387031998</c:v>
                </c:pt>
                <c:pt idx="114">
                  <c:v>6.03818230969922</c:v>
                </c:pt>
                <c:pt idx="115">
                  <c:v>6.0406074186136802</c:v>
                </c:pt>
                <c:pt idx="116">
                  <c:v>6.04243404831979</c:v>
                </c:pt>
                <c:pt idx="117">
                  <c:v>6.0440550613781099</c:v>
                </c:pt>
                <c:pt idx="118">
                  <c:v>6.04488030249935</c:v>
                </c:pt>
                <c:pt idx="119">
                  <c:v>6.0456981094717497</c:v>
                </c:pt>
                <c:pt idx="120">
                  <c:v>6.0473909082760997</c:v>
                </c:pt>
                <c:pt idx="121">
                  <c:v>6.0489803779242601</c:v>
                </c:pt>
                <c:pt idx="122">
                  <c:v>6.04967996927674</c:v>
                </c:pt>
                <c:pt idx="123">
                  <c:v>6.0510550107126502</c:v>
                </c:pt>
                <c:pt idx="124">
                  <c:v>6.0518308370104501</c:v>
                </c:pt>
                <c:pt idx="125">
                  <c:v>6.0533795279361096</c:v>
                </c:pt>
                <c:pt idx="126">
                  <c:v>6.0555090921011798</c:v>
                </c:pt>
                <c:pt idx="127">
                  <c:v>6.0578244647431898</c:v>
                </c:pt>
                <c:pt idx="128">
                  <c:v>6.0589561385184902</c:v>
                </c:pt>
                <c:pt idx="129">
                  <c:v>6.0605724893273303</c:v>
                </c:pt>
                <c:pt idx="130">
                  <c:v>6.0609077587695896</c:v>
                </c:pt>
                <c:pt idx="131">
                  <c:v>6.0618228179561697</c:v>
                </c:pt>
                <c:pt idx="132">
                  <c:v>6.0632213280258496</c:v>
                </c:pt>
                <c:pt idx="133">
                  <c:v>6.0638271000362298</c:v>
                </c:pt>
                <c:pt idx="134">
                  <c:v>6.0652065511634499</c:v>
                </c:pt>
                <c:pt idx="135">
                  <c:v>6.0675552157971797</c:v>
                </c:pt>
                <c:pt idx="136">
                  <c:v>6.0694024744041197</c:v>
                </c:pt>
                <c:pt idx="137">
                  <c:v>6.0716341859521901</c:v>
                </c:pt>
                <c:pt idx="138">
                  <c:v>6.07218928432426</c:v>
                </c:pt>
                <c:pt idx="139">
                  <c:v>6.0745965754893803</c:v>
                </c:pt>
                <c:pt idx="140">
                  <c:v>6.0759182271165804</c:v>
                </c:pt>
                <c:pt idx="141">
                  <c:v>6.0778193062282604</c:v>
                </c:pt>
                <c:pt idx="142">
                  <c:v>6.0801043594698996</c:v>
                </c:pt>
                <c:pt idx="143">
                  <c:v>6.0814986469929098</c:v>
                </c:pt>
                <c:pt idx="144">
                  <c:v>6.0833742976924698</c:v>
                </c:pt>
                <c:pt idx="145">
                  <c:v>6.0840610659514596</c:v>
                </c:pt>
                <c:pt idx="146">
                  <c:v>6.0846406018223798</c:v>
                </c:pt>
                <c:pt idx="147">
                  <c:v>6.0868783784327203</c:v>
                </c:pt>
                <c:pt idx="148">
                  <c:v>6.0889140232982397</c:v>
                </c:pt>
                <c:pt idx="149">
                  <c:v>6.0889787394038004</c:v>
                </c:pt>
                <c:pt idx="150">
                  <c:v>6.0903076902034297</c:v>
                </c:pt>
                <c:pt idx="151">
                  <c:v>6.0918255631312901</c:v>
                </c:pt>
                <c:pt idx="152">
                  <c:v>6.0932392519752003</c:v>
                </c:pt>
                <c:pt idx="153">
                  <c:v>6.0948383313568302</c:v>
                </c:pt>
                <c:pt idx="154">
                  <c:v>6.0967198894038797</c:v>
                </c:pt>
                <c:pt idx="155">
                  <c:v>6.0980059632374504</c:v>
                </c:pt>
                <c:pt idx="156">
                  <c:v>6.1003604062261001</c:v>
                </c:pt>
                <c:pt idx="157">
                  <c:v>6.1020167729118997</c:v>
                </c:pt>
                <c:pt idx="158">
                  <c:v>6.1029719627790504</c:v>
                </c:pt>
                <c:pt idx="159">
                  <c:v>6.1037237560855298</c:v>
                </c:pt>
                <c:pt idx="160">
                  <c:v>6.1042684897390496</c:v>
                </c:pt>
                <c:pt idx="161">
                  <c:v>6.1045112778208397</c:v>
                </c:pt>
                <c:pt idx="162">
                  <c:v>6.1056295438283303</c:v>
                </c:pt>
                <c:pt idx="163">
                  <c:v>6.1055658925624403</c:v>
                </c:pt>
                <c:pt idx="164">
                  <c:v>6.1075520391664604</c:v>
                </c:pt>
                <c:pt idx="165">
                  <c:v>6.1092352389234597</c:v>
                </c:pt>
                <c:pt idx="166">
                  <c:v>6.1101259696535601</c:v>
                </c:pt>
                <c:pt idx="167">
                  <c:v>6.1113976379615496</c:v>
                </c:pt>
                <c:pt idx="168">
                  <c:v>6.11129431323881</c:v>
                </c:pt>
                <c:pt idx="169">
                  <c:v>6.1110841010005599</c:v>
                </c:pt>
                <c:pt idx="170">
                  <c:v>6.11087120432612</c:v>
                </c:pt>
                <c:pt idx="171">
                  <c:v>6.1119321215290903</c:v>
                </c:pt>
                <c:pt idx="172">
                  <c:v>6.1116211100351796</c:v>
                </c:pt>
                <c:pt idx="173">
                  <c:v>6.1114054265515003</c:v>
                </c:pt>
                <c:pt idx="174">
                  <c:v>6.1096182959152303</c:v>
                </c:pt>
                <c:pt idx="175">
                  <c:v>6.1084186720151799</c:v>
                </c:pt>
                <c:pt idx="176">
                  <c:v>6.1068280382033802</c:v>
                </c:pt>
                <c:pt idx="177">
                  <c:v>6.1060237261585799</c:v>
                </c:pt>
                <c:pt idx="178">
                  <c:v>6.1060051062111098</c:v>
                </c:pt>
                <c:pt idx="179">
                  <c:v>6.1066728108436203</c:v>
                </c:pt>
                <c:pt idx="180">
                  <c:v>6.1066513372378202</c:v>
                </c:pt>
                <c:pt idx="181">
                  <c:v>6.1063351723149903</c:v>
                </c:pt>
                <c:pt idx="182">
                  <c:v>6.1048463158009998</c:v>
                </c:pt>
                <c:pt idx="183">
                  <c:v>6.1036542445520103</c:v>
                </c:pt>
                <c:pt idx="184">
                  <c:v>6.10245639911094</c:v>
                </c:pt>
                <c:pt idx="185">
                  <c:v>6.1002772442397601</c:v>
                </c:pt>
                <c:pt idx="186">
                  <c:v>6.0986819798167602</c:v>
                </c:pt>
                <c:pt idx="187">
                  <c:v>6.0977718745771998</c:v>
                </c:pt>
                <c:pt idx="188">
                  <c:v>6.0984304745308302</c:v>
                </c:pt>
                <c:pt idx="189">
                  <c:v>6.0989886316982398</c:v>
                </c:pt>
                <c:pt idx="190">
                  <c:v>6.09876080496936</c:v>
                </c:pt>
                <c:pt idx="191">
                  <c:v>6.0987275644301704</c:v>
                </c:pt>
                <c:pt idx="192">
                  <c:v>6.0989840989380601</c:v>
                </c:pt>
                <c:pt idx="193">
                  <c:v>6.0987477884001597</c:v>
                </c:pt>
                <c:pt idx="194">
                  <c:v>6.1002751283904404</c:v>
                </c:pt>
                <c:pt idx="195">
                  <c:v>6.1015070628026304</c:v>
                </c:pt>
                <c:pt idx="196">
                  <c:v>6.1025388305035104</c:v>
                </c:pt>
                <c:pt idx="197">
                  <c:v>6.1032703263639299</c:v>
                </c:pt>
                <c:pt idx="198">
                  <c:v>6.1027231117296097</c:v>
                </c:pt>
                <c:pt idx="199">
                  <c:v>6.1020729562880804</c:v>
                </c:pt>
                <c:pt idx="200">
                  <c:v>6.10112510916984</c:v>
                </c:pt>
                <c:pt idx="201">
                  <c:v>6.0998809844803903</c:v>
                </c:pt>
                <c:pt idx="202">
                  <c:v>6.0987393358198698</c:v>
                </c:pt>
                <c:pt idx="203">
                  <c:v>6.0975009955632604</c:v>
                </c:pt>
                <c:pt idx="204">
                  <c:v>6.0954772901116403</c:v>
                </c:pt>
                <c:pt idx="205">
                  <c:v>6.0924738381261001</c:v>
                </c:pt>
                <c:pt idx="206">
                  <c:v>6.0899632406165196</c:v>
                </c:pt>
                <c:pt idx="207">
                  <c:v>6.08739894032907</c:v>
                </c:pt>
                <c:pt idx="208">
                  <c:v>6.0850936650009304</c:v>
                </c:pt>
                <c:pt idx="209">
                  <c:v>6.0827917342646503</c:v>
                </c:pt>
                <c:pt idx="210">
                  <c:v>6.0812756857249504</c:v>
                </c:pt>
                <c:pt idx="211">
                  <c:v>6.0783467778254696</c:v>
                </c:pt>
                <c:pt idx="212">
                  <c:v>6.0760484825668204</c:v>
                </c:pt>
                <c:pt idx="213">
                  <c:v>6.0744384371251696</c:v>
                </c:pt>
                <c:pt idx="214">
                  <c:v>6.0727301198810597</c:v>
                </c:pt>
                <c:pt idx="215">
                  <c:v>6.0728970080280504</c:v>
                </c:pt>
                <c:pt idx="216">
                  <c:v>6.07133935233517</c:v>
                </c:pt>
                <c:pt idx="217">
                  <c:v>6.0699027213222596</c:v>
                </c:pt>
                <c:pt idx="218">
                  <c:v>6.0669901224373</c:v>
                </c:pt>
                <c:pt idx="219">
                  <c:v>6.0641773357696298</c:v>
                </c:pt>
                <c:pt idx="220">
                  <c:v>6.0617844878410603</c:v>
                </c:pt>
                <c:pt idx="221">
                  <c:v>6.0591807737411196</c:v>
                </c:pt>
                <c:pt idx="222">
                  <c:v>6.0563528265725397</c:v>
                </c:pt>
                <c:pt idx="223">
                  <c:v>6.0535833031856097</c:v>
                </c:pt>
                <c:pt idx="224">
                  <c:v>6.0519610581499199</c:v>
                </c:pt>
                <c:pt idx="225">
                  <c:v>6.0494471140462602</c:v>
                </c:pt>
                <c:pt idx="226">
                  <c:v>6.0471445721711303</c:v>
                </c:pt>
                <c:pt idx="227">
                  <c:v>6.0438472447411504</c:v>
                </c:pt>
                <c:pt idx="228">
                  <c:v>6.0416660022172799</c:v>
                </c:pt>
                <c:pt idx="229">
                  <c:v>6.03976576756643</c:v>
                </c:pt>
                <c:pt idx="230">
                  <c:v>6.0381473205125999</c:v>
                </c:pt>
                <c:pt idx="231">
                  <c:v>6.0360831213212798</c:v>
                </c:pt>
                <c:pt idx="232">
                  <c:v>6.03393810114851</c:v>
                </c:pt>
                <c:pt idx="233">
                  <c:v>6.0317161271911903</c:v>
                </c:pt>
                <c:pt idx="234">
                  <c:v>6.0307196943512897</c:v>
                </c:pt>
                <c:pt idx="235">
                  <c:v>6.0276807856907002</c:v>
                </c:pt>
                <c:pt idx="236">
                  <c:v>6.0240951766110999</c:v>
                </c:pt>
                <c:pt idx="237">
                  <c:v>6.0203139223045499</c:v>
                </c:pt>
                <c:pt idx="238">
                  <c:v>6.0182578501211204</c:v>
                </c:pt>
                <c:pt idx="239">
                  <c:v>6.0144503335650201</c:v>
                </c:pt>
                <c:pt idx="240">
                  <c:v>6.0116118276859396</c:v>
                </c:pt>
                <c:pt idx="241">
                  <c:v>6.0073821646827197</c:v>
                </c:pt>
                <c:pt idx="242">
                  <c:v>6.0042258549587597</c:v>
                </c:pt>
                <c:pt idx="243">
                  <c:v>6.0007382891560797</c:v>
                </c:pt>
                <c:pt idx="244">
                  <c:v>5.9975681103989498</c:v>
                </c:pt>
                <c:pt idx="245">
                  <c:v>5.9938025318524604</c:v>
                </c:pt>
                <c:pt idx="246">
                  <c:v>5.9900342716109298</c:v>
                </c:pt>
                <c:pt idx="247">
                  <c:v>5.9886930665803604</c:v>
                </c:pt>
                <c:pt idx="248">
                  <c:v>5.9859712387434696</c:v>
                </c:pt>
                <c:pt idx="249">
                  <c:v>5.9824145614353403</c:v>
                </c:pt>
                <c:pt idx="250">
                  <c:v>5.9787195362030898</c:v>
                </c:pt>
                <c:pt idx="251">
                  <c:v>5.9745355635241504</c:v>
                </c:pt>
                <c:pt idx="252">
                  <c:v>5.9699011248323597</c:v>
                </c:pt>
                <c:pt idx="253">
                  <c:v>5.9643437284110998</c:v>
                </c:pt>
                <c:pt idx="254">
                  <c:v>5.9594669917291396</c:v>
                </c:pt>
                <c:pt idx="255">
                  <c:v>5.9557182004114404</c:v>
                </c:pt>
                <c:pt idx="256">
                  <c:v>5.9497898876433402</c:v>
                </c:pt>
                <c:pt idx="257">
                  <c:v>5.9440324615867004</c:v>
                </c:pt>
                <c:pt idx="258">
                  <c:v>5.9386176190056901</c:v>
                </c:pt>
                <c:pt idx="259">
                  <c:v>5.9348907401486999</c:v>
                </c:pt>
                <c:pt idx="260">
                  <c:v>5.9309710934281297</c:v>
                </c:pt>
                <c:pt idx="261">
                  <c:v>5.9271459802574604</c:v>
                </c:pt>
                <c:pt idx="262">
                  <c:v>5.9232800834614601</c:v>
                </c:pt>
                <c:pt idx="263">
                  <c:v>5.9188247742156399</c:v>
                </c:pt>
                <c:pt idx="264">
                  <c:v>5.9135173275830804</c:v>
                </c:pt>
                <c:pt idx="265">
                  <c:v>5.9073173619330701</c:v>
                </c:pt>
                <c:pt idx="266">
                  <c:v>5.9011845236704401</c:v>
                </c:pt>
                <c:pt idx="267">
                  <c:v>5.8950760761983503</c:v>
                </c:pt>
                <c:pt idx="268">
                  <c:v>5.8893121997433404</c:v>
                </c:pt>
                <c:pt idx="269">
                  <c:v>5.8841927182897402</c:v>
                </c:pt>
                <c:pt idx="270">
                  <c:v>5.8781548118810401</c:v>
                </c:pt>
                <c:pt idx="271">
                  <c:v>5.8735272591534597</c:v>
                </c:pt>
                <c:pt idx="272">
                  <c:v>5.8675736612735196</c:v>
                </c:pt>
                <c:pt idx="273">
                  <c:v>5.86257643423607</c:v>
                </c:pt>
                <c:pt idx="274">
                  <c:v>5.8588655566108203</c:v>
                </c:pt>
                <c:pt idx="275">
                  <c:v>5.8557439549130503</c:v>
                </c:pt>
                <c:pt idx="276">
                  <c:v>5.85225855140206</c:v>
                </c:pt>
                <c:pt idx="277">
                  <c:v>5.8500131648424603</c:v>
                </c:pt>
                <c:pt idx="278">
                  <c:v>5.8461434249941799</c:v>
                </c:pt>
                <c:pt idx="279">
                  <c:v>5.8435425980404796</c:v>
                </c:pt>
                <c:pt idx="280">
                  <c:v>5.8407713068089304</c:v>
                </c:pt>
                <c:pt idx="281">
                  <c:v>5.8389685686441002</c:v>
                </c:pt>
                <c:pt idx="282">
                  <c:v>5.8377599780665701</c:v>
                </c:pt>
                <c:pt idx="283">
                  <c:v>5.8367445561558302</c:v>
                </c:pt>
                <c:pt idx="284">
                  <c:v>5.8359094130263403</c:v>
                </c:pt>
                <c:pt idx="285">
                  <c:v>5.8345992702671197</c:v>
                </c:pt>
                <c:pt idx="286">
                  <c:v>5.8339142530022796</c:v>
                </c:pt>
                <c:pt idx="287">
                  <c:v>5.8327796899382198</c:v>
                </c:pt>
                <c:pt idx="288">
                  <c:v>5.8306777873034799</c:v>
                </c:pt>
                <c:pt idx="289">
                  <c:v>5.8288585206189003</c:v>
                </c:pt>
                <c:pt idx="290">
                  <c:v>5.8263229675371004</c:v>
                </c:pt>
                <c:pt idx="291">
                  <c:v>5.8230219133958796</c:v>
                </c:pt>
                <c:pt idx="292">
                  <c:v>5.8199091396495204</c:v>
                </c:pt>
                <c:pt idx="293">
                  <c:v>5.81595118765566</c:v>
                </c:pt>
                <c:pt idx="294">
                  <c:v>5.8127760563720896</c:v>
                </c:pt>
                <c:pt idx="295">
                  <c:v>5.8103457420563398</c:v>
                </c:pt>
                <c:pt idx="296">
                  <c:v>5.8059966667567098</c:v>
                </c:pt>
                <c:pt idx="297">
                  <c:v>5.8025531568724</c:v>
                </c:pt>
                <c:pt idx="298">
                  <c:v>5.7995438884317796</c:v>
                </c:pt>
                <c:pt idx="299">
                  <c:v>5.7954606296023199</c:v>
                </c:pt>
                <c:pt idx="300">
                  <c:v>5.7916794173651596</c:v>
                </c:pt>
                <c:pt idx="301">
                  <c:v>5.7873109359020001</c:v>
                </c:pt>
                <c:pt idx="302">
                  <c:v>5.7832816944131897</c:v>
                </c:pt>
                <c:pt idx="303">
                  <c:v>5.7802778223996301</c:v>
                </c:pt>
                <c:pt idx="304">
                  <c:v>5.7787510936210698</c:v>
                </c:pt>
                <c:pt idx="305">
                  <c:v>5.7759272771075096</c:v>
                </c:pt>
                <c:pt idx="306">
                  <c:v>5.7729681618045801</c:v>
                </c:pt>
                <c:pt idx="307">
                  <c:v>5.7702560842221802</c:v>
                </c:pt>
                <c:pt idx="308">
                  <c:v>5.7681532500405899</c:v>
                </c:pt>
                <c:pt idx="309">
                  <c:v>5.76457896813488</c:v>
                </c:pt>
                <c:pt idx="310">
                  <c:v>5.76118689089797</c:v>
                </c:pt>
                <c:pt idx="311">
                  <c:v>5.7579605743935396</c:v>
                </c:pt>
                <c:pt idx="312">
                  <c:v>5.7540191560654801</c:v>
                </c:pt>
                <c:pt idx="313">
                  <c:v>5.7498696999675296</c:v>
                </c:pt>
                <c:pt idx="314">
                  <c:v>5.7461760122868197</c:v>
                </c:pt>
                <c:pt idx="315">
                  <c:v>5.7427367319356701</c:v>
                </c:pt>
                <c:pt idx="316">
                  <c:v>5.7396174326094798</c:v>
                </c:pt>
                <c:pt idx="317">
                  <c:v>5.7354190547816701</c:v>
                </c:pt>
                <c:pt idx="318">
                  <c:v>5.7316427635515304</c:v>
                </c:pt>
                <c:pt idx="319">
                  <c:v>5.7292133596781101</c:v>
                </c:pt>
                <c:pt idx="320">
                  <c:v>5.7270925996728197</c:v>
                </c:pt>
                <c:pt idx="321">
                  <c:v>5.7246272479963398</c:v>
                </c:pt>
                <c:pt idx="322">
                  <c:v>5.7218242936511201</c:v>
                </c:pt>
                <c:pt idx="323">
                  <c:v>5.7196492350698396</c:v>
                </c:pt>
                <c:pt idx="324">
                  <c:v>5.7171346395472398</c:v>
                </c:pt>
                <c:pt idx="325">
                  <c:v>5.7149240926890403</c:v>
                </c:pt>
                <c:pt idx="326">
                  <c:v>5.7129790373544997</c:v>
                </c:pt>
                <c:pt idx="327">
                  <c:v>5.71188228568532</c:v>
                </c:pt>
                <c:pt idx="328">
                  <c:v>5.7099958236659996</c:v>
                </c:pt>
                <c:pt idx="329">
                  <c:v>5.7076004509503502</c:v>
                </c:pt>
                <c:pt idx="330">
                  <c:v>5.7053370838467901</c:v>
                </c:pt>
                <c:pt idx="331">
                  <c:v>5.7008045937215597</c:v>
                </c:pt>
                <c:pt idx="332">
                  <c:v>5.69724636860792</c:v>
                </c:pt>
                <c:pt idx="333">
                  <c:v>5.6961392230866696</c:v>
                </c:pt>
                <c:pt idx="334">
                  <c:v>5.6914213538756799</c:v>
                </c:pt>
                <c:pt idx="335">
                  <c:v>5.6891435623839</c:v>
                </c:pt>
                <c:pt idx="336">
                  <c:v>5.6863144101548402</c:v>
                </c:pt>
                <c:pt idx="337">
                  <c:v>5.6822013759735697</c:v>
                </c:pt>
                <c:pt idx="338">
                  <c:v>5.68035279067219</c:v>
                </c:pt>
                <c:pt idx="339">
                  <c:v>5.6775710182322401</c:v>
                </c:pt>
                <c:pt idx="340">
                  <c:v>5.6742456920711799</c:v>
                </c:pt>
                <c:pt idx="341">
                  <c:v>5.6705244000053998</c:v>
                </c:pt>
                <c:pt idx="342">
                  <c:v>5.6688513600575003</c:v>
                </c:pt>
                <c:pt idx="343">
                  <c:v>5.6661914117085201</c:v>
                </c:pt>
                <c:pt idx="344">
                  <c:v>5.6636511146795003</c:v>
                </c:pt>
                <c:pt idx="345">
                  <c:v>5.6611000336291504</c:v>
                </c:pt>
                <c:pt idx="346">
                  <c:v>5.6594207589586896</c:v>
                </c:pt>
                <c:pt idx="347">
                  <c:v>5.6579651802661397</c:v>
                </c:pt>
                <c:pt idx="348">
                  <c:v>5.6567998649899902</c:v>
                </c:pt>
                <c:pt idx="349">
                  <c:v>5.6552801083534998</c:v>
                </c:pt>
                <c:pt idx="350">
                  <c:v>5.6536142140214602</c:v>
                </c:pt>
                <c:pt idx="351">
                  <c:v>5.6531950807453502</c:v>
                </c:pt>
                <c:pt idx="352">
                  <c:v>5.6505264056425499</c:v>
                </c:pt>
                <c:pt idx="353">
                  <c:v>5.6483741438018802</c:v>
                </c:pt>
                <c:pt idx="354">
                  <c:v>5.6463639044057796</c:v>
                </c:pt>
                <c:pt idx="355">
                  <c:v>5.64264651676661</c:v>
                </c:pt>
                <c:pt idx="356">
                  <c:v>5.6391429521132999</c:v>
                </c:pt>
                <c:pt idx="357">
                  <c:v>5.6373495335771002</c:v>
                </c:pt>
                <c:pt idx="358">
                  <c:v>5.6337406978773998</c:v>
                </c:pt>
                <c:pt idx="359">
                  <c:v>5.6293912494480498</c:v>
                </c:pt>
                <c:pt idx="360">
                  <c:v>5.6255341403294699</c:v>
                </c:pt>
                <c:pt idx="361">
                  <c:v>5.6219951332985199</c:v>
                </c:pt>
                <c:pt idx="362">
                  <c:v>5.6182522772764596</c:v>
                </c:pt>
                <c:pt idx="363">
                  <c:v>5.6125049854265301</c:v>
                </c:pt>
                <c:pt idx="364">
                  <c:v>5.6081978942105399</c:v>
                </c:pt>
                <c:pt idx="365">
                  <c:v>5.6035995587804397</c:v>
                </c:pt>
                <c:pt idx="366">
                  <c:v>5.5995818203258096</c:v>
                </c:pt>
                <c:pt idx="367">
                  <c:v>5.5953759441911499</c:v>
                </c:pt>
                <c:pt idx="368">
                  <c:v>5.5907013481452301</c:v>
                </c:pt>
                <c:pt idx="369">
                  <c:v>5.5858226103797701</c:v>
                </c:pt>
                <c:pt idx="370">
                  <c:v>5.5819441633890996</c:v>
                </c:pt>
                <c:pt idx="371">
                  <c:v>5.5784518216721803</c:v>
                </c:pt>
                <c:pt idx="372">
                  <c:v>5.5734226873841504</c:v>
                </c:pt>
                <c:pt idx="373">
                  <c:v>5.5687975898697601</c:v>
                </c:pt>
                <c:pt idx="374">
                  <c:v>5.5626377304189401</c:v>
                </c:pt>
                <c:pt idx="375">
                  <c:v>5.5572064424156196</c:v>
                </c:pt>
                <c:pt idx="376">
                  <c:v>5.5528911964380896</c:v>
                </c:pt>
                <c:pt idx="377">
                  <c:v>5.5487361691043304</c:v>
                </c:pt>
                <c:pt idx="378">
                  <c:v>5.5460891205077996</c:v>
                </c:pt>
                <c:pt idx="379">
                  <c:v>5.5427617131825899</c:v>
                </c:pt>
                <c:pt idx="380">
                  <c:v>5.5391281617069197</c:v>
                </c:pt>
                <c:pt idx="381">
                  <c:v>5.5365011077348898</c:v>
                </c:pt>
                <c:pt idx="382">
                  <c:v>5.5332723977439997</c:v>
                </c:pt>
                <c:pt idx="383">
                  <c:v>5.5307821318952897</c:v>
                </c:pt>
                <c:pt idx="384">
                  <c:v>5.5271881083475796</c:v>
                </c:pt>
                <c:pt idx="385">
                  <c:v>5.5230908897406801</c:v>
                </c:pt>
                <c:pt idx="386">
                  <c:v>5.5204072080687299</c:v>
                </c:pt>
                <c:pt idx="387">
                  <c:v>5.5166449367556902</c:v>
                </c:pt>
                <c:pt idx="388">
                  <c:v>5.5133225721994101</c:v>
                </c:pt>
                <c:pt idx="389">
                  <c:v>5.5099491185506597</c:v>
                </c:pt>
                <c:pt idx="390">
                  <c:v>5.5080607284649803</c:v>
                </c:pt>
                <c:pt idx="391">
                  <c:v>5.5045660522568403</c:v>
                </c:pt>
                <c:pt idx="392">
                  <c:v>5.5019669412398997</c:v>
                </c:pt>
                <c:pt idx="393">
                  <c:v>5.4984985327652698</c:v>
                </c:pt>
                <c:pt idx="394">
                  <c:v>5.4959435833916901</c:v>
                </c:pt>
                <c:pt idx="395">
                  <c:v>5.4938838250285702</c:v>
                </c:pt>
                <c:pt idx="396">
                  <c:v>5.4920098335925598</c:v>
                </c:pt>
                <c:pt idx="397">
                  <c:v>5.4905104466483401</c:v>
                </c:pt>
                <c:pt idx="398">
                  <c:v>5.4882399355370399</c:v>
                </c:pt>
                <c:pt idx="399">
                  <c:v>5.4860572814868496</c:v>
                </c:pt>
                <c:pt idx="400">
                  <c:v>5.4826248039097898</c:v>
                </c:pt>
                <c:pt idx="401">
                  <c:v>5.4800085325547796</c:v>
                </c:pt>
                <c:pt idx="402">
                  <c:v>5.4770807185331503</c:v>
                </c:pt>
                <c:pt idx="403">
                  <c:v>5.4737810523421899</c:v>
                </c:pt>
                <c:pt idx="404">
                  <c:v>5.4702474461305099</c:v>
                </c:pt>
                <c:pt idx="405">
                  <c:v>5.4670861896605398</c:v>
                </c:pt>
                <c:pt idx="406">
                  <c:v>5.4644276894643404</c:v>
                </c:pt>
                <c:pt idx="407">
                  <c:v>5.4606236279576104</c:v>
                </c:pt>
                <c:pt idx="408">
                  <c:v>5.4563803747012303</c:v>
                </c:pt>
                <c:pt idx="409">
                  <c:v>5.4533208502517603</c:v>
                </c:pt>
                <c:pt idx="410">
                  <c:v>5.4487902719620704</c:v>
                </c:pt>
                <c:pt idx="411">
                  <c:v>5.4454723566647898</c:v>
                </c:pt>
                <c:pt idx="412">
                  <c:v>5.4423151105444703</c:v>
                </c:pt>
                <c:pt idx="413">
                  <c:v>5.4379744133211902</c:v>
                </c:pt>
                <c:pt idx="414">
                  <c:v>5.4347927461765702</c:v>
                </c:pt>
                <c:pt idx="415">
                  <c:v>5.4307484719165604</c:v>
                </c:pt>
                <c:pt idx="416">
                  <c:v>5.4287535549945201</c:v>
                </c:pt>
                <c:pt idx="417">
                  <c:v>5.4262620822886598</c:v>
                </c:pt>
                <c:pt idx="418">
                  <c:v>5.4228990316534604</c:v>
                </c:pt>
                <c:pt idx="419">
                  <c:v>5.4192232773483804</c:v>
                </c:pt>
                <c:pt idx="420">
                  <c:v>5.4141541079120898</c:v>
                </c:pt>
                <c:pt idx="421">
                  <c:v>5.4088650032916004</c:v>
                </c:pt>
                <c:pt idx="422">
                  <c:v>5.4028836459834402</c:v>
                </c:pt>
                <c:pt idx="423">
                  <c:v>5.39716467937851</c:v>
                </c:pt>
                <c:pt idx="424">
                  <c:v>5.3909565288875898</c:v>
                </c:pt>
                <c:pt idx="425">
                  <c:v>5.3852968399995298</c:v>
                </c:pt>
                <c:pt idx="426">
                  <c:v>5.3800735100103898</c:v>
                </c:pt>
                <c:pt idx="427">
                  <c:v>5.3753556995776499</c:v>
                </c:pt>
                <c:pt idx="428">
                  <c:v>5.3702930839852696</c:v>
                </c:pt>
                <c:pt idx="429">
                  <c:v>5.3669706151760099</c:v>
                </c:pt>
                <c:pt idx="430">
                  <c:v>5.3626291132997697</c:v>
                </c:pt>
                <c:pt idx="431">
                  <c:v>5.3581696238151402</c:v>
                </c:pt>
                <c:pt idx="432">
                  <c:v>5.3539260728691804</c:v>
                </c:pt>
                <c:pt idx="433">
                  <c:v>5.3493154890698396</c:v>
                </c:pt>
                <c:pt idx="434">
                  <c:v>5.3451439685226596</c:v>
                </c:pt>
                <c:pt idx="435">
                  <c:v>5.3416968129367</c:v>
                </c:pt>
                <c:pt idx="436">
                  <c:v>5.3378285886088204</c:v>
                </c:pt>
                <c:pt idx="437">
                  <c:v>5.33319664058825</c:v>
                </c:pt>
                <c:pt idx="438">
                  <c:v>5.3282583911722003</c:v>
                </c:pt>
                <c:pt idx="439">
                  <c:v>5.3238226520192899</c:v>
                </c:pt>
                <c:pt idx="440">
                  <c:v>5.31880935642367</c:v>
                </c:pt>
                <c:pt idx="441">
                  <c:v>5.3129512013764497</c:v>
                </c:pt>
                <c:pt idx="442">
                  <c:v>5.3091225625481799</c:v>
                </c:pt>
                <c:pt idx="443">
                  <c:v>5.3048888516579602</c:v>
                </c:pt>
                <c:pt idx="444">
                  <c:v>5.3009797740521103</c:v>
                </c:pt>
                <c:pt idx="445">
                  <c:v>5.2959335995959398</c:v>
                </c:pt>
                <c:pt idx="446">
                  <c:v>5.2929883108287497</c:v>
                </c:pt>
                <c:pt idx="447">
                  <c:v>5.2901698347300199</c:v>
                </c:pt>
                <c:pt idx="448">
                  <c:v>5.28625468905941</c:v>
                </c:pt>
                <c:pt idx="449">
                  <c:v>5.2842188728267896</c:v>
                </c:pt>
                <c:pt idx="450">
                  <c:v>5.2813397170650997</c:v>
                </c:pt>
                <c:pt idx="451">
                  <c:v>5.2780103151288804</c:v>
                </c:pt>
                <c:pt idx="452">
                  <c:v>5.2742765214657004</c:v>
                </c:pt>
                <c:pt idx="453">
                  <c:v>5.2702309517130699</c:v>
                </c:pt>
                <c:pt idx="454">
                  <c:v>5.2664321094359696</c:v>
                </c:pt>
                <c:pt idx="455">
                  <c:v>5.2624852624540797</c:v>
                </c:pt>
                <c:pt idx="456">
                  <c:v>5.2588311512559898</c:v>
                </c:pt>
                <c:pt idx="457">
                  <c:v>5.2528937443122601</c:v>
                </c:pt>
                <c:pt idx="458">
                  <c:v>5.2484286064073498</c:v>
                </c:pt>
                <c:pt idx="459">
                  <c:v>5.2436115851416103</c:v>
                </c:pt>
                <c:pt idx="460">
                  <c:v>5.2380286977218597</c:v>
                </c:pt>
                <c:pt idx="461">
                  <c:v>5.2330887242494901</c:v>
                </c:pt>
                <c:pt idx="462">
                  <c:v>5.2272432478554904</c:v>
                </c:pt>
                <c:pt idx="463">
                  <c:v>5.2224168047168602</c:v>
                </c:pt>
                <c:pt idx="464">
                  <c:v>5.21634416230909</c:v>
                </c:pt>
                <c:pt idx="465">
                  <c:v>5.2118246327247304</c:v>
                </c:pt>
                <c:pt idx="466">
                  <c:v>5.2078832992052302</c:v>
                </c:pt>
                <c:pt idx="467">
                  <c:v>5.2058055881229102</c:v>
                </c:pt>
                <c:pt idx="468">
                  <c:v>5.2020680504169503</c:v>
                </c:pt>
                <c:pt idx="469">
                  <c:v>5.1979434080224101</c:v>
                </c:pt>
                <c:pt idx="470">
                  <c:v>5.1942222473342596</c:v>
                </c:pt>
                <c:pt idx="471">
                  <c:v>5.1908255914402703</c:v>
                </c:pt>
                <c:pt idx="472">
                  <c:v>5.1870020738993396</c:v>
                </c:pt>
                <c:pt idx="473">
                  <c:v>5.1834341922993001</c:v>
                </c:pt>
                <c:pt idx="474">
                  <c:v>5.1790717967037798</c:v>
                </c:pt>
                <c:pt idx="475">
                  <c:v>5.1765675042702997</c:v>
                </c:pt>
                <c:pt idx="476">
                  <c:v>5.1748481387581498</c:v>
                </c:pt>
                <c:pt idx="477">
                  <c:v>5.1720618777342597</c:v>
                </c:pt>
                <c:pt idx="478">
                  <c:v>5.1684153813622897</c:v>
                </c:pt>
                <c:pt idx="479">
                  <c:v>5.1656294724498899</c:v>
                </c:pt>
                <c:pt idx="480">
                  <c:v>5.1606217393984002</c:v>
                </c:pt>
                <c:pt idx="481">
                  <c:v>5.1557347447586803</c:v>
                </c:pt>
                <c:pt idx="482">
                  <c:v>5.15194914100646</c:v>
                </c:pt>
                <c:pt idx="483">
                  <c:v>5.1481301824761001</c:v>
                </c:pt>
                <c:pt idx="484">
                  <c:v>5.143313379116</c:v>
                </c:pt>
                <c:pt idx="485">
                  <c:v>5.1378178289750203</c:v>
                </c:pt>
                <c:pt idx="486">
                  <c:v>5.1339140420451699</c:v>
                </c:pt>
                <c:pt idx="487">
                  <c:v>5.1291548757565097</c:v>
                </c:pt>
                <c:pt idx="488">
                  <c:v>5.1255717857496998</c:v>
                </c:pt>
                <c:pt idx="489">
                  <c:v>5.1223473891734299</c:v>
                </c:pt>
                <c:pt idx="490">
                  <c:v>5.1184971934474897</c:v>
                </c:pt>
                <c:pt idx="491">
                  <c:v>5.1145323101165499</c:v>
                </c:pt>
                <c:pt idx="492">
                  <c:v>5.1119910971077198</c:v>
                </c:pt>
                <c:pt idx="493">
                  <c:v>5.1094058444932298</c:v>
                </c:pt>
                <c:pt idx="494">
                  <c:v>5.10662027493255</c:v>
                </c:pt>
                <c:pt idx="495">
                  <c:v>5.1044353145341796</c:v>
                </c:pt>
                <c:pt idx="496">
                  <c:v>5.1024677155185101</c:v>
                </c:pt>
                <c:pt idx="497">
                  <c:v>5.1004557578970697</c:v>
                </c:pt>
                <c:pt idx="498">
                  <c:v>5.0983014079614897</c:v>
                </c:pt>
                <c:pt idx="499">
                  <c:v>5.0962476591011603</c:v>
                </c:pt>
                <c:pt idx="500">
                  <c:v>5.0934236689601997</c:v>
                </c:pt>
                <c:pt idx="501">
                  <c:v>5.0921585995317296</c:v>
                </c:pt>
                <c:pt idx="502">
                  <c:v>5.0917358154989003</c:v>
                </c:pt>
                <c:pt idx="503">
                  <c:v>5.0900648353872002</c:v>
                </c:pt>
                <c:pt idx="504">
                  <c:v>5.08766944569562</c:v>
                </c:pt>
                <c:pt idx="505">
                  <c:v>5.08466364665348</c:v>
                </c:pt>
                <c:pt idx="506">
                  <c:v>5.0836643361346399</c:v>
                </c:pt>
                <c:pt idx="507">
                  <c:v>5.08141237262502</c:v>
                </c:pt>
                <c:pt idx="508">
                  <c:v>5.07977585300537</c:v>
                </c:pt>
                <c:pt idx="509">
                  <c:v>5.0778078407290197</c:v>
                </c:pt>
                <c:pt idx="510">
                  <c:v>5.0757089536709596</c:v>
                </c:pt>
                <c:pt idx="511">
                  <c:v>5.0738928847776199</c:v>
                </c:pt>
                <c:pt idx="512">
                  <c:v>5.0729984299688304</c:v>
                </c:pt>
                <c:pt idx="513">
                  <c:v>5.0693067467572099</c:v>
                </c:pt>
                <c:pt idx="514">
                  <c:v>5.0666320295994201</c:v>
                </c:pt>
                <c:pt idx="515">
                  <c:v>5.0643264956475704</c:v>
                </c:pt>
                <c:pt idx="516">
                  <c:v>5.0616657523267001</c:v>
                </c:pt>
                <c:pt idx="517">
                  <c:v>5.0588050861337797</c:v>
                </c:pt>
                <c:pt idx="518">
                  <c:v>5.0553888366825701</c:v>
                </c:pt>
                <c:pt idx="519">
                  <c:v>5.0516384269669796</c:v>
                </c:pt>
                <c:pt idx="520">
                  <c:v>5.0483121550207102</c:v>
                </c:pt>
                <c:pt idx="521">
                  <c:v>5.0441011880349604</c:v>
                </c:pt>
                <c:pt idx="522">
                  <c:v>5.0399580739973997</c:v>
                </c:pt>
                <c:pt idx="523">
                  <c:v>5.0361143702925002</c:v>
                </c:pt>
                <c:pt idx="524">
                  <c:v>5.0321653429790603</c:v>
                </c:pt>
                <c:pt idx="525">
                  <c:v>5.02804480152371</c:v>
                </c:pt>
                <c:pt idx="526">
                  <c:v>5.0259304264981202</c:v>
                </c:pt>
                <c:pt idx="527">
                  <c:v>5.0229061018518104</c:v>
                </c:pt>
                <c:pt idx="528">
                  <c:v>5.0191834788770899</c:v>
                </c:pt>
                <c:pt idx="529">
                  <c:v>5.0163740564978596</c:v>
                </c:pt>
                <c:pt idx="530">
                  <c:v>5.0115400697480501</c:v>
                </c:pt>
                <c:pt idx="531">
                  <c:v>5.0076290096746696</c:v>
                </c:pt>
                <c:pt idx="532">
                  <c:v>5.0050341548296204</c:v>
                </c:pt>
                <c:pt idx="533">
                  <c:v>5.00267397047819</c:v>
                </c:pt>
                <c:pt idx="534">
                  <c:v>5.0003174133090997</c:v>
                </c:pt>
                <c:pt idx="535">
                  <c:v>4.9981266414891996</c:v>
                </c:pt>
                <c:pt idx="536">
                  <c:v>4.9947552783422902</c:v>
                </c:pt>
                <c:pt idx="537">
                  <c:v>4.9917722434880103</c:v>
                </c:pt>
                <c:pt idx="538">
                  <c:v>4.9885236604270196</c:v>
                </c:pt>
                <c:pt idx="539">
                  <c:v>4.98461453032506</c:v>
                </c:pt>
                <c:pt idx="540">
                  <c:v>4.9807693980190804</c:v>
                </c:pt>
                <c:pt idx="541">
                  <c:v>4.9780385796879703</c:v>
                </c:pt>
                <c:pt idx="542">
                  <c:v>4.97584726407828</c:v>
                </c:pt>
                <c:pt idx="543">
                  <c:v>4.9733672392438999</c:v>
                </c:pt>
                <c:pt idx="544">
                  <c:v>4.9707358010683604</c:v>
                </c:pt>
                <c:pt idx="545">
                  <c:v>4.9682632162599702</c:v>
                </c:pt>
                <c:pt idx="546">
                  <c:v>4.9663064993366</c:v>
                </c:pt>
                <c:pt idx="547">
                  <c:v>4.9643703909334498</c:v>
                </c:pt>
                <c:pt idx="548">
                  <c:v>4.96168955573029</c:v>
                </c:pt>
                <c:pt idx="549">
                  <c:v>4.9588192351277796</c:v>
                </c:pt>
                <c:pt idx="550">
                  <c:v>4.9562363994772101</c:v>
                </c:pt>
                <c:pt idx="551">
                  <c:v>4.9548191967225899</c:v>
                </c:pt>
                <c:pt idx="552">
                  <c:v>4.9531323545309602</c:v>
                </c:pt>
                <c:pt idx="553">
                  <c:v>4.95222996617023</c:v>
                </c:pt>
                <c:pt idx="554">
                  <c:v>4.95043161052494</c:v>
                </c:pt>
                <c:pt idx="555">
                  <c:v>4.9490418034147901</c:v>
                </c:pt>
                <c:pt idx="556">
                  <c:v>4.94735683021183</c:v>
                </c:pt>
                <c:pt idx="557">
                  <c:v>4.9462106328146396</c:v>
                </c:pt>
                <c:pt idx="558">
                  <c:v>4.9443853119408097</c:v>
                </c:pt>
                <c:pt idx="559">
                  <c:v>4.9431540486271999</c:v>
                </c:pt>
                <c:pt idx="560">
                  <c:v>4.9407755660616504</c:v>
                </c:pt>
                <c:pt idx="561">
                  <c:v>4.9389875848568403</c:v>
                </c:pt>
                <c:pt idx="562">
                  <c:v>4.9367741082924796</c:v>
                </c:pt>
                <c:pt idx="563">
                  <c:v>4.9332536849972302</c:v>
                </c:pt>
                <c:pt idx="564">
                  <c:v>4.93159785226596</c:v>
                </c:pt>
                <c:pt idx="565">
                  <c:v>4.9293849689492601</c:v>
                </c:pt>
                <c:pt idx="566">
                  <c:v>4.9277265507514096</c:v>
                </c:pt>
                <c:pt idx="567">
                  <c:v>4.92552417926104</c:v>
                </c:pt>
                <c:pt idx="568">
                  <c:v>4.9228584147407801</c:v>
                </c:pt>
                <c:pt idx="569">
                  <c:v>4.9206502741013596</c:v>
                </c:pt>
                <c:pt idx="570">
                  <c:v>4.9184743812717198</c:v>
                </c:pt>
                <c:pt idx="571">
                  <c:v>4.9158641657169797</c:v>
                </c:pt>
                <c:pt idx="572">
                  <c:v>4.9137047327744199</c:v>
                </c:pt>
                <c:pt idx="573">
                  <c:v>4.91012483921092</c:v>
                </c:pt>
                <c:pt idx="574">
                  <c:v>4.9063245732529897</c:v>
                </c:pt>
                <c:pt idx="575">
                  <c:v>4.9019523808402496</c:v>
                </c:pt>
                <c:pt idx="576">
                  <c:v>4.8982754145447904</c:v>
                </c:pt>
                <c:pt idx="577">
                  <c:v>4.8945932980085498</c:v>
                </c:pt>
                <c:pt idx="578">
                  <c:v>4.8908839393771801</c:v>
                </c:pt>
                <c:pt idx="579">
                  <c:v>4.8871044422282299</c:v>
                </c:pt>
                <c:pt idx="580">
                  <c:v>4.8827972395613104</c:v>
                </c:pt>
                <c:pt idx="581">
                  <c:v>4.8784382081625601</c:v>
                </c:pt>
                <c:pt idx="582">
                  <c:v>4.8727764140274203</c:v>
                </c:pt>
                <c:pt idx="583">
                  <c:v>4.8681592924858101</c:v>
                </c:pt>
                <c:pt idx="584">
                  <c:v>4.8629743150972597</c:v>
                </c:pt>
                <c:pt idx="585">
                  <c:v>4.8590401692577201</c:v>
                </c:pt>
                <c:pt idx="586">
                  <c:v>4.8548141702935697</c:v>
                </c:pt>
                <c:pt idx="587">
                  <c:v>4.8506154103903496</c:v>
                </c:pt>
                <c:pt idx="588">
                  <c:v>4.8466251464311298</c:v>
                </c:pt>
                <c:pt idx="589">
                  <c:v>4.8424454709567701</c:v>
                </c:pt>
                <c:pt idx="590">
                  <c:v>4.8385560079192196</c:v>
                </c:pt>
                <c:pt idx="591">
                  <c:v>4.8348758984059099</c:v>
                </c:pt>
                <c:pt idx="592">
                  <c:v>4.8299912251035</c:v>
                </c:pt>
                <c:pt idx="593">
                  <c:v>4.8263224180289903</c:v>
                </c:pt>
                <c:pt idx="594">
                  <c:v>4.8228800428727201</c:v>
                </c:pt>
                <c:pt idx="595">
                  <c:v>4.8185404399480198</c:v>
                </c:pt>
                <c:pt idx="596">
                  <c:v>4.8142085349186399</c:v>
                </c:pt>
                <c:pt idx="597">
                  <c:v>4.8096761059145896</c:v>
                </c:pt>
                <c:pt idx="598">
                  <c:v>4.8049762201964397</c:v>
                </c:pt>
                <c:pt idx="599">
                  <c:v>4.8001647888479004</c:v>
                </c:pt>
                <c:pt idx="600">
                  <c:v>4.7948115382960896</c:v>
                </c:pt>
                <c:pt idx="601">
                  <c:v>4.7896281109333696</c:v>
                </c:pt>
                <c:pt idx="602">
                  <c:v>4.7846592218354997</c:v>
                </c:pt>
                <c:pt idx="603">
                  <c:v>4.7805355922347603</c:v>
                </c:pt>
                <c:pt idx="604">
                  <c:v>4.7765701227475903</c:v>
                </c:pt>
                <c:pt idx="605">
                  <c:v>4.7729341103390199</c:v>
                </c:pt>
                <c:pt idx="606">
                  <c:v>4.7681199737500197</c:v>
                </c:pt>
                <c:pt idx="607">
                  <c:v>4.7626573376271697</c:v>
                </c:pt>
                <c:pt idx="608">
                  <c:v>4.7578248088825399</c:v>
                </c:pt>
                <c:pt idx="609">
                  <c:v>4.7533892044045203</c:v>
                </c:pt>
                <c:pt idx="610">
                  <c:v>4.7496405169724998</c:v>
                </c:pt>
                <c:pt idx="611">
                  <c:v>4.7463172180827504</c:v>
                </c:pt>
                <c:pt idx="612">
                  <c:v>4.7417386640672001</c:v>
                </c:pt>
                <c:pt idx="613">
                  <c:v>4.73662042725657</c:v>
                </c:pt>
                <c:pt idx="614">
                  <c:v>4.7321935247734297</c:v>
                </c:pt>
                <c:pt idx="615">
                  <c:v>4.7271938760380996</c:v>
                </c:pt>
                <c:pt idx="616">
                  <c:v>4.7236292523152699</c:v>
                </c:pt>
                <c:pt idx="617">
                  <c:v>4.7208246205929099</c:v>
                </c:pt>
                <c:pt idx="618">
                  <c:v>4.7168323720021599</c:v>
                </c:pt>
                <c:pt idx="619">
                  <c:v>4.7117839351266797</c:v>
                </c:pt>
                <c:pt idx="620">
                  <c:v>4.7071131670348301</c:v>
                </c:pt>
                <c:pt idx="621">
                  <c:v>4.7011516136885598</c:v>
                </c:pt>
                <c:pt idx="622">
                  <c:v>4.69749178566334</c:v>
                </c:pt>
                <c:pt idx="623">
                  <c:v>4.6917278613928497</c:v>
                </c:pt>
                <c:pt idx="624">
                  <c:v>4.6859525348753799</c:v>
                </c:pt>
                <c:pt idx="625">
                  <c:v>4.6820127925914798</c:v>
                </c:pt>
                <c:pt idx="626">
                  <c:v>4.6762855447771203</c:v>
                </c:pt>
                <c:pt idx="627">
                  <c:v>4.6713023687349997</c:v>
                </c:pt>
                <c:pt idx="628">
                  <c:v>4.6653914719619296</c:v>
                </c:pt>
                <c:pt idx="629">
                  <c:v>4.6589070366351697</c:v>
                </c:pt>
                <c:pt idx="630">
                  <c:v>4.65196791835585</c:v>
                </c:pt>
                <c:pt idx="631">
                  <c:v>4.6455533145432799</c:v>
                </c:pt>
                <c:pt idx="632">
                  <c:v>4.6385375222788996</c:v>
                </c:pt>
                <c:pt idx="633">
                  <c:v>4.6312155147540297</c:v>
                </c:pt>
                <c:pt idx="634">
                  <c:v>4.62458941818997</c:v>
                </c:pt>
                <c:pt idx="635">
                  <c:v>4.6178650657178597</c:v>
                </c:pt>
                <c:pt idx="636">
                  <c:v>4.6090508948756597</c:v>
                </c:pt>
                <c:pt idx="637">
                  <c:v>4.6006639697246596</c:v>
                </c:pt>
                <c:pt idx="638">
                  <c:v>4.5916001258721097</c:v>
                </c:pt>
                <c:pt idx="639">
                  <c:v>4.58326204406898</c:v>
                </c:pt>
                <c:pt idx="640">
                  <c:v>4.5753434110173004</c:v>
                </c:pt>
                <c:pt idx="641">
                  <c:v>4.5656155100109199</c:v>
                </c:pt>
                <c:pt idx="642">
                  <c:v>4.5588306141661699</c:v>
                </c:pt>
                <c:pt idx="643">
                  <c:v>4.5509983911095899</c:v>
                </c:pt>
                <c:pt idx="644">
                  <c:v>4.5436184929076697</c:v>
                </c:pt>
                <c:pt idx="645">
                  <c:v>4.5352974179791099</c:v>
                </c:pt>
                <c:pt idx="646">
                  <c:v>4.5289550508251004</c:v>
                </c:pt>
                <c:pt idx="647">
                  <c:v>4.5225340758812704</c:v>
                </c:pt>
                <c:pt idx="648">
                  <c:v>4.5167162289538796</c:v>
                </c:pt>
                <c:pt idx="649">
                  <c:v>4.5097913815458401</c:v>
                </c:pt>
                <c:pt idx="650">
                  <c:v>4.5021925040701696</c:v>
                </c:pt>
                <c:pt idx="651">
                  <c:v>4.49435028297804</c:v>
                </c:pt>
                <c:pt idx="652">
                  <c:v>4.48695646472909</c:v>
                </c:pt>
                <c:pt idx="653">
                  <c:v>4.4809853112636704</c:v>
                </c:pt>
                <c:pt idx="654">
                  <c:v>4.4747069222864999</c:v>
                </c:pt>
                <c:pt idx="655">
                  <c:v>4.4699116186780596</c:v>
                </c:pt>
                <c:pt idx="656">
                  <c:v>4.4634629841417599</c:v>
                </c:pt>
                <c:pt idx="657">
                  <c:v>4.4572113390744903</c:v>
                </c:pt>
                <c:pt idx="658">
                  <c:v>4.4516097096385003</c:v>
                </c:pt>
                <c:pt idx="659">
                  <c:v>4.4450010613459101</c:v>
                </c:pt>
                <c:pt idx="660">
                  <c:v>4.4398383571881901</c:v>
                </c:pt>
                <c:pt idx="661">
                  <c:v>4.4340087139622799</c:v>
                </c:pt>
                <c:pt idx="662">
                  <c:v>4.4281320085609996</c:v>
                </c:pt>
                <c:pt idx="663">
                  <c:v>4.4215461926768098</c:v>
                </c:pt>
                <c:pt idx="664">
                  <c:v>4.4158374113040697</c:v>
                </c:pt>
                <c:pt idx="665">
                  <c:v>4.4110022153450501</c:v>
                </c:pt>
                <c:pt idx="666">
                  <c:v>4.4057744365597902</c:v>
                </c:pt>
                <c:pt idx="667">
                  <c:v>4.3998257064269799</c:v>
                </c:pt>
                <c:pt idx="668">
                  <c:v>4.3946071897205803</c:v>
                </c:pt>
                <c:pt idx="669">
                  <c:v>4.3891810756954399</c:v>
                </c:pt>
                <c:pt idx="670">
                  <c:v>4.3827127784286199</c:v>
                </c:pt>
                <c:pt idx="671">
                  <c:v>4.3756123211478197</c:v>
                </c:pt>
                <c:pt idx="672">
                  <c:v>4.3674897303165796</c:v>
                </c:pt>
                <c:pt idx="673">
                  <c:v>4.36011262476545</c:v>
                </c:pt>
                <c:pt idx="674">
                  <c:v>4.3533963790845602</c:v>
                </c:pt>
                <c:pt idx="675">
                  <c:v>4.3475309619128204</c:v>
                </c:pt>
                <c:pt idx="676">
                  <c:v>4.3419764463516497</c:v>
                </c:pt>
                <c:pt idx="677">
                  <c:v>4.3361820010868604</c:v>
                </c:pt>
                <c:pt idx="678">
                  <c:v>4.3307917752306899</c:v>
                </c:pt>
                <c:pt idx="679">
                  <c:v>4.3269678139173404</c:v>
                </c:pt>
                <c:pt idx="680">
                  <c:v>4.32300805983638</c:v>
                </c:pt>
                <c:pt idx="681">
                  <c:v>4.3191694607979096</c:v>
                </c:pt>
                <c:pt idx="682">
                  <c:v>4.3151538956774402</c:v>
                </c:pt>
                <c:pt idx="683">
                  <c:v>4.3125974843715502</c:v>
                </c:pt>
                <c:pt idx="684">
                  <c:v>4.3093041894528197</c:v>
                </c:pt>
                <c:pt idx="685">
                  <c:v>4.3076575160650998</c:v>
                </c:pt>
                <c:pt idx="686">
                  <c:v>4.3042939149323702</c:v>
                </c:pt>
                <c:pt idx="687">
                  <c:v>4.30116743484996</c:v>
                </c:pt>
                <c:pt idx="688">
                  <c:v>4.29778896495875</c:v>
                </c:pt>
                <c:pt idx="689">
                  <c:v>4.29466351504239</c:v>
                </c:pt>
                <c:pt idx="690">
                  <c:v>4.2912255558386798</c:v>
                </c:pt>
                <c:pt idx="691">
                  <c:v>4.2882440773098596</c:v>
                </c:pt>
                <c:pt idx="692">
                  <c:v>4.2860149168352404</c:v>
                </c:pt>
                <c:pt idx="693">
                  <c:v>4.2828542459120502</c:v>
                </c:pt>
                <c:pt idx="694">
                  <c:v>4.2789670860977198</c:v>
                </c:pt>
                <c:pt idx="695">
                  <c:v>4.2740854016834398</c:v>
                </c:pt>
                <c:pt idx="696">
                  <c:v>4.27089483984496</c:v>
                </c:pt>
                <c:pt idx="697">
                  <c:v>4.2671425575005397</c:v>
                </c:pt>
                <c:pt idx="698">
                  <c:v>4.2648086885200103</c:v>
                </c:pt>
                <c:pt idx="699">
                  <c:v>4.2623529833603904</c:v>
                </c:pt>
                <c:pt idx="700">
                  <c:v>4.2594715058328596</c:v>
                </c:pt>
                <c:pt idx="701">
                  <c:v>4.2575578671384298</c:v>
                </c:pt>
                <c:pt idx="702">
                  <c:v>4.2547182264870198</c:v>
                </c:pt>
                <c:pt idx="703">
                  <c:v>4.25248187317528</c:v>
                </c:pt>
                <c:pt idx="704">
                  <c:v>4.2490193969979897</c:v>
                </c:pt>
                <c:pt idx="705">
                  <c:v>4.2464335292613598</c:v>
                </c:pt>
                <c:pt idx="706">
                  <c:v>4.2436461062119202</c:v>
                </c:pt>
                <c:pt idx="707">
                  <c:v>4.2405684633444301</c:v>
                </c:pt>
                <c:pt idx="708">
                  <c:v>4.2382230501904701</c:v>
                </c:pt>
                <c:pt idx="709">
                  <c:v>4.2354502911965897</c:v>
                </c:pt>
                <c:pt idx="710">
                  <c:v>4.23271371904573</c:v>
                </c:pt>
                <c:pt idx="711">
                  <c:v>4.2302611249470399</c:v>
                </c:pt>
                <c:pt idx="712">
                  <c:v>4.2281773535565002</c:v>
                </c:pt>
                <c:pt idx="713">
                  <c:v>4.2267733235018996</c:v>
                </c:pt>
                <c:pt idx="714">
                  <c:v>4.2237629176414799</c:v>
                </c:pt>
                <c:pt idx="715">
                  <c:v>4.22226623128293</c:v>
                </c:pt>
                <c:pt idx="716">
                  <c:v>4.2194831006003497</c:v>
                </c:pt>
                <c:pt idx="717">
                  <c:v>4.2160372481625297</c:v>
                </c:pt>
                <c:pt idx="718">
                  <c:v>4.2130683769406598</c:v>
                </c:pt>
                <c:pt idx="719">
                  <c:v>4.2094223470297001</c:v>
                </c:pt>
                <c:pt idx="720">
                  <c:v>4.2065040977350101</c:v>
                </c:pt>
                <c:pt idx="721">
                  <c:v>4.2035115364641298</c:v>
                </c:pt>
                <c:pt idx="722">
                  <c:v>4.2007091329754704</c:v>
                </c:pt>
                <c:pt idx="723">
                  <c:v>4.1980291247038197</c:v>
                </c:pt>
                <c:pt idx="724">
                  <c:v>4.1961233637336601</c:v>
                </c:pt>
                <c:pt idx="725">
                  <c:v>4.1935318660480796</c:v>
                </c:pt>
                <c:pt idx="726">
                  <c:v>4.1909578388562698</c:v>
                </c:pt>
                <c:pt idx="727">
                  <c:v>4.1877023524146502</c:v>
                </c:pt>
                <c:pt idx="728">
                  <c:v>4.1853677463402796</c:v>
                </c:pt>
                <c:pt idx="729">
                  <c:v>4.1822511597521803</c:v>
                </c:pt>
                <c:pt idx="730">
                  <c:v>4.1802470088493804</c:v>
                </c:pt>
                <c:pt idx="731">
                  <c:v>4.1779349623359296</c:v>
                </c:pt>
                <c:pt idx="732">
                  <c:v>4.1768218856241699</c:v>
                </c:pt>
                <c:pt idx="733">
                  <c:v>4.1740457884468603</c:v>
                </c:pt>
                <c:pt idx="734">
                  <c:v>4.1718632876066497</c:v>
                </c:pt>
                <c:pt idx="735">
                  <c:v>4.1687913887952197</c:v>
                </c:pt>
                <c:pt idx="736">
                  <c:v>4.1659645292958203</c:v>
                </c:pt>
                <c:pt idx="737">
                  <c:v>4.16260125270506</c:v>
                </c:pt>
                <c:pt idx="738">
                  <c:v>4.1590196748637096</c:v>
                </c:pt>
                <c:pt idx="739">
                  <c:v>4.1565849227439102</c:v>
                </c:pt>
                <c:pt idx="740">
                  <c:v>4.1553808733986397</c:v>
                </c:pt>
                <c:pt idx="741">
                  <c:v>4.1547662162966601</c:v>
                </c:pt>
                <c:pt idx="742">
                  <c:v>4.1530703908326601</c:v>
                </c:pt>
                <c:pt idx="743">
                  <c:v>4.1514919380811497</c:v>
                </c:pt>
                <c:pt idx="744">
                  <c:v>4.1500974226218901</c:v>
                </c:pt>
                <c:pt idx="745">
                  <c:v>4.1481247626877904</c:v>
                </c:pt>
                <c:pt idx="746">
                  <c:v>4.1455935587836397</c:v>
                </c:pt>
                <c:pt idx="747">
                  <c:v>4.1426530253674496</c:v>
                </c:pt>
                <c:pt idx="748">
                  <c:v>4.1400507721347202</c:v>
                </c:pt>
                <c:pt idx="749">
                  <c:v>4.1376781941208698</c:v>
                </c:pt>
                <c:pt idx="750">
                  <c:v>4.1357163981458402</c:v>
                </c:pt>
                <c:pt idx="751">
                  <c:v>4.1328965820264498</c:v>
                </c:pt>
                <c:pt idx="752">
                  <c:v>4.1312888893580597</c:v>
                </c:pt>
                <c:pt idx="753">
                  <c:v>4.1279723819451304</c:v>
                </c:pt>
                <c:pt idx="754">
                  <c:v>4.1253433514343802</c:v>
                </c:pt>
                <c:pt idx="755">
                  <c:v>4.1231745267446698</c:v>
                </c:pt>
                <c:pt idx="756">
                  <c:v>4.1218181991176097</c:v>
                </c:pt>
                <c:pt idx="757">
                  <c:v>4.1206873898411098</c:v>
                </c:pt>
                <c:pt idx="758">
                  <c:v>4.1182797246096303</c:v>
                </c:pt>
                <c:pt idx="759">
                  <c:v>4.1164553583799197</c:v>
                </c:pt>
                <c:pt idx="760">
                  <c:v>4.1146989820950104</c:v>
                </c:pt>
                <c:pt idx="761">
                  <c:v>4.1125755864269502</c:v>
                </c:pt>
                <c:pt idx="762">
                  <c:v>4.1110249316411496</c:v>
                </c:pt>
                <c:pt idx="763">
                  <c:v>4.10834647445136</c:v>
                </c:pt>
                <c:pt idx="764">
                  <c:v>4.10638557208501</c:v>
                </c:pt>
                <c:pt idx="765">
                  <c:v>4.1032592971167396</c:v>
                </c:pt>
                <c:pt idx="766">
                  <c:v>4.1005791286724103</c:v>
                </c:pt>
                <c:pt idx="767">
                  <c:v>4.0989313360047399</c:v>
                </c:pt>
                <c:pt idx="768">
                  <c:v>4.0957962551206997</c:v>
                </c:pt>
                <c:pt idx="769">
                  <c:v>4.09289335092401</c:v>
                </c:pt>
                <c:pt idx="770">
                  <c:v>4.0910429144764002</c:v>
                </c:pt>
                <c:pt idx="771">
                  <c:v>4.08885722628363</c:v>
                </c:pt>
                <c:pt idx="772">
                  <c:v>4.0855812803367</c:v>
                </c:pt>
                <c:pt idx="773">
                  <c:v>4.0826189933337398</c:v>
                </c:pt>
                <c:pt idx="774">
                  <c:v>4.0789708006329404</c:v>
                </c:pt>
                <c:pt idx="775">
                  <c:v>4.0747633494022502</c:v>
                </c:pt>
                <c:pt idx="776">
                  <c:v>4.0727403087582204</c:v>
                </c:pt>
                <c:pt idx="777">
                  <c:v>4.06803005726091</c:v>
                </c:pt>
                <c:pt idx="778">
                  <c:v>4.0640334451511304</c:v>
                </c:pt>
                <c:pt idx="779">
                  <c:v>4.06024594022717</c:v>
                </c:pt>
                <c:pt idx="780">
                  <c:v>4.0570171301639899</c:v>
                </c:pt>
                <c:pt idx="781">
                  <c:v>4.0529052921426398</c:v>
                </c:pt>
                <c:pt idx="782">
                  <c:v>4.0490173693549201</c:v>
                </c:pt>
                <c:pt idx="783">
                  <c:v>4.0449337816290996</c:v>
                </c:pt>
                <c:pt idx="784">
                  <c:v>4.0413905100644998</c:v>
                </c:pt>
                <c:pt idx="785">
                  <c:v>4.0377279043367196</c:v>
                </c:pt>
                <c:pt idx="786">
                  <c:v>4.0339548182531102</c:v>
                </c:pt>
                <c:pt idx="787">
                  <c:v>4.03057184127616</c:v>
                </c:pt>
                <c:pt idx="788">
                  <c:v>4.0256840008740697</c:v>
                </c:pt>
                <c:pt idx="789">
                  <c:v>4.0213307823031696</c:v>
                </c:pt>
                <c:pt idx="790">
                  <c:v>4.0175077403011601</c:v>
                </c:pt>
                <c:pt idx="791">
                  <c:v>4.01377959103454</c:v>
                </c:pt>
                <c:pt idx="792">
                  <c:v>4.0107547405568598</c:v>
                </c:pt>
                <c:pt idx="793">
                  <c:v>4.0078145509133503</c:v>
                </c:pt>
                <c:pt idx="794">
                  <c:v>4.0046389049862103</c:v>
                </c:pt>
                <c:pt idx="795">
                  <c:v>4.00063547032331</c:v>
                </c:pt>
                <c:pt idx="796">
                  <c:v>3.9960344304770201</c:v>
                </c:pt>
                <c:pt idx="797">
                  <c:v>3.9921167665558199</c:v>
                </c:pt>
                <c:pt idx="798">
                  <c:v>3.9883789925038</c:v>
                </c:pt>
                <c:pt idx="799">
                  <c:v>3.9842907285209299</c:v>
                </c:pt>
                <c:pt idx="800">
                  <c:v>3.9805527085828598</c:v>
                </c:pt>
                <c:pt idx="801">
                  <c:v>3.9770672157195102</c:v>
                </c:pt>
                <c:pt idx="802">
                  <c:v>3.9747127331470602</c:v>
                </c:pt>
                <c:pt idx="803">
                  <c:v>3.9731432383404002</c:v>
                </c:pt>
                <c:pt idx="804">
                  <c:v>3.9702994562966998</c:v>
                </c:pt>
                <c:pt idx="805">
                  <c:v>3.9676504688370602</c:v>
                </c:pt>
                <c:pt idx="806">
                  <c:v>3.9626968948872299</c:v>
                </c:pt>
                <c:pt idx="807">
                  <c:v>3.9588587575059</c:v>
                </c:pt>
                <c:pt idx="808">
                  <c:v>3.9550969603935799</c:v>
                </c:pt>
                <c:pt idx="809">
                  <c:v>3.95084228019173</c:v>
                </c:pt>
                <c:pt idx="810">
                  <c:v>3.94750171363907</c:v>
                </c:pt>
                <c:pt idx="811">
                  <c:v>3.9457046704320602</c:v>
                </c:pt>
                <c:pt idx="812">
                  <c:v>3.94405206760355</c:v>
                </c:pt>
                <c:pt idx="813">
                  <c:v>3.9422532244314601</c:v>
                </c:pt>
                <c:pt idx="814">
                  <c:v>3.9399576835277301</c:v>
                </c:pt>
                <c:pt idx="815">
                  <c:v>3.93858434257859</c:v>
                </c:pt>
                <c:pt idx="816">
                  <c:v>3.9371089523700902</c:v>
                </c:pt>
                <c:pt idx="817">
                  <c:v>3.9353359250726498</c:v>
                </c:pt>
                <c:pt idx="818">
                  <c:v>3.9342474221797001</c:v>
                </c:pt>
                <c:pt idx="819">
                  <c:v>3.9337339556031599</c:v>
                </c:pt>
                <c:pt idx="820">
                  <c:v>3.9319485990939702</c:v>
                </c:pt>
                <c:pt idx="821">
                  <c:v>3.9310441452606</c:v>
                </c:pt>
                <c:pt idx="822">
                  <c:v>3.9270607745909398</c:v>
                </c:pt>
                <c:pt idx="823">
                  <c:v>3.9258311340933401</c:v>
                </c:pt>
                <c:pt idx="824">
                  <c:v>3.92353386574236</c:v>
                </c:pt>
                <c:pt idx="825">
                  <c:v>3.9209908459816698</c:v>
                </c:pt>
                <c:pt idx="826">
                  <c:v>3.9189486392731898</c:v>
                </c:pt>
                <c:pt idx="827">
                  <c:v>3.9174700734301</c:v>
                </c:pt>
                <c:pt idx="828">
                  <c:v>3.9156697213609601</c:v>
                </c:pt>
                <c:pt idx="829">
                  <c:v>3.9137667625802499</c:v>
                </c:pt>
                <c:pt idx="830">
                  <c:v>3.9126304766905702</c:v>
                </c:pt>
                <c:pt idx="831">
                  <c:v>3.9109402007532501</c:v>
                </c:pt>
                <c:pt idx="832">
                  <c:v>3.9093955112165899</c:v>
                </c:pt>
                <c:pt idx="833">
                  <c:v>3.9076228591900302</c:v>
                </c:pt>
                <c:pt idx="834">
                  <c:v>3.9059137693268502</c:v>
                </c:pt>
                <c:pt idx="835">
                  <c:v>3.9054276748199399</c:v>
                </c:pt>
                <c:pt idx="836">
                  <c:v>3.9042007686892202</c:v>
                </c:pt>
                <c:pt idx="837">
                  <c:v>3.9045511896238101</c:v>
                </c:pt>
                <c:pt idx="838">
                  <c:v>3.9035420463195201</c:v>
                </c:pt>
                <c:pt idx="839">
                  <c:v>3.9036748662729299</c:v>
                </c:pt>
                <c:pt idx="840">
                  <c:v>3.9027770619593101</c:v>
                </c:pt>
                <c:pt idx="841">
                  <c:v>3.9013464866919998</c:v>
                </c:pt>
                <c:pt idx="842">
                  <c:v>3.9008182624289298</c:v>
                </c:pt>
                <c:pt idx="843">
                  <c:v>3.8992869877091798</c:v>
                </c:pt>
                <c:pt idx="844">
                  <c:v>3.9002018242769299</c:v>
                </c:pt>
                <c:pt idx="845">
                  <c:v>3.8989409884348798</c:v>
                </c:pt>
                <c:pt idx="846">
                  <c:v>3.8981446152974102</c:v>
                </c:pt>
                <c:pt idx="847">
                  <c:v>3.8970091551758799</c:v>
                </c:pt>
                <c:pt idx="848">
                  <c:v>3.8952936940209599</c:v>
                </c:pt>
                <c:pt idx="849">
                  <c:v>3.8936547154578101</c:v>
                </c:pt>
                <c:pt idx="850">
                  <c:v>3.8919337886411101</c:v>
                </c:pt>
                <c:pt idx="851">
                  <c:v>3.8923553380859701</c:v>
                </c:pt>
                <c:pt idx="852">
                  <c:v>3.8922363083659</c:v>
                </c:pt>
                <c:pt idx="853">
                  <c:v>3.8916317777645801</c:v>
                </c:pt>
                <c:pt idx="854">
                  <c:v>3.8907390058985798</c:v>
                </c:pt>
                <c:pt idx="855">
                  <c:v>3.8882988191733001</c:v>
                </c:pt>
                <c:pt idx="856">
                  <c:v>3.88597614034245</c:v>
                </c:pt>
                <c:pt idx="857">
                  <c:v>3.8834564447195001</c:v>
                </c:pt>
                <c:pt idx="858">
                  <c:v>3.8811860826899101</c:v>
                </c:pt>
                <c:pt idx="859">
                  <c:v>3.8799166081599101</c:v>
                </c:pt>
                <c:pt idx="860">
                  <c:v>3.87709492955238</c:v>
                </c:pt>
                <c:pt idx="861">
                  <c:v>3.8767278306264399</c:v>
                </c:pt>
                <c:pt idx="862">
                  <c:v>3.8750269617095499</c:v>
                </c:pt>
                <c:pt idx="863">
                  <c:v>3.8737880361677002</c:v>
                </c:pt>
                <c:pt idx="864">
                  <c:v>3.8723920081559702</c:v>
                </c:pt>
                <c:pt idx="865">
                  <c:v>3.8708683656974299</c:v>
                </c:pt>
                <c:pt idx="866">
                  <c:v>3.8698497998122598</c:v>
                </c:pt>
                <c:pt idx="867">
                  <c:v>3.8684771687599002</c:v>
                </c:pt>
                <c:pt idx="868">
                  <c:v>3.8667119875521601</c:v>
                </c:pt>
                <c:pt idx="869">
                  <c:v>3.86389568331137</c:v>
                </c:pt>
                <c:pt idx="870">
                  <c:v>3.8627507989663301</c:v>
                </c:pt>
                <c:pt idx="871">
                  <c:v>3.85980312949463</c:v>
                </c:pt>
                <c:pt idx="872">
                  <c:v>3.8580316104439101</c:v>
                </c:pt>
                <c:pt idx="873">
                  <c:v>3.8559140783521801</c:v>
                </c:pt>
                <c:pt idx="874">
                  <c:v>3.85385639190691</c:v>
                </c:pt>
                <c:pt idx="875">
                  <c:v>3.8522229890377102</c:v>
                </c:pt>
                <c:pt idx="876">
                  <c:v>3.8499634853892899</c:v>
                </c:pt>
                <c:pt idx="877">
                  <c:v>3.8483811693101502</c:v>
                </c:pt>
                <c:pt idx="878">
                  <c:v>3.84720715275615</c:v>
                </c:pt>
                <c:pt idx="879">
                  <c:v>3.8462167804993301</c:v>
                </c:pt>
                <c:pt idx="880">
                  <c:v>3.8448968085662401</c:v>
                </c:pt>
                <c:pt idx="881">
                  <c:v>3.8420170998094099</c:v>
                </c:pt>
                <c:pt idx="882">
                  <c:v>3.8398684431822701</c:v>
                </c:pt>
                <c:pt idx="883">
                  <c:v>3.8377672022498301</c:v>
                </c:pt>
                <c:pt idx="884">
                  <c:v>3.8360631733434198</c:v>
                </c:pt>
                <c:pt idx="885">
                  <c:v>3.8339722919758201</c:v>
                </c:pt>
                <c:pt idx="886">
                  <c:v>3.83178020177025</c:v>
                </c:pt>
                <c:pt idx="887">
                  <c:v>3.8292232321264299</c:v>
                </c:pt>
                <c:pt idx="888">
                  <c:v>3.8256373473404301</c:v>
                </c:pt>
                <c:pt idx="889">
                  <c:v>3.8232490140841202</c:v>
                </c:pt>
                <c:pt idx="890">
                  <c:v>3.8197343115871498</c:v>
                </c:pt>
                <c:pt idx="891">
                  <c:v>3.81779861427838</c:v>
                </c:pt>
                <c:pt idx="892">
                  <c:v>3.8153691689051601</c:v>
                </c:pt>
                <c:pt idx="893">
                  <c:v>3.8129185535002499</c:v>
                </c:pt>
                <c:pt idx="894">
                  <c:v>3.81034832324156</c:v>
                </c:pt>
                <c:pt idx="895">
                  <c:v>3.8083694260955401</c:v>
                </c:pt>
                <c:pt idx="896">
                  <c:v>3.8071792393199102</c:v>
                </c:pt>
                <c:pt idx="897">
                  <c:v>3.8058532555215399</c:v>
                </c:pt>
                <c:pt idx="898">
                  <c:v>3.80567741400059</c:v>
                </c:pt>
                <c:pt idx="899">
                  <c:v>3.8040268867953602</c:v>
                </c:pt>
                <c:pt idx="900">
                  <c:v>3.8027452980662599</c:v>
                </c:pt>
                <c:pt idx="901">
                  <c:v>3.8011968158862999</c:v>
                </c:pt>
                <c:pt idx="902">
                  <c:v>3.79884188888325</c:v>
                </c:pt>
                <c:pt idx="903">
                  <c:v>3.7984309356419002</c:v>
                </c:pt>
                <c:pt idx="904">
                  <c:v>3.7963602751880301</c:v>
                </c:pt>
                <c:pt idx="905">
                  <c:v>3.79526480303416</c:v>
                </c:pt>
                <c:pt idx="906">
                  <c:v>3.7951355751953102</c:v>
                </c:pt>
                <c:pt idx="907">
                  <c:v>3.7950159610628802</c:v>
                </c:pt>
                <c:pt idx="908">
                  <c:v>3.79472734702028</c:v>
                </c:pt>
                <c:pt idx="909">
                  <c:v>3.7927724173319701</c:v>
                </c:pt>
                <c:pt idx="910">
                  <c:v>3.7910529753436299</c:v>
                </c:pt>
                <c:pt idx="911">
                  <c:v>3.7895229428881398</c:v>
                </c:pt>
                <c:pt idx="912">
                  <c:v>3.7880966379232799</c:v>
                </c:pt>
                <c:pt idx="913">
                  <c:v>3.7865682522629802</c:v>
                </c:pt>
                <c:pt idx="914">
                  <c:v>3.7847420977147501</c:v>
                </c:pt>
                <c:pt idx="915">
                  <c:v>3.7832987713042199</c:v>
                </c:pt>
                <c:pt idx="916">
                  <c:v>3.7820951268404199</c:v>
                </c:pt>
                <c:pt idx="917">
                  <c:v>3.7803136015255201</c:v>
                </c:pt>
                <c:pt idx="918">
                  <c:v>3.7773736525289099</c:v>
                </c:pt>
                <c:pt idx="919">
                  <c:v>3.7757833902903299</c:v>
                </c:pt>
                <c:pt idx="920">
                  <c:v>3.77221776153789</c:v>
                </c:pt>
                <c:pt idx="921">
                  <c:v>3.7698713855769199</c:v>
                </c:pt>
                <c:pt idx="922">
                  <c:v>3.7677755435232299</c:v>
                </c:pt>
                <c:pt idx="923">
                  <c:v>3.7655799927626199</c:v>
                </c:pt>
                <c:pt idx="924">
                  <c:v>3.76323814568818</c:v>
                </c:pt>
                <c:pt idx="925">
                  <c:v>3.7609878227265598</c:v>
                </c:pt>
                <c:pt idx="926">
                  <c:v>3.7591493429029601</c:v>
                </c:pt>
                <c:pt idx="927">
                  <c:v>3.75631192629828</c:v>
                </c:pt>
                <c:pt idx="928">
                  <c:v>3.7548889695324901</c:v>
                </c:pt>
                <c:pt idx="929">
                  <c:v>3.7535686553555099</c:v>
                </c:pt>
                <c:pt idx="930">
                  <c:v>3.7522254921098201</c:v>
                </c:pt>
                <c:pt idx="931">
                  <c:v>3.7495107972233401</c:v>
                </c:pt>
                <c:pt idx="932">
                  <c:v>3.74828257131349</c:v>
                </c:pt>
                <c:pt idx="933">
                  <c:v>3.7451021313664001</c:v>
                </c:pt>
                <c:pt idx="934">
                  <c:v>3.7412737237356999</c:v>
                </c:pt>
                <c:pt idx="935">
                  <c:v>3.7381054334084198</c:v>
                </c:pt>
                <c:pt idx="936">
                  <c:v>3.7356356253180798</c:v>
                </c:pt>
                <c:pt idx="937">
                  <c:v>3.7331910989316399</c:v>
                </c:pt>
                <c:pt idx="938">
                  <c:v>3.72966614676516</c:v>
                </c:pt>
                <c:pt idx="939">
                  <c:v>3.7271931375474501</c:v>
                </c:pt>
                <c:pt idx="940">
                  <c:v>3.7245623534980901</c:v>
                </c:pt>
                <c:pt idx="941">
                  <c:v>3.7219036868699402</c:v>
                </c:pt>
                <c:pt idx="942">
                  <c:v>3.7192034716408902</c:v>
                </c:pt>
                <c:pt idx="943">
                  <c:v>3.71641006995196</c:v>
                </c:pt>
                <c:pt idx="944">
                  <c:v>3.7124973002960999</c:v>
                </c:pt>
                <c:pt idx="945">
                  <c:v>3.7093417285707599</c:v>
                </c:pt>
                <c:pt idx="946">
                  <c:v>3.7052721670179301</c:v>
                </c:pt>
                <c:pt idx="947">
                  <c:v>3.70196377220647</c:v>
                </c:pt>
                <c:pt idx="948">
                  <c:v>3.69812627476183</c:v>
                </c:pt>
                <c:pt idx="949">
                  <c:v>3.6942821560107899</c:v>
                </c:pt>
                <c:pt idx="950">
                  <c:v>3.6903045848683802</c:v>
                </c:pt>
                <c:pt idx="951">
                  <c:v>3.6858871383940901</c:v>
                </c:pt>
                <c:pt idx="952">
                  <c:v>3.6807926068146002</c:v>
                </c:pt>
                <c:pt idx="953">
                  <c:v>3.6758436488543702</c:v>
                </c:pt>
                <c:pt idx="954">
                  <c:v>3.6711501334118299</c:v>
                </c:pt>
                <c:pt idx="955">
                  <c:v>3.6660690037219501</c:v>
                </c:pt>
                <c:pt idx="956">
                  <c:v>3.6620368950362101</c:v>
                </c:pt>
                <c:pt idx="957">
                  <c:v>3.6574478452451</c:v>
                </c:pt>
                <c:pt idx="958">
                  <c:v>3.6532171862428799</c:v>
                </c:pt>
                <c:pt idx="959">
                  <c:v>3.6494720932648499</c:v>
                </c:pt>
                <c:pt idx="960">
                  <c:v>3.6459897250957001</c:v>
                </c:pt>
                <c:pt idx="961">
                  <c:v>3.64269618677096</c:v>
                </c:pt>
                <c:pt idx="962">
                  <c:v>3.6384144253947701</c:v>
                </c:pt>
                <c:pt idx="963">
                  <c:v>3.6333283105748202</c:v>
                </c:pt>
                <c:pt idx="964">
                  <c:v>3.6288906908280798</c:v>
                </c:pt>
                <c:pt idx="965">
                  <c:v>3.6245536675556802</c:v>
                </c:pt>
                <c:pt idx="966">
                  <c:v>3.6207864380799801</c:v>
                </c:pt>
                <c:pt idx="967">
                  <c:v>3.61644400754298</c:v>
                </c:pt>
                <c:pt idx="968">
                  <c:v>3.6124253194973601</c:v>
                </c:pt>
                <c:pt idx="969">
                  <c:v>3.6087807238879299</c:v>
                </c:pt>
                <c:pt idx="970">
                  <c:v>3.6049388295972302</c:v>
                </c:pt>
                <c:pt idx="971">
                  <c:v>3.6003263499776899</c:v>
                </c:pt>
                <c:pt idx="972">
                  <c:v>3.59528238534753</c:v>
                </c:pt>
                <c:pt idx="973">
                  <c:v>3.5905543051619002</c:v>
                </c:pt>
                <c:pt idx="974">
                  <c:v>3.5853843132836798</c:v>
                </c:pt>
                <c:pt idx="975">
                  <c:v>3.5797972121387098</c:v>
                </c:pt>
                <c:pt idx="976">
                  <c:v>3.5764352437735698</c:v>
                </c:pt>
                <c:pt idx="977">
                  <c:v>3.57194994579049</c:v>
                </c:pt>
                <c:pt idx="978">
                  <c:v>3.5663552868719601</c:v>
                </c:pt>
                <c:pt idx="979">
                  <c:v>3.5613760992184802</c:v>
                </c:pt>
                <c:pt idx="980">
                  <c:v>3.5554271621160098</c:v>
                </c:pt>
                <c:pt idx="981">
                  <c:v>3.5516662149765899</c:v>
                </c:pt>
                <c:pt idx="982">
                  <c:v>3.54894128701619</c:v>
                </c:pt>
                <c:pt idx="983">
                  <c:v>3.5460566513536098</c:v>
                </c:pt>
                <c:pt idx="984">
                  <c:v>3.5426595910746399</c:v>
                </c:pt>
                <c:pt idx="985">
                  <c:v>3.5395436747313598</c:v>
                </c:pt>
                <c:pt idx="986">
                  <c:v>3.5355281354388</c:v>
                </c:pt>
                <c:pt idx="987">
                  <c:v>3.53225917349942</c:v>
                </c:pt>
                <c:pt idx="988">
                  <c:v>3.5295736525314299</c:v>
                </c:pt>
                <c:pt idx="989">
                  <c:v>3.5257582240018799</c:v>
                </c:pt>
                <c:pt idx="990">
                  <c:v>3.5226400778991498</c:v>
                </c:pt>
                <c:pt idx="991">
                  <c:v>3.5196740766617598</c:v>
                </c:pt>
                <c:pt idx="992">
                  <c:v>3.5148561117839701</c:v>
                </c:pt>
                <c:pt idx="993">
                  <c:v>3.5125484105018598</c:v>
                </c:pt>
                <c:pt idx="994">
                  <c:v>3.5089671418775801</c:v>
                </c:pt>
                <c:pt idx="995">
                  <c:v>3.5070303869345598</c:v>
                </c:pt>
                <c:pt idx="996">
                  <c:v>3.5057784174070901</c:v>
                </c:pt>
                <c:pt idx="997">
                  <c:v>3.5043627516092699</c:v>
                </c:pt>
                <c:pt idx="998">
                  <c:v>3.5032103460467301</c:v>
                </c:pt>
                <c:pt idx="999">
                  <c:v>3.5014104784330402</c:v>
                </c:pt>
                <c:pt idx="1000">
                  <c:v>3.5004915475307898</c:v>
                </c:pt>
                <c:pt idx="1001">
                  <c:v>3.4988582715362999</c:v>
                </c:pt>
                <c:pt idx="1002">
                  <c:v>3.4975415097885101</c:v>
                </c:pt>
                <c:pt idx="1003">
                  <c:v>3.4967526258815398</c:v>
                </c:pt>
                <c:pt idx="1004">
                  <c:v>3.4945491481953299</c:v>
                </c:pt>
                <c:pt idx="1005">
                  <c:v>3.49222820410955</c:v>
                </c:pt>
                <c:pt idx="1006">
                  <c:v>3.4905412003348801</c:v>
                </c:pt>
                <c:pt idx="1007">
                  <c:v>3.4880653300972</c:v>
                </c:pt>
                <c:pt idx="1008">
                  <c:v>3.48796268432389</c:v>
                </c:pt>
                <c:pt idx="1009">
                  <c:v>3.4868301653002201</c:v>
                </c:pt>
                <c:pt idx="1010">
                  <c:v>3.4855935081070299</c:v>
                </c:pt>
                <c:pt idx="1011">
                  <c:v>3.4846494233109202</c:v>
                </c:pt>
                <c:pt idx="1012">
                  <c:v>3.4837642820502701</c:v>
                </c:pt>
                <c:pt idx="1013">
                  <c:v>3.4830128615288798</c:v>
                </c:pt>
                <c:pt idx="1014">
                  <c:v>3.48186870721293</c:v>
                </c:pt>
                <c:pt idx="1015">
                  <c:v>3.4796872392485598</c:v>
                </c:pt>
                <c:pt idx="1016">
                  <c:v>3.4786464396501899</c:v>
                </c:pt>
                <c:pt idx="1017">
                  <c:v>3.4760571457315201</c:v>
                </c:pt>
                <c:pt idx="1018">
                  <c:v>3.4739996007518501</c:v>
                </c:pt>
                <c:pt idx="1019">
                  <c:v>3.4705731601015302</c:v>
                </c:pt>
                <c:pt idx="1020">
                  <c:v>3.4690048274309202</c:v>
                </c:pt>
                <c:pt idx="1021">
                  <c:v>3.4665652654319201</c:v>
                </c:pt>
                <c:pt idx="1022">
                  <c:v>3.4646824037908699</c:v>
                </c:pt>
                <c:pt idx="1023">
                  <c:v>3.4637304562845599</c:v>
                </c:pt>
                <c:pt idx="1024">
                  <c:v>3.46209868384959</c:v>
                </c:pt>
                <c:pt idx="1025">
                  <c:v>3.4596678759818702</c:v>
                </c:pt>
                <c:pt idx="1026">
                  <c:v>3.4589371938875302</c:v>
                </c:pt>
                <c:pt idx="1027">
                  <c:v>3.45695600239682</c:v>
                </c:pt>
                <c:pt idx="1028">
                  <c:v>3.4554165315404402</c:v>
                </c:pt>
                <c:pt idx="1029">
                  <c:v>3.4547404400557098</c:v>
                </c:pt>
                <c:pt idx="1030">
                  <c:v>3.4523530401816398</c:v>
                </c:pt>
                <c:pt idx="1031">
                  <c:v>3.4494935173878298</c:v>
                </c:pt>
                <c:pt idx="1032">
                  <c:v>3.4466259749460701</c:v>
                </c:pt>
                <c:pt idx="1033">
                  <c:v>3.44487446416798</c:v>
                </c:pt>
                <c:pt idx="1034">
                  <c:v>3.44232295838261</c:v>
                </c:pt>
                <c:pt idx="1035">
                  <c:v>3.43889617786331</c:v>
                </c:pt>
                <c:pt idx="1036">
                  <c:v>3.4367670177366598</c:v>
                </c:pt>
                <c:pt idx="1037">
                  <c:v>3.4345487570878501</c:v>
                </c:pt>
                <c:pt idx="1038">
                  <c:v>3.4310922599835698</c:v>
                </c:pt>
                <c:pt idx="1039">
                  <c:v>3.4284492088110299</c:v>
                </c:pt>
                <c:pt idx="1040">
                  <c:v>3.4267969269883198</c:v>
                </c:pt>
                <c:pt idx="1041">
                  <c:v>3.4240632761261902</c:v>
                </c:pt>
                <c:pt idx="1042">
                  <c:v>3.4222111275290099</c:v>
                </c:pt>
                <c:pt idx="1043">
                  <c:v>3.4194005448212699</c:v>
                </c:pt>
                <c:pt idx="1044">
                  <c:v>3.4166519830545501</c:v>
                </c:pt>
                <c:pt idx="1045">
                  <c:v>3.4136936264370399</c:v>
                </c:pt>
                <c:pt idx="1046">
                  <c:v>3.4102609571765199</c:v>
                </c:pt>
                <c:pt idx="1047">
                  <c:v>3.40779750906372</c:v>
                </c:pt>
                <c:pt idx="1048">
                  <c:v>3.40396527716856</c:v>
                </c:pt>
                <c:pt idx="1049">
                  <c:v>3.4003051448374699</c:v>
                </c:pt>
                <c:pt idx="1050">
                  <c:v>3.3969476671963399</c:v>
                </c:pt>
                <c:pt idx="1051">
                  <c:v>3.3936216477596601</c:v>
                </c:pt>
                <c:pt idx="1052">
                  <c:v>3.3910564695039298</c:v>
                </c:pt>
                <c:pt idx="1053">
                  <c:v>3.3889523804353301</c:v>
                </c:pt>
                <c:pt idx="1054">
                  <c:v>3.3865969184310898</c:v>
                </c:pt>
                <c:pt idx="1055">
                  <c:v>3.3839882063084401</c:v>
                </c:pt>
                <c:pt idx="1056">
                  <c:v>3.3810866061286502</c:v>
                </c:pt>
                <c:pt idx="1057">
                  <c:v>3.37821349117378</c:v>
                </c:pt>
                <c:pt idx="1058">
                  <c:v>3.3764712660665399</c:v>
                </c:pt>
                <c:pt idx="1059">
                  <c:v>3.3731136605135399</c:v>
                </c:pt>
                <c:pt idx="1060">
                  <c:v>3.3710458291461398</c:v>
                </c:pt>
                <c:pt idx="1061">
                  <c:v>3.3681405136760598</c:v>
                </c:pt>
                <c:pt idx="1062">
                  <c:v>3.3667228876092801</c:v>
                </c:pt>
                <c:pt idx="1063">
                  <c:v>3.3643189097420398</c:v>
                </c:pt>
                <c:pt idx="1064">
                  <c:v>3.3620006214426601</c:v>
                </c:pt>
                <c:pt idx="1065">
                  <c:v>3.3608375561170201</c:v>
                </c:pt>
                <c:pt idx="1066">
                  <c:v>3.3581805637326299</c:v>
                </c:pt>
                <c:pt idx="1067">
                  <c:v>3.3556374683355901</c:v>
                </c:pt>
                <c:pt idx="1068">
                  <c:v>3.3521191572708799</c:v>
                </c:pt>
                <c:pt idx="1069">
                  <c:v>3.3485726908163498</c:v>
                </c:pt>
                <c:pt idx="1070">
                  <c:v>3.34438098880165</c:v>
                </c:pt>
                <c:pt idx="1071">
                  <c:v>3.3404748565293798</c:v>
                </c:pt>
                <c:pt idx="1072">
                  <c:v>3.33654636709521</c:v>
                </c:pt>
                <c:pt idx="1073">
                  <c:v>3.3335391240270198</c:v>
                </c:pt>
                <c:pt idx="1074">
                  <c:v>3.32979622730678</c:v>
                </c:pt>
                <c:pt idx="1075">
                  <c:v>3.3286988313585502</c:v>
                </c:pt>
                <c:pt idx="1076">
                  <c:v>3.3259259830215901</c:v>
                </c:pt>
                <c:pt idx="1077">
                  <c:v>3.3243414484317899</c:v>
                </c:pt>
                <c:pt idx="1078">
                  <c:v>3.3231064360951401</c:v>
                </c:pt>
                <c:pt idx="1079">
                  <c:v>3.3216732580806001</c:v>
                </c:pt>
                <c:pt idx="1080">
                  <c:v>3.3209235434698501</c:v>
                </c:pt>
                <c:pt idx="1081">
                  <c:v>3.3188029875557898</c:v>
                </c:pt>
                <c:pt idx="1082">
                  <c:v>3.31634269605697</c:v>
                </c:pt>
                <c:pt idx="1083">
                  <c:v>3.3140246850736199</c:v>
                </c:pt>
                <c:pt idx="1084">
                  <c:v>3.3101667418091298</c:v>
                </c:pt>
                <c:pt idx="1085">
                  <c:v>3.3076650571972301</c:v>
                </c:pt>
                <c:pt idx="1086">
                  <c:v>3.3051336549757901</c:v>
                </c:pt>
                <c:pt idx="1087">
                  <c:v>3.3031765290480801</c:v>
                </c:pt>
                <c:pt idx="1088">
                  <c:v>3.30127483391448</c:v>
                </c:pt>
                <c:pt idx="1089">
                  <c:v>3.2994023059256601</c:v>
                </c:pt>
                <c:pt idx="1090">
                  <c:v>3.2966323423664101</c:v>
                </c:pt>
                <c:pt idx="1091">
                  <c:v>3.29511970448341</c:v>
                </c:pt>
                <c:pt idx="1092">
                  <c:v>3.29204703203352</c:v>
                </c:pt>
                <c:pt idx="1093">
                  <c:v>3.2909249842724502</c:v>
                </c:pt>
                <c:pt idx="1094">
                  <c:v>3.28910138506077</c:v>
                </c:pt>
                <c:pt idx="1095">
                  <c:v>3.2877720237485999</c:v>
                </c:pt>
                <c:pt idx="1096">
                  <c:v>3.2848649548467899</c:v>
                </c:pt>
                <c:pt idx="1097">
                  <c:v>3.2819606962980399</c:v>
                </c:pt>
                <c:pt idx="1098">
                  <c:v>3.2794481582750898</c:v>
                </c:pt>
                <c:pt idx="1099">
                  <c:v>3.2760356138547002</c:v>
                </c:pt>
                <c:pt idx="1100">
                  <c:v>3.27211302842163</c:v>
                </c:pt>
                <c:pt idx="1101">
                  <c:v>3.2677270660995501</c:v>
                </c:pt>
                <c:pt idx="1102">
                  <c:v>3.2631263757733802</c:v>
                </c:pt>
                <c:pt idx="1103">
                  <c:v>3.2591254182804499</c:v>
                </c:pt>
                <c:pt idx="1104">
                  <c:v>3.25532154701517</c:v>
                </c:pt>
                <c:pt idx="1105">
                  <c:v>3.2509420743033299</c:v>
                </c:pt>
                <c:pt idx="1106">
                  <c:v>3.2460502491944898</c:v>
                </c:pt>
                <c:pt idx="1107">
                  <c:v>3.2424300652907201</c:v>
                </c:pt>
                <c:pt idx="1108">
                  <c:v>3.2395840363027202</c:v>
                </c:pt>
                <c:pt idx="1109">
                  <c:v>3.2367333956882001</c:v>
                </c:pt>
                <c:pt idx="1110">
                  <c:v>3.2316824218983</c:v>
                </c:pt>
                <c:pt idx="1111">
                  <c:v>3.2264356256336502</c:v>
                </c:pt>
                <c:pt idx="1112">
                  <c:v>3.2223481962657101</c:v>
                </c:pt>
                <c:pt idx="1113">
                  <c:v>3.21998970065032</c:v>
                </c:pt>
                <c:pt idx="1114">
                  <c:v>3.2171607259763002</c:v>
                </c:pt>
                <c:pt idx="1115">
                  <c:v>3.2130676449233699</c:v>
                </c:pt>
                <c:pt idx="1116">
                  <c:v>3.2076929789248898</c:v>
                </c:pt>
                <c:pt idx="1117">
                  <c:v>3.2042392006467999</c:v>
                </c:pt>
                <c:pt idx="1118">
                  <c:v>3.1994752536404398</c:v>
                </c:pt>
                <c:pt idx="1119">
                  <c:v>3.1956642290094299</c:v>
                </c:pt>
                <c:pt idx="1120">
                  <c:v>3.1909391685269402</c:v>
                </c:pt>
                <c:pt idx="1121">
                  <c:v>3.1875277225736798</c:v>
                </c:pt>
                <c:pt idx="1122">
                  <c:v>3.1826788167528601</c:v>
                </c:pt>
                <c:pt idx="1123">
                  <c:v>3.1793256706172701</c:v>
                </c:pt>
                <c:pt idx="1124">
                  <c:v>3.17546580659095</c:v>
                </c:pt>
                <c:pt idx="1125">
                  <c:v>3.17338085734939</c:v>
                </c:pt>
                <c:pt idx="1126">
                  <c:v>3.17019989080964</c:v>
                </c:pt>
                <c:pt idx="1127">
                  <c:v>3.1669703126325102</c:v>
                </c:pt>
                <c:pt idx="1128">
                  <c:v>3.16377251298929</c:v>
                </c:pt>
                <c:pt idx="1129">
                  <c:v>3.1595930155340199</c:v>
                </c:pt>
                <c:pt idx="1130">
                  <c:v>3.1553034060492302</c:v>
                </c:pt>
                <c:pt idx="1131">
                  <c:v>3.1511252420266098</c:v>
                </c:pt>
                <c:pt idx="1132">
                  <c:v>3.1468497024627999</c:v>
                </c:pt>
                <c:pt idx="1133">
                  <c:v>3.14275997075748</c:v>
                </c:pt>
                <c:pt idx="1134">
                  <c:v>3.13741597418817</c:v>
                </c:pt>
                <c:pt idx="1135">
                  <c:v>3.1331068848769501</c:v>
                </c:pt>
                <c:pt idx="1136">
                  <c:v>3.1281140046535598</c:v>
                </c:pt>
                <c:pt idx="1137">
                  <c:v>3.1234809895725899</c:v>
                </c:pt>
                <c:pt idx="1138">
                  <c:v>3.1191519016850502</c:v>
                </c:pt>
                <c:pt idx="1139">
                  <c:v>3.1160158823606801</c:v>
                </c:pt>
                <c:pt idx="1140">
                  <c:v>3.11200219780733</c:v>
                </c:pt>
                <c:pt idx="1141">
                  <c:v>3.1078564393502202</c:v>
                </c:pt>
                <c:pt idx="1142">
                  <c:v>3.1041942339002802</c:v>
                </c:pt>
                <c:pt idx="1143">
                  <c:v>3.1004281215539899</c:v>
                </c:pt>
                <c:pt idx="1144">
                  <c:v>3.09751321124681</c:v>
                </c:pt>
                <c:pt idx="1145">
                  <c:v>3.0934443156749798</c:v>
                </c:pt>
                <c:pt idx="1146">
                  <c:v>3.0880790676833998</c:v>
                </c:pt>
                <c:pt idx="1147">
                  <c:v>3.0829803591738498</c:v>
                </c:pt>
                <c:pt idx="1148">
                  <c:v>3.07837211667526</c:v>
                </c:pt>
                <c:pt idx="1149">
                  <c:v>3.0746363622111499</c:v>
                </c:pt>
                <c:pt idx="1150">
                  <c:v>3.0702436410320502</c:v>
                </c:pt>
                <c:pt idx="1151">
                  <c:v>3.0657207198977701</c:v>
                </c:pt>
                <c:pt idx="1152">
                  <c:v>3.0607431405236198</c:v>
                </c:pt>
                <c:pt idx="1153">
                  <c:v>3.05777847591215</c:v>
                </c:pt>
                <c:pt idx="1154">
                  <c:v>3.05461776573327</c:v>
                </c:pt>
                <c:pt idx="1155">
                  <c:v>3.0517541207118999</c:v>
                </c:pt>
                <c:pt idx="1156">
                  <c:v>3.0477216972291701</c:v>
                </c:pt>
                <c:pt idx="1157">
                  <c:v>3.0428002610733502</c:v>
                </c:pt>
                <c:pt idx="1158">
                  <c:v>3.0372819744442001</c:v>
                </c:pt>
                <c:pt idx="1159">
                  <c:v>3.0323780561752098</c:v>
                </c:pt>
                <c:pt idx="1160">
                  <c:v>3.0273846652051901</c:v>
                </c:pt>
                <c:pt idx="1161">
                  <c:v>3.0231878041229301</c:v>
                </c:pt>
                <c:pt idx="1162">
                  <c:v>3.0193583285177299</c:v>
                </c:pt>
                <c:pt idx="1163">
                  <c:v>3.0157216872987398</c:v>
                </c:pt>
                <c:pt idx="1164">
                  <c:v>3.0109539711598701</c:v>
                </c:pt>
                <c:pt idx="1165">
                  <c:v>3.0068820076657099</c:v>
                </c:pt>
                <c:pt idx="1166">
                  <c:v>3.0019620896742598</c:v>
                </c:pt>
                <c:pt idx="1167">
                  <c:v>2.9979682953117801</c:v>
                </c:pt>
                <c:pt idx="1168">
                  <c:v>2.9934229646566601</c:v>
                </c:pt>
                <c:pt idx="1169">
                  <c:v>2.98893780672989</c:v>
                </c:pt>
                <c:pt idx="1170">
                  <c:v>2.9853389266952099</c:v>
                </c:pt>
                <c:pt idx="1171">
                  <c:v>2.9807550577003799</c:v>
                </c:pt>
                <c:pt idx="1172">
                  <c:v>2.97751253146606</c:v>
                </c:pt>
                <c:pt idx="1173">
                  <c:v>2.9737859584732398</c:v>
                </c:pt>
                <c:pt idx="1174">
                  <c:v>2.9696536020051099</c:v>
                </c:pt>
                <c:pt idx="1175">
                  <c:v>2.96585740590859</c:v>
                </c:pt>
                <c:pt idx="1176">
                  <c:v>2.9613988683745598</c:v>
                </c:pt>
                <c:pt idx="1177">
                  <c:v>2.9581085209928002</c:v>
                </c:pt>
                <c:pt idx="1178">
                  <c:v>2.9549999712472501</c:v>
                </c:pt>
                <c:pt idx="1179">
                  <c:v>2.9507870115252999</c:v>
                </c:pt>
                <c:pt idx="1180">
                  <c:v>2.9472591801840902</c:v>
                </c:pt>
                <c:pt idx="1181">
                  <c:v>2.9427342402027401</c:v>
                </c:pt>
                <c:pt idx="1182">
                  <c:v>2.9394532608347999</c:v>
                </c:pt>
                <c:pt idx="1183">
                  <c:v>2.9360994573013799</c:v>
                </c:pt>
                <c:pt idx="1184">
                  <c:v>2.9321596494217599</c:v>
                </c:pt>
                <c:pt idx="1185">
                  <c:v>2.92949023367798</c:v>
                </c:pt>
                <c:pt idx="1186">
                  <c:v>2.9253211397493</c:v>
                </c:pt>
                <c:pt idx="1187">
                  <c:v>2.9213762431725501</c:v>
                </c:pt>
                <c:pt idx="1188">
                  <c:v>2.9170158791386598</c:v>
                </c:pt>
                <c:pt idx="1189">
                  <c:v>2.9138441462994602</c:v>
                </c:pt>
                <c:pt idx="1190">
                  <c:v>2.9089029186988902</c:v>
                </c:pt>
                <c:pt idx="1191">
                  <c:v>2.9037653961812899</c:v>
                </c:pt>
                <c:pt idx="1192">
                  <c:v>2.8979112269013201</c:v>
                </c:pt>
                <c:pt idx="1193">
                  <c:v>2.8921588992255201</c:v>
                </c:pt>
                <c:pt idx="1194">
                  <c:v>2.8876286561274802</c:v>
                </c:pt>
                <c:pt idx="1195">
                  <c:v>2.8821606465767098</c:v>
                </c:pt>
                <c:pt idx="1196">
                  <c:v>2.8775143491174902</c:v>
                </c:pt>
                <c:pt idx="1197">
                  <c:v>2.8732288496235299</c:v>
                </c:pt>
                <c:pt idx="1198">
                  <c:v>2.8685972921947398</c:v>
                </c:pt>
                <c:pt idx="1199">
                  <c:v>2.8636330693493401</c:v>
                </c:pt>
                <c:pt idx="1200">
                  <c:v>2.8568067978007101</c:v>
                </c:pt>
                <c:pt idx="1201">
                  <c:v>2.8509864172569701</c:v>
                </c:pt>
                <c:pt idx="1202">
                  <c:v>2.8461907821888999</c:v>
                </c:pt>
                <c:pt idx="1203">
                  <c:v>2.8425570083899201</c:v>
                </c:pt>
                <c:pt idx="1204">
                  <c:v>2.8377600648989398</c:v>
                </c:pt>
                <c:pt idx="1205">
                  <c:v>2.8334166274571801</c:v>
                </c:pt>
                <c:pt idx="1206">
                  <c:v>2.82937176999146</c:v>
                </c:pt>
                <c:pt idx="1207">
                  <c:v>2.8248861961687699</c:v>
                </c:pt>
                <c:pt idx="1208">
                  <c:v>2.8198881583600302</c:v>
                </c:pt>
                <c:pt idx="1209">
                  <c:v>2.8174649599791799</c:v>
                </c:pt>
                <c:pt idx="1210">
                  <c:v>2.81503262057036</c:v>
                </c:pt>
                <c:pt idx="1211">
                  <c:v>2.8124244222775201</c:v>
                </c:pt>
                <c:pt idx="1212">
                  <c:v>2.8101548023156799</c:v>
                </c:pt>
                <c:pt idx="1213">
                  <c:v>2.8080000871567998</c:v>
                </c:pt>
                <c:pt idx="1214">
                  <c:v>2.80571697648308</c:v>
                </c:pt>
                <c:pt idx="1215">
                  <c:v>2.8043817398431301</c:v>
                </c:pt>
                <c:pt idx="1216">
                  <c:v>2.80248564378961</c:v>
                </c:pt>
                <c:pt idx="1217">
                  <c:v>2.79938459731832</c:v>
                </c:pt>
                <c:pt idx="1218">
                  <c:v>2.7977509541168</c:v>
                </c:pt>
                <c:pt idx="1219">
                  <c:v>2.7947464774989399</c:v>
                </c:pt>
                <c:pt idx="1220">
                  <c:v>2.7934275951444101</c:v>
                </c:pt>
                <c:pt idx="1221">
                  <c:v>2.7920858698501001</c:v>
                </c:pt>
                <c:pt idx="1222">
                  <c:v>2.7902669368392301</c:v>
                </c:pt>
                <c:pt idx="1223">
                  <c:v>2.7884964071865999</c:v>
                </c:pt>
                <c:pt idx="1224">
                  <c:v>2.7862504420540199</c:v>
                </c:pt>
                <c:pt idx="1225">
                  <c:v>2.7828405431531702</c:v>
                </c:pt>
                <c:pt idx="1226">
                  <c:v>2.7802742945997099</c:v>
                </c:pt>
                <c:pt idx="1227">
                  <c:v>2.7774202286058398</c:v>
                </c:pt>
                <c:pt idx="1228">
                  <c:v>2.77397575365061</c:v>
                </c:pt>
                <c:pt idx="1229">
                  <c:v>2.7698801988691701</c:v>
                </c:pt>
                <c:pt idx="1230">
                  <c:v>2.7661287895679498</c:v>
                </c:pt>
                <c:pt idx="1231">
                  <c:v>2.7614014420326698</c:v>
                </c:pt>
                <c:pt idx="1232">
                  <c:v>2.7571782402215401</c:v>
                </c:pt>
                <c:pt idx="1233">
                  <c:v>2.7528374942877698</c:v>
                </c:pt>
                <c:pt idx="1234">
                  <c:v>2.7475920391904198</c:v>
                </c:pt>
                <c:pt idx="1235">
                  <c:v>2.7441599538615802</c:v>
                </c:pt>
                <c:pt idx="1236">
                  <c:v>2.74080419515245</c:v>
                </c:pt>
                <c:pt idx="1237">
                  <c:v>2.7366780206147898</c:v>
                </c:pt>
                <c:pt idx="1238">
                  <c:v>2.7326249716558699</c:v>
                </c:pt>
                <c:pt idx="1239">
                  <c:v>2.7287631903874798</c:v>
                </c:pt>
                <c:pt idx="1240">
                  <c:v>2.7246158628186201</c:v>
                </c:pt>
                <c:pt idx="1241">
                  <c:v>2.7209801807415501</c:v>
                </c:pt>
                <c:pt idx="1242">
                  <c:v>2.7171548635988998</c:v>
                </c:pt>
                <c:pt idx="1243">
                  <c:v>2.71318706643661</c:v>
                </c:pt>
                <c:pt idx="1244">
                  <c:v>2.7089733950863399</c:v>
                </c:pt>
                <c:pt idx="1245">
                  <c:v>2.7049690772854702</c:v>
                </c:pt>
                <c:pt idx="1246">
                  <c:v>2.7009843323428502</c:v>
                </c:pt>
                <c:pt idx="1247">
                  <c:v>2.6981344037745898</c:v>
                </c:pt>
                <c:pt idx="1248">
                  <c:v>2.6926186557724701</c:v>
                </c:pt>
                <c:pt idx="1249">
                  <c:v>2.6898494999978699</c:v>
                </c:pt>
                <c:pt idx="1250">
                  <c:v>2.6854126313672499</c:v>
                </c:pt>
                <c:pt idx="1251">
                  <c:v>2.6821748863336001</c:v>
                </c:pt>
                <c:pt idx="1252">
                  <c:v>2.6788490575343298</c:v>
                </c:pt>
                <c:pt idx="1253">
                  <c:v>2.6760209339446801</c:v>
                </c:pt>
                <c:pt idx="1254">
                  <c:v>2.6731360117575398</c:v>
                </c:pt>
                <c:pt idx="1255">
                  <c:v>2.6705201342582101</c:v>
                </c:pt>
                <c:pt idx="1256">
                  <c:v>2.6679715410284399</c:v>
                </c:pt>
                <c:pt idx="1257">
                  <c:v>2.6647361937377299</c:v>
                </c:pt>
                <c:pt idx="1258">
                  <c:v>2.6626012557722301</c:v>
                </c:pt>
                <c:pt idx="1259">
                  <c:v>2.6600792613448099</c:v>
                </c:pt>
                <c:pt idx="1260">
                  <c:v>2.6574513947523002</c:v>
                </c:pt>
                <c:pt idx="1261">
                  <c:v>2.65481662447226</c:v>
                </c:pt>
                <c:pt idx="1262">
                  <c:v>2.6531703526952302</c:v>
                </c:pt>
                <c:pt idx="1263">
                  <c:v>2.6506107646497599</c:v>
                </c:pt>
                <c:pt idx="1264">
                  <c:v>2.6482070314443802</c:v>
                </c:pt>
                <c:pt idx="1265">
                  <c:v>2.6457553969302299</c:v>
                </c:pt>
                <c:pt idx="1266">
                  <c:v>2.6414186220896299</c:v>
                </c:pt>
                <c:pt idx="1267">
                  <c:v>2.63974982038367</c:v>
                </c:pt>
                <c:pt idx="1268">
                  <c:v>2.6374849918308998</c:v>
                </c:pt>
                <c:pt idx="1269">
                  <c:v>2.6376096491519001</c:v>
                </c:pt>
                <c:pt idx="1270">
                  <c:v>2.6366573188202</c:v>
                </c:pt>
                <c:pt idx="1271">
                  <c:v>2.6345059626912399</c:v>
                </c:pt>
                <c:pt idx="1272">
                  <c:v>2.6324596950261898</c:v>
                </c:pt>
                <c:pt idx="1273">
                  <c:v>2.63114394727552</c:v>
                </c:pt>
                <c:pt idx="1274">
                  <c:v>2.62996897432761</c:v>
                </c:pt>
                <c:pt idx="1275">
                  <c:v>2.6285492082592001</c:v>
                </c:pt>
                <c:pt idx="1276">
                  <c:v>2.62653810236124</c:v>
                </c:pt>
                <c:pt idx="1277">
                  <c:v>2.6251326003989401</c:v>
                </c:pt>
                <c:pt idx="1278">
                  <c:v>2.62312912755434</c:v>
                </c:pt>
                <c:pt idx="1279">
                  <c:v>2.6217375314518199</c:v>
                </c:pt>
                <c:pt idx="1280">
                  <c:v>2.6202949545358201</c:v>
                </c:pt>
                <c:pt idx="1281">
                  <c:v>2.61894863258556</c:v>
                </c:pt>
                <c:pt idx="1282">
                  <c:v>2.6171362666256299</c:v>
                </c:pt>
                <c:pt idx="1283">
                  <c:v>2.6153990785888301</c:v>
                </c:pt>
                <c:pt idx="1284">
                  <c:v>2.6121809835434999</c:v>
                </c:pt>
                <c:pt idx="1285">
                  <c:v>2.6097430622203999</c:v>
                </c:pt>
                <c:pt idx="1286">
                  <c:v>2.6081535952239001</c:v>
                </c:pt>
                <c:pt idx="1287">
                  <c:v>2.6070202891330201</c:v>
                </c:pt>
                <c:pt idx="1288">
                  <c:v>2.6049648701617198</c:v>
                </c:pt>
                <c:pt idx="1289">
                  <c:v>2.60465174975017</c:v>
                </c:pt>
                <c:pt idx="1290">
                  <c:v>2.6037595025418199</c:v>
                </c:pt>
                <c:pt idx="1291">
                  <c:v>2.6036357175821898</c:v>
                </c:pt>
                <c:pt idx="1292">
                  <c:v>2.60306560453804</c:v>
                </c:pt>
                <c:pt idx="1293">
                  <c:v>2.60170069103998</c:v>
                </c:pt>
                <c:pt idx="1294">
                  <c:v>2.59977764016935</c:v>
                </c:pt>
                <c:pt idx="1295">
                  <c:v>2.59834889927075</c:v>
                </c:pt>
                <c:pt idx="1296">
                  <c:v>2.5970338611581698</c:v>
                </c:pt>
                <c:pt idx="1297">
                  <c:v>2.5962463712510799</c:v>
                </c:pt>
                <c:pt idx="1298">
                  <c:v>2.5939969543969301</c:v>
                </c:pt>
                <c:pt idx="1299">
                  <c:v>2.5916138013202001</c:v>
                </c:pt>
                <c:pt idx="1300">
                  <c:v>2.5888908242139901</c:v>
                </c:pt>
                <c:pt idx="1301">
                  <c:v>2.5875831583080702</c:v>
                </c:pt>
                <c:pt idx="1302">
                  <c:v>2.5855531722685599</c:v>
                </c:pt>
                <c:pt idx="1303">
                  <c:v>2.58387791350422</c:v>
                </c:pt>
                <c:pt idx="1304">
                  <c:v>2.5819420216916602</c:v>
                </c:pt>
                <c:pt idx="1305">
                  <c:v>2.5790614854343099</c:v>
                </c:pt>
                <c:pt idx="1306">
                  <c:v>2.57758189838614</c:v>
                </c:pt>
                <c:pt idx="1307">
                  <c:v>2.5743927994171498</c:v>
                </c:pt>
                <c:pt idx="1308">
                  <c:v>2.57235386955765</c:v>
                </c:pt>
                <c:pt idx="1309">
                  <c:v>2.57100738898786</c:v>
                </c:pt>
                <c:pt idx="1310">
                  <c:v>2.5701160134370298</c:v>
                </c:pt>
                <c:pt idx="1311">
                  <c:v>2.56917055333501</c:v>
                </c:pt>
                <c:pt idx="1312">
                  <c:v>2.5683886360234101</c:v>
                </c:pt>
                <c:pt idx="1313">
                  <c:v>2.5668854918159401</c:v>
                </c:pt>
                <c:pt idx="1314">
                  <c:v>2.5660117142222698</c:v>
                </c:pt>
                <c:pt idx="1315">
                  <c:v>2.5660709410220299</c:v>
                </c:pt>
                <c:pt idx="1316">
                  <c:v>2.5657884200707102</c:v>
                </c:pt>
                <c:pt idx="1317">
                  <c:v>2.5658208447267299</c:v>
                </c:pt>
                <c:pt idx="1318">
                  <c:v>2.5649590347169902</c:v>
                </c:pt>
                <c:pt idx="1319">
                  <c:v>2.5657633744377</c:v>
                </c:pt>
                <c:pt idx="1320">
                  <c:v>2.5642228129617801</c:v>
                </c:pt>
                <c:pt idx="1321">
                  <c:v>2.56375065796118</c:v>
                </c:pt>
                <c:pt idx="1322">
                  <c:v>2.5629005543421699</c:v>
                </c:pt>
                <c:pt idx="1323">
                  <c:v>2.56109929737889</c:v>
                </c:pt>
                <c:pt idx="1324">
                  <c:v>2.5615618427477198</c:v>
                </c:pt>
                <c:pt idx="1325">
                  <c:v>2.5609363528482798</c:v>
                </c:pt>
                <c:pt idx="1326">
                  <c:v>2.5603560855151901</c:v>
                </c:pt>
                <c:pt idx="1327">
                  <c:v>2.56023082497398</c:v>
                </c:pt>
                <c:pt idx="1328">
                  <c:v>2.5593243450259302</c:v>
                </c:pt>
                <c:pt idx="1329">
                  <c:v>2.5593193205082998</c:v>
                </c:pt>
                <c:pt idx="1330">
                  <c:v>2.5570399728280702</c:v>
                </c:pt>
                <c:pt idx="1331">
                  <c:v>2.5551231292872099</c:v>
                </c:pt>
                <c:pt idx="1332">
                  <c:v>2.5536342893068298</c:v>
                </c:pt>
                <c:pt idx="1333">
                  <c:v>2.55179329312999</c:v>
                </c:pt>
                <c:pt idx="1334">
                  <c:v>2.5518275149458098</c:v>
                </c:pt>
                <c:pt idx="1335">
                  <c:v>2.5505932896460601</c:v>
                </c:pt>
                <c:pt idx="1336">
                  <c:v>2.55026212670088</c:v>
                </c:pt>
                <c:pt idx="1337">
                  <c:v>2.54992500024363</c:v>
                </c:pt>
                <c:pt idx="1338">
                  <c:v>2.54831528128455</c:v>
                </c:pt>
                <c:pt idx="1339">
                  <c:v>2.5467276453994399</c:v>
                </c:pt>
                <c:pt idx="1340">
                  <c:v>2.54540012428608</c:v>
                </c:pt>
                <c:pt idx="1341">
                  <c:v>2.54314176783907</c:v>
                </c:pt>
                <c:pt idx="1342">
                  <c:v>2.5419324925337099</c:v>
                </c:pt>
                <c:pt idx="1343">
                  <c:v>2.5402349120164001</c:v>
                </c:pt>
                <c:pt idx="1344">
                  <c:v>2.5390548739288699</c:v>
                </c:pt>
                <c:pt idx="1345">
                  <c:v>2.53802827029982</c:v>
                </c:pt>
                <c:pt idx="1346">
                  <c:v>2.5355643065076898</c:v>
                </c:pt>
                <c:pt idx="1347">
                  <c:v>2.5330218411768999</c:v>
                </c:pt>
                <c:pt idx="1348">
                  <c:v>2.5308687319140399</c:v>
                </c:pt>
                <c:pt idx="1349">
                  <c:v>2.5279345636465398</c:v>
                </c:pt>
                <c:pt idx="1350">
                  <c:v>2.5256716357925701</c:v>
                </c:pt>
                <c:pt idx="1351">
                  <c:v>2.5229996353112498</c:v>
                </c:pt>
                <c:pt idx="1352">
                  <c:v>2.5203208127378098</c:v>
                </c:pt>
                <c:pt idx="1353">
                  <c:v>2.5176913765470399</c:v>
                </c:pt>
                <c:pt idx="1354">
                  <c:v>2.5148286942181399</c:v>
                </c:pt>
                <c:pt idx="1355">
                  <c:v>2.51108897361987</c:v>
                </c:pt>
                <c:pt idx="1356">
                  <c:v>2.5070630625528301</c:v>
                </c:pt>
                <c:pt idx="1357">
                  <c:v>2.5033025645252298</c:v>
                </c:pt>
                <c:pt idx="1358">
                  <c:v>2.4993122220063899</c:v>
                </c:pt>
                <c:pt idx="1359">
                  <c:v>2.4957583452438601</c:v>
                </c:pt>
                <c:pt idx="1360">
                  <c:v>2.4917080329177899</c:v>
                </c:pt>
                <c:pt idx="1361">
                  <c:v>2.4874646451234899</c:v>
                </c:pt>
                <c:pt idx="1362">
                  <c:v>2.4829105377179101</c:v>
                </c:pt>
                <c:pt idx="1363">
                  <c:v>2.4787006353137802</c:v>
                </c:pt>
                <c:pt idx="1364">
                  <c:v>2.4748120576781498</c:v>
                </c:pt>
                <c:pt idx="1365">
                  <c:v>2.4709641629790702</c:v>
                </c:pt>
                <c:pt idx="1366">
                  <c:v>2.4675714728329199</c:v>
                </c:pt>
                <c:pt idx="1367">
                  <c:v>2.4645490013185301</c:v>
                </c:pt>
                <c:pt idx="1368">
                  <c:v>2.4604315226362101</c:v>
                </c:pt>
                <c:pt idx="1369">
                  <c:v>2.4557826151968101</c:v>
                </c:pt>
                <c:pt idx="1370">
                  <c:v>2.4502726390391598</c:v>
                </c:pt>
                <c:pt idx="1371">
                  <c:v>2.4455338178880801</c:v>
                </c:pt>
                <c:pt idx="1372">
                  <c:v>2.4404162208892402</c:v>
                </c:pt>
                <c:pt idx="1373">
                  <c:v>2.4359113297499402</c:v>
                </c:pt>
                <c:pt idx="1374">
                  <c:v>2.4318719084571199</c:v>
                </c:pt>
                <c:pt idx="1375">
                  <c:v>2.4294237771545499</c:v>
                </c:pt>
                <c:pt idx="1376">
                  <c:v>2.42493703478101</c:v>
                </c:pt>
                <c:pt idx="1377">
                  <c:v>2.42023809738832</c:v>
                </c:pt>
                <c:pt idx="1378">
                  <c:v>2.41593127033752</c:v>
                </c:pt>
                <c:pt idx="1379">
                  <c:v>2.4118196807236698</c:v>
                </c:pt>
                <c:pt idx="1380">
                  <c:v>2.40604268508394</c:v>
                </c:pt>
                <c:pt idx="1381">
                  <c:v>2.4017888611610898</c:v>
                </c:pt>
                <c:pt idx="1382">
                  <c:v>2.3968048387913998</c:v>
                </c:pt>
                <c:pt idx="1383">
                  <c:v>2.39067484842169</c:v>
                </c:pt>
                <c:pt idx="1384">
                  <c:v>2.3848833810224401</c:v>
                </c:pt>
                <c:pt idx="1385">
                  <c:v>2.3786957643844602</c:v>
                </c:pt>
                <c:pt idx="1386">
                  <c:v>2.3734658696422999</c:v>
                </c:pt>
                <c:pt idx="1387">
                  <c:v>2.3677290109192901</c:v>
                </c:pt>
                <c:pt idx="1388">
                  <c:v>2.3606682901998601</c:v>
                </c:pt>
                <c:pt idx="1389">
                  <c:v>2.35426843875217</c:v>
                </c:pt>
                <c:pt idx="1390">
                  <c:v>2.3476601539219302</c:v>
                </c:pt>
                <c:pt idx="1391">
                  <c:v>2.34023953373041</c:v>
                </c:pt>
                <c:pt idx="1392">
                  <c:v>2.3329776050028199</c:v>
                </c:pt>
                <c:pt idx="1393">
                  <c:v>2.3255298723957201</c:v>
                </c:pt>
                <c:pt idx="1394">
                  <c:v>2.3186401022229401</c:v>
                </c:pt>
                <c:pt idx="1395">
                  <c:v>2.3120352312724402</c:v>
                </c:pt>
                <c:pt idx="1396">
                  <c:v>2.30519824673503</c:v>
                </c:pt>
                <c:pt idx="1397">
                  <c:v>2.3007754462261998</c:v>
                </c:pt>
                <c:pt idx="1398">
                  <c:v>2.2952067831591898</c:v>
                </c:pt>
                <c:pt idx="1399">
                  <c:v>2.2909845205328598</c:v>
                </c:pt>
                <c:pt idx="1400">
                  <c:v>2.2864083128400199</c:v>
                </c:pt>
                <c:pt idx="1401">
                  <c:v>2.2821831025691099</c:v>
                </c:pt>
                <c:pt idx="1402">
                  <c:v>2.2775541734331499</c:v>
                </c:pt>
                <c:pt idx="1403">
                  <c:v>2.2715483862055499</c:v>
                </c:pt>
                <c:pt idx="1404">
                  <c:v>2.2673649904233102</c:v>
                </c:pt>
                <c:pt idx="1405">
                  <c:v>2.26397264243049</c:v>
                </c:pt>
                <c:pt idx="1406">
                  <c:v>2.2597328033600999</c:v>
                </c:pt>
                <c:pt idx="1407">
                  <c:v>2.2551482631436501</c:v>
                </c:pt>
                <c:pt idx="1408">
                  <c:v>2.24976931736696</c:v>
                </c:pt>
                <c:pt idx="1409">
                  <c:v>2.24516246371121</c:v>
                </c:pt>
                <c:pt idx="1410">
                  <c:v>2.24191204722029</c:v>
                </c:pt>
                <c:pt idx="1411">
                  <c:v>2.23641488561206</c:v>
                </c:pt>
                <c:pt idx="1412">
                  <c:v>2.2315003934669702</c:v>
                </c:pt>
                <c:pt idx="1413">
                  <c:v>2.2243644582917002</c:v>
                </c:pt>
                <c:pt idx="1414">
                  <c:v>2.21996898039002</c:v>
                </c:pt>
                <c:pt idx="1415">
                  <c:v>2.2154339435910999</c:v>
                </c:pt>
                <c:pt idx="1416">
                  <c:v>2.2103240148713299</c:v>
                </c:pt>
                <c:pt idx="1417">
                  <c:v>2.20493102479726</c:v>
                </c:pt>
                <c:pt idx="1418">
                  <c:v>2.2016565261052299</c:v>
                </c:pt>
                <c:pt idx="1419">
                  <c:v>2.1962154525550202</c:v>
                </c:pt>
                <c:pt idx="1420">
                  <c:v>2.19193174080405</c:v>
                </c:pt>
                <c:pt idx="1421">
                  <c:v>2.1862771950160802</c:v>
                </c:pt>
                <c:pt idx="1422">
                  <c:v>2.1811360222613998</c:v>
                </c:pt>
                <c:pt idx="1423">
                  <c:v>2.1753850958564098</c:v>
                </c:pt>
                <c:pt idx="1424">
                  <c:v>2.1694625109178798</c:v>
                </c:pt>
                <c:pt idx="1425">
                  <c:v>2.1646002516982699</c:v>
                </c:pt>
                <c:pt idx="1426">
                  <c:v>2.1598479746625698</c:v>
                </c:pt>
                <c:pt idx="1427">
                  <c:v>2.1550557093715699</c:v>
                </c:pt>
                <c:pt idx="1428">
                  <c:v>2.1502458973269798</c:v>
                </c:pt>
                <c:pt idx="1429">
                  <c:v>2.14502819872496</c:v>
                </c:pt>
                <c:pt idx="1430">
                  <c:v>2.1386287647257101</c:v>
                </c:pt>
                <c:pt idx="1431">
                  <c:v>2.1339668302256101</c:v>
                </c:pt>
                <c:pt idx="1432">
                  <c:v>2.1283598377209398</c:v>
                </c:pt>
                <c:pt idx="1433">
                  <c:v>2.1222574055141701</c:v>
                </c:pt>
                <c:pt idx="1434">
                  <c:v>2.1163465819692799</c:v>
                </c:pt>
                <c:pt idx="1435">
                  <c:v>2.11061030225728</c:v>
                </c:pt>
                <c:pt idx="1436">
                  <c:v>2.1035407941377802</c:v>
                </c:pt>
                <c:pt idx="1437">
                  <c:v>2.0976636224496099</c:v>
                </c:pt>
                <c:pt idx="1438">
                  <c:v>2.0904404659701399</c:v>
                </c:pt>
                <c:pt idx="1439">
                  <c:v>2.0827549112029198</c:v>
                </c:pt>
                <c:pt idx="1440">
                  <c:v>2.0748404976944799</c:v>
                </c:pt>
                <c:pt idx="1441">
                  <c:v>2.0675448511126802</c:v>
                </c:pt>
                <c:pt idx="1442">
                  <c:v>2.0602404849668901</c:v>
                </c:pt>
                <c:pt idx="1443">
                  <c:v>2.0526563741852901</c:v>
                </c:pt>
                <c:pt idx="1444">
                  <c:v>2.04661727201171</c:v>
                </c:pt>
                <c:pt idx="1445">
                  <c:v>2.0394842282773098</c:v>
                </c:pt>
                <c:pt idx="1446">
                  <c:v>2.0338953402781099</c:v>
                </c:pt>
                <c:pt idx="1447">
                  <c:v>2.0274222431218698</c:v>
                </c:pt>
                <c:pt idx="1448">
                  <c:v>2.0210844631481</c:v>
                </c:pt>
                <c:pt idx="1449">
                  <c:v>2.0145133194293701</c:v>
                </c:pt>
                <c:pt idx="1450">
                  <c:v>2.0090761150811001</c:v>
                </c:pt>
                <c:pt idx="1451">
                  <c:v>2.0027192743883502</c:v>
                </c:pt>
                <c:pt idx="1452">
                  <c:v>1.9963028355250201</c:v>
                </c:pt>
                <c:pt idx="1453">
                  <c:v>1.9897544969124901</c:v>
                </c:pt>
                <c:pt idx="1454">
                  <c:v>1.98386095974121</c:v>
                </c:pt>
                <c:pt idx="1455">
                  <c:v>1.97686250014938</c:v>
                </c:pt>
                <c:pt idx="1456">
                  <c:v>1.96926664419808</c:v>
                </c:pt>
                <c:pt idx="1457">
                  <c:v>1.9607221758562601</c:v>
                </c:pt>
                <c:pt idx="1458">
                  <c:v>1.95322918433254</c:v>
                </c:pt>
                <c:pt idx="1459">
                  <c:v>1.9462187124257799</c:v>
                </c:pt>
                <c:pt idx="1460">
                  <c:v>1.9384036048497899</c:v>
                </c:pt>
                <c:pt idx="1461">
                  <c:v>1.93140752083073</c:v>
                </c:pt>
                <c:pt idx="1462">
                  <c:v>1.92614289423003</c:v>
                </c:pt>
                <c:pt idx="1463">
                  <c:v>1.9201394499917599</c:v>
                </c:pt>
                <c:pt idx="1464">
                  <c:v>1.9147867276702999</c:v>
                </c:pt>
                <c:pt idx="1465">
                  <c:v>1.9084399493690101</c:v>
                </c:pt>
                <c:pt idx="1466">
                  <c:v>1.90230371616365</c:v>
                </c:pt>
                <c:pt idx="1467">
                  <c:v>1.8944200974049801</c:v>
                </c:pt>
                <c:pt idx="1468">
                  <c:v>1.8872976692772601</c:v>
                </c:pt>
                <c:pt idx="1469">
                  <c:v>1.88042510469391</c:v>
                </c:pt>
                <c:pt idx="1470">
                  <c:v>1.87485561870205</c:v>
                </c:pt>
                <c:pt idx="1471">
                  <c:v>1.86898128945131</c:v>
                </c:pt>
                <c:pt idx="1472">
                  <c:v>1.8624951179476199</c:v>
                </c:pt>
                <c:pt idx="1473">
                  <c:v>1.85677566480415</c:v>
                </c:pt>
                <c:pt idx="1474">
                  <c:v>1.8509756423194501</c:v>
                </c:pt>
                <c:pt idx="1475">
                  <c:v>1.8453746581868899</c:v>
                </c:pt>
                <c:pt idx="1476">
                  <c:v>1.8397432062716299</c:v>
                </c:pt>
                <c:pt idx="1477">
                  <c:v>1.8338181744328099</c:v>
                </c:pt>
                <c:pt idx="1478">
                  <c:v>1.82570920387479</c:v>
                </c:pt>
                <c:pt idx="1479">
                  <c:v>1.8175093473167101</c:v>
                </c:pt>
                <c:pt idx="1480">
                  <c:v>1.80893213423159</c:v>
                </c:pt>
                <c:pt idx="1481">
                  <c:v>1.80087261645186</c:v>
                </c:pt>
                <c:pt idx="1482">
                  <c:v>1.7932861915974501</c:v>
                </c:pt>
                <c:pt idx="1483">
                  <c:v>1.7862524999223</c:v>
                </c:pt>
                <c:pt idx="1484">
                  <c:v>1.7791310198393</c:v>
                </c:pt>
                <c:pt idx="1485">
                  <c:v>1.77354420211033</c:v>
                </c:pt>
                <c:pt idx="1486">
                  <c:v>1.76612703351069</c:v>
                </c:pt>
                <c:pt idx="1487">
                  <c:v>1.7600194778835601</c:v>
                </c:pt>
                <c:pt idx="1488">
                  <c:v>1.7543726172001299</c:v>
                </c:pt>
                <c:pt idx="1489">
                  <c:v>1.7473039123187699</c:v>
                </c:pt>
                <c:pt idx="1490">
                  <c:v>1.73964458197301</c:v>
                </c:pt>
                <c:pt idx="1491">
                  <c:v>1.73373015346063</c:v>
                </c:pt>
                <c:pt idx="1492">
                  <c:v>1.7256535346694699</c:v>
                </c:pt>
                <c:pt idx="1493">
                  <c:v>1.71856023970907</c:v>
                </c:pt>
                <c:pt idx="1494">
                  <c:v>1.7099335090374199</c:v>
                </c:pt>
                <c:pt idx="1495">
                  <c:v>1.7011480841408999</c:v>
                </c:pt>
                <c:pt idx="1496">
                  <c:v>1.69268459225443</c:v>
                </c:pt>
                <c:pt idx="1497">
                  <c:v>1.68498294522342</c:v>
                </c:pt>
                <c:pt idx="1498">
                  <c:v>1.67828543828517</c:v>
                </c:pt>
                <c:pt idx="1499">
                  <c:v>1.6714386029088599</c:v>
                </c:pt>
                <c:pt idx="1500">
                  <c:v>1.66443218582107</c:v>
                </c:pt>
                <c:pt idx="1501">
                  <c:v>1.65743101414887</c:v>
                </c:pt>
                <c:pt idx="1502">
                  <c:v>1.64983769777783</c:v>
                </c:pt>
                <c:pt idx="1503">
                  <c:v>1.6439517229534699</c:v>
                </c:pt>
                <c:pt idx="1504">
                  <c:v>1.6379258086077799</c:v>
                </c:pt>
                <c:pt idx="1505">
                  <c:v>1.6324369554732601</c:v>
                </c:pt>
                <c:pt idx="1506">
                  <c:v>1.6272048413548399</c:v>
                </c:pt>
                <c:pt idx="1507">
                  <c:v>1.6218503483178901</c:v>
                </c:pt>
                <c:pt idx="1508">
                  <c:v>1.61504195582106</c:v>
                </c:pt>
                <c:pt idx="1509">
                  <c:v>1.60992063969432</c:v>
                </c:pt>
                <c:pt idx="1510">
                  <c:v>1.60367470810079</c:v>
                </c:pt>
                <c:pt idx="1511">
                  <c:v>1.59870457149213</c:v>
                </c:pt>
                <c:pt idx="1512">
                  <c:v>1.5916457286738399</c:v>
                </c:pt>
                <c:pt idx="1513">
                  <c:v>1.58601887480959</c:v>
                </c:pt>
                <c:pt idx="1514">
                  <c:v>1.5807199648194901</c:v>
                </c:pt>
                <c:pt idx="1515">
                  <c:v>1.5740037737855499</c:v>
                </c:pt>
                <c:pt idx="1516">
                  <c:v>1.5668548905272699</c:v>
                </c:pt>
                <c:pt idx="1517">
                  <c:v>1.5605368441787499</c:v>
                </c:pt>
                <c:pt idx="1518">
                  <c:v>1.55446323972504</c:v>
                </c:pt>
                <c:pt idx="1519">
                  <c:v>1.5464032124082201</c:v>
                </c:pt>
                <c:pt idx="1520">
                  <c:v>1.53873760648664</c:v>
                </c:pt>
                <c:pt idx="1521">
                  <c:v>1.53286848009035</c:v>
                </c:pt>
                <c:pt idx="1522">
                  <c:v>1.5260789118779301</c:v>
                </c:pt>
                <c:pt idx="1523">
                  <c:v>1.5196643150301099</c:v>
                </c:pt>
                <c:pt idx="1524">
                  <c:v>1.5139579689867999</c:v>
                </c:pt>
                <c:pt idx="1525">
                  <c:v>1.50764712815543</c:v>
                </c:pt>
                <c:pt idx="1526">
                  <c:v>1.5027240969220299</c:v>
                </c:pt>
                <c:pt idx="1527">
                  <c:v>1.49640213978615</c:v>
                </c:pt>
                <c:pt idx="1528">
                  <c:v>1.4903533723205</c:v>
                </c:pt>
                <c:pt idx="1529">
                  <c:v>1.48437283933419</c:v>
                </c:pt>
                <c:pt idx="1530">
                  <c:v>1.47934167281072</c:v>
                </c:pt>
                <c:pt idx="1531">
                  <c:v>1.47505848121674</c:v>
                </c:pt>
                <c:pt idx="1532">
                  <c:v>1.4678114589179301</c:v>
                </c:pt>
                <c:pt idx="1533">
                  <c:v>1.4609649648068499</c:v>
                </c:pt>
                <c:pt idx="1534">
                  <c:v>1.45452632739721</c:v>
                </c:pt>
                <c:pt idx="1535">
                  <c:v>1.4462051811718699</c:v>
                </c:pt>
                <c:pt idx="1536">
                  <c:v>1.4401040216943599</c:v>
                </c:pt>
                <c:pt idx="1537">
                  <c:v>1.4328026990904199</c:v>
                </c:pt>
                <c:pt idx="1538">
                  <c:v>1.42722777763134</c:v>
                </c:pt>
                <c:pt idx="1539">
                  <c:v>1.42154123357663</c:v>
                </c:pt>
                <c:pt idx="1540">
                  <c:v>1.4170153448168199</c:v>
                </c:pt>
                <c:pt idx="1541">
                  <c:v>1.4099735639820901</c:v>
                </c:pt>
                <c:pt idx="1542">
                  <c:v>1.4042884061230301</c:v>
                </c:pt>
                <c:pt idx="1543">
                  <c:v>1.3992565675481401</c:v>
                </c:pt>
                <c:pt idx="1544">
                  <c:v>1.3941496942931</c:v>
                </c:pt>
                <c:pt idx="1545">
                  <c:v>1.3884941802303701</c:v>
                </c:pt>
                <c:pt idx="1546">
                  <c:v>1.38321702112659</c:v>
                </c:pt>
                <c:pt idx="1547">
                  <c:v>1.3769241433205499</c:v>
                </c:pt>
                <c:pt idx="1548">
                  <c:v>1.37066203105105</c:v>
                </c:pt>
                <c:pt idx="1549">
                  <c:v>1.3637769557946999</c:v>
                </c:pt>
                <c:pt idx="1550">
                  <c:v>1.3553395916984701</c:v>
                </c:pt>
                <c:pt idx="1551">
                  <c:v>1.3475472618231801</c:v>
                </c:pt>
                <c:pt idx="1552">
                  <c:v>1.34074738360649</c:v>
                </c:pt>
                <c:pt idx="1553">
                  <c:v>1.3339350143878701</c:v>
                </c:pt>
                <c:pt idx="1554">
                  <c:v>1.3267110857803099</c:v>
                </c:pt>
                <c:pt idx="1555">
                  <c:v>1.31952345440087</c:v>
                </c:pt>
                <c:pt idx="1556">
                  <c:v>1.3118792667752499</c:v>
                </c:pt>
                <c:pt idx="1557">
                  <c:v>1.30500108525001</c:v>
                </c:pt>
                <c:pt idx="1558">
                  <c:v>1.29809260411725</c:v>
                </c:pt>
                <c:pt idx="1559">
                  <c:v>1.2924213265086699</c:v>
                </c:pt>
                <c:pt idx="1560">
                  <c:v>1.28453646248774</c:v>
                </c:pt>
                <c:pt idx="1561">
                  <c:v>1.2773030741618101</c:v>
                </c:pt>
                <c:pt idx="1562">
                  <c:v>1.2700311176351</c:v>
                </c:pt>
                <c:pt idx="1563">
                  <c:v>1.2639026811529599</c:v>
                </c:pt>
                <c:pt idx="1564">
                  <c:v>1.25880858620642</c:v>
                </c:pt>
                <c:pt idx="1565">
                  <c:v>1.2520096713444799</c:v>
                </c:pt>
                <c:pt idx="1566">
                  <c:v>1.2459756459551501</c:v>
                </c:pt>
                <c:pt idx="1567">
                  <c:v>1.2391789359512999</c:v>
                </c:pt>
                <c:pt idx="1568">
                  <c:v>1.2332315827525899</c:v>
                </c:pt>
                <c:pt idx="1569">
                  <c:v>1.2270751353888401</c:v>
                </c:pt>
                <c:pt idx="1570">
                  <c:v>1.2211191320855299</c:v>
                </c:pt>
                <c:pt idx="1571">
                  <c:v>1.2148627093862601</c:v>
                </c:pt>
                <c:pt idx="1572">
                  <c:v>1.2079198850344499</c:v>
                </c:pt>
                <c:pt idx="1573">
                  <c:v>1.20281290313125</c:v>
                </c:pt>
                <c:pt idx="1574">
                  <c:v>1.1965563824763199</c:v>
                </c:pt>
                <c:pt idx="1575">
                  <c:v>1.1914447797518599</c:v>
                </c:pt>
                <c:pt idx="1576">
                  <c:v>1.1845039939143001</c:v>
                </c:pt>
                <c:pt idx="1577">
                  <c:v>1.17805346871271</c:v>
                </c:pt>
                <c:pt idx="1578">
                  <c:v>1.1724678562615101</c:v>
                </c:pt>
                <c:pt idx="1579">
                  <c:v>1.16616112443234</c:v>
                </c:pt>
                <c:pt idx="1580">
                  <c:v>1.16134572796742</c:v>
                </c:pt>
                <c:pt idx="1581">
                  <c:v>1.1563638686716899</c:v>
                </c:pt>
                <c:pt idx="1582">
                  <c:v>1.1503527900405099</c:v>
                </c:pt>
                <c:pt idx="1583">
                  <c:v>1.1436245413353601</c:v>
                </c:pt>
                <c:pt idx="1584">
                  <c:v>1.1387380018029201</c:v>
                </c:pt>
                <c:pt idx="1585">
                  <c:v>1.1321811797483201</c:v>
                </c:pt>
                <c:pt idx="1586">
                  <c:v>1.1259658354694499</c:v>
                </c:pt>
                <c:pt idx="1587">
                  <c:v>1.11925066491195</c:v>
                </c:pt>
                <c:pt idx="1588">
                  <c:v>1.1158119351357101</c:v>
                </c:pt>
                <c:pt idx="1589">
                  <c:v>1.1090730844058201</c:v>
                </c:pt>
                <c:pt idx="1590">
                  <c:v>1.10434864397765</c:v>
                </c:pt>
                <c:pt idx="1591">
                  <c:v>1.0973980619883701</c:v>
                </c:pt>
                <c:pt idx="1592">
                  <c:v>1.0923881839499701</c:v>
                </c:pt>
                <c:pt idx="1593">
                  <c:v>1.0852110274715201</c:v>
                </c:pt>
                <c:pt idx="1594">
                  <c:v>1.0806693134133301</c:v>
                </c:pt>
                <c:pt idx="1595">
                  <c:v>1.0741273877242701</c:v>
                </c:pt>
                <c:pt idx="1596">
                  <c:v>1.06864604616389</c:v>
                </c:pt>
                <c:pt idx="1597">
                  <c:v>1.0635385104833801</c:v>
                </c:pt>
                <c:pt idx="1598">
                  <c:v>1.0580376414603201</c:v>
                </c:pt>
                <c:pt idx="1599">
                  <c:v>1.0516962944380199</c:v>
                </c:pt>
                <c:pt idx="1600">
                  <c:v>1.0471826826334401</c:v>
                </c:pt>
                <c:pt idx="1601">
                  <c:v>1.0421001973458699</c:v>
                </c:pt>
                <c:pt idx="1602">
                  <c:v>1.03619626058378</c:v>
                </c:pt>
                <c:pt idx="1603">
                  <c:v>1.03119910428796</c:v>
                </c:pt>
                <c:pt idx="1604">
                  <c:v>1.02526879219128</c:v>
                </c:pt>
                <c:pt idx="1605">
                  <c:v>1.0199159252093499</c:v>
                </c:pt>
                <c:pt idx="1606">
                  <c:v>1.01436772906328</c:v>
                </c:pt>
                <c:pt idx="1607">
                  <c:v>1.0101738152354101</c:v>
                </c:pt>
                <c:pt idx="1608">
                  <c:v>1.0044398519029001</c:v>
                </c:pt>
                <c:pt idx="1609">
                  <c:v>1.0000002611054499</c:v>
                </c:pt>
                <c:pt idx="1610">
                  <c:v>0.99534422705300096</c:v>
                </c:pt>
                <c:pt idx="1611">
                  <c:v>0.99178490467674696</c:v>
                </c:pt>
                <c:pt idx="1612">
                  <c:v>0.98846975284596605</c:v>
                </c:pt>
                <c:pt idx="1613">
                  <c:v>0.98336633860838296</c:v>
                </c:pt>
                <c:pt idx="1614">
                  <c:v>0.97892414174161502</c:v>
                </c:pt>
                <c:pt idx="1615">
                  <c:v>0.973085983477601</c:v>
                </c:pt>
                <c:pt idx="1616">
                  <c:v>0.96869182151012401</c:v>
                </c:pt>
                <c:pt idx="1617">
                  <c:v>0.96270675355527602</c:v>
                </c:pt>
                <c:pt idx="1618">
                  <c:v>0.95877761350106205</c:v>
                </c:pt>
                <c:pt idx="1619">
                  <c:v>0.95304259676179004</c:v>
                </c:pt>
                <c:pt idx="1620">
                  <c:v>0.94845096888733305</c:v>
                </c:pt>
                <c:pt idx="1621">
                  <c:v>0.94377836653089697</c:v>
                </c:pt>
                <c:pt idx="1622">
                  <c:v>0.93826501574355803</c:v>
                </c:pt>
                <c:pt idx="1623">
                  <c:v>0.93245416031196005</c:v>
                </c:pt>
                <c:pt idx="1624">
                  <c:v>0.92728260588886702</c:v>
                </c:pt>
                <c:pt idx="1625">
                  <c:v>0.922061508659617</c:v>
                </c:pt>
                <c:pt idx="1626">
                  <c:v>0.91724363070011306</c:v>
                </c:pt>
                <c:pt idx="1627">
                  <c:v>0.91117382687308701</c:v>
                </c:pt>
                <c:pt idx="1628">
                  <c:v>0.90567393176829203</c:v>
                </c:pt>
                <c:pt idx="1629">
                  <c:v>0.89938011888844704</c:v>
                </c:pt>
                <c:pt idx="1630">
                  <c:v>0.89308065317796603</c:v>
                </c:pt>
                <c:pt idx="1631">
                  <c:v>0.88756111261315795</c:v>
                </c:pt>
                <c:pt idx="1632">
                  <c:v>0.88100225951014399</c:v>
                </c:pt>
                <c:pt idx="1633">
                  <c:v>0.87599924612649205</c:v>
                </c:pt>
                <c:pt idx="1634">
                  <c:v>0.87170928403557002</c:v>
                </c:pt>
                <c:pt idx="1635">
                  <c:v>0.86788530216349302</c:v>
                </c:pt>
                <c:pt idx="1636">
                  <c:v>0.86287072533649301</c:v>
                </c:pt>
                <c:pt idx="1637">
                  <c:v>0.85756076218590704</c:v>
                </c:pt>
                <c:pt idx="1638">
                  <c:v>0.85251652234057296</c:v>
                </c:pt>
                <c:pt idx="1639">
                  <c:v>0.84840170876832699</c:v>
                </c:pt>
                <c:pt idx="1640">
                  <c:v>0.84388390828442394</c:v>
                </c:pt>
                <c:pt idx="1641">
                  <c:v>0.83859724490580501</c:v>
                </c:pt>
                <c:pt idx="1642">
                  <c:v>0.832603734737561</c:v>
                </c:pt>
                <c:pt idx="1643">
                  <c:v>0.82706414790374205</c:v>
                </c:pt>
                <c:pt idx="1644">
                  <c:v>0.82103187572433201</c:v>
                </c:pt>
                <c:pt idx="1645">
                  <c:v>0.81268726230931998</c:v>
                </c:pt>
                <c:pt idx="1646">
                  <c:v>0.80642240720024005</c:v>
                </c:pt>
                <c:pt idx="1647">
                  <c:v>0.801131410583524</c:v>
                </c:pt>
                <c:pt idx="1648">
                  <c:v>0.79578440777808901</c:v>
                </c:pt>
                <c:pt idx="1649">
                  <c:v>0.78946549078068595</c:v>
                </c:pt>
                <c:pt idx="1650">
                  <c:v>0.78491479575802503</c:v>
                </c:pt>
                <c:pt idx="1651">
                  <c:v>0.77883897304129301</c:v>
                </c:pt>
                <c:pt idx="1652">
                  <c:v>0.77322719632274295</c:v>
                </c:pt>
                <c:pt idx="1653">
                  <c:v>0.76771905423484699</c:v>
                </c:pt>
                <c:pt idx="1654">
                  <c:v>0.76263334164059804</c:v>
                </c:pt>
                <c:pt idx="1655">
                  <c:v>0.75802018092051504</c:v>
                </c:pt>
                <c:pt idx="1656">
                  <c:v>0.75255674470372003</c:v>
                </c:pt>
                <c:pt idx="1657">
                  <c:v>0.74817001774484304</c:v>
                </c:pt>
                <c:pt idx="1658">
                  <c:v>0.74422610381680498</c:v>
                </c:pt>
                <c:pt idx="1659">
                  <c:v>0.739305107011344</c:v>
                </c:pt>
                <c:pt idx="1660">
                  <c:v>0.73495677252638503</c:v>
                </c:pt>
                <c:pt idx="1661">
                  <c:v>0.73018683848282395</c:v>
                </c:pt>
                <c:pt idx="1662">
                  <c:v>0.72516095490584598</c:v>
                </c:pt>
                <c:pt idx="1663">
                  <c:v>0.720175821240438</c:v>
                </c:pt>
                <c:pt idx="1664">
                  <c:v>0.71742113768315496</c:v>
                </c:pt>
                <c:pt idx="1665">
                  <c:v>0.71255472295955702</c:v>
                </c:pt>
                <c:pt idx="1666">
                  <c:v>0.70888699308074499</c:v>
                </c:pt>
                <c:pt idx="1667">
                  <c:v>0.70519613717738305</c:v>
                </c:pt>
                <c:pt idx="1668">
                  <c:v>0.70251604313008797</c:v>
                </c:pt>
                <c:pt idx="1669">
                  <c:v>0.69925441671644795</c:v>
                </c:pt>
                <c:pt idx="1670">
                  <c:v>0.69683190289345998</c:v>
                </c:pt>
                <c:pt idx="1671">
                  <c:v>0.692909200037924</c:v>
                </c:pt>
                <c:pt idx="1672">
                  <c:v>0.69123362743452599</c:v>
                </c:pt>
                <c:pt idx="1673">
                  <c:v>0.68772437992565105</c:v>
                </c:pt>
                <c:pt idx="1674">
                  <c:v>0.68300898288033296</c:v>
                </c:pt>
                <c:pt idx="1675">
                  <c:v>0.68021034113561496</c:v>
                </c:pt>
                <c:pt idx="1676">
                  <c:v>0.67628754160738402</c:v>
                </c:pt>
                <c:pt idx="1677">
                  <c:v>0.67385101533666902</c:v>
                </c:pt>
                <c:pt idx="1678">
                  <c:v>0.66798676661004097</c:v>
                </c:pt>
                <c:pt idx="1679">
                  <c:v>0.664389555148166</c:v>
                </c:pt>
                <c:pt idx="1680">
                  <c:v>0.65913615937637504</c:v>
                </c:pt>
                <c:pt idx="1681">
                  <c:v>0.65622349387221501</c:v>
                </c:pt>
                <c:pt idx="1682">
                  <c:v>0.65307915939820005</c:v>
                </c:pt>
                <c:pt idx="1683">
                  <c:v>0.64929946136725802</c:v>
                </c:pt>
                <c:pt idx="1684">
                  <c:v>0.64707501991499405</c:v>
                </c:pt>
                <c:pt idx="1685">
                  <c:v>0.64466932730324999</c:v>
                </c:pt>
                <c:pt idx="1686">
                  <c:v>0.64238551847790304</c:v>
                </c:pt>
                <c:pt idx="1687">
                  <c:v>0.64094541676528705</c:v>
                </c:pt>
                <c:pt idx="1688">
                  <c:v>0.63827184979316498</c:v>
                </c:pt>
                <c:pt idx="1689">
                  <c:v>0.63580522178244103</c:v>
                </c:pt>
                <c:pt idx="1690">
                  <c:v>0.63215963531542596</c:v>
                </c:pt>
                <c:pt idx="1691">
                  <c:v>0.62969333046337295</c:v>
                </c:pt>
                <c:pt idx="1692">
                  <c:v>0.62571619959506397</c:v>
                </c:pt>
                <c:pt idx="1693">
                  <c:v>0.62127337112938896</c:v>
                </c:pt>
                <c:pt idx="1694">
                  <c:v>0.61721196443624604</c:v>
                </c:pt>
                <c:pt idx="1695">
                  <c:v>0.61238051648953695</c:v>
                </c:pt>
                <c:pt idx="1696">
                  <c:v>0.609965301328246</c:v>
                </c:pt>
                <c:pt idx="1697">
                  <c:v>0.60675883989616997</c:v>
                </c:pt>
                <c:pt idx="1698">
                  <c:v>0.60330949906680098</c:v>
                </c:pt>
                <c:pt idx="1699">
                  <c:v>0.59936623084331497</c:v>
                </c:pt>
                <c:pt idx="1700">
                  <c:v>0.59531896697535203</c:v>
                </c:pt>
                <c:pt idx="1701">
                  <c:v>0.59066703186956304</c:v>
                </c:pt>
                <c:pt idx="1702">
                  <c:v>0.58680835158759403</c:v>
                </c:pt>
                <c:pt idx="1703">
                  <c:v>0.58238814523572102</c:v>
                </c:pt>
                <c:pt idx="1704">
                  <c:v>0.57763236494455095</c:v>
                </c:pt>
                <c:pt idx="1705">
                  <c:v>0.57130390641114803</c:v>
                </c:pt>
                <c:pt idx="1706">
                  <c:v>0.56695563066585197</c:v>
                </c:pt>
                <c:pt idx="1707">
                  <c:v>0.56380664969878003</c:v>
                </c:pt>
                <c:pt idx="1708">
                  <c:v>0.56042842021094297</c:v>
                </c:pt>
                <c:pt idx="1709">
                  <c:v>0.55614713660410697</c:v>
                </c:pt>
                <c:pt idx="1710">
                  <c:v>0.552045619029223</c:v>
                </c:pt>
                <c:pt idx="1711">
                  <c:v>0.54821370759018495</c:v>
                </c:pt>
                <c:pt idx="1712">
                  <c:v>0.54411626604397101</c:v>
                </c:pt>
                <c:pt idx="1713">
                  <c:v>0.54072249607204104</c:v>
                </c:pt>
                <c:pt idx="1714">
                  <c:v>0.53730503574994104</c:v>
                </c:pt>
                <c:pt idx="1715">
                  <c:v>0.53396599307846104</c:v>
                </c:pt>
                <c:pt idx="1716">
                  <c:v>0.53198714983960005</c:v>
                </c:pt>
                <c:pt idx="1717">
                  <c:v>0.52950469864925997</c:v>
                </c:pt>
                <c:pt idx="1718">
                  <c:v>0.52703925163768905</c:v>
                </c:pt>
                <c:pt idx="1719">
                  <c:v>0.523545011244126</c:v>
                </c:pt>
                <c:pt idx="1720">
                  <c:v>0.52143343729956004</c:v>
                </c:pt>
                <c:pt idx="1721">
                  <c:v>0.51879203467135304</c:v>
                </c:pt>
                <c:pt idx="1722">
                  <c:v>0.51688273786441297</c:v>
                </c:pt>
                <c:pt idx="1723">
                  <c:v>0.51458316948546301</c:v>
                </c:pt>
                <c:pt idx="1724">
                  <c:v>0.51232443525776905</c:v>
                </c:pt>
                <c:pt idx="1725">
                  <c:v>0.510901823942157</c:v>
                </c:pt>
                <c:pt idx="1726">
                  <c:v>0.50888374690076599</c:v>
                </c:pt>
                <c:pt idx="1727">
                  <c:v>0.50735568296092304</c:v>
                </c:pt>
                <c:pt idx="1728">
                  <c:v>0.50560484603177502</c:v>
                </c:pt>
                <c:pt idx="1729">
                  <c:v>0.50398028613170298</c:v>
                </c:pt>
                <c:pt idx="1730">
                  <c:v>0.50212662265021601</c:v>
                </c:pt>
                <c:pt idx="1731">
                  <c:v>0.50130867700040005</c:v>
                </c:pt>
                <c:pt idx="1732">
                  <c:v>0.50081470996753497</c:v>
                </c:pt>
                <c:pt idx="1733">
                  <c:v>0.49979166777725897</c:v>
                </c:pt>
              </c:numCache>
            </c:numRef>
          </c:val>
          <c:smooth val="0"/>
          <c:extLst>
            <c:ext xmlns:c16="http://schemas.microsoft.com/office/drawing/2014/chart" uri="{C3380CC4-5D6E-409C-BE32-E72D297353CC}">
              <c16:uniqueId val="{00000003-C3B2-4E42-B873-4738B05B9001}"/>
            </c:ext>
          </c:extLst>
        </c:ser>
        <c:dLbls>
          <c:showLegendKey val="0"/>
          <c:showVal val="0"/>
          <c:showCatName val="0"/>
          <c:showSerName val="0"/>
          <c:showPercent val="0"/>
          <c:showBubbleSize val="0"/>
        </c:dLbls>
        <c:smooth val="0"/>
        <c:axId val="1610445744"/>
        <c:axId val="1610446992"/>
      </c:lineChart>
      <c:catAx>
        <c:axId val="1610445744"/>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10446992"/>
        <c:crosses val="autoZero"/>
        <c:auto val="1"/>
        <c:lblAlgn val="ctr"/>
        <c:lblOffset val="100"/>
        <c:noMultiLvlLbl val="0"/>
      </c:catAx>
      <c:valAx>
        <c:axId val="16104469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104457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145E2DF7A6C24D8383D001272E4841B7"/>
        <w:category>
          <w:name w:val="General"/>
          <w:gallery w:val="placeholder"/>
        </w:category>
        <w:types>
          <w:type w:val="bbPlcHdr"/>
        </w:types>
        <w:behaviors>
          <w:behavior w:val="content"/>
        </w:behaviors>
        <w:guid w:val="{E39FDCAB-CB26-40D4-90EF-41A971617EAE}"/>
      </w:docPartPr>
      <w:docPartBody>
        <w:p w:rsidR="00871287" w:rsidRDefault="003B2889" w:rsidP="003B2889">
          <w:pPr>
            <w:pStyle w:val="145E2DF7A6C24D8383D001272E4841B7"/>
          </w:pPr>
          <w:r>
            <w:rPr>
              <w:rStyle w:val="PlaceholderText"/>
            </w:rPr>
            <w:t>Thesis or Dissertation Title</w:t>
          </w:r>
        </w:p>
      </w:docPartBody>
    </w:docPart>
    <w:docPart>
      <w:docPartPr>
        <w:name w:val="7A336BEB230A4795ADF3DF7250D77CCF"/>
        <w:category>
          <w:name w:val="General"/>
          <w:gallery w:val="placeholder"/>
        </w:category>
        <w:types>
          <w:type w:val="bbPlcHdr"/>
        </w:types>
        <w:behaviors>
          <w:behavior w:val="content"/>
        </w:behaviors>
        <w:guid w:val="{1296E1EF-1EDE-44F0-8E67-8F5B44555143}"/>
      </w:docPartPr>
      <w:docPartBody>
        <w:p w:rsidR="00871287" w:rsidRDefault="003B2889" w:rsidP="003B2889">
          <w:pPr>
            <w:pStyle w:val="7A336BEB230A4795ADF3DF7250D77CCF"/>
          </w:pPr>
          <w:r>
            <w:rPr>
              <w:rStyle w:val="PlaceholderText"/>
            </w:rPr>
            <w:t>STUDENT NAME (in all caps)</w:t>
          </w:r>
        </w:p>
      </w:docPartBody>
    </w:docPart>
    <w:docPart>
      <w:docPartPr>
        <w:name w:val="2F59B1DCCE234464834D986A7FA9C0AA"/>
        <w:category>
          <w:name w:val="General"/>
          <w:gallery w:val="placeholder"/>
        </w:category>
        <w:types>
          <w:type w:val="bbPlcHdr"/>
        </w:types>
        <w:behaviors>
          <w:behavior w:val="content"/>
        </w:behaviors>
        <w:guid w:val="{0521DE38-005F-45B4-8FF0-25590E9051C3}"/>
      </w:docPartPr>
      <w:docPartBody>
        <w:p w:rsidR="00871287" w:rsidRDefault="003B2889" w:rsidP="003B2889">
          <w:pPr>
            <w:pStyle w:val="2F59B1DCCE234464834D986A7FA9C0AA"/>
          </w:pPr>
          <w:r>
            <w:rPr>
              <w:rStyle w:val="PlaceholderText"/>
            </w:rPr>
            <w:t>DISSERTATION/THESIS (in all caps)</w:t>
          </w:r>
        </w:p>
      </w:docPartBody>
    </w:docPart>
    <w:docPart>
      <w:docPartPr>
        <w:name w:val="64813A584997477498F377E819A99037"/>
        <w:category>
          <w:name w:val="General"/>
          <w:gallery w:val="placeholder"/>
        </w:category>
        <w:types>
          <w:type w:val="bbPlcHdr"/>
        </w:types>
        <w:behaviors>
          <w:behavior w:val="content"/>
        </w:behaviors>
        <w:guid w:val="{D98C6A1E-A6F4-4BD5-9690-9DB79287B4FF}"/>
      </w:docPartPr>
      <w:docPartBody>
        <w:p w:rsidR="00871287" w:rsidRDefault="003B2889" w:rsidP="003B2889">
          <w:pPr>
            <w:pStyle w:val="64813A584997477498F377E819A99037"/>
          </w:pPr>
          <w:r>
            <w:rPr>
              <w:rStyle w:val="PlaceholderText"/>
            </w:rPr>
            <w:t>DEGREE OBJECTIVE (e.g</w:t>
          </w:r>
          <w:r w:rsidRPr="00CF3C19">
            <w:rPr>
              <w:rStyle w:val="PlaceholderText"/>
            </w:rPr>
            <w:t>.</w:t>
          </w:r>
          <w:r>
            <w:rPr>
              <w:rStyle w:val="PlaceholderText"/>
            </w:rPr>
            <w:t xml:space="preserve"> MASTER OF ARTS)</w:t>
          </w:r>
        </w:p>
      </w:docPartBody>
    </w:docPart>
    <w:docPart>
      <w:docPartPr>
        <w:name w:val="AF0B391C83654FED80A41E98A7D0E668"/>
        <w:category>
          <w:name w:val="General"/>
          <w:gallery w:val="placeholder"/>
        </w:category>
        <w:types>
          <w:type w:val="bbPlcHdr"/>
        </w:types>
        <w:behaviors>
          <w:behavior w:val="content"/>
        </w:behaviors>
        <w:guid w:val="{8C486E10-5D07-4CAD-B9D4-F1291D788C3C}"/>
      </w:docPartPr>
      <w:docPartBody>
        <w:p w:rsidR="00871287" w:rsidRDefault="003B2889" w:rsidP="003B2889">
          <w:pPr>
            <w:pStyle w:val="AF0B391C83654FED80A41E98A7D0E668"/>
          </w:pPr>
          <w:r>
            <w:rPr>
              <w:rStyle w:val="PlaceholderText"/>
            </w:rPr>
            <w:t>Program Name</w:t>
          </w:r>
        </w:p>
      </w:docPartBody>
    </w:docPart>
    <w:docPart>
      <w:docPartPr>
        <w:name w:val="A95CEBC9E6A74966B762B94B3285A4A1"/>
        <w:category>
          <w:name w:val="General"/>
          <w:gallery w:val="placeholder"/>
        </w:category>
        <w:types>
          <w:type w:val="bbPlcHdr"/>
        </w:types>
        <w:behaviors>
          <w:behavior w:val="content"/>
        </w:behaviors>
        <w:guid w:val="{68C1EFC4-D69E-490A-92F5-38C79DE83EB9}"/>
      </w:docPartPr>
      <w:docPartBody>
        <w:p w:rsidR="00871287" w:rsidRDefault="003B2889" w:rsidP="003B2889">
          <w:pPr>
            <w:pStyle w:val="A95CEBC9E6A74966B762B94B3285A4A1"/>
          </w:pPr>
          <w:r>
            <w:rPr>
              <w:rStyle w:val="PlaceholderText"/>
            </w:rPr>
            <w:t>Member’s Name</w:t>
          </w:r>
        </w:p>
      </w:docPartBody>
    </w:docPart>
    <w:docPart>
      <w:docPartPr>
        <w:name w:val="5CADC253853049BF95F1FB91721FB0AC"/>
        <w:category>
          <w:name w:val="General"/>
          <w:gallery w:val="placeholder"/>
        </w:category>
        <w:types>
          <w:type w:val="bbPlcHdr"/>
        </w:types>
        <w:behaviors>
          <w:behavior w:val="content"/>
        </w:behaviors>
        <w:guid w:val="{2C3BE566-DE92-4DC2-8B0D-EA4EBEBAEB83}"/>
      </w:docPartPr>
      <w:docPartBody>
        <w:p w:rsidR="00871287" w:rsidRDefault="003B2889" w:rsidP="003B2889">
          <w:pPr>
            <w:pStyle w:val="5CADC253853049BF95F1FB91721FB0AC"/>
          </w:pPr>
          <w:r>
            <w:rPr>
              <w:rStyle w:val="PlaceholderText"/>
            </w:rPr>
            <w:t>Member’s Name</w:t>
          </w:r>
        </w:p>
      </w:docPartBody>
    </w:docPart>
    <w:docPart>
      <w:docPartPr>
        <w:name w:val="CB457A8B18614EF9A014FEB22C16449C"/>
        <w:category>
          <w:name w:val="General"/>
          <w:gallery w:val="placeholder"/>
        </w:category>
        <w:types>
          <w:type w:val="bbPlcHdr"/>
        </w:types>
        <w:behaviors>
          <w:behavior w:val="content"/>
        </w:behaviors>
        <w:guid w:val="{293CC68E-968C-4EFF-927A-9A515DB60702}"/>
      </w:docPartPr>
      <w:docPartBody>
        <w:p w:rsidR="00871287" w:rsidRDefault="003B2889" w:rsidP="003B2889">
          <w:pPr>
            <w:pStyle w:val="CB457A8B18614EF9A014FEB22C16449C"/>
          </w:pPr>
          <w:r>
            <w:rPr>
              <w:rStyle w:val="PlaceholderText"/>
            </w:rPr>
            <w:t>Year of Degree, e.g. 2022</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T001">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B2889"/>
    <w:rsid w:val="0003210D"/>
    <w:rsid w:val="00121CBB"/>
    <w:rsid w:val="003B2889"/>
    <w:rsid w:val="00871287"/>
    <w:rsid w:val="00AB79B4"/>
    <w:rsid w:val="00D709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B2889"/>
    <w:rPr>
      <w:color w:val="808080"/>
    </w:rPr>
  </w:style>
  <w:style w:type="paragraph" w:customStyle="1" w:styleId="145E2DF7A6C24D8383D001272E4841B7">
    <w:name w:val="145E2DF7A6C24D8383D001272E4841B7"/>
    <w:rsid w:val="003B2889"/>
  </w:style>
  <w:style w:type="paragraph" w:customStyle="1" w:styleId="7A336BEB230A4795ADF3DF7250D77CCF">
    <w:name w:val="7A336BEB230A4795ADF3DF7250D77CCF"/>
    <w:rsid w:val="003B2889"/>
  </w:style>
  <w:style w:type="paragraph" w:customStyle="1" w:styleId="2F59B1DCCE234464834D986A7FA9C0AA">
    <w:name w:val="2F59B1DCCE234464834D986A7FA9C0AA"/>
    <w:rsid w:val="003B2889"/>
  </w:style>
  <w:style w:type="paragraph" w:customStyle="1" w:styleId="64813A584997477498F377E819A99037">
    <w:name w:val="64813A584997477498F377E819A99037"/>
    <w:rsid w:val="003B2889"/>
  </w:style>
  <w:style w:type="paragraph" w:customStyle="1" w:styleId="AF0B391C83654FED80A41E98A7D0E668">
    <w:name w:val="AF0B391C83654FED80A41E98A7D0E668"/>
    <w:rsid w:val="003B2889"/>
  </w:style>
  <w:style w:type="paragraph" w:customStyle="1" w:styleId="A95CEBC9E6A74966B762B94B3285A4A1">
    <w:name w:val="A95CEBC9E6A74966B762B94B3285A4A1"/>
    <w:rsid w:val="003B2889"/>
  </w:style>
  <w:style w:type="paragraph" w:customStyle="1" w:styleId="5CADC253853049BF95F1FB91721FB0AC">
    <w:name w:val="5CADC253853049BF95F1FB91721FB0AC"/>
    <w:rsid w:val="003B2889"/>
  </w:style>
  <w:style w:type="paragraph" w:customStyle="1" w:styleId="CB457A8B18614EF9A014FEB22C16449C">
    <w:name w:val="CB457A8B18614EF9A014FEB22C16449C"/>
    <w:rsid w:val="003B288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9A309F-F8C2-4C6F-8415-46B465A0CB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03</Pages>
  <Words>96981</Words>
  <Characters>552795</Characters>
  <Application>Microsoft Office Word</Application>
  <DocSecurity>0</DocSecurity>
  <Lines>4606</Lines>
  <Paragraphs>12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84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nruh LEE</dc:creator>
  <cp:keywords/>
  <dc:description/>
  <cp:lastModifiedBy>Unruh LEE</cp:lastModifiedBy>
  <cp:revision>3</cp:revision>
  <dcterms:created xsi:type="dcterms:W3CDTF">2022-08-05T15:44:00Z</dcterms:created>
  <dcterms:modified xsi:type="dcterms:W3CDTF">2022-08-05T1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802a914-1be2-3054-ae83-cc29fd4db03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